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5A349C" w14:textId="52A3C5A1" w:rsidR="00790731" w:rsidRPr="00530562" w:rsidRDefault="00F21158" w:rsidP="00663962">
      <w:pPr>
        <w:spacing w:line="360" w:lineRule="auto"/>
        <w:jc w:val="both"/>
        <w:rPr>
          <w:b/>
          <w:color w:val="auto"/>
        </w:rPr>
      </w:pPr>
      <w:r w:rsidRPr="00530562">
        <w:rPr>
          <w:b/>
          <w:color w:val="auto"/>
        </w:rPr>
        <w:t>E</w:t>
      </w:r>
      <w:r w:rsidR="0005097C" w:rsidRPr="00530562">
        <w:rPr>
          <w:b/>
          <w:color w:val="auto"/>
          <w:lang w:val="vi-VN"/>
        </w:rPr>
        <w:t xml:space="preserve">nergy-related clean and green framework for shipbuilding community towards </w:t>
      </w:r>
      <w:r w:rsidRPr="00530562">
        <w:rPr>
          <w:b/>
          <w:color w:val="auto"/>
        </w:rPr>
        <w:t>zero-emissions</w:t>
      </w:r>
      <w:r w:rsidR="0005097C" w:rsidRPr="00530562">
        <w:rPr>
          <w:b/>
          <w:color w:val="auto"/>
          <w:lang w:val="vi-VN"/>
        </w:rPr>
        <w:t>: A strategic analysis from concept to case study</w:t>
      </w:r>
    </w:p>
    <w:p w14:paraId="4517AFC3" w14:textId="38BE9ABD" w:rsidR="00C01737" w:rsidRPr="00530562" w:rsidRDefault="00C01737" w:rsidP="00663962">
      <w:pPr>
        <w:spacing w:line="360" w:lineRule="auto"/>
        <w:jc w:val="both"/>
        <w:rPr>
          <w:color w:val="auto"/>
        </w:rPr>
      </w:pPr>
    </w:p>
    <w:p w14:paraId="3221F2C3" w14:textId="1347504C" w:rsidR="00530BD0" w:rsidRPr="00530562" w:rsidRDefault="00530BD0" w:rsidP="00663962">
      <w:pPr>
        <w:spacing w:line="360" w:lineRule="auto"/>
        <w:jc w:val="both"/>
        <w:rPr>
          <w:color w:val="auto"/>
        </w:rPr>
      </w:pPr>
      <w:r w:rsidRPr="00530562">
        <w:rPr>
          <w:color w:val="auto"/>
        </w:rPr>
        <w:t>Seyed</w:t>
      </w:r>
      <w:r w:rsidR="00D6080F" w:rsidRPr="00530562">
        <w:rPr>
          <w:color w:val="auto"/>
        </w:rPr>
        <w:t xml:space="preserve"> V</w:t>
      </w:r>
      <w:r w:rsidRPr="00530562">
        <w:rPr>
          <w:color w:val="auto"/>
        </w:rPr>
        <w:t>ahid Vakili</w:t>
      </w:r>
      <w:r w:rsidRPr="00530562">
        <w:rPr>
          <w:color w:val="auto"/>
          <w:vertAlign w:val="superscript"/>
        </w:rPr>
        <w:t>1,*</w:t>
      </w:r>
      <w:r w:rsidR="00D061D4" w:rsidRPr="00530562">
        <w:rPr>
          <w:color w:val="auto"/>
          <w:vertAlign w:val="superscript"/>
        </w:rPr>
        <w:t>*</w:t>
      </w:r>
      <w:r w:rsidRPr="00530562">
        <w:rPr>
          <w:color w:val="auto"/>
        </w:rPr>
        <w:t>, Aykut I. Ölçer</w:t>
      </w:r>
      <w:r w:rsidR="00D061D4" w:rsidRPr="00530562">
        <w:rPr>
          <w:color w:val="auto"/>
          <w:vertAlign w:val="superscript"/>
        </w:rPr>
        <w:t>1</w:t>
      </w:r>
      <w:r w:rsidRPr="00530562">
        <w:rPr>
          <w:color w:val="auto"/>
        </w:rPr>
        <w:t>, Alessandro Schönborn</w:t>
      </w:r>
      <w:r w:rsidRPr="00530562">
        <w:rPr>
          <w:color w:val="auto"/>
          <w:vertAlign w:val="superscript"/>
        </w:rPr>
        <w:t>1</w:t>
      </w:r>
      <w:r w:rsidRPr="00530562">
        <w:rPr>
          <w:color w:val="auto"/>
        </w:rPr>
        <w:t>, Fabio Ballini</w:t>
      </w:r>
      <w:r w:rsidRPr="00530562">
        <w:rPr>
          <w:color w:val="auto"/>
          <w:vertAlign w:val="superscript"/>
        </w:rPr>
        <w:t>1</w:t>
      </w:r>
      <w:r w:rsidRPr="00530562">
        <w:rPr>
          <w:color w:val="auto"/>
        </w:rPr>
        <w:t>, Anh Tuan Hoang</w:t>
      </w:r>
      <w:r w:rsidRPr="00530562">
        <w:rPr>
          <w:color w:val="auto"/>
          <w:vertAlign w:val="superscript"/>
        </w:rPr>
        <w:t>2,*</w:t>
      </w:r>
    </w:p>
    <w:p w14:paraId="5B6AF542" w14:textId="77777777" w:rsidR="00530BD0" w:rsidRPr="00530562" w:rsidRDefault="00530BD0" w:rsidP="00663962">
      <w:pPr>
        <w:spacing w:line="360" w:lineRule="auto"/>
        <w:jc w:val="both"/>
        <w:rPr>
          <w:color w:val="auto"/>
        </w:rPr>
      </w:pPr>
      <w:r w:rsidRPr="00530562">
        <w:rPr>
          <w:color w:val="auto"/>
          <w:vertAlign w:val="superscript"/>
        </w:rPr>
        <w:t>1</w:t>
      </w:r>
      <w:r w:rsidRPr="00530562">
        <w:rPr>
          <w:color w:val="auto"/>
        </w:rPr>
        <w:t>World Maritime University, Malmo, Sweden</w:t>
      </w:r>
    </w:p>
    <w:p w14:paraId="314FDDB0" w14:textId="0873DBD9" w:rsidR="00530BD0" w:rsidRPr="00530562" w:rsidRDefault="00530BD0" w:rsidP="00663962">
      <w:pPr>
        <w:spacing w:line="360" w:lineRule="auto"/>
        <w:jc w:val="both"/>
        <w:rPr>
          <w:color w:val="auto"/>
        </w:rPr>
      </w:pPr>
      <w:r w:rsidRPr="00530562">
        <w:rPr>
          <w:color w:val="auto"/>
          <w:vertAlign w:val="superscript"/>
        </w:rPr>
        <w:t>2</w:t>
      </w:r>
      <w:r w:rsidR="00D061D4" w:rsidRPr="00530562">
        <w:rPr>
          <w:color w:val="auto"/>
        </w:rPr>
        <w:t xml:space="preserve">Institute of Engineering, </w:t>
      </w:r>
      <w:r w:rsidRPr="00530562">
        <w:rPr>
          <w:color w:val="auto"/>
        </w:rPr>
        <w:t>Ho Chi Minh city University of Technology (HUTECH), Ho Chi Minh city, Vietnam</w:t>
      </w:r>
    </w:p>
    <w:p w14:paraId="30425F9E" w14:textId="77777777" w:rsidR="00D061D4" w:rsidRPr="00530562" w:rsidRDefault="00D061D4" w:rsidP="00663962">
      <w:pPr>
        <w:spacing w:line="360" w:lineRule="auto"/>
        <w:jc w:val="both"/>
        <w:rPr>
          <w:color w:val="auto"/>
        </w:rPr>
      </w:pPr>
    </w:p>
    <w:p w14:paraId="5C4850FB" w14:textId="08B559CA" w:rsidR="00D061D4" w:rsidRPr="00530562" w:rsidRDefault="00D061D4" w:rsidP="00663962">
      <w:pPr>
        <w:spacing w:line="360" w:lineRule="auto"/>
        <w:jc w:val="both"/>
        <w:rPr>
          <w:color w:val="auto"/>
          <w:lang w:val="vi-VN"/>
        </w:rPr>
      </w:pPr>
      <w:r w:rsidRPr="00530562">
        <w:rPr>
          <w:color w:val="auto"/>
        </w:rPr>
        <w:t>*</w:t>
      </w:r>
      <w:r w:rsidRPr="00530562">
        <w:rPr>
          <w:color w:val="auto"/>
          <w:lang w:val="vi-VN"/>
        </w:rPr>
        <w:t>Corresponding author</w:t>
      </w:r>
    </w:p>
    <w:p w14:paraId="2CC4E793" w14:textId="1FD24B57" w:rsidR="00D061D4" w:rsidRPr="00530562" w:rsidRDefault="00D061D4" w:rsidP="00663962">
      <w:pPr>
        <w:spacing w:line="360" w:lineRule="auto"/>
        <w:jc w:val="both"/>
        <w:rPr>
          <w:color w:val="auto"/>
        </w:rPr>
      </w:pPr>
      <w:r w:rsidRPr="00530562">
        <w:rPr>
          <w:color w:val="auto"/>
        </w:rPr>
        <w:t>*Institute of Engineering, Ho Chi Minh city University of Technology (HUTECH), Ho Chi Minh city, Vietnam (</w:t>
      </w:r>
      <w:r w:rsidRPr="00530562">
        <w:rPr>
          <w:b/>
          <w:color w:val="auto"/>
          <w:lang w:val="vi-VN"/>
        </w:rPr>
        <w:t>Anh Tuan Hoang</w:t>
      </w:r>
      <w:r w:rsidRPr="00530562">
        <w:rPr>
          <w:color w:val="auto"/>
          <w:lang w:val="vi-VN"/>
        </w:rPr>
        <w:t xml:space="preserve">; </w:t>
      </w:r>
      <w:r w:rsidRPr="00530562">
        <w:rPr>
          <w:color w:val="auto"/>
          <w:u w:val="single"/>
          <w:lang w:val="vi-VN"/>
        </w:rPr>
        <w:t>hatuan@hutech.edu.vn</w:t>
      </w:r>
      <w:r w:rsidRPr="00530562">
        <w:rPr>
          <w:color w:val="auto"/>
          <w:lang w:val="vi-VN"/>
        </w:rPr>
        <w:t>)</w:t>
      </w:r>
    </w:p>
    <w:p w14:paraId="5FF87450" w14:textId="1C0C9E1B" w:rsidR="00530BD0" w:rsidRPr="00530562" w:rsidRDefault="00D061D4" w:rsidP="00663962">
      <w:pPr>
        <w:spacing w:line="360" w:lineRule="auto"/>
        <w:jc w:val="both"/>
        <w:rPr>
          <w:color w:val="auto"/>
        </w:rPr>
      </w:pPr>
      <w:r w:rsidRPr="00530562">
        <w:rPr>
          <w:color w:val="auto"/>
        </w:rPr>
        <w:t>**World Maritime University, Malmo, Sweden (</w:t>
      </w:r>
      <w:r w:rsidR="00530BD0" w:rsidRPr="00530562">
        <w:rPr>
          <w:b/>
          <w:color w:val="auto"/>
          <w:lang w:val="vi-VN"/>
        </w:rPr>
        <w:t>Seyed</w:t>
      </w:r>
      <w:r w:rsidR="00D6080F" w:rsidRPr="00530562">
        <w:rPr>
          <w:b/>
          <w:color w:val="auto"/>
        </w:rPr>
        <w:t xml:space="preserve"> V</w:t>
      </w:r>
      <w:r w:rsidR="00530BD0" w:rsidRPr="00530562">
        <w:rPr>
          <w:b/>
          <w:color w:val="auto"/>
          <w:lang w:val="vi-VN"/>
        </w:rPr>
        <w:t>ahid Vakili</w:t>
      </w:r>
      <w:r w:rsidRPr="00530562">
        <w:rPr>
          <w:color w:val="auto"/>
          <w:lang w:val="vi-VN"/>
        </w:rPr>
        <w:t xml:space="preserve">; </w:t>
      </w:r>
      <w:r w:rsidR="00530BD0" w:rsidRPr="00530562">
        <w:rPr>
          <w:color w:val="auto"/>
          <w:u w:val="single"/>
          <w:lang w:val="vi-VN"/>
        </w:rPr>
        <w:t>svv@wmu.se</w:t>
      </w:r>
      <w:r w:rsidR="00530BD0" w:rsidRPr="00530562">
        <w:rPr>
          <w:color w:val="auto"/>
          <w:lang w:val="vi-VN"/>
        </w:rPr>
        <w:t>)</w:t>
      </w:r>
    </w:p>
    <w:p w14:paraId="034328C5" w14:textId="77777777" w:rsidR="00C01737" w:rsidRPr="00530562" w:rsidRDefault="00C01737" w:rsidP="00663962">
      <w:pPr>
        <w:spacing w:line="360" w:lineRule="auto"/>
        <w:jc w:val="both"/>
        <w:rPr>
          <w:color w:val="auto"/>
        </w:rPr>
      </w:pPr>
    </w:p>
    <w:p w14:paraId="64CE5CF1" w14:textId="77777777" w:rsidR="009A3777" w:rsidRPr="00530562" w:rsidRDefault="009A3777" w:rsidP="00663962">
      <w:pPr>
        <w:spacing w:line="360" w:lineRule="auto"/>
        <w:jc w:val="both"/>
        <w:rPr>
          <w:color w:val="auto"/>
        </w:rPr>
      </w:pPr>
      <w:bookmarkStart w:id="0" w:name="_Hlk72096843"/>
      <w:r w:rsidRPr="00530562">
        <w:rPr>
          <w:color w:val="auto"/>
        </w:rPr>
        <w:br w:type="page"/>
      </w:r>
    </w:p>
    <w:p w14:paraId="50D07D22" w14:textId="77777777" w:rsidR="009A3777" w:rsidRPr="00530562" w:rsidRDefault="009A3777" w:rsidP="00663962">
      <w:pPr>
        <w:spacing w:line="360" w:lineRule="auto"/>
        <w:jc w:val="both"/>
        <w:rPr>
          <w:color w:val="auto"/>
        </w:rPr>
      </w:pPr>
      <w:bookmarkStart w:id="1" w:name="_Hlk72096916"/>
      <w:bookmarkEnd w:id="0"/>
      <w:r w:rsidRPr="00530562">
        <w:rPr>
          <w:color w:val="auto"/>
        </w:rPr>
        <w:lastRenderedPageBreak/>
        <w:t>Abstract</w:t>
      </w:r>
    </w:p>
    <w:p w14:paraId="66EE762D" w14:textId="2DDDE834" w:rsidR="000065ED" w:rsidRPr="00530562" w:rsidRDefault="000065ED" w:rsidP="00663962">
      <w:pPr>
        <w:spacing w:line="360" w:lineRule="auto"/>
        <w:jc w:val="both"/>
        <w:rPr>
          <w:color w:val="auto"/>
        </w:rPr>
      </w:pPr>
      <w:r w:rsidRPr="00530562">
        <w:rPr>
          <w:color w:val="auto"/>
        </w:rPr>
        <w:t xml:space="preserve">Shipping </w:t>
      </w:r>
      <w:r w:rsidR="003364AA" w:rsidRPr="00530562">
        <w:rPr>
          <w:color w:val="auto"/>
        </w:rPr>
        <w:t>is looking to progressively develop into</w:t>
      </w:r>
      <w:r w:rsidR="000021F1" w:rsidRPr="00530562">
        <w:rPr>
          <w:color w:val="auto"/>
        </w:rPr>
        <w:t xml:space="preserve"> a </w:t>
      </w:r>
      <w:r w:rsidR="003364AA" w:rsidRPr="00530562">
        <w:rPr>
          <w:color w:val="auto"/>
        </w:rPr>
        <w:t>zero</w:t>
      </w:r>
      <w:r w:rsidR="003364AA" w:rsidRPr="00530562">
        <w:rPr>
          <w:color w:val="auto"/>
          <w:lang w:val="en-GB"/>
        </w:rPr>
        <w:t>-</w:t>
      </w:r>
      <w:r w:rsidRPr="00530562">
        <w:rPr>
          <w:color w:val="auto"/>
        </w:rPr>
        <w:t>emissions industry</w:t>
      </w:r>
      <w:r w:rsidR="003364AA" w:rsidRPr="00530562">
        <w:rPr>
          <w:color w:val="auto"/>
        </w:rPr>
        <w:t xml:space="preserve">, </w:t>
      </w:r>
      <w:r w:rsidR="00180744" w:rsidRPr="00530562">
        <w:rPr>
          <w:color w:val="auto"/>
        </w:rPr>
        <w:t>in agreement with</w:t>
      </w:r>
      <w:r w:rsidR="003364AA" w:rsidRPr="00530562">
        <w:rPr>
          <w:color w:val="auto"/>
        </w:rPr>
        <w:t xml:space="preserve"> pledges </w:t>
      </w:r>
      <w:r w:rsidR="00180744" w:rsidRPr="00530562">
        <w:rPr>
          <w:color w:val="auto"/>
        </w:rPr>
        <w:t>made under</w:t>
      </w:r>
      <w:r w:rsidR="003364AA" w:rsidRPr="00530562">
        <w:rPr>
          <w:color w:val="auto"/>
        </w:rPr>
        <w:t xml:space="preserve"> the Initial IMO Strategy on reduction of greenhouse gas emissions from ships, and its vision to phas</w:t>
      </w:r>
      <w:r w:rsidR="00180744" w:rsidRPr="00530562">
        <w:rPr>
          <w:color w:val="auto"/>
        </w:rPr>
        <w:t>ing</w:t>
      </w:r>
      <w:r w:rsidR="003364AA" w:rsidRPr="00530562">
        <w:rPr>
          <w:color w:val="auto"/>
        </w:rPr>
        <w:t xml:space="preserve"> out</w:t>
      </w:r>
      <w:r w:rsidR="00180744" w:rsidRPr="00530562">
        <w:rPr>
          <w:color w:val="auto"/>
        </w:rPr>
        <w:t xml:space="preserve"> greenhouse gas emissions</w:t>
      </w:r>
      <w:r w:rsidR="003364AA" w:rsidRPr="00530562">
        <w:rPr>
          <w:color w:val="auto"/>
        </w:rPr>
        <w:t xml:space="preserve"> as soon as possible </w:t>
      </w:r>
      <w:r w:rsidR="00180744" w:rsidRPr="00530562">
        <w:rPr>
          <w:color w:val="auto"/>
        </w:rPr>
        <w:t>during</w:t>
      </w:r>
      <w:r w:rsidR="003364AA" w:rsidRPr="00530562">
        <w:rPr>
          <w:color w:val="auto"/>
        </w:rPr>
        <w:t xml:space="preserve"> this century</w:t>
      </w:r>
      <w:r w:rsidRPr="00530562">
        <w:rPr>
          <w:color w:val="auto"/>
        </w:rPr>
        <w:t xml:space="preserve">. </w:t>
      </w:r>
      <w:r w:rsidR="00180744" w:rsidRPr="00530562">
        <w:rPr>
          <w:color w:val="auto"/>
        </w:rPr>
        <w:t>I</w:t>
      </w:r>
      <w:r w:rsidR="003364AA" w:rsidRPr="00530562">
        <w:rPr>
          <w:color w:val="auto"/>
        </w:rPr>
        <w:t>nternational</w:t>
      </w:r>
      <w:r w:rsidR="000021F1" w:rsidRPr="00530562">
        <w:rPr>
          <w:color w:val="auto"/>
        </w:rPr>
        <w:t xml:space="preserve"> </w:t>
      </w:r>
      <w:r w:rsidRPr="00530562">
        <w:rPr>
          <w:color w:val="auto"/>
        </w:rPr>
        <w:t xml:space="preserve">regulations </w:t>
      </w:r>
      <w:r w:rsidR="00180744" w:rsidRPr="00530562">
        <w:rPr>
          <w:color w:val="auto"/>
        </w:rPr>
        <w:t xml:space="preserve">currently </w:t>
      </w:r>
      <w:r w:rsidRPr="00530562">
        <w:rPr>
          <w:color w:val="auto"/>
        </w:rPr>
        <w:t xml:space="preserve">focus on the </w:t>
      </w:r>
      <w:r w:rsidR="000021F1" w:rsidRPr="00530562">
        <w:rPr>
          <w:color w:val="auto"/>
        </w:rPr>
        <w:t xml:space="preserve">design and </w:t>
      </w:r>
      <w:r w:rsidRPr="00530562">
        <w:rPr>
          <w:color w:val="auto"/>
        </w:rPr>
        <w:t>operational phase</w:t>
      </w:r>
      <w:r w:rsidR="000021F1" w:rsidRPr="00530562">
        <w:rPr>
          <w:color w:val="auto"/>
        </w:rPr>
        <w:t>s</w:t>
      </w:r>
      <w:r w:rsidRPr="00530562">
        <w:rPr>
          <w:color w:val="auto"/>
        </w:rPr>
        <w:t xml:space="preserve"> of the industry</w:t>
      </w:r>
      <w:r w:rsidR="003364AA" w:rsidRPr="00530562">
        <w:rPr>
          <w:color w:val="auto"/>
        </w:rPr>
        <w:t xml:space="preserve">, which </w:t>
      </w:r>
      <w:r w:rsidR="00180744" w:rsidRPr="00530562">
        <w:rPr>
          <w:color w:val="auto"/>
        </w:rPr>
        <w:t>carry</w:t>
      </w:r>
      <w:r w:rsidR="003364AA" w:rsidRPr="00530562">
        <w:rPr>
          <w:color w:val="auto"/>
        </w:rPr>
        <w:t xml:space="preserve"> the largest life-cycle climate impact of a ship</w:t>
      </w:r>
      <w:r w:rsidR="00180744" w:rsidRPr="00530562">
        <w:rPr>
          <w:color w:val="auto"/>
        </w:rPr>
        <w:t>. A</w:t>
      </w:r>
      <w:r w:rsidR="003364AA" w:rsidRPr="00530562">
        <w:rPr>
          <w:color w:val="auto"/>
        </w:rPr>
        <w:t xml:space="preserve">s the level of emissions </w:t>
      </w:r>
      <w:r w:rsidR="00180744" w:rsidRPr="00530562">
        <w:rPr>
          <w:color w:val="auto"/>
        </w:rPr>
        <w:t>from the operational phase are reduced,</w:t>
      </w:r>
      <w:r w:rsidR="00F15A2E" w:rsidRPr="00530562">
        <w:rPr>
          <w:color w:val="auto"/>
        </w:rPr>
        <w:t xml:space="preserve"> </w:t>
      </w:r>
      <w:r w:rsidR="00180744" w:rsidRPr="00530562">
        <w:rPr>
          <w:color w:val="auto"/>
        </w:rPr>
        <w:t xml:space="preserve">the </w:t>
      </w:r>
      <w:r w:rsidR="000021F1" w:rsidRPr="00530562">
        <w:rPr>
          <w:color w:val="auto"/>
        </w:rPr>
        <w:t xml:space="preserve">inclusion of </w:t>
      </w:r>
      <w:r w:rsidR="003364AA" w:rsidRPr="00530562">
        <w:rPr>
          <w:color w:val="auto"/>
        </w:rPr>
        <w:t xml:space="preserve">emissions from </w:t>
      </w:r>
      <w:r w:rsidR="000021F1" w:rsidRPr="00530562">
        <w:rPr>
          <w:color w:val="auto"/>
        </w:rPr>
        <w:t>shipyards</w:t>
      </w:r>
      <w:r w:rsidR="003364AA" w:rsidRPr="00530562">
        <w:rPr>
          <w:color w:val="auto"/>
        </w:rPr>
        <w:t xml:space="preserve"> during construction, maintenance and disposal becomes </w:t>
      </w:r>
      <w:r w:rsidR="00180744" w:rsidRPr="00530562">
        <w:rPr>
          <w:color w:val="auto"/>
        </w:rPr>
        <w:t xml:space="preserve">increasingly </w:t>
      </w:r>
      <w:r w:rsidR="003364AA" w:rsidRPr="00530562">
        <w:rPr>
          <w:color w:val="auto"/>
        </w:rPr>
        <w:t>important</w:t>
      </w:r>
      <w:r w:rsidRPr="00530562">
        <w:rPr>
          <w:color w:val="auto"/>
        </w:rPr>
        <w:t xml:space="preserve">. </w:t>
      </w:r>
      <w:r w:rsidR="003364AA" w:rsidRPr="00530562">
        <w:rPr>
          <w:color w:val="auto"/>
        </w:rPr>
        <w:t>T</w:t>
      </w:r>
      <w:r w:rsidRPr="00530562">
        <w:rPr>
          <w:color w:val="auto"/>
        </w:rPr>
        <w:t xml:space="preserve">he main objective of </w:t>
      </w:r>
      <w:r w:rsidR="003364AA" w:rsidRPr="00530562">
        <w:rPr>
          <w:color w:val="auto"/>
        </w:rPr>
        <w:t xml:space="preserve">this </w:t>
      </w:r>
      <w:r w:rsidRPr="00530562">
        <w:rPr>
          <w:color w:val="auto"/>
        </w:rPr>
        <w:t>study is to improve energy efficiency and reduce air emissions in the shipbuilding industry</w:t>
      </w:r>
      <w:r w:rsidR="003364AA" w:rsidRPr="00530562">
        <w:rPr>
          <w:color w:val="auto"/>
        </w:rPr>
        <w:t xml:space="preserve"> through the development of an energy-management framework</w:t>
      </w:r>
      <w:r w:rsidRPr="00530562">
        <w:rPr>
          <w:color w:val="auto"/>
        </w:rPr>
        <w:t xml:space="preserve">. </w:t>
      </w:r>
      <w:r w:rsidR="003364AA" w:rsidRPr="00530562">
        <w:rPr>
          <w:color w:val="auto"/>
        </w:rPr>
        <w:t>A</w:t>
      </w:r>
      <w:r w:rsidRPr="00530562">
        <w:rPr>
          <w:color w:val="auto"/>
        </w:rPr>
        <w:t xml:space="preserve"> systematic literature review</w:t>
      </w:r>
      <w:r w:rsidR="003C204E" w:rsidRPr="00530562">
        <w:rPr>
          <w:color w:val="auto"/>
        </w:rPr>
        <w:t xml:space="preserve"> wa</w:t>
      </w:r>
      <w:r w:rsidR="003364AA" w:rsidRPr="00530562">
        <w:rPr>
          <w:color w:val="auto"/>
        </w:rPr>
        <w:t>s used to</w:t>
      </w:r>
      <w:r w:rsidRPr="00530562">
        <w:rPr>
          <w:color w:val="auto"/>
        </w:rPr>
        <w:t xml:space="preserve"> </w:t>
      </w:r>
      <w:r w:rsidR="003364AA" w:rsidRPr="00530562">
        <w:rPr>
          <w:color w:val="auto"/>
        </w:rPr>
        <w:t xml:space="preserve">define </w:t>
      </w:r>
      <w:r w:rsidRPr="00530562">
        <w:rPr>
          <w:color w:val="auto"/>
        </w:rPr>
        <w:t xml:space="preserve"> criteria for clean and green shipyards</w:t>
      </w:r>
      <w:r w:rsidR="003364AA" w:rsidRPr="00530562">
        <w:rPr>
          <w:color w:val="auto"/>
        </w:rPr>
        <w:t xml:space="preserve"> </w:t>
      </w:r>
      <w:r w:rsidR="003C204E" w:rsidRPr="00530562">
        <w:rPr>
          <w:color w:val="auto"/>
        </w:rPr>
        <w:t>and to</w:t>
      </w:r>
      <w:r w:rsidR="003364AA" w:rsidRPr="00530562">
        <w:rPr>
          <w:color w:val="auto"/>
        </w:rPr>
        <w:t xml:space="preserve"> develop</w:t>
      </w:r>
      <w:r w:rsidRPr="00530562">
        <w:rPr>
          <w:color w:val="auto"/>
        </w:rPr>
        <w:t xml:space="preserve"> a </w:t>
      </w:r>
      <w:r w:rsidR="00402887" w:rsidRPr="00530562">
        <w:rPr>
          <w:color w:val="auto"/>
        </w:rPr>
        <w:t xml:space="preserve">novel, </w:t>
      </w:r>
      <w:r w:rsidRPr="00530562">
        <w:rPr>
          <w:color w:val="auto"/>
        </w:rPr>
        <w:t xml:space="preserve">holistic, systematic and transdisciplinary framework for energy management. The </w:t>
      </w:r>
      <w:r w:rsidR="003C204E" w:rsidRPr="00530562">
        <w:rPr>
          <w:color w:val="auto"/>
        </w:rPr>
        <w:t xml:space="preserve">energy-management </w:t>
      </w:r>
      <w:r w:rsidR="003364AA" w:rsidRPr="00530562">
        <w:rPr>
          <w:color w:val="auto"/>
        </w:rPr>
        <w:t xml:space="preserve">framework </w:t>
      </w:r>
      <w:r w:rsidR="003C204E" w:rsidRPr="00530562">
        <w:rPr>
          <w:color w:val="auto"/>
        </w:rPr>
        <w:t>is aimed at creating a decision-support mechanism for complex situations, using a multiple criteria decision making approach. The energy-management framework was applied to case-stud</w:t>
      </w:r>
      <w:r w:rsidR="00F15A2E" w:rsidRPr="00530562">
        <w:rPr>
          <w:color w:val="auto"/>
        </w:rPr>
        <w:t>ies</w:t>
      </w:r>
      <w:r w:rsidR="003C204E" w:rsidRPr="00530562">
        <w:rPr>
          <w:color w:val="auto"/>
        </w:rPr>
        <w:t xml:space="preserve"> of a Bangladeshi </w:t>
      </w:r>
      <w:r w:rsidR="00F15A2E" w:rsidRPr="00530562">
        <w:rPr>
          <w:color w:val="auto"/>
        </w:rPr>
        <w:t xml:space="preserve">and an Italian </w:t>
      </w:r>
      <w:r w:rsidR="003C204E" w:rsidRPr="00530562">
        <w:rPr>
          <w:color w:val="auto"/>
        </w:rPr>
        <w:t xml:space="preserve">shipyard. The potential </w:t>
      </w:r>
      <w:r w:rsidRPr="00530562">
        <w:rPr>
          <w:color w:val="auto"/>
        </w:rPr>
        <w:t xml:space="preserve">implementation of the framework in yards of different size, type and geographical location </w:t>
      </w:r>
      <w:r w:rsidR="000021F1" w:rsidRPr="00530562">
        <w:rPr>
          <w:color w:val="auto"/>
        </w:rPr>
        <w:t>demonstrates</w:t>
      </w:r>
      <w:r w:rsidRPr="00530562">
        <w:rPr>
          <w:color w:val="auto"/>
        </w:rPr>
        <w:t xml:space="preserve"> that it has the potential to</w:t>
      </w:r>
      <w:r w:rsidR="000021F1" w:rsidRPr="00530562">
        <w:rPr>
          <w:color w:val="auto"/>
        </w:rPr>
        <w:t xml:space="preserve"> improve energy management and thereby energy efficiency</w:t>
      </w:r>
      <w:r w:rsidR="003C204E" w:rsidRPr="00530562">
        <w:rPr>
          <w:color w:val="auto"/>
        </w:rPr>
        <w:t>,</w:t>
      </w:r>
      <w:r w:rsidR="000021F1" w:rsidRPr="00530562">
        <w:rPr>
          <w:color w:val="auto"/>
        </w:rPr>
        <w:t xml:space="preserve"> while increasing</w:t>
      </w:r>
      <w:r w:rsidRPr="00530562">
        <w:rPr>
          <w:color w:val="auto"/>
        </w:rPr>
        <w:t xml:space="preserve"> </w:t>
      </w:r>
      <w:r w:rsidR="000021F1" w:rsidRPr="00530562">
        <w:rPr>
          <w:color w:val="auto"/>
        </w:rPr>
        <w:t>productivity and profitability</w:t>
      </w:r>
      <w:r w:rsidRPr="00530562">
        <w:rPr>
          <w:color w:val="auto"/>
        </w:rPr>
        <w:t xml:space="preserve"> in shipyards.</w:t>
      </w:r>
    </w:p>
    <w:p w14:paraId="337A963A" w14:textId="77777777" w:rsidR="000065ED" w:rsidRPr="00530562" w:rsidRDefault="000065ED" w:rsidP="00663962">
      <w:pPr>
        <w:spacing w:line="360" w:lineRule="auto"/>
        <w:jc w:val="both"/>
        <w:rPr>
          <w:color w:val="auto"/>
        </w:rPr>
      </w:pPr>
    </w:p>
    <w:p w14:paraId="6AA9DBDF" w14:textId="77777777" w:rsidR="009A3777" w:rsidRPr="00530562" w:rsidRDefault="009A3777" w:rsidP="00663962">
      <w:pPr>
        <w:spacing w:line="360" w:lineRule="auto"/>
        <w:jc w:val="both"/>
        <w:rPr>
          <w:color w:val="auto"/>
        </w:rPr>
      </w:pPr>
    </w:p>
    <w:p w14:paraId="7F614618" w14:textId="7F1E8D0D" w:rsidR="009A3777" w:rsidRPr="00530562" w:rsidRDefault="009A3777" w:rsidP="00663962">
      <w:pPr>
        <w:spacing w:line="360" w:lineRule="auto"/>
        <w:jc w:val="both"/>
        <w:rPr>
          <w:b/>
          <w:color w:val="auto"/>
        </w:rPr>
      </w:pPr>
      <w:r w:rsidRPr="00530562">
        <w:rPr>
          <w:b/>
          <w:color w:val="auto"/>
        </w:rPr>
        <w:t>Key words:</w:t>
      </w:r>
      <w:r w:rsidRPr="00530562">
        <w:rPr>
          <w:b/>
          <w:color w:val="auto"/>
          <w:lang w:val="vi-VN"/>
        </w:rPr>
        <w:t xml:space="preserve"> </w:t>
      </w:r>
      <w:r w:rsidR="006055F6" w:rsidRPr="00530562">
        <w:rPr>
          <w:color w:val="auto"/>
        </w:rPr>
        <w:t>Zero-e</w:t>
      </w:r>
      <w:r w:rsidRPr="00530562">
        <w:rPr>
          <w:color w:val="auto"/>
        </w:rPr>
        <w:t xml:space="preserve">missions; Energy management framework;  Energy policy; </w:t>
      </w:r>
      <w:r w:rsidR="00952907" w:rsidRPr="00530562">
        <w:rPr>
          <w:color w:val="auto"/>
        </w:rPr>
        <w:t>Trans</w:t>
      </w:r>
      <w:r w:rsidRPr="00530562">
        <w:rPr>
          <w:color w:val="auto"/>
        </w:rPr>
        <w:t>disciplinary; Life cycle; Sustainable ship</w:t>
      </w:r>
      <w:r w:rsidR="006068E7" w:rsidRPr="00530562">
        <w:rPr>
          <w:color w:val="auto"/>
        </w:rPr>
        <w:t>yard</w:t>
      </w:r>
      <w:r w:rsidRPr="00530562">
        <w:rPr>
          <w:color w:val="auto"/>
        </w:rPr>
        <w:br w:type="page"/>
      </w:r>
    </w:p>
    <w:p w14:paraId="4D57F388" w14:textId="127DA22B" w:rsidR="00673752" w:rsidRPr="00530562" w:rsidRDefault="00673752" w:rsidP="00663962">
      <w:pPr>
        <w:spacing w:line="360" w:lineRule="auto"/>
        <w:jc w:val="both"/>
        <w:rPr>
          <w:color w:val="auto"/>
          <w:lang w:val="vi-VN"/>
        </w:rPr>
      </w:pPr>
      <w:r w:rsidRPr="00530562">
        <w:rPr>
          <w:color w:val="auto"/>
          <w:lang w:val="vi-VN"/>
        </w:rPr>
        <w:lastRenderedPageBreak/>
        <w:t>Highlights</w:t>
      </w:r>
    </w:p>
    <w:p w14:paraId="082CF957" w14:textId="77777777" w:rsidR="00CD3971" w:rsidRPr="00530562" w:rsidRDefault="00CD3971" w:rsidP="00663962">
      <w:pPr>
        <w:pStyle w:val="ListParagraph"/>
        <w:numPr>
          <w:ilvl w:val="0"/>
          <w:numId w:val="21"/>
        </w:numPr>
        <w:spacing w:line="360" w:lineRule="auto"/>
        <w:jc w:val="both"/>
        <w:rPr>
          <w:color w:val="auto"/>
          <w:lang w:val="vi-VN"/>
        </w:rPr>
      </w:pPr>
      <w:r w:rsidRPr="00530562">
        <w:rPr>
          <w:color w:val="auto"/>
        </w:rPr>
        <w:t>A new concept for an environmentally sustainable shipyard was developed.</w:t>
      </w:r>
    </w:p>
    <w:p w14:paraId="6150AF1A" w14:textId="431E9AFF" w:rsidR="00CD3971" w:rsidRPr="00530562" w:rsidRDefault="00CD3971" w:rsidP="00663962">
      <w:pPr>
        <w:pStyle w:val="ListParagraph"/>
        <w:numPr>
          <w:ilvl w:val="0"/>
          <w:numId w:val="21"/>
        </w:numPr>
        <w:spacing w:line="360" w:lineRule="auto"/>
        <w:jc w:val="both"/>
        <w:rPr>
          <w:color w:val="auto"/>
          <w:lang w:val="vi-VN"/>
        </w:rPr>
      </w:pPr>
      <w:r w:rsidRPr="00530562">
        <w:rPr>
          <w:color w:val="auto"/>
        </w:rPr>
        <w:t>A holistic, systematic and multidisciplinary approach must be considered to promote a green shipyard.</w:t>
      </w:r>
    </w:p>
    <w:p w14:paraId="0666742B" w14:textId="166B5BC6" w:rsidR="00673752" w:rsidRPr="00530562" w:rsidRDefault="00CD3971" w:rsidP="00663962">
      <w:pPr>
        <w:pStyle w:val="ListParagraph"/>
        <w:numPr>
          <w:ilvl w:val="0"/>
          <w:numId w:val="21"/>
        </w:numPr>
        <w:spacing w:line="360" w:lineRule="auto"/>
        <w:jc w:val="both"/>
        <w:rPr>
          <w:color w:val="auto"/>
          <w:lang w:val="vi-VN"/>
        </w:rPr>
      </w:pPr>
      <w:r w:rsidRPr="00530562">
        <w:rPr>
          <w:color w:val="auto"/>
        </w:rPr>
        <w:t>The implementation of the framework will accelerate maritime de</w:t>
      </w:r>
      <w:r w:rsidR="000065ED" w:rsidRPr="00530562">
        <w:rPr>
          <w:color w:val="auto"/>
        </w:rPr>
        <w:t>carbonisation</w:t>
      </w:r>
      <w:r w:rsidRPr="00530562">
        <w:rPr>
          <w:color w:val="auto"/>
        </w:rPr>
        <w:t xml:space="preserve"> from a life-cycle perspective.</w:t>
      </w:r>
      <w:r w:rsidR="00673752" w:rsidRPr="00530562">
        <w:rPr>
          <w:b/>
          <w:color w:val="auto"/>
        </w:rPr>
        <w:br w:type="page"/>
      </w:r>
    </w:p>
    <w:p w14:paraId="45529543" w14:textId="3929747B" w:rsidR="006A496D" w:rsidRPr="00530562" w:rsidRDefault="006A496D" w:rsidP="00663962">
      <w:pPr>
        <w:spacing w:line="360" w:lineRule="auto"/>
        <w:jc w:val="both"/>
        <w:rPr>
          <w:color w:val="auto"/>
        </w:rPr>
      </w:pPr>
      <w:r w:rsidRPr="00530562">
        <w:rPr>
          <w:color w:val="auto"/>
        </w:rPr>
        <w:lastRenderedPageBreak/>
        <w:t>List of Abbreviations</w:t>
      </w:r>
    </w:p>
    <w:p w14:paraId="0C3511B2" w14:textId="77777777" w:rsidR="006A496D" w:rsidRPr="00530562" w:rsidRDefault="006A496D" w:rsidP="00663962">
      <w:pPr>
        <w:spacing w:line="360" w:lineRule="auto"/>
        <w:jc w:val="both"/>
        <w:rPr>
          <w:color w:val="auto"/>
        </w:rPr>
      </w:pPr>
      <w:r w:rsidRPr="00530562">
        <w:rPr>
          <w:color w:val="auto"/>
        </w:rPr>
        <w:t xml:space="preserve">CGT: Compensated Gross Tonnage </w:t>
      </w:r>
    </w:p>
    <w:p w14:paraId="6AF491C8" w14:textId="77777777" w:rsidR="006A496D" w:rsidRPr="00530562" w:rsidRDefault="006A496D" w:rsidP="00663962">
      <w:pPr>
        <w:spacing w:line="360" w:lineRule="auto"/>
        <w:jc w:val="both"/>
        <w:rPr>
          <w:color w:val="auto"/>
        </w:rPr>
      </w:pPr>
      <w:r w:rsidRPr="00530562">
        <w:rPr>
          <w:color w:val="auto"/>
        </w:rPr>
        <w:t xml:space="preserve">CoP: Communication of Practice </w:t>
      </w:r>
    </w:p>
    <w:p w14:paraId="4389A7BB" w14:textId="77777777" w:rsidR="006A496D" w:rsidRPr="00530562" w:rsidRDefault="006A496D" w:rsidP="00663962">
      <w:pPr>
        <w:spacing w:line="360" w:lineRule="auto"/>
        <w:jc w:val="both"/>
        <w:rPr>
          <w:color w:val="auto"/>
        </w:rPr>
      </w:pPr>
      <w:r w:rsidRPr="00530562">
        <w:rPr>
          <w:color w:val="auto"/>
        </w:rPr>
        <w:t>COP: Conference Of the parties</w:t>
      </w:r>
    </w:p>
    <w:p w14:paraId="12F4975D" w14:textId="77777777" w:rsidR="006A496D" w:rsidRPr="00530562" w:rsidRDefault="006A496D" w:rsidP="00663962">
      <w:pPr>
        <w:spacing w:line="360" w:lineRule="auto"/>
        <w:jc w:val="both"/>
        <w:rPr>
          <w:color w:val="auto"/>
        </w:rPr>
      </w:pPr>
      <w:r w:rsidRPr="00530562">
        <w:rPr>
          <w:color w:val="auto"/>
        </w:rPr>
        <w:t>DSS: Decision Support System</w:t>
      </w:r>
    </w:p>
    <w:p w14:paraId="4C5F89E0" w14:textId="77777777" w:rsidR="006A496D" w:rsidRPr="00530562" w:rsidRDefault="006A496D" w:rsidP="00663962">
      <w:pPr>
        <w:spacing w:line="360" w:lineRule="auto"/>
        <w:jc w:val="both"/>
        <w:rPr>
          <w:color w:val="auto"/>
        </w:rPr>
      </w:pPr>
      <w:r w:rsidRPr="00530562">
        <w:rPr>
          <w:color w:val="auto"/>
        </w:rPr>
        <w:t>EC: EU Commission</w:t>
      </w:r>
    </w:p>
    <w:p w14:paraId="08392DF8" w14:textId="77777777" w:rsidR="006A496D" w:rsidRPr="00530562" w:rsidRDefault="006A496D" w:rsidP="00663962">
      <w:pPr>
        <w:spacing w:line="360" w:lineRule="auto"/>
        <w:jc w:val="both"/>
        <w:rPr>
          <w:color w:val="auto"/>
        </w:rPr>
      </w:pPr>
      <w:r w:rsidRPr="00530562">
        <w:rPr>
          <w:color w:val="auto"/>
        </w:rPr>
        <w:t xml:space="preserve">EEDI: Efficiency Design Index </w:t>
      </w:r>
    </w:p>
    <w:p w14:paraId="14A54389" w14:textId="77777777" w:rsidR="006A496D" w:rsidRPr="00530562" w:rsidRDefault="006A496D" w:rsidP="00663962">
      <w:pPr>
        <w:spacing w:line="360" w:lineRule="auto"/>
        <w:jc w:val="both"/>
        <w:rPr>
          <w:color w:val="auto"/>
        </w:rPr>
      </w:pPr>
      <w:r w:rsidRPr="00530562">
        <w:rPr>
          <w:color w:val="auto"/>
        </w:rPr>
        <w:t>EnMF: Energy Management Framework</w:t>
      </w:r>
    </w:p>
    <w:p w14:paraId="231C9A57" w14:textId="77777777" w:rsidR="006A496D" w:rsidRPr="00530562" w:rsidRDefault="006A496D" w:rsidP="00663962">
      <w:pPr>
        <w:spacing w:line="360" w:lineRule="auto"/>
        <w:jc w:val="both"/>
        <w:rPr>
          <w:color w:val="auto"/>
        </w:rPr>
      </w:pPr>
      <w:r w:rsidRPr="00530562">
        <w:rPr>
          <w:color w:val="auto"/>
        </w:rPr>
        <w:t>EnMS: Energy Management System</w:t>
      </w:r>
    </w:p>
    <w:p w14:paraId="1B59BE98" w14:textId="77777777" w:rsidR="006A496D" w:rsidRPr="00530562" w:rsidRDefault="006A496D" w:rsidP="00663962">
      <w:pPr>
        <w:spacing w:line="360" w:lineRule="auto"/>
        <w:jc w:val="both"/>
        <w:rPr>
          <w:color w:val="auto"/>
        </w:rPr>
      </w:pPr>
      <w:r w:rsidRPr="00530562">
        <w:rPr>
          <w:color w:val="auto"/>
        </w:rPr>
        <w:t>ETS: Emission Trading System</w:t>
      </w:r>
    </w:p>
    <w:p w14:paraId="5CF18F87" w14:textId="77777777" w:rsidR="006A496D" w:rsidRPr="00530562" w:rsidRDefault="006A496D" w:rsidP="00663962">
      <w:pPr>
        <w:spacing w:line="360" w:lineRule="auto"/>
        <w:jc w:val="both"/>
        <w:rPr>
          <w:color w:val="auto"/>
        </w:rPr>
      </w:pPr>
      <w:r w:rsidRPr="00530562">
        <w:rPr>
          <w:color w:val="auto"/>
        </w:rPr>
        <w:t>EU: European Union</w:t>
      </w:r>
    </w:p>
    <w:p w14:paraId="3A1C24BB" w14:textId="77777777" w:rsidR="006A496D" w:rsidRPr="00530562" w:rsidRDefault="006A496D" w:rsidP="00663962">
      <w:pPr>
        <w:spacing w:line="360" w:lineRule="auto"/>
        <w:jc w:val="both"/>
        <w:rPr>
          <w:color w:val="auto"/>
        </w:rPr>
      </w:pPr>
      <w:r w:rsidRPr="00530562">
        <w:rPr>
          <w:color w:val="auto"/>
        </w:rPr>
        <w:t xml:space="preserve">FAHP: Fuzzy Analytical Hierarchy Process </w:t>
      </w:r>
    </w:p>
    <w:p w14:paraId="64B9E8FB" w14:textId="77777777" w:rsidR="006A496D" w:rsidRPr="00530562" w:rsidRDefault="006A496D" w:rsidP="00663962">
      <w:pPr>
        <w:spacing w:line="360" w:lineRule="auto"/>
        <w:jc w:val="both"/>
        <w:rPr>
          <w:color w:val="auto"/>
        </w:rPr>
      </w:pPr>
      <w:r w:rsidRPr="00530562">
        <w:rPr>
          <w:color w:val="auto"/>
        </w:rPr>
        <w:t xml:space="preserve">FMAGDM: Fuzzy Multiple Attribute Group Decision Making </w:t>
      </w:r>
    </w:p>
    <w:p w14:paraId="4B2BD739" w14:textId="77777777" w:rsidR="006A496D" w:rsidRPr="00530562" w:rsidRDefault="006A496D" w:rsidP="00663962">
      <w:pPr>
        <w:spacing w:line="360" w:lineRule="auto"/>
        <w:jc w:val="both"/>
        <w:rPr>
          <w:color w:val="auto"/>
        </w:rPr>
      </w:pPr>
      <w:r w:rsidRPr="00530562">
        <w:rPr>
          <w:color w:val="auto"/>
        </w:rPr>
        <w:t>IHOP: Integrated Hull Construction, Outfitting, and Painting</w:t>
      </w:r>
    </w:p>
    <w:p w14:paraId="6BEC9114" w14:textId="77777777" w:rsidR="006A496D" w:rsidRPr="00530562" w:rsidRDefault="006A496D" w:rsidP="00663962">
      <w:pPr>
        <w:spacing w:line="360" w:lineRule="auto"/>
        <w:jc w:val="both"/>
        <w:rPr>
          <w:color w:val="auto"/>
        </w:rPr>
      </w:pPr>
      <w:r w:rsidRPr="00530562">
        <w:rPr>
          <w:color w:val="auto"/>
        </w:rPr>
        <w:t>IMO: International Maritime Organization</w:t>
      </w:r>
    </w:p>
    <w:p w14:paraId="6D869144" w14:textId="77777777" w:rsidR="006A496D" w:rsidRPr="00530562" w:rsidRDefault="006A496D" w:rsidP="00663962">
      <w:pPr>
        <w:spacing w:line="360" w:lineRule="auto"/>
        <w:jc w:val="both"/>
        <w:rPr>
          <w:color w:val="auto"/>
        </w:rPr>
      </w:pPr>
      <w:r w:rsidRPr="00530562">
        <w:rPr>
          <w:color w:val="auto"/>
        </w:rPr>
        <w:t xml:space="preserve">GHG: GreenHouse Gas </w:t>
      </w:r>
    </w:p>
    <w:p w14:paraId="5E7FD836" w14:textId="4D5C1ECF" w:rsidR="006A496D" w:rsidRPr="00530562" w:rsidRDefault="006A496D" w:rsidP="00663962">
      <w:pPr>
        <w:spacing w:line="360" w:lineRule="auto"/>
        <w:jc w:val="both"/>
        <w:rPr>
          <w:color w:val="auto"/>
        </w:rPr>
      </w:pPr>
      <w:r w:rsidRPr="00530562">
        <w:rPr>
          <w:color w:val="auto"/>
        </w:rPr>
        <w:t>KPI: Key Performance Indicator</w:t>
      </w:r>
    </w:p>
    <w:p w14:paraId="6216C988" w14:textId="77EFC969" w:rsidR="00247BA8" w:rsidRPr="00530562" w:rsidRDefault="00247BA8" w:rsidP="00663962">
      <w:pPr>
        <w:spacing w:line="360" w:lineRule="auto"/>
        <w:jc w:val="both"/>
        <w:rPr>
          <w:color w:val="auto"/>
        </w:rPr>
      </w:pPr>
      <w:r w:rsidRPr="00530562">
        <w:rPr>
          <w:color w:val="auto"/>
        </w:rPr>
        <w:t>LCOE: Levelized Cost of Energy</w:t>
      </w:r>
    </w:p>
    <w:p w14:paraId="699668DB" w14:textId="77777777" w:rsidR="006A496D" w:rsidRPr="00530562" w:rsidRDefault="006A496D" w:rsidP="00663962">
      <w:pPr>
        <w:spacing w:line="360" w:lineRule="auto"/>
        <w:jc w:val="both"/>
        <w:rPr>
          <w:color w:val="auto"/>
        </w:rPr>
      </w:pPr>
      <w:r w:rsidRPr="00530562">
        <w:rPr>
          <w:color w:val="auto"/>
        </w:rPr>
        <w:t xml:space="preserve">MCDM: Multiple Criteria Decision Making </w:t>
      </w:r>
    </w:p>
    <w:p w14:paraId="4A418036" w14:textId="77777777" w:rsidR="006A496D" w:rsidRPr="00530562" w:rsidRDefault="006A496D" w:rsidP="00663962">
      <w:pPr>
        <w:spacing w:line="360" w:lineRule="auto"/>
        <w:jc w:val="both"/>
        <w:rPr>
          <w:color w:val="auto"/>
        </w:rPr>
      </w:pPr>
      <w:r w:rsidRPr="00530562">
        <w:rPr>
          <w:color w:val="auto"/>
        </w:rPr>
        <w:lastRenderedPageBreak/>
        <w:t xml:space="preserve">NDC: National Determined Contribution </w:t>
      </w:r>
    </w:p>
    <w:p w14:paraId="4DE06B9C" w14:textId="77777777" w:rsidR="006A496D" w:rsidRPr="00530562" w:rsidRDefault="006A496D" w:rsidP="00663962">
      <w:pPr>
        <w:spacing w:line="360" w:lineRule="auto"/>
        <w:jc w:val="both"/>
        <w:rPr>
          <w:color w:val="auto"/>
        </w:rPr>
      </w:pPr>
      <w:r w:rsidRPr="00530562">
        <w:rPr>
          <w:color w:val="auto"/>
        </w:rPr>
        <w:t>NOx: Nitrogen oxides</w:t>
      </w:r>
    </w:p>
    <w:p w14:paraId="358D3144" w14:textId="77777777" w:rsidR="006A496D" w:rsidRPr="00530562" w:rsidRDefault="006A496D" w:rsidP="00663962">
      <w:pPr>
        <w:spacing w:line="360" w:lineRule="auto"/>
        <w:jc w:val="both"/>
        <w:rPr>
          <w:color w:val="auto"/>
        </w:rPr>
      </w:pPr>
      <w:r w:rsidRPr="00530562">
        <w:rPr>
          <w:color w:val="auto"/>
        </w:rPr>
        <w:t>OECD: Organization for Economic Co-operation and Development</w:t>
      </w:r>
    </w:p>
    <w:p w14:paraId="04A7BF45" w14:textId="77777777" w:rsidR="006A496D" w:rsidRPr="00530562" w:rsidRDefault="006A496D" w:rsidP="00663962">
      <w:pPr>
        <w:spacing w:line="360" w:lineRule="auto"/>
        <w:jc w:val="both"/>
        <w:rPr>
          <w:color w:val="auto"/>
        </w:rPr>
      </w:pPr>
      <w:r w:rsidRPr="00530562">
        <w:rPr>
          <w:color w:val="auto"/>
        </w:rPr>
        <w:t xml:space="preserve">PDCA: Plan-Do-Check-Act </w:t>
      </w:r>
    </w:p>
    <w:p w14:paraId="32616B12" w14:textId="77777777" w:rsidR="006A496D" w:rsidRPr="00530562" w:rsidRDefault="006A496D" w:rsidP="00663962">
      <w:pPr>
        <w:spacing w:line="360" w:lineRule="auto"/>
        <w:jc w:val="both"/>
        <w:rPr>
          <w:color w:val="auto"/>
        </w:rPr>
      </w:pPr>
      <w:r w:rsidRPr="00530562">
        <w:rPr>
          <w:color w:val="auto"/>
        </w:rPr>
        <w:t>PM: Particulate matter</w:t>
      </w:r>
    </w:p>
    <w:p w14:paraId="5E55636F" w14:textId="77777777" w:rsidR="006A496D" w:rsidRPr="00530562" w:rsidRDefault="006A496D" w:rsidP="00663962">
      <w:pPr>
        <w:spacing w:line="360" w:lineRule="auto"/>
        <w:jc w:val="both"/>
        <w:rPr>
          <w:color w:val="auto"/>
        </w:rPr>
      </w:pPr>
      <w:r w:rsidRPr="00530562">
        <w:rPr>
          <w:color w:val="auto"/>
        </w:rPr>
        <w:t xml:space="preserve">SEEMP: Ship Energy Efficiency Management Plan </w:t>
      </w:r>
    </w:p>
    <w:p w14:paraId="0CD4879F" w14:textId="77777777" w:rsidR="006A496D" w:rsidRPr="00530562" w:rsidRDefault="006A496D" w:rsidP="00663962">
      <w:pPr>
        <w:spacing w:line="360" w:lineRule="auto"/>
        <w:jc w:val="both"/>
        <w:rPr>
          <w:color w:val="auto"/>
        </w:rPr>
      </w:pPr>
      <w:r w:rsidRPr="00530562">
        <w:rPr>
          <w:color w:val="auto"/>
        </w:rPr>
        <w:t xml:space="preserve">SMEs: Small and Medium-sized Enterprises </w:t>
      </w:r>
    </w:p>
    <w:p w14:paraId="5063A09F" w14:textId="77777777" w:rsidR="006A496D" w:rsidRPr="00530562" w:rsidRDefault="006A496D" w:rsidP="00663962">
      <w:pPr>
        <w:spacing w:line="360" w:lineRule="auto"/>
        <w:jc w:val="both"/>
        <w:rPr>
          <w:color w:val="auto"/>
        </w:rPr>
      </w:pPr>
      <w:r w:rsidRPr="00530562">
        <w:rPr>
          <w:color w:val="auto"/>
        </w:rPr>
        <w:t>SOx: Sulphur oxides</w:t>
      </w:r>
    </w:p>
    <w:p w14:paraId="1915E701" w14:textId="09149D1B" w:rsidR="006A496D" w:rsidRPr="00530562" w:rsidRDefault="006A496D" w:rsidP="00663962">
      <w:pPr>
        <w:spacing w:line="360" w:lineRule="auto"/>
        <w:jc w:val="both"/>
        <w:rPr>
          <w:color w:val="auto"/>
        </w:rPr>
      </w:pPr>
      <w:r w:rsidRPr="00530562">
        <w:rPr>
          <w:color w:val="auto"/>
        </w:rPr>
        <w:t>(NM)VOC: (Non Methane)Volatile Organic Compound</w:t>
      </w:r>
      <w:bookmarkEnd w:id="1"/>
    </w:p>
    <w:p w14:paraId="5BBBBBA1" w14:textId="77777777" w:rsidR="009A3777" w:rsidRPr="00530562" w:rsidRDefault="009A3777" w:rsidP="00663962">
      <w:pPr>
        <w:pStyle w:val="Heading1"/>
        <w:spacing w:line="360" w:lineRule="auto"/>
        <w:jc w:val="both"/>
        <w:rPr>
          <w:color w:val="auto"/>
        </w:rPr>
      </w:pPr>
      <w:bookmarkStart w:id="2" w:name="_Hlk72096949"/>
      <w:bookmarkStart w:id="3" w:name="_Hlk72096972"/>
      <w:r w:rsidRPr="00530562">
        <w:rPr>
          <w:color w:val="auto"/>
        </w:rPr>
        <w:br w:type="page"/>
      </w:r>
    </w:p>
    <w:p w14:paraId="249C05F0" w14:textId="0D3595AD" w:rsidR="00F358A0" w:rsidRPr="00530562" w:rsidRDefault="003B01D8" w:rsidP="00663962">
      <w:pPr>
        <w:pStyle w:val="Heading1"/>
        <w:spacing w:line="360" w:lineRule="auto"/>
        <w:jc w:val="both"/>
        <w:rPr>
          <w:color w:val="auto"/>
        </w:rPr>
      </w:pPr>
      <w:r w:rsidRPr="00530562">
        <w:rPr>
          <w:color w:val="auto"/>
        </w:rPr>
        <w:lastRenderedPageBreak/>
        <w:t>1. Introduction</w:t>
      </w:r>
      <w:bookmarkEnd w:id="2"/>
    </w:p>
    <w:p w14:paraId="502C34C8" w14:textId="64831DDF" w:rsidR="00466327" w:rsidRPr="00530562" w:rsidRDefault="00854DC6" w:rsidP="00663962">
      <w:pPr>
        <w:spacing w:line="360" w:lineRule="auto"/>
        <w:jc w:val="both"/>
        <w:rPr>
          <w:color w:val="auto"/>
        </w:rPr>
      </w:pPr>
      <w:bookmarkStart w:id="4" w:name="_Hlk72096997"/>
      <w:bookmarkEnd w:id="3"/>
      <w:r w:rsidRPr="00530562">
        <w:rPr>
          <w:color w:val="auto"/>
        </w:rPr>
        <w:t xml:space="preserve">For many years, </w:t>
      </w:r>
      <w:r w:rsidR="003B01D8" w:rsidRPr="00530562">
        <w:rPr>
          <w:color w:val="auto"/>
        </w:rPr>
        <w:t xml:space="preserve"> </w:t>
      </w:r>
      <w:r w:rsidR="003543EF" w:rsidRPr="00530562">
        <w:rPr>
          <w:color w:val="auto"/>
        </w:rPr>
        <w:t xml:space="preserve">shipping </w:t>
      </w:r>
      <w:r w:rsidR="000D38DC" w:rsidRPr="00530562">
        <w:rPr>
          <w:color w:val="auto"/>
        </w:rPr>
        <w:t xml:space="preserve">has played </w:t>
      </w:r>
      <w:r w:rsidR="003B01D8" w:rsidRPr="00530562">
        <w:rPr>
          <w:color w:val="auto"/>
        </w:rPr>
        <w:t xml:space="preserve">a crucial role in </w:t>
      </w:r>
      <w:r w:rsidR="00D26157" w:rsidRPr="00530562">
        <w:rPr>
          <w:color w:val="auto"/>
        </w:rPr>
        <w:t>global trade</w:t>
      </w:r>
      <w:r w:rsidR="003B01D8" w:rsidRPr="00530562">
        <w:rPr>
          <w:color w:val="auto"/>
        </w:rPr>
        <w:t xml:space="preserve"> and </w:t>
      </w:r>
      <w:r w:rsidR="00D26157" w:rsidRPr="00530562">
        <w:rPr>
          <w:color w:val="auto"/>
        </w:rPr>
        <w:t xml:space="preserve">economic </w:t>
      </w:r>
      <w:r w:rsidR="003B01D8" w:rsidRPr="00530562">
        <w:rPr>
          <w:color w:val="auto"/>
        </w:rPr>
        <w:t xml:space="preserve">growth </w:t>
      </w:r>
      <w:r w:rsidR="003543EF" w:rsidRPr="00530562">
        <w:rPr>
          <w:color w:val="auto"/>
        </w:rPr>
        <w:fldChar w:fldCharType="begin" w:fldLock="1"/>
      </w:r>
      <w:r w:rsidR="003543EF" w:rsidRPr="00530562">
        <w:rPr>
          <w:color w:val="auto"/>
        </w:rPr>
        <w:instrText>ADDIN CSL_CITATION {"citationItems":[{"id":"ITEM-1","itemData":{"author":[{"dropping-particle":"","family":"United Nation Conference on Trade and Development (UNCTAD)","given":"","non-dropping-particle":"","parse-names":false,"suffix":""}],"id":"ITEM-1","issued":{"date-parts":[["2018"]]},"title":"Review of Maritime Transport 2018","type":"webpage"},"uris":["http://www.mendeley.com/documents/?uuid=1a671716-cde6-483c-85f5-848c8a2ce200","http://www.mendeley.com/documents/?uuid=fb53d563-ea72-406a-9f6c-fbf8f816d36c","http://www.mendeley.com/documents/?uuid=5defa801-6484-407d-8fcc-e90b1a8fd7a4"]}],"mendeley":{"formattedCitation":"[1]","plainTextFormattedCitation":"[1]","previouslyFormattedCitation":"[1]"},"properties":{"noteIndex":0},"schema":"https://github.com/citation-style-language/schema/raw/master/csl-citation.json"}</w:instrText>
      </w:r>
      <w:r w:rsidR="003543EF" w:rsidRPr="00530562">
        <w:rPr>
          <w:color w:val="auto"/>
        </w:rPr>
        <w:fldChar w:fldCharType="separate"/>
      </w:r>
      <w:r w:rsidR="003543EF" w:rsidRPr="00530562">
        <w:rPr>
          <w:color w:val="auto"/>
        </w:rPr>
        <w:t>[1]</w:t>
      </w:r>
      <w:r w:rsidR="003543EF" w:rsidRPr="00530562">
        <w:rPr>
          <w:color w:val="auto"/>
        </w:rPr>
        <w:fldChar w:fldCharType="end"/>
      </w:r>
      <w:r w:rsidR="000D38DC" w:rsidRPr="00530562">
        <w:rPr>
          <w:color w:val="auto"/>
        </w:rPr>
        <w:t>. It currently</w:t>
      </w:r>
      <w:r w:rsidR="003543EF" w:rsidRPr="00530562">
        <w:rPr>
          <w:color w:val="auto"/>
        </w:rPr>
        <w:t xml:space="preserve"> </w:t>
      </w:r>
      <w:r w:rsidR="000D38DC" w:rsidRPr="00530562">
        <w:rPr>
          <w:color w:val="auto"/>
        </w:rPr>
        <w:t xml:space="preserve">stands for approximately </w:t>
      </w:r>
      <w:r w:rsidR="003543EF" w:rsidRPr="00530562">
        <w:rPr>
          <w:color w:val="auto"/>
        </w:rPr>
        <w:t xml:space="preserve">80% </w:t>
      </w:r>
      <w:r w:rsidR="000D38DC" w:rsidRPr="00530562">
        <w:rPr>
          <w:color w:val="auto"/>
        </w:rPr>
        <w:t xml:space="preserve">of </w:t>
      </w:r>
      <w:r w:rsidR="003543EF" w:rsidRPr="00530562">
        <w:rPr>
          <w:color w:val="auto"/>
        </w:rPr>
        <w:t xml:space="preserve">cargo volume and 70% </w:t>
      </w:r>
      <w:r w:rsidR="000D38DC" w:rsidRPr="00530562">
        <w:rPr>
          <w:color w:val="auto"/>
        </w:rPr>
        <w:t xml:space="preserve">of cargo </w:t>
      </w:r>
      <w:r w:rsidR="003543EF" w:rsidRPr="00530562">
        <w:rPr>
          <w:color w:val="auto"/>
        </w:rPr>
        <w:t xml:space="preserve">value </w:t>
      </w:r>
      <w:r w:rsidR="000D38DC" w:rsidRPr="00530562">
        <w:rPr>
          <w:color w:val="auto"/>
        </w:rPr>
        <w:t>traded around the world</w:t>
      </w:r>
      <w:r w:rsidR="003543EF" w:rsidRPr="00530562">
        <w:rPr>
          <w:color w:val="auto"/>
        </w:rPr>
        <w:t xml:space="preserve"> </w:t>
      </w:r>
      <w:r w:rsidR="008C4F63" w:rsidRPr="00530562">
        <w:rPr>
          <w:color w:val="auto"/>
        </w:rPr>
        <w:fldChar w:fldCharType="begin" w:fldLock="1"/>
      </w:r>
      <w:r w:rsidR="008F2D15" w:rsidRPr="00530562">
        <w:rPr>
          <w:color w:val="auto"/>
        </w:rPr>
        <w:instrText>ADDIN CSL_CITATION {"citationItems":[{"id":"ITEM-1","itemData":{"author":[{"dropping-particle":"","family":"Hassen","given":"Soltani","non-dropping-particle":"","parse-names":false,"suffix":""},{"dropping-particle":"","family":"Anis","given":"Ochi","non-dropping-particle":"","parse-names":false,"suffix":""},{"dropping-particle":"","family":"Taha","given":"Zaghdoudi","non-dropping-particle":"","parse-names":false,"suffix":""},{"dropping-particle":"","family":"Yosra","given":"Saidi","non-dropping-particle":"","parse-names":false,"suffix":""}],"container-title":"international Journal of Advances in Management and Economics","id":"ITEM-1","issue":"2","issued":{"date-parts":[["2013"]]},"page":"24-32","title":"Trade openness and economic growth: The case of Tunisia","type":"article-journal","volume":"2"},"uris":["http://www.mendeley.com/documents/?uuid=b852a667-9fa4-4c2b-945e-eada1720eafb","http://www.mendeley.com/documents/?uuid=edef2495-5fa1-4a0d-8772-9ff833112323","http://www.mendeley.com/documents/?uuid=1ecc354f-fa2a-49f2-877b-8d519e7a17c1"]}],"mendeley":{"formattedCitation":"[2]","plainTextFormattedCitation":"[2]","previouslyFormattedCitation":"[2]"},"properties":{"noteIndex":0},"schema":"https://github.com/citation-style-language/schema/raw/master/csl-citation.json"}</w:instrText>
      </w:r>
      <w:r w:rsidR="008C4F63" w:rsidRPr="00530562">
        <w:rPr>
          <w:color w:val="auto"/>
        </w:rPr>
        <w:fldChar w:fldCharType="separate"/>
      </w:r>
      <w:r w:rsidR="008C4F63" w:rsidRPr="00530562">
        <w:rPr>
          <w:color w:val="auto"/>
        </w:rPr>
        <w:t>[2]</w:t>
      </w:r>
      <w:r w:rsidR="008C4F63" w:rsidRPr="00530562">
        <w:rPr>
          <w:color w:val="auto"/>
        </w:rPr>
        <w:fldChar w:fldCharType="end"/>
      </w:r>
      <w:r w:rsidR="003B01D8" w:rsidRPr="00530562">
        <w:rPr>
          <w:color w:val="auto"/>
        </w:rPr>
        <w:t xml:space="preserve">. </w:t>
      </w:r>
      <w:r w:rsidR="000D38DC" w:rsidRPr="00530562">
        <w:rPr>
          <w:color w:val="auto"/>
        </w:rPr>
        <w:t>At the same time</w:t>
      </w:r>
      <w:r w:rsidR="003B01D8" w:rsidRPr="00530562">
        <w:rPr>
          <w:color w:val="auto"/>
        </w:rPr>
        <w:t xml:space="preserve">, </w:t>
      </w:r>
      <w:r w:rsidR="00CC179B" w:rsidRPr="00530562">
        <w:rPr>
          <w:color w:val="auto"/>
        </w:rPr>
        <w:t xml:space="preserve">shipping </w:t>
      </w:r>
      <w:r w:rsidR="000D38DC" w:rsidRPr="00530562">
        <w:rPr>
          <w:color w:val="auto"/>
        </w:rPr>
        <w:t xml:space="preserve">exhibits considerable </w:t>
      </w:r>
      <w:r w:rsidR="003B01D8" w:rsidRPr="00530562">
        <w:rPr>
          <w:color w:val="auto"/>
        </w:rPr>
        <w:t xml:space="preserve">negative externalities </w:t>
      </w:r>
      <w:r w:rsidR="000D38DC" w:rsidRPr="00530562">
        <w:rPr>
          <w:color w:val="auto"/>
        </w:rPr>
        <w:t xml:space="preserve">which are </w:t>
      </w:r>
      <w:r w:rsidR="003B01D8" w:rsidRPr="00530562">
        <w:rPr>
          <w:color w:val="auto"/>
        </w:rPr>
        <w:t>threat</w:t>
      </w:r>
      <w:r w:rsidR="009047EE" w:rsidRPr="00530562">
        <w:rPr>
          <w:color w:val="auto"/>
        </w:rPr>
        <w:t>en</w:t>
      </w:r>
      <w:r w:rsidR="00CC179B" w:rsidRPr="00530562">
        <w:rPr>
          <w:color w:val="auto"/>
        </w:rPr>
        <w:t>ing</w:t>
      </w:r>
      <w:r w:rsidR="003B01D8" w:rsidRPr="00530562">
        <w:rPr>
          <w:color w:val="auto"/>
        </w:rPr>
        <w:t xml:space="preserve"> sustainable</w:t>
      </w:r>
      <w:r w:rsidR="00CC179B" w:rsidRPr="00530562">
        <w:rPr>
          <w:color w:val="auto"/>
        </w:rPr>
        <w:t xml:space="preserve"> development</w:t>
      </w:r>
      <w:r w:rsidR="000D38DC" w:rsidRPr="00530562">
        <w:rPr>
          <w:color w:val="auto"/>
        </w:rPr>
        <w:t>. Amongst these,</w:t>
      </w:r>
      <w:r w:rsidR="003B01D8" w:rsidRPr="00530562">
        <w:rPr>
          <w:color w:val="auto"/>
        </w:rPr>
        <w:t xml:space="preserve"> air pollution</w:t>
      </w:r>
      <w:r w:rsidR="00CC179B" w:rsidRPr="00530562">
        <w:rPr>
          <w:color w:val="auto"/>
        </w:rPr>
        <w:t xml:space="preserve"> </w:t>
      </w:r>
      <w:r w:rsidR="000D38DC" w:rsidRPr="00530562">
        <w:rPr>
          <w:color w:val="auto"/>
        </w:rPr>
        <w:t xml:space="preserve">and climate impact </w:t>
      </w:r>
      <w:r w:rsidR="00CC179B" w:rsidRPr="00530562">
        <w:rPr>
          <w:color w:val="auto"/>
        </w:rPr>
        <w:t>is consider</w:t>
      </w:r>
      <w:r w:rsidR="007F0A65" w:rsidRPr="00530562">
        <w:rPr>
          <w:color w:val="auto"/>
        </w:rPr>
        <w:t>ed</w:t>
      </w:r>
      <w:r w:rsidR="00CC179B" w:rsidRPr="00530562">
        <w:rPr>
          <w:color w:val="auto"/>
        </w:rPr>
        <w:t xml:space="preserve"> </w:t>
      </w:r>
      <w:r w:rsidR="000D38DC" w:rsidRPr="00530562">
        <w:rPr>
          <w:color w:val="auto"/>
        </w:rPr>
        <w:t xml:space="preserve">to be </w:t>
      </w:r>
      <w:r w:rsidR="00CC179B" w:rsidRPr="00530562">
        <w:rPr>
          <w:color w:val="auto"/>
        </w:rPr>
        <w:t xml:space="preserve">one of the most </w:t>
      </w:r>
      <w:r w:rsidR="000D38DC" w:rsidRPr="00530562">
        <w:rPr>
          <w:color w:val="auto"/>
        </w:rPr>
        <w:t xml:space="preserve">significant  ones </w:t>
      </w:r>
      <w:r w:rsidR="00B10AE9" w:rsidRPr="00530562">
        <w:rPr>
          <w:color w:val="auto"/>
        </w:rPr>
        <w:fldChar w:fldCharType="begin" w:fldLock="1"/>
      </w:r>
      <w:r w:rsidR="008F2D15" w:rsidRPr="00530562">
        <w:rPr>
          <w:color w:val="auto"/>
        </w:rPr>
        <w:instrText>ADDIN CSL_CITATION {"citationItems":[{"id":"ITEM-1","itemData":{"ISBN":"9812872124","author":[{"dropping-particle":"","family":"Tan","given":"Zhongchao","non-dropping-particle":"","parse-names":false,"suffix":""}],"id":"ITEM-1","issued":{"date-parts":[["2014"]]},"publisher":"Springer","title":"Air pollution and greenhouse gases: from basic concepts to engineering applications for air emission control","type":"book"},"uris":["http://www.mendeley.com/documents/?uuid=64ba70ba-afa9-41d3-a1df-2416b883b1c5","http://www.mendeley.com/documents/?uuid=97fbd6f8-339b-4700-b3be-42367907176c","http://www.mendeley.com/documents/?uuid=8fcd2b48-c368-4e93-bec1-091275ad3126"]}],"mendeley":{"formattedCitation":"[3]","plainTextFormattedCitation":"[3]","previouslyFormattedCitation":"[3]"},"properties":{"noteIndex":0},"schema":"https://github.com/citation-style-language/schema/raw/master/csl-citation.json"}</w:instrText>
      </w:r>
      <w:r w:rsidR="00B10AE9" w:rsidRPr="00530562">
        <w:rPr>
          <w:color w:val="auto"/>
        </w:rPr>
        <w:fldChar w:fldCharType="separate"/>
      </w:r>
      <w:r w:rsidR="00B10AE9" w:rsidRPr="00530562">
        <w:rPr>
          <w:color w:val="auto"/>
        </w:rPr>
        <w:t>[3]</w:t>
      </w:r>
      <w:r w:rsidR="00B10AE9" w:rsidRPr="00530562">
        <w:rPr>
          <w:color w:val="auto"/>
        </w:rPr>
        <w:fldChar w:fldCharType="end"/>
      </w:r>
      <w:r w:rsidR="003B01D8" w:rsidRPr="00530562">
        <w:rPr>
          <w:color w:val="auto"/>
        </w:rPr>
        <w:t xml:space="preserve">. </w:t>
      </w:r>
      <w:r w:rsidR="000D38DC" w:rsidRPr="00530562">
        <w:rPr>
          <w:color w:val="auto"/>
        </w:rPr>
        <w:t>T</w:t>
      </w:r>
      <w:r w:rsidR="003B01D8" w:rsidRPr="00530562">
        <w:rPr>
          <w:color w:val="auto"/>
        </w:rPr>
        <w:t xml:space="preserve">ackling </w:t>
      </w:r>
      <w:r w:rsidR="00CC179B" w:rsidRPr="00530562">
        <w:rPr>
          <w:color w:val="auto"/>
        </w:rPr>
        <w:t xml:space="preserve">climate </w:t>
      </w:r>
      <w:r w:rsidR="003B01D8" w:rsidRPr="00530562">
        <w:rPr>
          <w:color w:val="auto"/>
        </w:rPr>
        <w:t xml:space="preserve">change and </w:t>
      </w:r>
      <w:r w:rsidR="00CC179B" w:rsidRPr="00530562">
        <w:rPr>
          <w:color w:val="auto"/>
        </w:rPr>
        <w:t xml:space="preserve">reducing </w:t>
      </w:r>
      <w:r w:rsidR="00BA3D85" w:rsidRPr="00530562">
        <w:rPr>
          <w:color w:val="auto"/>
        </w:rPr>
        <w:t>Green</w:t>
      </w:r>
      <w:r w:rsidR="00CC179B" w:rsidRPr="00530562">
        <w:rPr>
          <w:color w:val="auto"/>
        </w:rPr>
        <w:t>h</w:t>
      </w:r>
      <w:r w:rsidR="00BA3D85" w:rsidRPr="00530562">
        <w:rPr>
          <w:color w:val="auto"/>
        </w:rPr>
        <w:t xml:space="preserve">ouse Gas </w:t>
      </w:r>
      <w:r w:rsidR="00BA3D85" w:rsidRPr="00530562">
        <w:rPr>
          <w:color w:val="auto"/>
          <w:lang w:val="vi-VN"/>
        </w:rPr>
        <w:t>(</w:t>
      </w:r>
      <w:r w:rsidR="003B01D8" w:rsidRPr="00530562">
        <w:rPr>
          <w:color w:val="auto"/>
        </w:rPr>
        <w:t>GHG</w:t>
      </w:r>
      <w:r w:rsidR="00BA3D85" w:rsidRPr="00530562">
        <w:rPr>
          <w:color w:val="auto"/>
          <w:lang w:val="vi-VN"/>
        </w:rPr>
        <w:t>)</w:t>
      </w:r>
      <w:r w:rsidR="003B01D8" w:rsidRPr="00530562">
        <w:rPr>
          <w:color w:val="auto"/>
        </w:rPr>
        <w:t xml:space="preserve"> emissions </w:t>
      </w:r>
      <w:r w:rsidR="00CC179B" w:rsidRPr="00530562">
        <w:rPr>
          <w:color w:val="auto"/>
        </w:rPr>
        <w:t>are</w:t>
      </w:r>
      <w:r w:rsidR="003B01D8" w:rsidRPr="00530562">
        <w:rPr>
          <w:color w:val="auto"/>
        </w:rPr>
        <w:t xml:space="preserve"> </w:t>
      </w:r>
      <w:r w:rsidR="00CC179B" w:rsidRPr="00530562">
        <w:rPr>
          <w:color w:val="auto"/>
        </w:rPr>
        <w:t>urgent tasks that have been attracting the interest of the scientific community, policymakers, and international organization</w:t>
      </w:r>
      <w:r w:rsidR="007F0A65" w:rsidRPr="00530562">
        <w:rPr>
          <w:color w:val="auto"/>
        </w:rPr>
        <w:t>s</w:t>
      </w:r>
      <w:r w:rsidR="003B01D8" w:rsidRPr="00530562">
        <w:rPr>
          <w:color w:val="auto"/>
        </w:rPr>
        <w:t xml:space="preserve">. Shipping </w:t>
      </w:r>
      <w:r w:rsidR="000D38DC" w:rsidRPr="00530562">
        <w:rPr>
          <w:color w:val="auto"/>
        </w:rPr>
        <w:t xml:space="preserve">currently consumes close to </w:t>
      </w:r>
      <w:r w:rsidR="003B01D8" w:rsidRPr="00530562">
        <w:rPr>
          <w:color w:val="auto"/>
        </w:rPr>
        <w:t xml:space="preserve">265 million tons of fuel annually </w:t>
      </w:r>
      <w:r w:rsidR="00B10AE9" w:rsidRPr="00530562">
        <w:rPr>
          <w:color w:val="auto"/>
        </w:rPr>
        <w:fldChar w:fldCharType="begin" w:fldLock="1"/>
      </w:r>
      <w:r w:rsidR="008F2D15" w:rsidRPr="00530562">
        <w:rPr>
          <w:color w:val="auto"/>
        </w:rPr>
        <w:instrText>ADDIN CSL_CITATION {"citationItems":[{"id":"ITEM-1","itemData":{"DOI":"10.1057/mel.2013.2","ISSN":"1479-2931","author":[{"dropping-particle":"","family":"Maloni","given":"Michael","non-dropping-particle":"","parse-names":false,"suffix":""},{"dropping-particle":"","family":"Paul","given":"Jomon Aliyas","non-dropping-particle":"","parse-names":false,"suffix":""},{"dropping-particle":"","family":"Gligor","given":"David M","non-dropping-particle":"","parse-names":false,"suffix":""}],"container-title":"Maritime Economics &amp; Logistics","id":"ITEM-1","issue":"2","issued":{"date-parts":[["2013","6"]]},"page":"151-171","title":"Slow steaming impacts on ocean carriers and shippers","type":"article-journal","volume":"15"},"uris":["http://www.mendeley.com/documents/?uuid=835a7f16-e25e-4f07-974b-c7c5abb88230","http://www.mendeley.com/documents/?uuid=082fcb2c-0039-4dd8-aeb2-e07d92fdbf60","http://www.mendeley.com/documents/?uuid=e07772b3-f7a7-42cb-947d-2c29566d93a5"]}],"mendeley":{"formattedCitation":"[4]","plainTextFormattedCitation":"[4]","previouslyFormattedCitation":"[4]"},"properties":{"noteIndex":0},"schema":"https://github.com/citation-style-language/schema/raw/master/csl-citation.json"}</w:instrText>
      </w:r>
      <w:r w:rsidR="00B10AE9" w:rsidRPr="00530562">
        <w:rPr>
          <w:color w:val="auto"/>
        </w:rPr>
        <w:fldChar w:fldCharType="separate"/>
      </w:r>
      <w:r w:rsidR="00B10AE9" w:rsidRPr="00530562">
        <w:rPr>
          <w:color w:val="auto"/>
        </w:rPr>
        <w:t>[4]</w:t>
      </w:r>
      <w:r w:rsidR="00B10AE9" w:rsidRPr="00530562">
        <w:rPr>
          <w:color w:val="auto"/>
        </w:rPr>
        <w:fldChar w:fldCharType="end"/>
      </w:r>
      <w:r w:rsidR="000D38DC" w:rsidRPr="00530562">
        <w:rPr>
          <w:color w:val="auto"/>
        </w:rPr>
        <w:t xml:space="preserve">. The consumption of fuel is associated with the emission of around </w:t>
      </w:r>
      <w:r w:rsidR="003B01D8" w:rsidRPr="00530562">
        <w:rPr>
          <w:color w:val="auto"/>
        </w:rPr>
        <w:t>1056 million tons of CO</w:t>
      </w:r>
      <w:r w:rsidR="003B01D8" w:rsidRPr="00530562">
        <w:rPr>
          <w:color w:val="auto"/>
          <w:vertAlign w:val="subscript"/>
        </w:rPr>
        <w:t>2</w:t>
      </w:r>
      <w:r w:rsidR="003B01D8" w:rsidRPr="00530562">
        <w:rPr>
          <w:color w:val="auto"/>
        </w:rPr>
        <w:t xml:space="preserve"> </w:t>
      </w:r>
      <w:r w:rsidR="000D38DC" w:rsidRPr="00530562">
        <w:rPr>
          <w:color w:val="auto"/>
        </w:rPr>
        <w:t xml:space="preserve">per year, representing </w:t>
      </w:r>
      <w:r w:rsidR="003B01D8" w:rsidRPr="00530562">
        <w:rPr>
          <w:color w:val="auto"/>
        </w:rPr>
        <w:t>2.89 % of global GHG emissions</w:t>
      </w:r>
      <w:r w:rsidR="000D38DC" w:rsidRPr="00530562">
        <w:rPr>
          <w:color w:val="auto"/>
        </w:rPr>
        <w:t>. This level of GHG emissions</w:t>
      </w:r>
      <w:r w:rsidR="003B01D8" w:rsidRPr="00530562">
        <w:rPr>
          <w:color w:val="auto"/>
        </w:rPr>
        <w:t xml:space="preserve"> is projected to increase </w:t>
      </w:r>
      <w:r w:rsidR="000D38DC" w:rsidRPr="00530562">
        <w:rPr>
          <w:color w:val="auto"/>
        </w:rPr>
        <w:t xml:space="preserve">by </w:t>
      </w:r>
      <w:r w:rsidR="003B01D8" w:rsidRPr="00530562">
        <w:rPr>
          <w:color w:val="auto"/>
        </w:rPr>
        <w:t>50 % until 2050 relative to 2018</w:t>
      </w:r>
      <w:r w:rsidR="000D38DC" w:rsidRPr="00530562">
        <w:rPr>
          <w:color w:val="auto"/>
        </w:rPr>
        <w:t>,</w:t>
      </w:r>
      <w:r w:rsidR="003B01D8" w:rsidRPr="00530562">
        <w:rPr>
          <w:color w:val="auto"/>
        </w:rPr>
        <w:t xml:space="preserve"> despite further efficiency gains, </w:t>
      </w:r>
      <w:r w:rsidR="000D38DC" w:rsidRPr="00530562">
        <w:rPr>
          <w:color w:val="auto"/>
        </w:rPr>
        <w:t xml:space="preserve">due to the expected growth in </w:t>
      </w:r>
      <w:r w:rsidR="003B01D8" w:rsidRPr="00530562">
        <w:rPr>
          <w:color w:val="auto"/>
        </w:rPr>
        <w:t xml:space="preserve">transport demand </w:t>
      </w:r>
      <w:r w:rsidR="002245D3" w:rsidRPr="00530562">
        <w:rPr>
          <w:color w:val="auto"/>
        </w:rPr>
        <w:fldChar w:fldCharType="begin" w:fldLock="1"/>
      </w:r>
      <w:r w:rsidR="008F2D15" w:rsidRPr="00530562">
        <w:rPr>
          <w:color w:val="auto"/>
        </w:rPr>
        <w:instrText>ADDIN CSL_CITATION {"citationItems":[{"id":"ITEM-1","itemData":{"author":[{"dropping-particle":"","family":"International Maritime Organization (IMO)","given":"","non-dropping-particle":"","parse-names":false,"suffix":""}],"id":"ITEM-1","issued":{"date-parts":[["2020"]]},"page":"1-578","title":"REDUCTION OF GHG EMISSIONS FROM SHIPS. Fourth IMO GHG Study 2020 – Final report","type":"webpage"},"uris":["http://www.mendeley.com/documents/?uuid=19ba7ef6-f006-43e4-8802-5bac0796b9fc","http://www.mendeley.com/documents/?uuid=9793735a-af29-4e29-ba13-6a6aa172f67d","http://www.mendeley.com/documents/?uuid=03db4e20-f49c-45f1-b887-594864adcee5"]}],"mendeley":{"formattedCitation":"[5]","plainTextFormattedCitation":"[5]","previouslyFormattedCitation":"[5]"},"properties":{"noteIndex":0},"schema":"https://github.com/citation-style-language/schema/raw/master/csl-citation.json"}</w:instrText>
      </w:r>
      <w:r w:rsidR="002245D3" w:rsidRPr="00530562">
        <w:rPr>
          <w:color w:val="auto"/>
        </w:rPr>
        <w:fldChar w:fldCharType="separate"/>
      </w:r>
      <w:r w:rsidR="002245D3" w:rsidRPr="00530562">
        <w:rPr>
          <w:color w:val="auto"/>
        </w:rPr>
        <w:t>[5]</w:t>
      </w:r>
      <w:r w:rsidR="002245D3" w:rsidRPr="00530562">
        <w:rPr>
          <w:color w:val="auto"/>
        </w:rPr>
        <w:fldChar w:fldCharType="end"/>
      </w:r>
      <w:r w:rsidR="003B01D8" w:rsidRPr="00530562">
        <w:rPr>
          <w:color w:val="auto"/>
        </w:rPr>
        <w:t>.</w:t>
      </w:r>
      <w:r w:rsidR="002D3C24" w:rsidRPr="00530562">
        <w:rPr>
          <w:color w:val="auto"/>
        </w:rPr>
        <w:t xml:space="preserve"> </w:t>
      </w:r>
      <w:r w:rsidR="000D38DC" w:rsidRPr="00530562">
        <w:rPr>
          <w:color w:val="auto"/>
        </w:rPr>
        <w:t xml:space="preserve">Acknowledging </w:t>
      </w:r>
      <w:r w:rsidR="0005684C" w:rsidRPr="00530562">
        <w:rPr>
          <w:color w:val="auto"/>
        </w:rPr>
        <w:t>the above-mentioned problems, t</w:t>
      </w:r>
      <w:r w:rsidR="003B01D8" w:rsidRPr="00530562">
        <w:rPr>
          <w:color w:val="auto"/>
        </w:rPr>
        <w:t>he initial strategy</w:t>
      </w:r>
      <w:r w:rsidR="0005684C" w:rsidRPr="00530562">
        <w:rPr>
          <w:color w:val="auto"/>
        </w:rPr>
        <w:t xml:space="preserve"> has been adopted by</w:t>
      </w:r>
      <w:r w:rsidR="003B01D8" w:rsidRPr="00530562">
        <w:rPr>
          <w:color w:val="auto"/>
        </w:rPr>
        <w:t xml:space="preserve"> </w:t>
      </w:r>
      <w:r w:rsidR="0005684C" w:rsidRPr="00530562">
        <w:rPr>
          <w:color w:val="auto"/>
        </w:rPr>
        <w:t>International Maritime Organization (IMO) aiming to</w:t>
      </w:r>
      <w:r w:rsidR="003B01D8" w:rsidRPr="00530562">
        <w:rPr>
          <w:color w:val="auto"/>
        </w:rPr>
        <w:t xml:space="preserve"> reduc</w:t>
      </w:r>
      <w:r w:rsidR="0005684C" w:rsidRPr="00530562">
        <w:rPr>
          <w:color w:val="auto"/>
        </w:rPr>
        <w:t xml:space="preserve">e the </w:t>
      </w:r>
      <w:r w:rsidR="000D38DC" w:rsidRPr="00530562">
        <w:rPr>
          <w:color w:val="auto"/>
        </w:rPr>
        <w:t xml:space="preserve">global </w:t>
      </w:r>
      <w:r w:rsidR="003B01D8" w:rsidRPr="00530562">
        <w:rPr>
          <w:color w:val="auto"/>
        </w:rPr>
        <w:t>GHG emissions</w:t>
      </w:r>
      <w:r w:rsidR="000D38DC" w:rsidRPr="00530562">
        <w:rPr>
          <w:color w:val="auto"/>
        </w:rPr>
        <w:t xml:space="preserve"> from international shipping</w:t>
      </w:r>
      <w:r w:rsidR="0005684C" w:rsidRPr="00530562">
        <w:rPr>
          <w:color w:val="auto"/>
        </w:rPr>
        <w:t xml:space="preserve">. </w:t>
      </w:r>
      <w:r w:rsidR="000D38DC" w:rsidRPr="00530562">
        <w:rPr>
          <w:color w:val="auto"/>
        </w:rPr>
        <w:t>The measures adopted under the Initial IMO Strategy</w:t>
      </w:r>
      <w:r w:rsidR="0005684C" w:rsidRPr="00530562">
        <w:rPr>
          <w:color w:val="auto"/>
        </w:rPr>
        <w:t xml:space="preserve"> focus on</w:t>
      </w:r>
      <w:r w:rsidR="00D26157" w:rsidRPr="00530562">
        <w:rPr>
          <w:color w:val="auto"/>
        </w:rPr>
        <w:t xml:space="preserve"> a</w:t>
      </w:r>
      <w:r w:rsidR="009047EE" w:rsidRPr="00530562">
        <w:rPr>
          <w:color w:val="auto"/>
        </w:rPr>
        <w:t>d</w:t>
      </w:r>
      <w:r w:rsidR="00D26157" w:rsidRPr="00530562">
        <w:rPr>
          <w:color w:val="auto"/>
        </w:rPr>
        <w:t>dress</w:t>
      </w:r>
      <w:r w:rsidR="0005684C" w:rsidRPr="00530562">
        <w:rPr>
          <w:color w:val="auto"/>
        </w:rPr>
        <w:t>ing</w:t>
      </w:r>
      <w:r w:rsidR="00D26157" w:rsidRPr="00530562">
        <w:rPr>
          <w:color w:val="auto"/>
        </w:rPr>
        <w:t xml:space="preserve"> the operational phase of ships,</w:t>
      </w:r>
      <w:r w:rsidR="000D38DC" w:rsidRPr="00530562">
        <w:rPr>
          <w:color w:val="auto"/>
        </w:rPr>
        <w:t xml:space="preserve">and </w:t>
      </w:r>
      <w:r w:rsidR="00D26157" w:rsidRPr="00530562">
        <w:rPr>
          <w:color w:val="auto"/>
        </w:rPr>
        <w:t xml:space="preserve">currently </w:t>
      </w:r>
      <w:r w:rsidR="000D38DC" w:rsidRPr="00530562">
        <w:rPr>
          <w:color w:val="auto"/>
        </w:rPr>
        <w:t xml:space="preserve">ignore </w:t>
      </w:r>
      <w:r w:rsidR="00D26157" w:rsidRPr="00530562">
        <w:rPr>
          <w:color w:val="auto"/>
        </w:rPr>
        <w:t>the production, maintenance</w:t>
      </w:r>
      <w:r w:rsidR="009047EE" w:rsidRPr="00530562">
        <w:rPr>
          <w:color w:val="auto"/>
        </w:rPr>
        <w:t>,</w:t>
      </w:r>
      <w:r w:rsidR="00D26157" w:rsidRPr="00530562">
        <w:rPr>
          <w:color w:val="auto"/>
        </w:rPr>
        <w:t xml:space="preserve"> and disposal operations of ships</w:t>
      </w:r>
      <w:r w:rsidR="003B01D8" w:rsidRPr="00530562">
        <w:rPr>
          <w:color w:val="auto"/>
        </w:rPr>
        <w:t xml:space="preserve">. </w:t>
      </w:r>
      <w:r w:rsidR="000D38DC" w:rsidRPr="00530562">
        <w:rPr>
          <w:color w:val="auto"/>
        </w:rPr>
        <w:t>A</w:t>
      </w:r>
      <w:r w:rsidR="003B01D8" w:rsidRPr="00530562">
        <w:rPr>
          <w:color w:val="auto"/>
        </w:rPr>
        <w:t xml:space="preserve"> ships’ life cycle can be divided into ship design, shipbuilding, ship operation, and ship scrapping. </w:t>
      </w:r>
      <w:r w:rsidR="000D38DC" w:rsidRPr="00530562">
        <w:rPr>
          <w:color w:val="auto"/>
        </w:rPr>
        <w:t>Whilst ship</w:t>
      </w:r>
      <w:r w:rsidR="003B01D8" w:rsidRPr="00530562">
        <w:rPr>
          <w:color w:val="auto"/>
        </w:rPr>
        <w:t xml:space="preserve"> operation </w:t>
      </w:r>
      <w:r w:rsidR="000D38DC" w:rsidRPr="00530562">
        <w:rPr>
          <w:color w:val="auto"/>
        </w:rPr>
        <w:t>currently has the largest GHG contribution within its life</w:t>
      </w:r>
      <w:r w:rsidR="003B01D8" w:rsidRPr="00530562">
        <w:rPr>
          <w:color w:val="auto"/>
        </w:rPr>
        <w:t>, there exist emissions from the production, maintenance</w:t>
      </w:r>
      <w:r w:rsidR="009047EE" w:rsidRPr="00530562">
        <w:rPr>
          <w:color w:val="auto"/>
        </w:rPr>
        <w:t>,</w:t>
      </w:r>
      <w:r w:rsidR="003B01D8" w:rsidRPr="00530562">
        <w:rPr>
          <w:color w:val="auto"/>
        </w:rPr>
        <w:t xml:space="preserve"> and scrapping of the ships, which are </w:t>
      </w:r>
      <w:r w:rsidR="000D38DC" w:rsidRPr="00530562">
        <w:rPr>
          <w:color w:val="auto"/>
        </w:rPr>
        <w:t xml:space="preserve">currently </w:t>
      </w:r>
      <w:r w:rsidR="003B01D8" w:rsidRPr="00530562">
        <w:rPr>
          <w:color w:val="auto"/>
        </w:rPr>
        <w:t xml:space="preserve">not accounted for in the Fourth IMO GHG study. Chatzinikolaou </w:t>
      </w:r>
      <w:r w:rsidR="00BA3D85" w:rsidRPr="00530562">
        <w:rPr>
          <w:color w:val="auto"/>
          <w:lang w:val="vi-VN"/>
        </w:rPr>
        <w:t xml:space="preserve">et al. </w:t>
      </w:r>
      <w:r w:rsidR="001A23E4" w:rsidRPr="00530562">
        <w:rPr>
          <w:color w:val="auto"/>
        </w:rPr>
        <w:fldChar w:fldCharType="begin" w:fldLock="1"/>
      </w:r>
      <w:r w:rsidR="008F2D15" w:rsidRPr="00530562">
        <w:rPr>
          <w:color w:val="auto"/>
        </w:rPr>
        <w:instrText>ADDIN CSL_CITATION {"citationItems":[{"id":"ITEM-1","itemData":{"author":[{"dropping-particle":"","family":"Chatzinikolaou","given":"Stefanos D","non-dropping-particle":"","parse-names":false,"suffix":""},{"dropping-particle":"","family":"Ventikos","given":"Nikolaos P","non-dropping-particle":"","parse-names":false,"suffix":""}],"container-title":"2nd International Symposium on Naval Architecture and Maritime, Istanbul, Turkey","id":"ITEM-1","issued":{"date-parts":[["2014"]]},"title":"Applications of life cycle assessment in shipping","type":"paper-conference"},"uris":["http://www.mendeley.com/documents/?uuid=933709e5-b12d-4a24-9a4e-869cc6441efe","http://www.mendeley.com/documents/?uuid=4d7c363e-75eb-461e-9ab0-527f61b85434","http://www.mendeley.com/documents/?uuid=10e64c8a-3f16-42cf-9148-95f12c3d254f"]}],"mendeley":{"formattedCitation":"[6]","plainTextFormattedCitation":"[6]","previouslyFormattedCitation":"[6]"},"properties":{"noteIndex":0},"schema":"https://github.com/citation-style-language/schema/raw/master/csl-citation.json"}</w:instrText>
      </w:r>
      <w:r w:rsidR="001A23E4" w:rsidRPr="00530562">
        <w:rPr>
          <w:color w:val="auto"/>
        </w:rPr>
        <w:fldChar w:fldCharType="separate"/>
      </w:r>
      <w:r w:rsidR="002245D3" w:rsidRPr="00530562">
        <w:rPr>
          <w:color w:val="auto"/>
        </w:rPr>
        <w:t>[6]</w:t>
      </w:r>
      <w:r w:rsidR="001A23E4" w:rsidRPr="00530562">
        <w:rPr>
          <w:color w:val="auto"/>
        </w:rPr>
        <w:fldChar w:fldCharType="end"/>
      </w:r>
      <w:r w:rsidR="003B01D8" w:rsidRPr="00530562">
        <w:rPr>
          <w:color w:val="auto"/>
        </w:rPr>
        <w:t xml:space="preserve"> estimate that 96% of a ship’s life cycle GHG emissions are produced by the ship’s operation, while approximately 2% are produced during shipbuilding, and 1% during maintenance operations</w:t>
      </w:r>
      <w:r w:rsidR="007F0A65" w:rsidRPr="00530562">
        <w:rPr>
          <w:color w:val="auto"/>
        </w:rPr>
        <w:t>,</w:t>
      </w:r>
      <w:r w:rsidR="003B01D8" w:rsidRPr="00530562">
        <w:rPr>
          <w:color w:val="auto"/>
        </w:rPr>
        <w:t xml:space="preserve"> and 1% during ship dismantling. While this provides an important initial indication of the scale of GHG emissions from shipyards as a fraction of the ship’s life cycle, emissions are likely to be sensitive to the types of ships on which work is performed, as well as on work methods used. This warrants more comprehensive research in t</w:t>
      </w:r>
      <w:r w:rsidR="00DB6007" w:rsidRPr="00530562">
        <w:rPr>
          <w:color w:val="auto"/>
        </w:rPr>
        <w:t xml:space="preserve">his area, in the future. </w:t>
      </w:r>
      <w:r w:rsidR="00DB6007" w:rsidRPr="00530562">
        <w:rPr>
          <w:b/>
          <w:color w:val="auto"/>
        </w:rPr>
        <w:t xml:space="preserve">Fig. </w:t>
      </w:r>
      <w:r w:rsidR="003B01D8" w:rsidRPr="00530562">
        <w:rPr>
          <w:b/>
          <w:color w:val="auto"/>
        </w:rPr>
        <w:t>1</w:t>
      </w:r>
      <w:r w:rsidR="003B01D8" w:rsidRPr="00530562">
        <w:rPr>
          <w:color w:val="auto"/>
        </w:rPr>
        <w:t xml:space="preserve"> shows that the mitigation of GHG emissions over a ship's life-cycle needs to take the life cycle of ships into account </w:t>
      </w:r>
      <w:r w:rsidR="00037BB1" w:rsidRPr="00530562">
        <w:rPr>
          <w:color w:val="auto"/>
        </w:rPr>
        <w:fldChar w:fldCharType="begin" w:fldLock="1"/>
      </w:r>
      <w:r w:rsidR="008F2D15" w:rsidRPr="00530562">
        <w:rPr>
          <w:color w:val="auto"/>
        </w:rPr>
        <w:instrText>ADDIN CSL_CITATION {"citationItems":[{"id":"ITEM-1","itemData":{"DOI":"10.3390/en10050610","ISSN":"1996-1073","author":[{"dropping-particle":"","family":"Ang","given":"Joo","non-dropping-particle":"","parse-names":false,"suffix":""},{"dropping-particle":"","family":"Goh","given":"Cindy","non-dropping-particle":"","parse-names":false,"suffix":""},{"dropping-particle":"","family":"Saldivar","given":"Alfredo","non-dropping-particle":"","parse-names":false,"suffix":""},{"dropping-particle":"","family":"Li","given":"Yun","non-dropping-particle":"","parse-names":false,"suffix":""}],"container-title":"Energies","id":"ITEM-1","issue":"5","issued":{"date-parts":[["2017","4"]]},"page":"610","title":"Energy-Efficient Through-Life Smart Design, Manufacturing and Operation of Ships in an Industry 4.0 Environment","type":"article-journal","volume":"10"},"uris":["http://www.mendeley.com/documents/?uuid=1debb2e3-7f8f-4b77-af0e-29ab237acf8c","http://www.mendeley.com/documents/?uuid=f6124cb3-31b4-4206-ae68-c9878050178b","http://www.mendeley.com/documents/?uuid=8ac6fc45-603a-4035-a6ac-47ecd4c28d90"]}],"mendeley":{"formattedCitation":"[7]","plainTextFormattedCitation":"[7]","previouslyFormattedCitation":"[7]"},"properties":{"noteIndex":0},"schema":"https://github.com/citation-style-language/schema/raw/master/csl-citation.json"}</w:instrText>
      </w:r>
      <w:r w:rsidR="00037BB1" w:rsidRPr="00530562">
        <w:rPr>
          <w:color w:val="auto"/>
        </w:rPr>
        <w:fldChar w:fldCharType="separate"/>
      </w:r>
      <w:r w:rsidR="002245D3" w:rsidRPr="00530562">
        <w:rPr>
          <w:color w:val="auto"/>
        </w:rPr>
        <w:t>[7]</w:t>
      </w:r>
      <w:r w:rsidR="00037BB1" w:rsidRPr="00530562">
        <w:rPr>
          <w:color w:val="auto"/>
        </w:rPr>
        <w:fldChar w:fldCharType="end"/>
      </w:r>
      <w:r w:rsidR="003B01D8" w:rsidRPr="00530562">
        <w:rPr>
          <w:color w:val="auto"/>
        </w:rPr>
        <w:t xml:space="preserve">. In the design, operation, and scrapping cycles, </w:t>
      </w:r>
      <w:r w:rsidR="0005684C" w:rsidRPr="00530562">
        <w:rPr>
          <w:color w:val="auto"/>
        </w:rPr>
        <w:t xml:space="preserve">there are a number of </w:t>
      </w:r>
      <w:r w:rsidR="003B01D8" w:rsidRPr="00530562">
        <w:rPr>
          <w:color w:val="auto"/>
        </w:rPr>
        <w:t xml:space="preserve">regulations </w:t>
      </w:r>
      <w:r w:rsidR="0005684C" w:rsidRPr="00530562">
        <w:rPr>
          <w:color w:val="auto"/>
        </w:rPr>
        <w:t xml:space="preserve">such as </w:t>
      </w:r>
      <w:r w:rsidR="003B01D8" w:rsidRPr="00530562">
        <w:rPr>
          <w:color w:val="auto"/>
        </w:rPr>
        <w:t>Energy Efficiency Design Index (EEDI), Ship Energy Efficiency Management Plan (SEEMP), IMO strategy, and Hong Kong Convention adopted or implemented</w:t>
      </w:r>
      <w:r w:rsidR="0005684C" w:rsidRPr="00530562">
        <w:rPr>
          <w:color w:val="auto"/>
        </w:rPr>
        <w:t xml:space="preserve"> to reduce GHG emissions from ships </w:t>
      </w:r>
      <w:r w:rsidR="0005684C" w:rsidRPr="00530562">
        <w:rPr>
          <w:color w:val="auto"/>
        </w:rPr>
        <w:fldChar w:fldCharType="begin" w:fldLock="1"/>
      </w:r>
      <w:r w:rsidR="0005684C" w:rsidRPr="00530562">
        <w:rPr>
          <w:color w:val="auto"/>
        </w:rPr>
        <w:instrText>ADDIN CSL_CITATION {"citationItems":[{"id":"ITEM-1","itemData":{"DOI":"10.1016/j.marpol.2020.103979","ISSN":"0308597X","author":[{"dropping-particle":"","family":"Hsuan","given":"Juliana","non-dropping-particle":"","parse-names":false,"suffix":""},{"dropping-particle":"","family":"Parisi","given":"Cristiana","non-dropping-particle":"","parse-names":false,"suffix":""}],"container-title":"Marine Policy","id":"ITEM-1","issued":{"date-parts":[["2020","8"]]},"page":"103979","title":"Mapping the supply chain of ship recycling","type":"article-journal","volume":"118"},"uris":["http://www.mendeley.com/documents/?uuid=90ea228a-e4b4-413d-80e8-4e0ff3ca6ed1","http://www.mendeley.com/documents/?uuid=581a4606-2f41-46d3-b28d-370ef55bb020","http://www.mendeley.com/documents/?uuid=1d41dfd7-71c7-464c-ba28-5ba13c2ed746"]}],"mendeley":{"formattedCitation":"[8]","plainTextFormattedCitation":"[8]","previouslyFormattedCitation":"[8]"},"properties":{"noteIndex":0},"schema":"https://github.com/citation-style-language/schema/raw/master/csl-citation.json"}</w:instrText>
      </w:r>
      <w:r w:rsidR="0005684C" w:rsidRPr="00530562">
        <w:rPr>
          <w:color w:val="auto"/>
        </w:rPr>
        <w:fldChar w:fldCharType="separate"/>
      </w:r>
      <w:r w:rsidR="0005684C" w:rsidRPr="00530562">
        <w:rPr>
          <w:color w:val="auto"/>
        </w:rPr>
        <w:t>[8]</w:t>
      </w:r>
      <w:r w:rsidR="0005684C" w:rsidRPr="00530562">
        <w:rPr>
          <w:color w:val="auto"/>
        </w:rPr>
        <w:fldChar w:fldCharType="end"/>
      </w:r>
      <w:r w:rsidR="0005684C" w:rsidRPr="00530562">
        <w:rPr>
          <w:color w:val="auto"/>
        </w:rPr>
        <w:fldChar w:fldCharType="begin" w:fldLock="1"/>
      </w:r>
      <w:r w:rsidR="0005684C" w:rsidRPr="00530562">
        <w:rPr>
          <w:color w:val="auto"/>
        </w:rPr>
        <w:instrText>ADDIN CSL_CITATION {"citationItems":[{"id":"ITEM-1","itemData":{"DOI":"10.1016/j.marpol.2017.09.026","ISSN":"0308597X","author":[{"dropping-particle":"","family":"Zhu","given":"Mo","non-dropping-particle":"","parse-names":false,"suffix":""},{"dropping-particle":"","family":"Li","given":"Kevin X.","non-dropping-particle":"","parse-names":false,"suffix":""},{"dropping-particle":"","family":"Shi","given":"Wenming","non-dropping-particle":"","parse-names":false,"suffix":""},{"dropping-particle":"","family":"Lam","given":"Jasmine Siu Lee","non-dropping-particle":"","parse-names":false,"suffix":""}],"container-title":"Marine Policy","id":"ITEM-1","issued":{"date-parts":[["2017","12"]]},"page":"253-258","title":"Incentive policy for reduction of emission from ships: A case study of China","type":"article-journal","volume":"86"},"uris":["http://www.mendeley.com/documents/?uuid=5fd5d3e0-b562-46fa-85ee-f66c04f9cb4c","http://www.mendeley.com/documents/?uuid=b6b352e0-6e79-49d5-93dc-cf26ee7f0dda","http://www.mendeley.com/documents/?uuid=d084007c-6c16-44b3-a44a-0609d2ae9494"]}],"mendeley":{"formattedCitation":"[9]","plainTextFormattedCitation":"[9]","previouslyFormattedCitation":"[9]"},"properties":{"noteIndex":0},"schema":"https://github.com/citation-style-language/schema/raw/master/csl-citation.json"}</w:instrText>
      </w:r>
      <w:r w:rsidR="0005684C" w:rsidRPr="00530562">
        <w:rPr>
          <w:color w:val="auto"/>
        </w:rPr>
        <w:fldChar w:fldCharType="separate"/>
      </w:r>
      <w:r w:rsidR="0005684C" w:rsidRPr="00530562">
        <w:rPr>
          <w:color w:val="auto"/>
        </w:rPr>
        <w:t>[9]</w:t>
      </w:r>
      <w:r w:rsidR="0005684C" w:rsidRPr="00530562">
        <w:rPr>
          <w:color w:val="auto"/>
        </w:rPr>
        <w:fldChar w:fldCharType="end"/>
      </w:r>
      <w:r w:rsidR="003B01D8" w:rsidRPr="00530562">
        <w:rPr>
          <w:color w:val="auto"/>
        </w:rPr>
        <w:t xml:space="preserve">; however, there is no such a comprehensive and </w:t>
      </w:r>
      <w:r w:rsidR="003B01D8" w:rsidRPr="00530562">
        <w:rPr>
          <w:color w:val="auto"/>
        </w:rPr>
        <w:lastRenderedPageBreak/>
        <w:t>effective regulation on the ship construction cycle</w:t>
      </w:r>
      <w:r w:rsidR="00186900" w:rsidRPr="00530562">
        <w:rPr>
          <w:color w:val="auto"/>
        </w:rPr>
        <w:t xml:space="preserve"> </w:t>
      </w:r>
      <w:r w:rsidR="00487210" w:rsidRPr="00530562">
        <w:rPr>
          <w:color w:val="auto"/>
        </w:rPr>
        <w:fldChar w:fldCharType="begin" w:fldLock="1"/>
      </w:r>
      <w:r w:rsidR="008F2D15" w:rsidRPr="00530562">
        <w:rPr>
          <w:color w:val="auto"/>
        </w:rPr>
        <w:instrText>ADDIN CSL_CITATION {"citationItems":[{"id":"ITEM-1","itemData":{"author":[{"dropping-particle":"","family":"Pulli","given":"Juho","non-dropping-particle":"","parse-names":false,"suffix":""}],"id":"ITEM-1","issued":{"date-parts":[["2013"]]},"publisher":"Turun ammattikorkeakoulu","title":"Environmental legislation and regulations of shipbuilding: case Finland and Spain","type":"article-journal"},"uris":["http://www.mendeley.com/documents/?uuid=e5976357-fd57-4213-a542-acc218432091","http://www.mendeley.com/documents/?uuid=f708548b-ea11-4ce0-b613-4df546eaf503","http://www.mendeley.com/documents/?uuid=0e089e5b-bc53-4c7a-8d7c-4de906dc4b50"]}],"mendeley":{"formattedCitation":"[10]","plainTextFormattedCitation":"[10]","previouslyFormattedCitation":"[10]"},"properties":{"noteIndex":0},"schema":"https://github.com/citation-style-language/schema/raw/master/csl-citation.json"}</w:instrText>
      </w:r>
      <w:r w:rsidR="00487210" w:rsidRPr="00530562">
        <w:rPr>
          <w:color w:val="auto"/>
        </w:rPr>
        <w:fldChar w:fldCharType="separate"/>
      </w:r>
      <w:r w:rsidR="002245D3" w:rsidRPr="00530562">
        <w:rPr>
          <w:color w:val="auto"/>
        </w:rPr>
        <w:t>[10]</w:t>
      </w:r>
      <w:r w:rsidR="00487210" w:rsidRPr="00530562">
        <w:rPr>
          <w:color w:val="auto"/>
        </w:rPr>
        <w:fldChar w:fldCharType="end"/>
      </w:r>
      <w:r w:rsidR="003B01D8" w:rsidRPr="00530562">
        <w:rPr>
          <w:color w:val="auto"/>
        </w:rPr>
        <w:t>.</w:t>
      </w:r>
      <w:bookmarkEnd w:id="4"/>
    </w:p>
    <w:p w14:paraId="2DF94B6B" w14:textId="77777777" w:rsidR="00DB6007" w:rsidRPr="00530562" w:rsidRDefault="000E1E8A" w:rsidP="00663962">
      <w:pPr>
        <w:spacing w:line="360" w:lineRule="auto"/>
        <w:jc w:val="both"/>
        <w:rPr>
          <w:color w:val="auto"/>
        </w:rPr>
      </w:pPr>
      <w:r w:rsidRPr="00530562">
        <w:rPr>
          <w:color w:val="auto"/>
          <w:lang w:val="en-GB" w:eastAsia="en-GB"/>
        </w:rPr>
        <w:drawing>
          <wp:inline distT="0" distB="0" distL="0" distR="0" wp14:anchorId="242E6E7A" wp14:editId="082439B4">
            <wp:extent cx="3762102" cy="4095688"/>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786056" cy="4121766"/>
                    </a:xfrm>
                    <a:prstGeom prst="rect">
                      <a:avLst/>
                    </a:prstGeom>
                    <a:noFill/>
                  </pic:spPr>
                </pic:pic>
              </a:graphicData>
            </a:graphic>
          </wp:inline>
        </w:drawing>
      </w:r>
    </w:p>
    <w:p w14:paraId="74AA8A79" w14:textId="06F0761A" w:rsidR="009A3777" w:rsidRPr="00530562" w:rsidRDefault="00DB6007" w:rsidP="00663962">
      <w:pPr>
        <w:pStyle w:val="Caption"/>
        <w:jc w:val="both"/>
        <w:rPr>
          <w:color w:val="auto"/>
        </w:rPr>
      </w:pPr>
      <w:r w:rsidRPr="00530562">
        <w:rPr>
          <w:color w:val="auto"/>
        </w:rPr>
        <w:t xml:space="preserve">Fig.  </w:t>
      </w:r>
      <w:r w:rsidRPr="00530562">
        <w:rPr>
          <w:color w:val="auto"/>
        </w:rPr>
        <w:fldChar w:fldCharType="begin"/>
      </w:r>
      <w:r w:rsidRPr="00530562">
        <w:rPr>
          <w:color w:val="auto"/>
        </w:rPr>
        <w:instrText xml:space="preserve"> SEQ Fig._ \* ARABIC </w:instrText>
      </w:r>
      <w:r w:rsidRPr="00530562">
        <w:rPr>
          <w:color w:val="auto"/>
        </w:rPr>
        <w:fldChar w:fldCharType="separate"/>
      </w:r>
      <w:r w:rsidR="00727BAA" w:rsidRPr="00530562">
        <w:rPr>
          <w:color w:val="auto"/>
        </w:rPr>
        <w:t>1</w:t>
      </w:r>
      <w:r w:rsidRPr="00530562">
        <w:rPr>
          <w:color w:val="auto"/>
        </w:rPr>
        <w:fldChar w:fldCharType="end"/>
      </w:r>
      <w:bookmarkStart w:id="5" w:name="_Hlk72097032"/>
      <w:r w:rsidRPr="00530562">
        <w:rPr>
          <w:color w:val="auto"/>
          <w:lang w:val="vi-VN"/>
        </w:rPr>
        <w:t xml:space="preserve">. </w:t>
      </w:r>
      <w:r w:rsidR="00D21874" w:rsidRPr="00530562">
        <w:rPr>
          <w:color w:val="auto"/>
        </w:rPr>
        <w:t>Stages of Ship Life Cycl</w:t>
      </w:r>
      <w:r w:rsidR="000E1E8A" w:rsidRPr="00530562">
        <w:rPr>
          <w:color w:val="auto"/>
        </w:rPr>
        <w:t xml:space="preserve">e and Energy Management Source </w:t>
      </w:r>
      <w:r w:rsidR="000E1E8A" w:rsidRPr="00530562">
        <w:rPr>
          <w:color w:val="auto"/>
        </w:rPr>
        <w:fldChar w:fldCharType="begin" w:fldLock="1"/>
      </w:r>
      <w:r w:rsidR="008F2D15" w:rsidRPr="00530562">
        <w:rPr>
          <w:color w:val="auto"/>
        </w:rPr>
        <w:instrText>ADDIN CSL_CITATION {"citationItems":[{"id":"ITEM-1","itemData":{"ISSN":"0308-597X","author":[{"dropping-particle":"V","family":"Vakili","given":"S","non-dropping-particle":"","parse-names":false,"suffix":""},{"dropping-particle":"","family":"Ölcer","given":"A I","non-dropping-particle":"","parse-names":false,"suffix":""},{"dropping-particle":"","family":"Ballini","given":"F","non-dropping-particle":"","parse-names":false,"suffix":""}],"container-title":"Marine Policy","id":"ITEM-1","issued":{"date-parts":[["2020"]]},"page":"104004","publisher":"Elsevier","title":"The development of a policy framework to mitigate underwater noise pollution from commercial vessels","type":"article-journal","volume":"118"},"uris":["http://www.mendeley.com/documents/?uuid=01213974-fc4f-438f-bd29-e1e70fac957d","http://www.mendeley.com/documents/?uuid=9e8877d3-ce28-417c-ae51-b0b70fecead5"]}],"mendeley":{"formattedCitation":"[11]","plainTextFormattedCitation":"[11]","previouslyFormattedCitation":"[11]"},"properties":{"noteIndex":0},"schema":"https://github.com/citation-style-language/schema/raw/master/csl-citation.json"}</w:instrText>
      </w:r>
      <w:r w:rsidR="000E1E8A" w:rsidRPr="00530562">
        <w:rPr>
          <w:color w:val="auto"/>
        </w:rPr>
        <w:fldChar w:fldCharType="separate"/>
      </w:r>
      <w:r w:rsidR="000E1E8A" w:rsidRPr="00530562">
        <w:rPr>
          <w:color w:val="auto"/>
        </w:rPr>
        <w:t>[11]</w:t>
      </w:r>
      <w:r w:rsidR="000E1E8A" w:rsidRPr="00530562">
        <w:rPr>
          <w:color w:val="auto"/>
        </w:rPr>
        <w:fldChar w:fldCharType="end"/>
      </w:r>
      <w:bookmarkEnd w:id="5"/>
    </w:p>
    <w:p w14:paraId="7F45264B" w14:textId="3A111F46" w:rsidR="00810D01" w:rsidRPr="00530562" w:rsidRDefault="003B01D8" w:rsidP="00663962">
      <w:pPr>
        <w:spacing w:line="360" w:lineRule="auto"/>
        <w:jc w:val="both"/>
        <w:rPr>
          <w:color w:val="auto"/>
        </w:rPr>
      </w:pPr>
      <w:bookmarkStart w:id="6" w:name="_Hlk72097057"/>
      <w:r w:rsidRPr="00530562">
        <w:rPr>
          <w:color w:val="auto"/>
        </w:rPr>
        <w:t xml:space="preserve">It is clear that for fossil-fuel powered ships, their operational cycle constitutes the majority of its life-cycle air emissions; however, as shipping is anticipated to move towards </w:t>
      </w:r>
      <w:r w:rsidR="009047EE" w:rsidRPr="00530562">
        <w:rPr>
          <w:color w:val="auto"/>
        </w:rPr>
        <w:t>zero-</w:t>
      </w:r>
      <w:r w:rsidRPr="00530562">
        <w:rPr>
          <w:color w:val="auto"/>
        </w:rPr>
        <w:t xml:space="preserve">carbon fuels, electricity and sail and solar power, the fraction of shipyard operations in a ship’s life cycle will become larger than their operational phase by the next decades. Nordtveit </w:t>
      </w:r>
      <w:r w:rsidR="00BB2966" w:rsidRPr="00530562">
        <w:rPr>
          <w:color w:val="auto"/>
        </w:rPr>
        <w:fldChar w:fldCharType="begin" w:fldLock="1"/>
      </w:r>
      <w:r w:rsidR="008F2D15" w:rsidRPr="00530562">
        <w:rPr>
          <w:color w:val="auto"/>
        </w:rPr>
        <w:instrText>ADDIN CSL_CITATION {"citationItems":[{"id":"ITEM-1","itemData":{"author":[{"dropping-particle":"","family":"Nordtveit","given":"Espen","non-dropping-particle":"","parse-names":false,"suffix":""}],"id":"ITEM-1","issued":{"date-parts":[["2017"]]},"page":"1-123","publisher":"University of Agder","title":"Life Cycle Assessment of a Battery Passenger Ferry","type":"webpage"},"uris":["http://www.mendeley.com/documents/?uuid=d29ef659-6554-4dca-af45-ca81c129390f","http://www.mendeley.com/documents/?uuid=6fa2124f-2a2f-4362-8ee1-08e629d2e9cd","http://www.mendeley.com/documents/?uuid=e3fe4325-cdec-4df9-842c-6d2f33913302"]}],"mendeley":{"formattedCitation":"[12]","plainTextFormattedCitation":"[12]","previouslyFormattedCitation":"[12]"},"properties":{"noteIndex":0},"schema":"https://github.com/citation-style-language/schema/raw/master/csl-citation.json"}</w:instrText>
      </w:r>
      <w:r w:rsidR="00BB2966" w:rsidRPr="00530562">
        <w:rPr>
          <w:color w:val="auto"/>
        </w:rPr>
        <w:fldChar w:fldCharType="separate"/>
      </w:r>
      <w:r w:rsidR="000E1E8A" w:rsidRPr="00530562">
        <w:rPr>
          <w:color w:val="auto"/>
        </w:rPr>
        <w:t>[12]</w:t>
      </w:r>
      <w:r w:rsidR="00BB2966" w:rsidRPr="00530562">
        <w:rPr>
          <w:color w:val="auto"/>
        </w:rPr>
        <w:fldChar w:fldCharType="end"/>
      </w:r>
      <w:r w:rsidRPr="00530562">
        <w:rPr>
          <w:color w:val="auto"/>
        </w:rPr>
        <w:t xml:space="preserve"> showed that if a car ferry was propelled by batteries using electricity from the Norwegian electricity grid, its construction bore a greater life-cycle climate impact than its operation. In the future, using a complete “cradle to grave” approach </w:t>
      </w:r>
      <w:r w:rsidR="00E52867" w:rsidRPr="00530562">
        <w:rPr>
          <w:color w:val="auto"/>
        </w:rPr>
        <w:fldChar w:fldCharType="begin" w:fldLock="1"/>
      </w:r>
      <w:r w:rsidR="008F2D15" w:rsidRPr="00530562">
        <w:rPr>
          <w:color w:val="auto"/>
        </w:rPr>
        <w:instrText>ADDIN CSL_CITATION {"citationItems":[{"id":"ITEM-1","itemData":{"ISBN":"3527655646","author":[{"dropping-particle":"","family":"Klöpffer","given":"Walter","non-dropping-particle":"","parse-names":false,"suffix":""},{"dropping-particle":"","family":"Grahl","given":"Birgit","non-dropping-particle":"","parse-names":false,"suffix":""}],"id":"ITEM-1","issued":{"date-parts":[["2014"]]},"publisher":"John Wiley &amp; Sons","title":"Life cycle assessment (LCA): a guide to best practice","type":"book"},"uris":["http://www.mendeley.com/documents/?uuid=fd4dfce3-269f-4dd8-908b-b3d1c6217ab9","http://www.mendeley.com/documents/?uuid=d673f20e-241e-4149-8be0-c358b8bff055","http://www.mendeley.com/documents/?uuid=6c85f74a-a2e9-47f3-8bea-5ad4dc00f9e7"]}],"mendeley":{"formattedCitation":"[13]","plainTextFormattedCitation":"[13]","previouslyFormattedCitation":"[13]"},"properties":{"noteIndex":0},"schema":"https://github.com/citation-style-language/schema/raw/master/csl-citation.json"}</w:instrText>
      </w:r>
      <w:r w:rsidR="00E52867" w:rsidRPr="00530562">
        <w:rPr>
          <w:color w:val="auto"/>
        </w:rPr>
        <w:fldChar w:fldCharType="separate"/>
      </w:r>
      <w:r w:rsidR="000E1E8A" w:rsidRPr="00530562">
        <w:rPr>
          <w:color w:val="auto"/>
        </w:rPr>
        <w:t>[13]</w:t>
      </w:r>
      <w:r w:rsidR="00E52867" w:rsidRPr="00530562">
        <w:rPr>
          <w:color w:val="auto"/>
        </w:rPr>
        <w:fldChar w:fldCharType="end"/>
      </w:r>
      <w:r w:rsidRPr="00530562">
        <w:rPr>
          <w:color w:val="auto"/>
        </w:rPr>
        <w:t xml:space="preserve"> covering the lifespan of the ship from the design stage to scrapping is expected to become more important. Moreover, based on the Paris Agreement, not only the nations but also individuals and industries are responsible for the mitigation of GHG emission</w:t>
      </w:r>
      <w:r w:rsidR="009047EE" w:rsidRPr="00530562">
        <w:rPr>
          <w:color w:val="auto"/>
        </w:rPr>
        <w:t>s</w:t>
      </w:r>
      <w:r w:rsidRPr="00530562">
        <w:rPr>
          <w:color w:val="auto"/>
        </w:rPr>
        <w:t xml:space="preserve"> and shipyards are no exception, and it is required that states consider the shipyards </w:t>
      </w:r>
      <w:r w:rsidRPr="00530562">
        <w:rPr>
          <w:color w:val="auto"/>
        </w:rPr>
        <w:lastRenderedPageBreak/>
        <w:t>emissions within their National Determined Contributions (NDCs)</w:t>
      </w:r>
      <w:bookmarkStart w:id="7" w:name="_Hlk72097084"/>
      <w:bookmarkEnd w:id="6"/>
      <w:r w:rsidR="00462937" w:rsidRPr="00530562">
        <w:rPr>
          <w:color w:val="auto"/>
        </w:rPr>
        <w:t>.</w:t>
      </w:r>
    </w:p>
    <w:p w14:paraId="66047B6D" w14:textId="358FC834" w:rsidR="00CD3971" w:rsidRPr="00530562" w:rsidRDefault="00B35B38" w:rsidP="00663962">
      <w:pPr>
        <w:spacing w:line="360" w:lineRule="auto"/>
        <w:jc w:val="both"/>
        <w:rPr>
          <w:color w:val="auto"/>
        </w:rPr>
      </w:pPr>
      <w:r w:rsidRPr="00530562">
        <w:rPr>
          <w:color w:val="auto"/>
        </w:rPr>
        <w:t xml:space="preserve">In the literature, no structured and holistic method for the integration of disciplines for improvement of energy efficiency and reduction of emissions at shipyards has found and </w:t>
      </w:r>
      <w:r w:rsidR="00810D01" w:rsidRPr="00530562">
        <w:rPr>
          <w:color w:val="auto"/>
        </w:rPr>
        <w:t xml:space="preserve">most </w:t>
      </w:r>
      <w:r w:rsidRPr="00530562">
        <w:rPr>
          <w:color w:val="auto"/>
        </w:rPr>
        <w:t xml:space="preserve">studies </w:t>
      </w:r>
      <w:r w:rsidR="00810D01" w:rsidRPr="00530562">
        <w:rPr>
          <w:color w:val="auto"/>
        </w:rPr>
        <w:t>in shipyards h</w:t>
      </w:r>
      <w:r w:rsidRPr="00530562">
        <w:rPr>
          <w:color w:val="auto"/>
        </w:rPr>
        <w:t>ad</w:t>
      </w:r>
      <w:r w:rsidR="00810D01" w:rsidRPr="00530562">
        <w:rPr>
          <w:color w:val="auto"/>
        </w:rPr>
        <w:t xml:space="preserve"> a one-dimensional approach. However, in order to achieve zero emissions at shipyards, a holistic, systematic and transdisciplinary approach must be considered </w:t>
      </w:r>
      <w:r w:rsidR="00C649F4" w:rsidRPr="00530562">
        <w:rPr>
          <w:color w:val="auto"/>
        </w:rPr>
        <w:t>[14]</w:t>
      </w:r>
      <w:r w:rsidR="00810D01" w:rsidRPr="00530562">
        <w:rPr>
          <w:color w:val="auto"/>
        </w:rPr>
        <w:t xml:space="preserve">. In order to improve energy efficiency and reduce air emissions at shipyards, the authors address some issues in the context of shipping air emissions in this study. What are the gaps in defining a green ship and how can the concept of a green ship be extended over the lifetime of a ship to support sustainable shipping? The </w:t>
      </w:r>
      <w:r w:rsidR="00916581" w:rsidRPr="00530562">
        <w:rPr>
          <w:color w:val="auto"/>
        </w:rPr>
        <w:t>answer identified in this work is to</w:t>
      </w:r>
      <w:r w:rsidR="00810D01" w:rsidRPr="00530562">
        <w:rPr>
          <w:color w:val="auto"/>
        </w:rPr>
        <w:t xml:space="preserve"> distinguish</w:t>
      </w:r>
      <w:r w:rsidR="00CA6ECF" w:rsidRPr="00530562">
        <w:rPr>
          <w:color w:val="auto"/>
        </w:rPr>
        <w:t xml:space="preserve"> </w:t>
      </w:r>
      <w:r w:rsidR="00810D01" w:rsidRPr="00530562">
        <w:rPr>
          <w:color w:val="auto"/>
        </w:rPr>
        <w:t xml:space="preserve">air </w:t>
      </w:r>
      <w:r w:rsidR="00CA6ECF" w:rsidRPr="00530562">
        <w:rPr>
          <w:color w:val="auto"/>
        </w:rPr>
        <w:t xml:space="preserve">emissions </w:t>
      </w:r>
      <w:r w:rsidR="00810D01" w:rsidRPr="00530562">
        <w:rPr>
          <w:color w:val="auto"/>
        </w:rPr>
        <w:t xml:space="preserve">from other types of environmental pollution </w:t>
      </w:r>
      <w:r w:rsidR="00916581" w:rsidRPr="00530562">
        <w:rPr>
          <w:color w:val="auto"/>
        </w:rPr>
        <w:t xml:space="preserve">to </w:t>
      </w:r>
      <w:r w:rsidR="00810D01" w:rsidRPr="00530562">
        <w:rPr>
          <w:color w:val="auto"/>
        </w:rPr>
        <w:t xml:space="preserve">provide new definitions of clean, green and sustainable shipyards. </w:t>
      </w:r>
      <w:r w:rsidR="00916581" w:rsidRPr="00530562">
        <w:rPr>
          <w:color w:val="auto"/>
        </w:rPr>
        <w:t>Using this approach, t</w:t>
      </w:r>
      <w:r w:rsidR="00810D01" w:rsidRPr="00530562">
        <w:rPr>
          <w:color w:val="auto"/>
        </w:rPr>
        <w:t xml:space="preserve">his study focuses on how to manage energy in the long term and how to reduce air emissions from energy sources in shipyards. </w:t>
      </w:r>
      <w:r w:rsidR="00916581" w:rsidRPr="00530562">
        <w:rPr>
          <w:color w:val="auto"/>
        </w:rPr>
        <w:t>T</w:t>
      </w:r>
      <w:r w:rsidRPr="00530562">
        <w:rPr>
          <w:color w:val="auto"/>
        </w:rPr>
        <w:t xml:space="preserve">he present work </w:t>
      </w:r>
      <w:r w:rsidR="00810D01" w:rsidRPr="00530562">
        <w:rPr>
          <w:color w:val="auto"/>
        </w:rPr>
        <w:t xml:space="preserve"> </w:t>
      </w:r>
      <w:r w:rsidRPr="00530562">
        <w:rPr>
          <w:color w:val="auto"/>
        </w:rPr>
        <w:t xml:space="preserve">proposes </w:t>
      </w:r>
      <w:r w:rsidR="00810D01" w:rsidRPr="00530562">
        <w:rPr>
          <w:color w:val="auto"/>
        </w:rPr>
        <w:t xml:space="preserve">an innovative, holistic, systematic and </w:t>
      </w:r>
      <w:r w:rsidR="00952907" w:rsidRPr="00530562">
        <w:rPr>
          <w:color w:val="auto"/>
        </w:rPr>
        <w:t>trans</w:t>
      </w:r>
      <w:r w:rsidR="00810D01" w:rsidRPr="00530562">
        <w:rPr>
          <w:color w:val="auto"/>
        </w:rPr>
        <w:t xml:space="preserve">disciplinary energy management framework (EnMF) </w:t>
      </w:r>
      <w:r w:rsidR="00916581" w:rsidRPr="00530562">
        <w:rPr>
          <w:color w:val="auto"/>
        </w:rPr>
        <w:t>to extend the conept of a green ship to the lifetime of the ship</w:t>
      </w:r>
      <w:r w:rsidR="00CD3971" w:rsidRPr="00530562">
        <w:rPr>
          <w:color w:val="auto"/>
        </w:rPr>
        <w:t xml:space="preserve">. </w:t>
      </w:r>
    </w:p>
    <w:p w14:paraId="19A62051" w14:textId="0FC75EB9" w:rsidR="00CD3971" w:rsidRPr="00530562" w:rsidRDefault="00706093" w:rsidP="00663962">
      <w:pPr>
        <w:spacing w:line="360" w:lineRule="auto"/>
        <w:jc w:val="both"/>
        <w:rPr>
          <w:color w:val="auto"/>
        </w:rPr>
      </w:pPr>
      <w:r w:rsidRPr="00530562">
        <w:rPr>
          <w:color w:val="auto"/>
        </w:rPr>
        <w:t xml:space="preserve">The novelty of the paper is to classify the yards into two categories: clean and green yards and to change a one-dimensional thinking to a holistic, systematic and transdisciplinary one in order to break the silos between different disciplines and improve energy efficiency within the cluster. In addition, the study designed and developed a holistic, systematic and </w:t>
      </w:r>
      <w:r w:rsidR="00952907" w:rsidRPr="00530562">
        <w:rPr>
          <w:color w:val="auto"/>
        </w:rPr>
        <w:t>trans</w:t>
      </w:r>
      <w:r w:rsidRPr="00530562">
        <w:rPr>
          <w:color w:val="auto"/>
        </w:rPr>
        <w:t>disciplinary energy management framework to support shipyard managers in an uncertain environment to make rational and optimal decisions to improve energy efficiency and reduce air emissions by considering the relationship between energy efficiency and air emission reduction measures in five disciplines, namely human element, technology and innovation, policy and regulation, operations and economics. Finally, the validity of the proposed energy management framework was examined through its implementation in the studied shipyards.</w:t>
      </w:r>
    </w:p>
    <w:p w14:paraId="1EB9CB9A" w14:textId="2E4E0C11" w:rsidR="009A3777" w:rsidRPr="00530562" w:rsidRDefault="003B01D8" w:rsidP="00663962">
      <w:pPr>
        <w:spacing w:line="360" w:lineRule="auto"/>
        <w:jc w:val="both"/>
        <w:rPr>
          <w:color w:val="auto"/>
        </w:rPr>
      </w:pPr>
      <w:r w:rsidRPr="00530562">
        <w:rPr>
          <w:color w:val="auto"/>
        </w:rPr>
        <w:t>The adoption of the proposed framework in this paper will promote the Green shipping concept within the ships’ lifecycle and support sustainable shipping for a sustainable planet.</w:t>
      </w:r>
      <w:r w:rsidR="004525FF" w:rsidRPr="00530562">
        <w:rPr>
          <w:color w:val="auto"/>
        </w:rPr>
        <w:t xml:space="preserve"> </w:t>
      </w:r>
      <w:r w:rsidR="00B6019E" w:rsidRPr="00530562">
        <w:rPr>
          <w:color w:val="auto"/>
        </w:rPr>
        <w:t xml:space="preserve">Moreover, as the EnMF considers all aspects of energy and mitigation of air </w:t>
      </w:r>
      <w:r w:rsidR="00B35B38" w:rsidRPr="00530562">
        <w:rPr>
          <w:color w:val="auto"/>
        </w:rPr>
        <w:t>emissions</w:t>
      </w:r>
      <w:r w:rsidR="00B6019E" w:rsidRPr="00530562">
        <w:rPr>
          <w:color w:val="auto"/>
        </w:rPr>
        <w:t xml:space="preserve">, the framework can boost both business and socio-economic perspectives for shipyards and plays a win-to-win deal and </w:t>
      </w:r>
      <w:r w:rsidR="00B6019E" w:rsidRPr="00530562">
        <w:rPr>
          <w:color w:val="auto"/>
        </w:rPr>
        <w:lastRenderedPageBreak/>
        <w:t xml:space="preserve">become interested in the shipyards’ owners. </w:t>
      </w:r>
      <w:r w:rsidR="000A3BCE" w:rsidRPr="00530562">
        <w:rPr>
          <w:color w:val="auto"/>
        </w:rPr>
        <w:t xml:space="preserve">Meanwhile, </w:t>
      </w:r>
      <w:r w:rsidR="007A3843" w:rsidRPr="00530562">
        <w:rPr>
          <w:color w:val="auto"/>
        </w:rPr>
        <w:t>a</w:t>
      </w:r>
      <w:r w:rsidR="00B6019E" w:rsidRPr="00530562">
        <w:rPr>
          <w:color w:val="auto"/>
        </w:rPr>
        <w:t>s IMO strives to reduce the shipping carbon intensity and air pollutants and in align</w:t>
      </w:r>
      <w:r w:rsidR="009047EE" w:rsidRPr="00530562">
        <w:rPr>
          <w:color w:val="auto"/>
        </w:rPr>
        <w:t>ment</w:t>
      </w:r>
      <w:r w:rsidR="00B6019E" w:rsidRPr="00530562">
        <w:rPr>
          <w:color w:val="auto"/>
        </w:rPr>
        <w:t xml:space="preserve"> with that EU Green Deal emphasizes decarb</w:t>
      </w:r>
      <w:r w:rsidR="00191A3B" w:rsidRPr="00530562">
        <w:rPr>
          <w:color w:val="auto"/>
        </w:rPr>
        <w:t>on</w:t>
      </w:r>
      <w:r w:rsidR="00B6019E" w:rsidRPr="00530562">
        <w:rPr>
          <w:color w:val="auto"/>
        </w:rPr>
        <w:t>i</w:t>
      </w:r>
      <w:r w:rsidR="000B1B86" w:rsidRPr="00530562">
        <w:rPr>
          <w:color w:val="auto"/>
        </w:rPr>
        <w:t>s</w:t>
      </w:r>
      <w:r w:rsidR="00B6019E" w:rsidRPr="00530562">
        <w:rPr>
          <w:color w:val="auto"/>
        </w:rPr>
        <w:t>ation, the topic has local, regional</w:t>
      </w:r>
      <w:r w:rsidR="009047EE" w:rsidRPr="00530562">
        <w:rPr>
          <w:color w:val="auto"/>
        </w:rPr>
        <w:t>,</w:t>
      </w:r>
      <w:r w:rsidR="00B6019E" w:rsidRPr="00530562">
        <w:rPr>
          <w:color w:val="auto"/>
        </w:rPr>
        <w:t xml:space="preserve"> and international interest for policy makers both in the maritime cluster and shipbuilding industry.</w:t>
      </w:r>
      <w:r w:rsidR="000E1E8A" w:rsidRPr="00530562">
        <w:rPr>
          <w:color w:val="auto"/>
        </w:rPr>
        <w:t xml:space="preserve"> </w:t>
      </w:r>
      <w:r w:rsidRPr="00530562">
        <w:rPr>
          <w:color w:val="auto"/>
        </w:rPr>
        <w:t>Within this context, the rest of the paper is organized as follows</w:t>
      </w:r>
      <w:r w:rsidR="00D26157" w:rsidRPr="00530562">
        <w:rPr>
          <w:color w:val="auto"/>
        </w:rPr>
        <w:t>:</w:t>
      </w:r>
      <w:r w:rsidRPr="00530562">
        <w:rPr>
          <w:color w:val="auto"/>
        </w:rPr>
        <w:t xml:space="preserve"> </w:t>
      </w:r>
      <w:r w:rsidR="00402887" w:rsidRPr="00530562">
        <w:rPr>
          <w:color w:val="auto"/>
        </w:rPr>
        <w:t>Section 2 provides an overview of the actions taken by the IMO as the regulatory body for international shipping in the ship operation cycle and ports to develop energy efficiency and to identify research gaps by studying articles related to energy efficiency improvement and air emission</w:t>
      </w:r>
      <w:r w:rsidR="00CF2D34" w:rsidRPr="00530562">
        <w:rPr>
          <w:color w:val="auto"/>
        </w:rPr>
        <w:t>s</w:t>
      </w:r>
      <w:r w:rsidR="00402887" w:rsidRPr="00530562">
        <w:rPr>
          <w:color w:val="auto"/>
        </w:rPr>
        <w:t xml:space="preserve"> reduction in shipyards. </w:t>
      </w:r>
      <w:r w:rsidRPr="00530562">
        <w:rPr>
          <w:color w:val="auto"/>
        </w:rPr>
        <w:t>Section 3 summarizes the systematic literature review conducted regarding the main contribution on presenting the definition of “environmentally sustainable shipyard” and designing the Energy Management System (EnMS) as well as the proposed methodology an</w:t>
      </w:r>
      <w:r w:rsidR="00DA5C1E" w:rsidRPr="00530562">
        <w:rPr>
          <w:color w:val="auto"/>
        </w:rPr>
        <w:t xml:space="preserve">d methods to develop the EnMF. </w:t>
      </w:r>
      <w:r w:rsidRPr="00530562">
        <w:rPr>
          <w:color w:val="auto"/>
        </w:rPr>
        <w:t xml:space="preserve">Section 4 provides the definition of environmentally sustainable shipyards and </w:t>
      </w:r>
      <w:r w:rsidR="009047EE" w:rsidRPr="00530562">
        <w:rPr>
          <w:color w:val="auto"/>
        </w:rPr>
        <w:t xml:space="preserve">their </w:t>
      </w:r>
      <w:r w:rsidRPr="00530562">
        <w:rPr>
          <w:color w:val="auto"/>
        </w:rPr>
        <w:t>two concepts, i.e. “Green” and “Clean”. Moreover, to promote Green shipyard, EnMF and EnMS are introduced that have the potential to contribute to the states’ NDCs under the Paris Agreement, as well as EU Green Deal in helping zero carbon f</w:t>
      </w:r>
      <w:r w:rsidR="000B1B86" w:rsidRPr="00530562">
        <w:rPr>
          <w:color w:val="auto"/>
        </w:rPr>
        <w:t>ootprint products and decarbonis</w:t>
      </w:r>
      <w:r w:rsidRPr="00530562">
        <w:rPr>
          <w:color w:val="auto"/>
        </w:rPr>
        <w:t xml:space="preserve">ation in the transport sector. </w:t>
      </w:r>
      <w:r w:rsidR="00BA62F9" w:rsidRPr="00530562">
        <w:rPr>
          <w:color w:val="auto"/>
        </w:rPr>
        <w:t>Case studies and d</w:t>
      </w:r>
      <w:r w:rsidRPr="00530562">
        <w:rPr>
          <w:color w:val="auto"/>
        </w:rPr>
        <w:t>iscussion</w:t>
      </w:r>
      <w:r w:rsidR="00BA62F9" w:rsidRPr="00530562">
        <w:rPr>
          <w:color w:val="auto"/>
        </w:rPr>
        <w:t>s</w:t>
      </w:r>
      <w:r w:rsidRPr="00530562">
        <w:rPr>
          <w:color w:val="auto"/>
        </w:rPr>
        <w:t xml:space="preserve"> </w:t>
      </w:r>
      <w:r w:rsidR="00BA62F9" w:rsidRPr="00530562">
        <w:rPr>
          <w:color w:val="auto"/>
        </w:rPr>
        <w:t xml:space="preserve">are provided in section 5 </w:t>
      </w:r>
      <w:r w:rsidRPr="00530562">
        <w:rPr>
          <w:color w:val="auto"/>
        </w:rPr>
        <w:t>and conclusions</w:t>
      </w:r>
      <w:r w:rsidR="00AA2B7B" w:rsidRPr="00530562">
        <w:rPr>
          <w:color w:val="auto"/>
        </w:rPr>
        <w:t xml:space="preserve"> are carried in 6</w:t>
      </w:r>
      <w:bookmarkEnd w:id="7"/>
      <w:r w:rsidR="00BA62F9" w:rsidRPr="00530562">
        <w:rPr>
          <w:color w:val="auto"/>
        </w:rPr>
        <w:t>.</w:t>
      </w:r>
    </w:p>
    <w:p w14:paraId="77272496" w14:textId="64E9CBF1" w:rsidR="005F04C7" w:rsidRPr="00530562" w:rsidRDefault="005F04C7" w:rsidP="00663962">
      <w:pPr>
        <w:pStyle w:val="ListParagraph"/>
        <w:numPr>
          <w:ilvl w:val="1"/>
          <w:numId w:val="24"/>
        </w:numPr>
        <w:spacing w:line="360" w:lineRule="auto"/>
        <w:jc w:val="both"/>
        <w:rPr>
          <w:rFonts w:ascii="Times New Roman" w:hAnsi="Times New Roman" w:cs="Times New Roman"/>
          <w:color w:val="auto"/>
        </w:rPr>
      </w:pPr>
      <w:r w:rsidRPr="00530562">
        <w:rPr>
          <w:rFonts w:ascii="Times New Roman" w:hAnsi="Times New Roman" w:cs="Times New Roman"/>
          <w:color w:val="auto"/>
        </w:rPr>
        <w:t>Research objectives</w:t>
      </w:r>
    </w:p>
    <w:p w14:paraId="522AB530" w14:textId="2C07F180" w:rsidR="005F04C7" w:rsidRPr="00530562" w:rsidRDefault="005F04C7" w:rsidP="00663962">
      <w:pPr>
        <w:spacing w:line="360" w:lineRule="auto"/>
        <w:jc w:val="both"/>
        <w:rPr>
          <w:color w:val="auto"/>
        </w:rPr>
      </w:pPr>
      <w:r w:rsidRPr="00530562">
        <w:rPr>
          <w:color w:val="auto"/>
        </w:rPr>
        <w:t>The objectives of the present research work may be summarized as follow:</w:t>
      </w:r>
    </w:p>
    <w:p w14:paraId="6BD36C6F" w14:textId="0844956D" w:rsidR="005F04C7" w:rsidRPr="00530562" w:rsidRDefault="005F04C7" w:rsidP="00663962">
      <w:pPr>
        <w:pStyle w:val="ListParagraph"/>
        <w:numPr>
          <w:ilvl w:val="0"/>
          <w:numId w:val="23"/>
        </w:numPr>
        <w:spacing w:line="360" w:lineRule="auto"/>
        <w:jc w:val="both"/>
        <w:rPr>
          <w:rFonts w:ascii="Times New Roman" w:hAnsi="Times New Roman" w:cs="Times New Roman"/>
          <w:color w:val="auto"/>
        </w:rPr>
      </w:pPr>
      <w:r w:rsidRPr="00530562">
        <w:rPr>
          <w:rFonts w:ascii="Times New Roman" w:hAnsi="Times New Roman" w:cs="Times New Roman"/>
          <w:color w:val="auto"/>
        </w:rPr>
        <w:t>H</w:t>
      </w:r>
      <w:r w:rsidR="00E91579" w:rsidRPr="00530562">
        <w:rPr>
          <w:rFonts w:ascii="Times New Roman" w:hAnsi="Times New Roman" w:cs="Times New Roman"/>
          <w:color w:val="auto"/>
        </w:rPr>
        <w:t>ow to define and design</w:t>
      </w:r>
      <w:r w:rsidRPr="00530562">
        <w:rPr>
          <w:rFonts w:ascii="Times New Roman" w:hAnsi="Times New Roman" w:cs="Times New Roman"/>
          <w:color w:val="auto"/>
        </w:rPr>
        <w:t xml:space="preserve"> an environmentally sustainable (clean and green) shipyard?</w:t>
      </w:r>
    </w:p>
    <w:p w14:paraId="28F3DB02" w14:textId="77777777" w:rsidR="005F04C7" w:rsidRPr="00530562" w:rsidRDefault="005F04C7" w:rsidP="00663962">
      <w:pPr>
        <w:pStyle w:val="ListParagraph"/>
        <w:numPr>
          <w:ilvl w:val="0"/>
          <w:numId w:val="23"/>
        </w:numPr>
        <w:spacing w:line="360" w:lineRule="auto"/>
        <w:jc w:val="both"/>
        <w:rPr>
          <w:rFonts w:ascii="Times New Roman" w:hAnsi="Times New Roman" w:cs="Times New Roman"/>
          <w:color w:val="auto"/>
        </w:rPr>
      </w:pPr>
      <w:r w:rsidRPr="00530562">
        <w:rPr>
          <w:rFonts w:ascii="Times New Roman" w:hAnsi="Times New Roman" w:cs="Times New Roman"/>
          <w:color w:val="auto"/>
        </w:rPr>
        <w:t xml:space="preserve">What are the the main disciplines of the holistic, systematic, and transdisciplinary EnMF? </w:t>
      </w:r>
    </w:p>
    <w:p w14:paraId="2E2598CB" w14:textId="5086298B" w:rsidR="005F04C7" w:rsidRPr="00530562" w:rsidRDefault="005F04C7" w:rsidP="00663962">
      <w:pPr>
        <w:pStyle w:val="ListParagraph"/>
        <w:numPr>
          <w:ilvl w:val="0"/>
          <w:numId w:val="23"/>
        </w:numPr>
        <w:spacing w:line="360" w:lineRule="auto"/>
        <w:jc w:val="both"/>
        <w:rPr>
          <w:rFonts w:ascii="Times New Roman" w:hAnsi="Times New Roman" w:cs="Times New Roman"/>
          <w:color w:val="auto"/>
        </w:rPr>
      </w:pPr>
      <w:r w:rsidRPr="00530562">
        <w:rPr>
          <w:rFonts w:ascii="Times New Roman" w:hAnsi="Times New Roman" w:cs="Times New Roman"/>
          <w:color w:val="auto"/>
        </w:rPr>
        <w:t xml:space="preserve">How to design </w:t>
      </w:r>
      <w:r w:rsidR="00E91579" w:rsidRPr="00530562">
        <w:rPr>
          <w:rFonts w:ascii="Times New Roman" w:hAnsi="Times New Roman" w:cs="Times New Roman"/>
          <w:color w:val="auto"/>
        </w:rPr>
        <w:t>an</w:t>
      </w:r>
      <w:r w:rsidRPr="00530562">
        <w:rPr>
          <w:rFonts w:ascii="Times New Roman" w:hAnsi="Times New Roman" w:cs="Times New Roman"/>
          <w:color w:val="auto"/>
        </w:rPr>
        <w:t xml:space="preserve"> EnMS by choosing the appropriate measures and tools for </w:t>
      </w:r>
      <w:r w:rsidR="00E91579" w:rsidRPr="00530562">
        <w:rPr>
          <w:rFonts w:ascii="Times New Roman" w:hAnsi="Times New Roman" w:cs="Times New Roman"/>
          <w:color w:val="auto"/>
        </w:rPr>
        <w:t>a</w:t>
      </w:r>
      <w:r w:rsidRPr="00530562">
        <w:rPr>
          <w:rFonts w:ascii="Times New Roman" w:hAnsi="Times New Roman" w:cs="Times New Roman"/>
          <w:color w:val="auto"/>
        </w:rPr>
        <w:t xml:space="preserve"> shipyard?</w:t>
      </w:r>
    </w:p>
    <w:p w14:paraId="7B9368FA" w14:textId="1BB46E23" w:rsidR="001A7BBE" w:rsidRPr="00530562" w:rsidRDefault="005F04C7" w:rsidP="00593B2A">
      <w:pPr>
        <w:pStyle w:val="ListParagraph"/>
        <w:numPr>
          <w:ilvl w:val="0"/>
          <w:numId w:val="23"/>
        </w:numPr>
        <w:spacing w:line="360" w:lineRule="auto"/>
        <w:jc w:val="both"/>
        <w:rPr>
          <w:rFonts w:ascii="Times New Roman" w:hAnsi="Times New Roman" w:cs="Times New Roman"/>
          <w:color w:val="auto"/>
        </w:rPr>
      </w:pPr>
      <w:r w:rsidRPr="00530562">
        <w:rPr>
          <w:rFonts w:ascii="Times New Roman" w:hAnsi="Times New Roman" w:cs="Times New Roman"/>
          <w:color w:val="auto"/>
        </w:rPr>
        <w:t>How to implement EnMF?</w:t>
      </w:r>
    </w:p>
    <w:p w14:paraId="27BF5CE9" w14:textId="65871B04" w:rsidR="00F358A0" w:rsidRPr="00530562" w:rsidRDefault="00CC72C9" w:rsidP="00462937">
      <w:pPr>
        <w:pStyle w:val="Heading1"/>
        <w:numPr>
          <w:ilvl w:val="0"/>
          <w:numId w:val="24"/>
        </w:numPr>
        <w:spacing w:line="360" w:lineRule="auto"/>
        <w:jc w:val="both"/>
        <w:rPr>
          <w:color w:val="auto"/>
        </w:rPr>
      </w:pPr>
      <w:bookmarkStart w:id="8" w:name="_Hlk72097107"/>
      <w:r w:rsidRPr="00530562">
        <w:rPr>
          <w:color w:val="auto"/>
        </w:rPr>
        <w:t>Literature review</w:t>
      </w:r>
    </w:p>
    <w:p w14:paraId="41DD5D81" w14:textId="38B5CEC8" w:rsidR="009A3777" w:rsidRPr="00530562" w:rsidRDefault="00D26157" w:rsidP="00663962">
      <w:pPr>
        <w:spacing w:line="360" w:lineRule="auto"/>
        <w:jc w:val="both"/>
        <w:rPr>
          <w:color w:val="auto"/>
        </w:rPr>
      </w:pPr>
      <w:bookmarkStart w:id="9" w:name="_Hlk72097128"/>
      <w:bookmarkEnd w:id="8"/>
      <w:r w:rsidRPr="00530562">
        <w:rPr>
          <w:color w:val="auto"/>
        </w:rPr>
        <w:t>N</w:t>
      </w:r>
      <w:r w:rsidR="003B01D8" w:rsidRPr="00530562">
        <w:rPr>
          <w:color w:val="auto"/>
        </w:rPr>
        <w:t>egative externalities to the environment</w:t>
      </w:r>
      <w:r w:rsidR="000E1E8A" w:rsidRPr="00530562">
        <w:rPr>
          <w:color w:val="auto"/>
        </w:rPr>
        <w:t xml:space="preserve"> </w:t>
      </w:r>
      <w:r w:rsidR="00C03D12" w:rsidRPr="00530562">
        <w:rPr>
          <w:color w:val="auto"/>
        </w:rPr>
        <w:t>consist of</w:t>
      </w:r>
      <w:r w:rsidR="003B01D8" w:rsidRPr="00530562">
        <w:rPr>
          <w:color w:val="auto"/>
        </w:rPr>
        <w:t xml:space="preserve"> (GHG) emission</w:t>
      </w:r>
      <w:r w:rsidR="009A3777" w:rsidRPr="00530562">
        <w:rPr>
          <w:color w:val="auto"/>
          <w:lang w:val="vi-VN"/>
        </w:rPr>
        <w:t xml:space="preserve"> </w:t>
      </w:r>
      <w:r w:rsidR="009A3777" w:rsidRPr="00530562">
        <w:rPr>
          <w:color w:val="auto"/>
        </w:rPr>
        <w:fldChar w:fldCharType="begin" w:fldLock="1"/>
      </w:r>
      <w:r w:rsidR="008F2D15" w:rsidRPr="00530562">
        <w:rPr>
          <w:color w:val="auto"/>
        </w:rPr>
        <w:instrText>ADDIN CSL_CITATION {"citationItems":[{"id":"ITEM-1","itemData":{"ISSN":"1475-0902","author":[{"dropping-particle":"","family":"Vakili","given":"Seyedvahid","non-dropping-particle":"","parse-names":false,"suffix":""},{"dropping-particle":"","family":"Ölcer","given":"Aykut I","non-dropping-particle":"","parse-names":false,"suffix":""},{"dropping-particle":"","family":"Ballini","given":"Fabio","non-dropping-particle":"","parse-names":false,"suffix":""}],"container-title":"Proceedings of the Institution of Mechanical Engineers, Part M: Journal of Engineering for the Maritime Environment","id":"ITEM-1","issue":"2","issued":{"date-parts":[["2020"]]},"page":"599-617","publisher":"SAGE Publications Sage UK: London, England","title":"The trade-off analysis for the mitigation of underwater noise pollution from commercial vessels: Case study–Trans Mountain project, Port of Vancouver, Canada","type":"article-journal","volume":"234"},"uris":["http://www.mendeley.com/documents/?uuid=a29b154e-a258-4d27-b9cc-7a2a002ec3c5","http://www.mendeley.com/documents/?uuid=60c425e8-ed79-4673-84f5-f243dd755e73"]}],"mendeley":{"formattedCitation":"[14]","plainTextFormattedCitation":"[14]","previouslyFormattedCitation":"[14]"},"properties":{"noteIndex":0},"schema":"https://github.com/citation-style-language/schema/raw/master/csl-citation.json"}</w:instrText>
      </w:r>
      <w:r w:rsidR="009A3777" w:rsidRPr="00530562">
        <w:rPr>
          <w:color w:val="auto"/>
        </w:rPr>
        <w:fldChar w:fldCharType="separate"/>
      </w:r>
      <w:r w:rsidR="009A3777" w:rsidRPr="00530562">
        <w:rPr>
          <w:color w:val="auto"/>
        </w:rPr>
        <w:t>[1</w:t>
      </w:r>
      <w:r w:rsidR="009F5681" w:rsidRPr="00530562">
        <w:rPr>
          <w:color w:val="auto"/>
        </w:rPr>
        <w:t>5</w:t>
      </w:r>
      <w:r w:rsidR="009A3777" w:rsidRPr="00530562">
        <w:rPr>
          <w:color w:val="auto"/>
        </w:rPr>
        <w:t>]</w:t>
      </w:r>
      <w:r w:rsidR="009A3777" w:rsidRPr="00530562">
        <w:rPr>
          <w:color w:val="auto"/>
        </w:rPr>
        <w:fldChar w:fldCharType="end"/>
      </w:r>
      <w:r w:rsidR="003B01D8" w:rsidRPr="00530562">
        <w:rPr>
          <w:color w:val="auto"/>
        </w:rPr>
        <w:t xml:space="preserve"> that causes global warming and air pollutant</w:t>
      </w:r>
      <w:r w:rsidR="009A3777" w:rsidRPr="00530562">
        <w:rPr>
          <w:color w:val="auto"/>
          <w:lang w:val="vi-VN"/>
        </w:rPr>
        <w:t xml:space="preserve"> </w:t>
      </w:r>
      <w:r w:rsidR="009A3777" w:rsidRPr="00530562">
        <w:rPr>
          <w:color w:val="auto"/>
        </w:rPr>
        <w:fldChar w:fldCharType="begin" w:fldLock="1"/>
      </w:r>
      <w:r w:rsidR="008F2D15" w:rsidRPr="00530562">
        <w:rPr>
          <w:color w:val="auto"/>
        </w:rPr>
        <w:instrText>ADDIN CSL_CITATION {"citationItems":[{"id":"ITEM-1","itemData":{"DOI":"10.1038/nature08017","ISSN":"0028-0836","author":[{"dropping-particle":"","family":"Meinshausen","given":"Malte","non-dropping-particle":"","parse-names":false,"suffix":""},{"dropping-particle":"","family":"Meinshausen","given":"Nicolai","non-dropping-particle":"","parse-names":false,"suffix":""},{"dropping-particle":"","family":"Hare","given":"William","non-dropping-particle":"","parse-names":false,"suffix":""},{"dropping-particle":"","family":"Raper","given":"Sarah C. B.","non-dropping-particle":"","parse-names":false,"suffix":""},{"dropping-particle":"","family":"Frieler","given":"Katja","non-dropping-particle":"","parse-names":false,"suffix":""},{"dropping-particle":"","family":"Knutti","given":"Reto","non-dropping-particle":"","parse-names":false,"suffix":""},{"dropping-particle":"","family":"Frame","given":"David J.","non-dropping-particle":"","parse-names":false,"suffix":""},{"dropping-particle":"","family":"Allen","given":"Myles R.","non-dropping-particle":"","parse-names":false,"suffix":""}],"container-title":"Nature","id":"ITEM-1","issue":"7242","issued":{"date-parts":[["2009","4"]]},"page":"1158-1162","title":"Greenhouse-gas emission targets for limiting global warming to 2 °C","type":"article-journal","volume":"458"},"uris":["http://www.mendeley.com/documents/?uuid=b5f49671-e29d-4e3d-bed7-eaadad60f42b","http://www.mendeley.com/documents/?uuid=e0617e8d-6aac-4bd8-abe0-a4e91a4528a9","http://www.mendeley.com/documents/?uuid=9602d270-4e50-4059-95ae-fa22b16fc0b4"]}],"mendeley":{"formattedCitation":"[15]","plainTextFormattedCitation":"[15]","previouslyFormattedCitation":"[15]"},"properties":{"noteIndex":0},"schema":"https://github.com/citation-style-language/schema/raw/master/csl-citation.json"}</w:instrText>
      </w:r>
      <w:r w:rsidR="009A3777" w:rsidRPr="00530562">
        <w:rPr>
          <w:color w:val="auto"/>
        </w:rPr>
        <w:fldChar w:fldCharType="separate"/>
      </w:r>
      <w:r w:rsidR="009A3777" w:rsidRPr="00530562">
        <w:rPr>
          <w:color w:val="auto"/>
        </w:rPr>
        <w:t>[1</w:t>
      </w:r>
      <w:r w:rsidR="009F5681" w:rsidRPr="00530562">
        <w:rPr>
          <w:color w:val="auto"/>
        </w:rPr>
        <w:t>6</w:t>
      </w:r>
      <w:r w:rsidR="009A3777" w:rsidRPr="00530562">
        <w:rPr>
          <w:color w:val="auto"/>
        </w:rPr>
        <w:t>]</w:t>
      </w:r>
      <w:r w:rsidR="009A3777" w:rsidRPr="00530562">
        <w:rPr>
          <w:color w:val="auto"/>
        </w:rPr>
        <w:fldChar w:fldCharType="end"/>
      </w:r>
      <w:r w:rsidR="003B01D8" w:rsidRPr="00530562">
        <w:rPr>
          <w:color w:val="auto"/>
        </w:rPr>
        <w:t xml:space="preserve">, which has a direct effect on human health </w:t>
      </w:r>
      <w:r w:rsidR="0098568F" w:rsidRPr="00530562">
        <w:rPr>
          <w:color w:val="auto"/>
        </w:rPr>
        <w:fldChar w:fldCharType="begin" w:fldLock="1"/>
      </w:r>
      <w:r w:rsidR="008F2D15" w:rsidRPr="00530562">
        <w:rPr>
          <w:color w:val="auto"/>
        </w:rPr>
        <w:instrText>ADDIN CSL_CITATION {"citationItems":[{"id":"ITEM-1","itemData":{"DOI":"10.1016/j.envpol.2007.06.012","ISSN":"02697491","author":[{"dropping-particle":"","family":"Kampa","given":"Marilena","non-dropping-particle":"","parse-names":false,"suffix":""},{"dropping-particle":"","family":"Castanas","given":"Elias","non-dropping-particle":"","parse-names":false,"suffix":""}],"container-title":"Environmental Pollution","id":"ITEM-1","issue":"2","issued":{"date-parts":[["2008","1"]]},"page":"362-367","title":"Human health effects of air pollution","type":"article-journal","volume":"151"},"uris":["http://www.mendeley.com/documents/?uuid=873ac5cb-f744-4991-bcc0-68e0e47a9f06","http://www.mendeley.com/documents/?uuid=83443ae2-83c3-46ba-83c2-154db3db61b5","http://www.mendeley.com/documents/?uuid=365a0c70-59be-4da1-adec-e3f9adf39d48"]}],"mendeley":{"formattedCitation":"[16]","plainTextFormattedCitation":"[16]","previouslyFormattedCitation":"[16]"},"properties":{"noteIndex":0},"schema":"https://github.com/citation-style-language/schema/raw/master/csl-citation.json"}</w:instrText>
      </w:r>
      <w:r w:rsidR="0098568F" w:rsidRPr="00530562">
        <w:rPr>
          <w:color w:val="auto"/>
        </w:rPr>
        <w:fldChar w:fldCharType="separate"/>
      </w:r>
      <w:r w:rsidR="000E1E8A" w:rsidRPr="00530562">
        <w:rPr>
          <w:color w:val="auto"/>
        </w:rPr>
        <w:t>[1</w:t>
      </w:r>
      <w:r w:rsidR="009F5681" w:rsidRPr="00530562">
        <w:rPr>
          <w:color w:val="auto"/>
        </w:rPr>
        <w:t>7</w:t>
      </w:r>
      <w:r w:rsidR="000E1E8A" w:rsidRPr="00530562">
        <w:rPr>
          <w:color w:val="auto"/>
        </w:rPr>
        <w:t>]</w:t>
      </w:r>
      <w:r w:rsidR="0098568F" w:rsidRPr="00530562">
        <w:rPr>
          <w:color w:val="auto"/>
        </w:rPr>
        <w:fldChar w:fldCharType="end"/>
      </w:r>
      <w:r w:rsidR="0098568F" w:rsidRPr="00530562">
        <w:rPr>
          <w:color w:val="auto"/>
        </w:rPr>
        <w:fldChar w:fldCharType="begin" w:fldLock="1"/>
      </w:r>
      <w:r w:rsidR="008F2D15" w:rsidRPr="00530562">
        <w:rPr>
          <w:color w:val="auto"/>
        </w:rPr>
        <w:instrText>ADDIN CSL_CITATION {"citationItems":[{"id":"ITEM-1","itemData":{"DOI":"10.1007/978-3-662-49045-7","ISBN":"978-3-662-49043-3","author":[{"dropping-particle":"","family":"Andersson","given":"Karin","non-dropping-particle":"","parse-names":false,"suffix":""},{"dropping-particle":"","family":"Brynolf","given":"Selma","non-dropping-particle":"","parse-names":false,"suffix":""},{"dropping-particle":"","family":"Lindgren","given":"J. Fredrik","non-dropping-particle":"","parse-names":false,"suffix":""},{"dropping-particle":"","family":"Wilewska-Bien","given":"Magda","non-dropping-particle":"","parse-names":false,"suffix":""}],"editor":[{"dropping-particle":"","family":"Andersson","given":"Karin","non-dropping-particle":"","parse-names":false,"suffix":""},{"dropping-particle":"","family":"Brynolf","given":"Selma","non-dropping-particle":"","parse-names":false,"suffix":""},{"dropping-particle":"","family":"Lindgren","given":"J. Fredrik","non-dropping-particle":"","parse-names":false,"suffix":""},{"dropping-particle":"","family":"Wilewska-Bien","given":"Magda","non-dropping-particle":"","parse-names":false,"suffix":""}],"id":"ITEM-1","issued":{"date-parts":[["2016"]]},"publisher":"Springer Berlin Heidelberg","publisher-place":"Berlin, Heidelberg","title":"Shipping and the Environment: Improving Environmental Performance in Marine Transportation","type":"book"},"uris":["http://www.mendeley.com/documents/?uuid=5ee8c4f3-dae3-4e7c-88d2-3653012feefc","http://www.mendeley.com/documents/?uuid=dacdb354-db2d-4711-a17f-105897fcb58e","http://www.mendeley.com/documents/?uuid=0f7f547f-21b4-4dfb-a88f-7fe256f32544"]}],"mendeley":{"formattedCitation":"[17]","plainTextFormattedCitation":"[17]","previouslyFormattedCitation":"[17]"},"properties":{"noteIndex":0},"schema":"https://github.com/citation-style-language/schema/raw/master/csl-citation.json"}</w:instrText>
      </w:r>
      <w:r w:rsidR="0098568F" w:rsidRPr="00530562">
        <w:rPr>
          <w:color w:val="auto"/>
        </w:rPr>
        <w:fldChar w:fldCharType="separate"/>
      </w:r>
      <w:r w:rsidR="000E1E8A" w:rsidRPr="00530562">
        <w:rPr>
          <w:color w:val="auto"/>
        </w:rPr>
        <w:t>[1</w:t>
      </w:r>
      <w:r w:rsidR="009F5681" w:rsidRPr="00530562">
        <w:rPr>
          <w:color w:val="auto"/>
        </w:rPr>
        <w:t>8</w:t>
      </w:r>
      <w:r w:rsidR="000E1E8A" w:rsidRPr="00530562">
        <w:rPr>
          <w:color w:val="auto"/>
        </w:rPr>
        <w:t>]</w:t>
      </w:r>
      <w:r w:rsidR="0098568F" w:rsidRPr="00530562">
        <w:rPr>
          <w:color w:val="auto"/>
        </w:rPr>
        <w:fldChar w:fldCharType="end"/>
      </w:r>
      <w:r w:rsidR="0021605C" w:rsidRPr="00530562">
        <w:rPr>
          <w:color w:val="auto"/>
        </w:rPr>
        <w:t xml:space="preserve">, </w:t>
      </w:r>
      <w:r w:rsidR="00077DB6" w:rsidRPr="00530562">
        <w:rPr>
          <w:color w:val="auto"/>
        </w:rPr>
        <w:t>as well as</w:t>
      </w:r>
      <w:r w:rsidR="003B01D8" w:rsidRPr="00530562">
        <w:rPr>
          <w:color w:val="auto"/>
        </w:rPr>
        <w:t xml:space="preserve"> caused a </w:t>
      </w:r>
      <w:r w:rsidRPr="00530562">
        <w:rPr>
          <w:color w:val="auto"/>
        </w:rPr>
        <w:t xml:space="preserve">strong </w:t>
      </w:r>
      <w:r w:rsidR="00077DB6" w:rsidRPr="00530562">
        <w:rPr>
          <w:color w:val="auto"/>
        </w:rPr>
        <w:t xml:space="preserve">negative </w:t>
      </w:r>
      <w:r w:rsidR="003B01D8" w:rsidRPr="00530562">
        <w:rPr>
          <w:color w:val="auto"/>
        </w:rPr>
        <w:t xml:space="preserve">impact on the economic life of both individuals and society. While shipping operation contributes to 2.89% of global emission </w:t>
      </w:r>
      <w:r w:rsidR="002D20A6" w:rsidRPr="00530562">
        <w:rPr>
          <w:color w:val="auto"/>
        </w:rPr>
        <w:fldChar w:fldCharType="begin" w:fldLock="1"/>
      </w:r>
      <w:r w:rsidR="008F2D15" w:rsidRPr="00530562">
        <w:rPr>
          <w:color w:val="auto"/>
        </w:rPr>
        <w:instrText>ADDIN CSL_CITATION {"citationItems":[{"id":"ITEM-1","itemData":{"author":[{"dropping-particle":"","family":"International Maritime Organization (IMO)","given":"","non-dropping-particle":"","parse-names":false,"suffix":""}],"id":"ITEM-1","issued":{"date-parts":[["2020"]]},"page":"1-578","title":"REDUCTION OF GHG EMISSIONS FROM SHIPS. Fourth IMO GHG Study 2020 – Final report","type":"webpage"},"uris":["http://www.mendeley.com/documents/?uuid=03db4e20-f49c-45f1-b887-594864adcee5","http://www.mendeley.com/documents/?uuid=9793735a-af29-4e29-ba13-6a6aa172f67d","http://www.mendeley.com/documents/?uuid=19ba7ef6-f006-43e4-8802-5bac0796b9fc"]}],"mendeley":{"formattedCitation":"[5]","plainTextFormattedCitation":"[5]","previouslyFormattedCitation":"[5]"},"properties":{"noteIndex":0},"schema":"https://github.com/citation-style-language/schema/raw/master/csl-citation.json"}</w:instrText>
      </w:r>
      <w:r w:rsidR="002D20A6" w:rsidRPr="00530562">
        <w:rPr>
          <w:color w:val="auto"/>
        </w:rPr>
        <w:fldChar w:fldCharType="separate"/>
      </w:r>
      <w:r w:rsidR="002D20A6" w:rsidRPr="00530562">
        <w:rPr>
          <w:color w:val="auto"/>
        </w:rPr>
        <w:t>[5]</w:t>
      </w:r>
      <w:r w:rsidR="002D20A6" w:rsidRPr="00530562">
        <w:rPr>
          <w:color w:val="auto"/>
        </w:rPr>
        <w:fldChar w:fldCharType="end"/>
      </w:r>
      <w:r w:rsidR="003B01D8" w:rsidRPr="00530562">
        <w:rPr>
          <w:color w:val="auto"/>
        </w:rPr>
        <w:t xml:space="preserve">, ports’ contribute to 2% of related </w:t>
      </w:r>
      <w:r w:rsidR="003B01D8" w:rsidRPr="00530562">
        <w:rPr>
          <w:color w:val="auto"/>
        </w:rPr>
        <w:lastRenderedPageBreak/>
        <w:t xml:space="preserve">shipping’s GHG emissions. However, by considering the “business as usual” flow, it might rise four times by 2050 </w:t>
      </w:r>
      <w:r w:rsidR="00F15278" w:rsidRPr="00530562">
        <w:rPr>
          <w:color w:val="auto"/>
        </w:rPr>
        <w:fldChar w:fldCharType="begin" w:fldLock="1"/>
      </w:r>
      <w:r w:rsidR="008F2D15" w:rsidRPr="00530562">
        <w:rPr>
          <w:color w:val="auto"/>
        </w:rPr>
        <w:instrText>ADDIN CSL_CITATION {"citationItems":[{"id":"ITEM-1","itemData":{"abstract":"Shipping emissions in ports are substantial, accounting for 18 million tonnes of CO2 emissions, 0.4 million tonnes of NOx, 0.2 million of SOx and 0.03 million tonnes of PM10 in 2011. Around 85% of emissions come from containerships and tankers. Containerships have short port stays, but high emissions during these stays. Most of CO2 emissions in ports from shipping are in Asia and Europe (58%), but this share is low compared to their share of port calls (70%). European ports have much less emissions of SOx (5%) and PM (7%) than their share of port calls (22%), which can be explained by the EU regulation to use low sulphur fuels at berth. The ports with the largest absolute emission levels due to shipping are Singapore, Hong Kong (China), Tianjin (China) and Port Klang (Malaysia). The distribution of shipping emissions in ports is skewed: the ten ports with largest emissions represent 19% of total CO2 emissions in ports and 22% of SOx emissions. The port with the lowest relative CO2 emissions (emissions per ship call) is Kitakyushu (Japan); the port of Kyllini (Greece) has the lowest SOx emissions. Other ports with low relative emissions come from Japan, Greece, UK, US and Sweden. Shipping emissions have considerable external costs in ports: almost EUR 12 billion per year in the 50 largest ports in the OECD for NOx, SOx and PM emissions, the emissions most directly relevant to local populations. Approximately 230 million people are directly exposed to the emissions in the top 100 world ports in terms of shipping emissions.","author":[{"dropping-particle":"","family":"Merk","given":"Olaf","non-dropping-particle":"","parse-names":false,"suffix":""}],"container-title":"The international Transport Forum's Discussion paper","id":"ITEM-1","issued":{"date-parts":[["2014"]]},"title":"Shipping Emissions in Ports","type":"article-journal"},"uris":["http://www.mendeley.com/documents/?uuid=f079c329-7581-44b9-896d-6a8a0f501596"]}],"mendeley":{"formattedCitation":"[18]","plainTextFormattedCitation":"[18]","previouslyFormattedCitation":"[18]"},"properties":{"noteIndex":0},"schema":"https://github.com/citation-style-language/schema/raw/master/csl-citation.json"}</w:instrText>
      </w:r>
      <w:r w:rsidR="00F15278" w:rsidRPr="00530562">
        <w:rPr>
          <w:color w:val="auto"/>
        </w:rPr>
        <w:fldChar w:fldCharType="separate"/>
      </w:r>
      <w:r w:rsidR="000E1E8A" w:rsidRPr="00530562">
        <w:rPr>
          <w:color w:val="auto"/>
        </w:rPr>
        <w:t>[1</w:t>
      </w:r>
      <w:r w:rsidR="009F5681" w:rsidRPr="00530562">
        <w:rPr>
          <w:color w:val="auto"/>
        </w:rPr>
        <w:t>9</w:t>
      </w:r>
      <w:r w:rsidR="000E1E8A" w:rsidRPr="00530562">
        <w:rPr>
          <w:color w:val="auto"/>
        </w:rPr>
        <w:t>]</w:t>
      </w:r>
      <w:r w:rsidR="00F15278" w:rsidRPr="00530562">
        <w:rPr>
          <w:color w:val="auto"/>
        </w:rPr>
        <w:fldChar w:fldCharType="end"/>
      </w:r>
      <w:r w:rsidR="003B01D8" w:rsidRPr="00530562">
        <w:rPr>
          <w:color w:val="auto"/>
        </w:rPr>
        <w:t xml:space="preserve">. Moreover, Shipping contributes 5-10% and 17-31% for </w:t>
      </w:r>
      <w:r w:rsidR="00B5731D" w:rsidRPr="00530562">
        <w:rPr>
          <w:color w:val="auto"/>
        </w:rPr>
        <w:t>sulphur oxides (</w:t>
      </w:r>
      <w:r w:rsidR="003B01D8" w:rsidRPr="00530562">
        <w:rPr>
          <w:color w:val="auto"/>
        </w:rPr>
        <w:t>SOx</w:t>
      </w:r>
      <w:r w:rsidR="00B5731D" w:rsidRPr="00530562">
        <w:rPr>
          <w:color w:val="auto"/>
        </w:rPr>
        <w:t>)</w:t>
      </w:r>
      <w:r w:rsidR="003B01D8" w:rsidRPr="00530562">
        <w:rPr>
          <w:color w:val="auto"/>
        </w:rPr>
        <w:t xml:space="preserve"> and </w:t>
      </w:r>
      <w:r w:rsidR="00B5731D" w:rsidRPr="00530562">
        <w:rPr>
          <w:color w:val="auto"/>
        </w:rPr>
        <w:t>nitrogen oxides (</w:t>
      </w:r>
      <w:r w:rsidR="003B01D8" w:rsidRPr="00530562">
        <w:rPr>
          <w:color w:val="auto"/>
        </w:rPr>
        <w:t>NOx</w:t>
      </w:r>
      <w:r w:rsidR="00B5731D" w:rsidRPr="00530562">
        <w:rPr>
          <w:color w:val="auto"/>
        </w:rPr>
        <w:t>)</w:t>
      </w:r>
      <w:r w:rsidR="003B01D8" w:rsidRPr="00530562">
        <w:rPr>
          <w:color w:val="auto"/>
        </w:rPr>
        <w:t xml:space="preserve"> emissions, respectively </w:t>
      </w:r>
      <w:r w:rsidR="002D20A6" w:rsidRPr="00530562">
        <w:rPr>
          <w:color w:val="auto"/>
        </w:rPr>
        <w:fldChar w:fldCharType="begin" w:fldLock="1"/>
      </w:r>
      <w:r w:rsidR="008F2D15" w:rsidRPr="00530562">
        <w:rPr>
          <w:color w:val="auto"/>
        </w:rPr>
        <w:instrText>ADDIN CSL_CITATION {"citationItems":[{"id":"ITEM-1","itemData":{"author":[{"dropping-particle":"","family":"Smith","given":"T. W. P.","non-dropping-particle":"","parse-names":false,"suffix":""},{"dropping-particle":"","family":"Jalkanen","given":"J. P.","non-dropping-particle":"","parse-names":false,"suffix":""},{"dropping-particle":"","family":"Anderson","given":"B. A.","non-dropping-particle":"","parse-names":false,"suffix":""},{"dropping-particle":"","family":"Corbett","given":"J. J.","non-dropping-particle":"","parse-names":false,"suffix":""},{"dropping-particle":"","family":"Faber","given":"J.","non-dropping-particle":"","parse-names":false,"suffix":""},{"dropping-particle":"","family":"Hanayama","given":"S.","non-dropping-particle":"","parse-names":false,"suffix":""},{"dropping-particle":"","family":"O’Keeffe","given":"E.","non-dropping-particle":"","parse-names":false,"suffix":""},{"dropping-particle":"","family":"Parker","given":"S.","non-dropping-particle":"","parse-names":false,"suffix":""},{"dropping-particle":"","family":"Johansson","given":"L.","non-dropping-particle":"","parse-names":false,"suffix":""},{"dropping-particle":"","family":"Aldous","given":"L.","non-dropping-particle":"","parse-names":false,"suffix":""},{"dropping-particle":"","family":"Raucci","given":"C.","non-dropping-particle":"","parse-names":false,"suffix":""},{"dropping-particle":"","family":"Traut","given":"M.","non-dropping-particle":"","parse-names":false,"suffix":""},{"dropping-particle":"","family":"Ettinger","given":"S.","non-dropping-particle":"","parse-names":false,"suffix":""},{"dropping-particle":"","family":"Nelissen","given":"D.","non-dropping-particle":"","parse-names":false,"suffix":""},{"dropping-particle":"","family":"Lee","given":"D. S.","non-dropping-particle":"","parse-names":false,"suffix":""},{"dropping-particle":"","family":"Ng","given":"S.","non-dropping-particle":"","parse-names":false,"suffix":""},{"dropping-particle":"","family":"Agrawal","given":"A.","non-dropping-particle":"","parse-names":false,"suffix":""},{"dropping-particle":"","family":"Winebrake","given":"J. J.","non-dropping-particle":"","parse-names":false,"suffix":""},{"dropping-particle":"","family":"Hoen","given":"M.","non-dropping-particle":"","parse-names":false,"suffix":""},{"dropping-particle":"","family":"Chesworth","given":"S.","non-dropping-particle":"","parse-names":false,"suffix":""},{"dropping-particle":"","family":"Pandey","given":"A","non-dropping-particle":"","parse-names":false,"suffix":""}],"id":"ITEM-1","issued":{"date-parts":[["2015"]]},"number-of-pages":"327","publisher-place":"London, UK","title":"Third IMO Greenhouse Gas Study 2014","type":"report"},"uris":["http://www.mendeley.com/documents/?uuid=f60aa5f3-6fb6-499e-a82f-321a1bb58df4","http://www.mendeley.com/documents/?uuid=5b9686b8-8de1-427e-b925-403633c4cd27","http://www.mendeley.com/documents/?uuid=c5b09062-5d73-471f-8fcc-2dfa1a1ece14"]}],"mendeley":{"formattedCitation":"[19]","plainTextFormattedCitation":"[19]","previouslyFormattedCitation":"[19]"},"properties":{"noteIndex":0},"schema":"https://github.com/citation-style-language/schema/raw/master/csl-citation.json"}</w:instrText>
      </w:r>
      <w:r w:rsidR="002D20A6" w:rsidRPr="00530562">
        <w:rPr>
          <w:color w:val="auto"/>
        </w:rPr>
        <w:fldChar w:fldCharType="separate"/>
      </w:r>
      <w:r w:rsidR="000E1E8A" w:rsidRPr="00530562">
        <w:rPr>
          <w:color w:val="auto"/>
        </w:rPr>
        <w:t>[</w:t>
      </w:r>
      <w:r w:rsidR="009F5681" w:rsidRPr="00530562">
        <w:rPr>
          <w:color w:val="auto"/>
        </w:rPr>
        <w:t>20</w:t>
      </w:r>
      <w:r w:rsidR="000E1E8A" w:rsidRPr="00530562">
        <w:rPr>
          <w:color w:val="auto"/>
        </w:rPr>
        <w:t>]</w:t>
      </w:r>
      <w:r w:rsidR="002D20A6" w:rsidRPr="00530562">
        <w:rPr>
          <w:color w:val="auto"/>
        </w:rPr>
        <w:fldChar w:fldCharType="end"/>
      </w:r>
      <w:r w:rsidR="003B01D8" w:rsidRPr="00530562">
        <w:rPr>
          <w:color w:val="auto"/>
        </w:rPr>
        <w:t xml:space="preserve">. Based on </w:t>
      </w:r>
      <w:r w:rsidR="00BA3D85" w:rsidRPr="00530562">
        <w:rPr>
          <w:color w:val="auto"/>
          <w:lang w:val="vi-VN"/>
        </w:rPr>
        <w:t xml:space="preserve">the study of </w:t>
      </w:r>
      <w:r w:rsidR="003B01D8" w:rsidRPr="00530562">
        <w:rPr>
          <w:color w:val="auto"/>
        </w:rPr>
        <w:t xml:space="preserve">Sharma </w:t>
      </w:r>
      <w:r w:rsidR="00610517" w:rsidRPr="00530562">
        <w:rPr>
          <w:color w:val="auto"/>
        </w:rPr>
        <w:fldChar w:fldCharType="begin" w:fldLock="1"/>
      </w:r>
      <w:r w:rsidR="008F2D15" w:rsidRPr="00530562">
        <w:rPr>
          <w:color w:val="auto"/>
        </w:rPr>
        <w:instrText>ADDIN CSL_CITATION {"citationItems":[{"id":"ITEM-1","itemData":{"DOI":"10.1289/ehp.114-a222","ISSN":"0091-6765","author":[{"dropping-particle":"","family":"Sharma","given":"Dinesh C.","non-dropping-particle":"","parse-names":false,"suffix":""}],"container-title":"Environmental Health Perspectives","id":"ITEM-1","issue":"4","issued":{"date-parts":[["2006","4"]]},"title":"Ports in a Storm","type":"article-journal","volume":"114"},"uris":["http://www.mendeley.com/documents/?uuid=a74aaf7b-cfd7-435d-94a3-f27e0084c6fa","http://www.mendeley.com/documents/?uuid=2b7405bd-ab80-4852-8f0d-1e3282ab3823","http://www.mendeley.com/documents/?uuid=6824ef44-5622-478a-8c1c-1c5f9ce28ddd"]}],"mendeley":{"formattedCitation":"[20]","plainTextFormattedCitation":"[20]","previouslyFormattedCitation":"[20]"},"properties":{"noteIndex":0},"schema":"https://github.com/citation-style-language/schema/raw/master/csl-citation.json"}</w:instrText>
      </w:r>
      <w:r w:rsidR="00610517" w:rsidRPr="00530562">
        <w:rPr>
          <w:color w:val="auto"/>
        </w:rPr>
        <w:fldChar w:fldCharType="separate"/>
      </w:r>
      <w:r w:rsidR="000E1E8A" w:rsidRPr="00530562">
        <w:rPr>
          <w:color w:val="auto"/>
        </w:rPr>
        <w:t>[2</w:t>
      </w:r>
      <w:r w:rsidR="009F5681" w:rsidRPr="00530562">
        <w:rPr>
          <w:color w:val="auto"/>
        </w:rPr>
        <w:t>1</w:t>
      </w:r>
      <w:r w:rsidR="000E1E8A" w:rsidRPr="00530562">
        <w:rPr>
          <w:color w:val="auto"/>
        </w:rPr>
        <w:t>]</w:t>
      </w:r>
      <w:r w:rsidR="00610517" w:rsidRPr="00530562">
        <w:rPr>
          <w:color w:val="auto"/>
        </w:rPr>
        <w:fldChar w:fldCharType="end"/>
      </w:r>
      <w:r w:rsidR="003B01D8" w:rsidRPr="00530562">
        <w:rPr>
          <w:color w:val="auto"/>
        </w:rPr>
        <w:t xml:space="preserve">, 230 million people in 100 ports are affected by Shipping’s emissions (e.g. due to port and shipment of cargo activities, 3700 premature deaths occur annually in California) and annual external cost of EUR 12 billion from non-GHG-emission (NOx, SOx, and </w:t>
      </w:r>
      <w:r w:rsidR="00B5731D" w:rsidRPr="00530562">
        <w:rPr>
          <w:color w:val="auto"/>
        </w:rPr>
        <w:t>Particulate matter (PM)</w:t>
      </w:r>
      <w:r w:rsidR="003B01D8" w:rsidRPr="00530562">
        <w:rPr>
          <w:color w:val="auto"/>
        </w:rPr>
        <w:t xml:space="preserve">) is estimated for 50 largest ports in the Organization for Economic Co-operation and Development </w:t>
      </w:r>
      <w:r w:rsidR="00B1359A" w:rsidRPr="00530562">
        <w:rPr>
          <w:color w:val="auto"/>
        </w:rPr>
        <w:t xml:space="preserve">States </w:t>
      </w:r>
      <w:r w:rsidR="003B01D8" w:rsidRPr="00530562">
        <w:rPr>
          <w:color w:val="auto"/>
        </w:rPr>
        <w:t xml:space="preserve">(OECD) </w:t>
      </w:r>
      <w:r w:rsidR="006938DF" w:rsidRPr="00530562">
        <w:rPr>
          <w:color w:val="auto"/>
        </w:rPr>
        <w:fldChar w:fldCharType="begin" w:fldLock="1"/>
      </w:r>
      <w:r w:rsidR="008F2D15" w:rsidRPr="00530562">
        <w:rPr>
          <w:color w:val="auto"/>
        </w:rPr>
        <w:instrText>ADDIN CSL_CITATION {"citationItems":[{"id":"ITEM-1","itemData":{"abstract":"Shipping emissions in ports are substantial, accounting for 18 million tonnes of CO2 emissions, 0.4 million tonnes of NOx, 0.2 million of SOx and 0.03 million tonnes of PM10 in 2011. Around 85% of emissions come from containerships and tankers. Containerships have short port stays, but high emissions during these stays. Most of CO2 emissions in ports from shipping are in Asia and Europe (58%), but this share is low compared to their share of port calls (70%). European ports have much less emissions of SOx (5%) and PM (7%) than their share of port calls (22%), which can be explained by the EU regulation to use low sulphur fuels at berth. The ports with the largest absolute emission levels due to shipping are Singapore, Hong Kong (China), Tianjin (China) and Port Klang (Malaysia). The distribution of shipping emissions in ports is skewed: the ten ports with largest emissions represent 19% of total CO2 emissions in ports and 22% of SOx emissions. The port with the lowest relative CO2 emissions (emissions per ship call) is Kitakyushu (Japan); the port of Kyllini (Greece) has the lowest SOx emissions. Other ports with low relative emissions come from Japan, Greece, UK, US and Sweden. Shipping emissions have considerable external costs in ports: almost EUR 12 billion per year in the 50 largest ports in the OECD for NOx, SOx and PM emissions, the emissions most directly relevant to local populations. Approximately 230 million people are directly exposed to the emissions in the top 100 world ports in terms of shipping emissions.","author":[{"dropping-particle":"","family":"Merk","given":"Olaf","non-dropping-particle":"","parse-names":false,"suffix":""}],"container-title":"The international Transport Forum's Discussion paper","id":"ITEM-1","issued":{"date-parts":[["2014"]]},"title":"Shipping Emissions in Ports","type":"article-journal"},"uris":["http://www.mendeley.com/documents/?uuid=f079c329-7581-44b9-896d-6a8a0f501596"]}],"mendeley":{"formattedCitation":"[18]","plainTextFormattedCitation":"[18]","previouslyFormattedCitation":"[18]"},"properties":{"noteIndex":0},"schema":"https://github.com/citation-style-language/schema/raw/master/csl-citation.json"}</w:instrText>
      </w:r>
      <w:r w:rsidR="006938DF" w:rsidRPr="00530562">
        <w:rPr>
          <w:color w:val="auto"/>
        </w:rPr>
        <w:fldChar w:fldCharType="separate"/>
      </w:r>
      <w:r w:rsidR="000E1E8A" w:rsidRPr="00530562">
        <w:rPr>
          <w:color w:val="auto"/>
        </w:rPr>
        <w:t>[1</w:t>
      </w:r>
      <w:r w:rsidR="009F5681" w:rsidRPr="00530562">
        <w:rPr>
          <w:color w:val="auto"/>
        </w:rPr>
        <w:t>9</w:t>
      </w:r>
      <w:r w:rsidR="000E1E8A" w:rsidRPr="00530562">
        <w:rPr>
          <w:color w:val="auto"/>
        </w:rPr>
        <w:t>]</w:t>
      </w:r>
      <w:r w:rsidR="006938DF" w:rsidRPr="00530562">
        <w:rPr>
          <w:color w:val="auto"/>
        </w:rPr>
        <w:fldChar w:fldCharType="end"/>
      </w:r>
      <w:r w:rsidR="003B01D8" w:rsidRPr="00530562">
        <w:rPr>
          <w:color w:val="auto"/>
        </w:rPr>
        <w:t>.</w:t>
      </w:r>
      <w:r w:rsidR="000E1E8A" w:rsidRPr="00530562">
        <w:rPr>
          <w:color w:val="auto"/>
        </w:rPr>
        <w:t xml:space="preserve"> </w:t>
      </w:r>
      <w:r w:rsidR="003B01D8" w:rsidRPr="00530562">
        <w:rPr>
          <w:color w:val="auto"/>
        </w:rPr>
        <w:t xml:space="preserve">IMO as a regulator of international shipping strives to control and mitigate emissions from shipping. IMO applied multi-disciplinary measures of technical, operational, and economical for reducing GHG emissions. EEDI is a technical measure in reductions of emission while SEEMP is an operational measure. The third dimension is Market Based Measures, which is an economic perspective and considers the carbon market, such as Emission Trading System (ETS) </w:t>
      </w:r>
      <w:r w:rsidR="000E1E8A" w:rsidRPr="00530562">
        <w:rPr>
          <w:color w:val="auto"/>
        </w:rPr>
        <w:fldChar w:fldCharType="begin" w:fldLock="1"/>
      </w:r>
      <w:r w:rsidR="008F2D15" w:rsidRPr="00530562">
        <w:rPr>
          <w:color w:val="auto"/>
        </w:rPr>
        <w:instrText>ADDIN CSL_CITATION {"citationItems":[{"id":"ITEM-1","itemData":{"ISSN":"1748-9326","author":[{"dropping-particle":"","family":"Selin","given":"Henrik","non-dropping-particle":"","parse-names":false,"suffix":""},{"dropping-particle":"","family":"Zhang","given":"Yiqi","non-dropping-particle":"","parse-names":false,"suffix":""},{"dropping-particle":"","family":"Dunn","given":"Rebecca","non-dropping-particle":"","parse-names":false,"suffix":""},{"dropping-particle":"","family":"Selin","given":"Noelle E","non-dropping-particle":"","parse-names":false,"suffix":""},{"dropping-particle":"","family":"Lau","given":"Alexis K H","non-dropping-particle":"","parse-names":false,"suffix":""}],"container-title":"Environmental Research Letters","id":"ITEM-1","issue":"4","issued":{"date-parts":[["2021"]]},"page":"45009","publisher":"IOP Publishing","title":"Mitigation of CO2 emissions from international shipping through national allocation","type":"article-journal","volume":"16"},"uris":["http://www.mendeley.com/documents/?uuid=c06d3be5-4e15-4576-910b-75d5ffccb115","http://www.mendeley.com/documents/?uuid=ebfe64da-4865-4f74-8881-dac71bd5d008"]}],"mendeley":{"formattedCitation":"[21]","plainTextFormattedCitation":"[21]","previouslyFormattedCitation":"[21]"},"properties":{"noteIndex":0},"schema":"https://github.com/citation-style-language/schema/raw/master/csl-citation.json"}</w:instrText>
      </w:r>
      <w:r w:rsidR="000E1E8A" w:rsidRPr="00530562">
        <w:rPr>
          <w:color w:val="auto"/>
        </w:rPr>
        <w:fldChar w:fldCharType="separate"/>
      </w:r>
      <w:r w:rsidR="000E1E8A" w:rsidRPr="00530562">
        <w:rPr>
          <w:color w:val="auto"/>
        </w:rPr>
        <w:t>[2</w:t>
      </w:r>
      <w:r w:rsidR="009F5681" w:rsidRPr="00530562">
        <w:rPr>
          <w:color w:val="auto"/>
        </w:rPr>
        <w:t>2</w:t>
      </w:r>
      <w:r w:rsidR="000E1E8A" w:rsidRPr="00530562">
        <w:rPr>
          <w:color w:val="auto"/>
        </w:rPr>
        <w:t>]</w:t>
      </w:r>
      <w:r w:rsidR="000E1E8A" w:rsidRPr="00530562">
        <w:rPr>
          <w:color w:val="auto"/>
        </w:rPr>
        <w:fldChar w:fldCharType="end"/>
      </w:r>
      <w:r w:rsidR="000E1E8A" w:rsidRPr="00530562">
        <w:rPr>
          <w:color w:val="auto"/>
        </w:rPr>
        <w:t xml:space="preserve">. </w:t>
      </w:r>
      <w:r w:rsidR="003B01D8" w:rsidRPr="00530562">
        <w:rPr>
          <w:color w:val="auto"/>
        </w:rPr>
        <w:t>Moreover, MARPOL Annex VI introduces the measures for controlling and mitigating other types of emission</w:t>
      </w:r>
      <w:r w:rsidR="009047EE" w:rsidRPr="00530562">
        <w:rPr>
          <w:color w:val="auto"/>
        </w:rPr>
        <w:t>s</w:t>
      </w:r>
      <w:r w:rsidR="003B01D8" w:rsidRPr="00530562">
        <w:rPr>
          <w:color w:val="auto"/>
        </w:rPr>
        <w:t xml:space="preserve"> such as SOx, NOx, and PM.</w:t>
      </w:r>
      <w:r w:rsidR="000E1E8A" w:rsidRPr="00530562">
        <w:rPr>
          <w:color w:val="auto"/>
        </w:rPr>
        <w:t xml:space="preserve"> </w:t>
      </w:r>
      <w:r w:rsidR="003B01D8" w:rsidRPr="00530562">
        <w:rPr>
          <w:color w:val="auto"/>
        </w:rPr>
        <w:t>Meanwhile, in April 2018, IMO by adopting the initial IMO strategy on reduction of GHG emissions from ships, demonstrates its priority in tackling GHG emission</w:t>
      </w:r>
      <w:r w:rsidR="009047EE" w:rsidRPr="00530562">
        <w:rPr>
          <w:color w:val="auto"/>
        </w:rPr>
        <w:t>s</w:t>
      </w:r>
      <w:r w:rsidR="003B01D8" w:rsidRPr="00530562">
        <w:rPr>
          <w:color w:val="auto"/>
        </w:rPr>
        <w:t xml:space="preserve"> from shipping. IMO set a vision to reduce the total annual GHG emissions by at least 50% by 2050 compared to 20</w:t>
      </w:r>
      <w:r w:rsidR="000B1B86" w:rsidRPr="00530562">
        <w:rPr>
          <w:color w:val="auto"/>
        </w:rPr>
        <w:t xml:space="preserve">08 </w:t>
      </w:r>
      <w:r w:rsidR="001B647E" w:rsidRPr="00530562">
        <w:rPr>
          <w:color w:val="auto"/>
        </w:rPr>
        <w:fldChar w:fldCharType="begin" w:fldLock="1"/>
      </w:r>
      <w:r w:rsidR="008F2D15" w:rsidRPr="00530562">
        <w:rPr>
          <w:color w:val="auto"/>
        </w:rPr>
        <w:instrText>ADDIN CSL_CITATION {"citationItems":[{"id":"ITEM-1","itemData":{"author":[{"dropping-particle":"","family":"International Maritime Organization (IMO)","given":"","non-dropping-particle":"","parse-names":false,"suffix":""}],"id":"ITEM-1","issued":{"date-parts":[["2018"]]},"page":"1-11","title":"INITIAL IMO STRATEGY ON REDUCTION OF GHG EMISSIONS FROM SHIPS","type":"webpage"},"uris":["http://www.mendeley.com/documents/?uuid=74030f69-293f-4aa7-9efa-76ccfa16c309","http://www.mendeley.com/documents/?uuid=52a4ec2d-8a62-43e8-bc01-64d03091aa47","http://www.mendeley.com/documents/?uuid=2508108d-e652-4413-8d4c-7ab50bcd91f1"]}],"mendeley":{"formattedCitation":"[22]","plainTextFormattedCitation":"[22]","previouslyFormattedCitation":"[22]"},"properties":{"noteIndex":0},"schema":"https://github.com/citation-style-language/schema/raw/master/csl-citation.json"}</w:instrText>
      </w:r>
      <w:r w:rsidR="001B647E" w:rsidRPr="00530562">
        <w:rPr>
          <w:color w:val="auto"/>
        </w:rPr>
        <w:fldChar w:fldCharType="separate"/>
      </w:r>
      <w:r w:rsidR="000E1E8A" w:rsidRPr="00530562">
        <w:rPr>
          <w:color w:val="auto"/>
        </w:rPr>
        <w:t>[2</w:t>
      </w:r>
      <w:r w:rsidR="009F5681" w:rsidRPr="00530562">
        <w:rPr>
          <w:color w:val="auto"/>
        </w:rPr>
        <w:t>3</w:t>
      </w:r>
      <w:r w:rsidR="000E1E8A" w:rsidRPr="00530562">
        <w:rPr>
          <w:color w:val="auto"/>
        </w:rPr>
        <w:t>]</w:t>
      </w:r>
      <w:r w:rsidR="001B647E" w:rsidRPr="00530562">
        <w:rPr>
          <w:color w:val="auto"/>
        </w:rPr>
        <w:fldChar w:fldCharType="end"/>
      </w:r>
      <w:r w:rsidR="000B1B86" w:rsidRPr="00530562">
        <w:rPr>
          <w:color w:val="auto"/>
        </w:rPr>
        <w:t>. Ports decarbonis</w:t>
      </w:r>
      <w:r w:rsidR="003B01D8" w:rsidRPr="00530562">
        <w:rPr>
          <w:color w:val="auto"/>
        </w:rPr>
        <w:t>ation as vital players in the logistic supply chain with high</w:t>
      </w:r>
      <w:r w:rsidR="009A3777" w:rsidRPr="00530562">
        <w:rPr>
          <w:color w:val="auto"/>
        </w:rPr>
        <w:t xml:space="preserve"> negative environmental impacts</w:t>
      </w:r>
      <w:r w:rsidR="003B01D8" w:rsidRPr="00530562">
        <w:rPr>
          <w:color w:val="auto"/>
        </w:rPr>
        <w:t xml:space="preserve"> is important to achieve the IMO’s initial GHG strategy</w:t>
      </w:r>
      <w:r w:rsidR="009A3777" w:rsidRPr="00530562">
        <w:rPr>
          <w:color w:val="auto"/>
          <w:lang w:val="vi-VN"/>
        </w:rPr>
        <w:t xml:space="preserve"> </w:t>
      </w:r>
      <w:r w:rsidR="009A3777" w:rsidRPr="00530562">
        <w:rPr>
          <w:color w:val="auto"/>
        </w:rPr>
        <w:fldChar w:fldCharType="begin" w:fldLock="1"/>
      </w:r>
      <w:r w:rsidR="008F2D15" w:rsidRPr="00530562">
        <w:rPr>
          <w:color w:val="auto"/>
        </w:rPr>
        <w:instrText>ADDIN CSL_CITATION {"citationItems":[{"id":"ITEM-1","itemData":{"DOI":"10.1016/j.jclepro.2018.05.150","ISSN":"09596526","author":[{"dropping-particle":"","family":"Langenus","given":"Mychal","non-dropping-particle":"","parse-names":false,"suffix":""},{"dropping-particle":"","family":"Dooms","given":"Michaël","non-dropping-particle":"","parse-names":false,"suffix":""}],"container-title":"Journal of Cleaner Production","id":"ITEM-1","issued":{"date-parts":[["2018","9"]]},"page":"949-962","title":"Creating an industry-level business model for sustainability: The case of the European ports industry","type":"article-journal","volume":"195"},"uris":["http://www.mendeley.com/documents/?uuid=606b8bf0-78ea-4d35-a1c4-645a9721542e","http://www.mendeley.com/documents/?uuid=f7a41039-c59b-4303-a0cf-4767518d8dc3","http://www.mendeley.com/documents/?uuid=b25b659a-3bbb-4ec4-9f64-a1cdc2790d3a"]}],"mendeley":{"formattedCitation":"[23]","plainTextFormattedCitation":"[23]","previouslyFormattedCitation":"[23]"},"properties":{"noteIndex":0},"schema":"https://github.com/citation-style-language/schema/raw/master/csl-citation.json"}</w:instrText>
      </w:r>
      <w:r w:rsidR="009A3777" w:rsidRPr="00530562">
        <w:rPr>
          <w:color w:val="auto"/>
        </w:rPr>
        <w:fldChar w:fldCharType="separate"/>
      </w:r>
      <w:r w:rsidR="009A3777" w:rsidRPr="00530562">
        <w:rPr>
          <w:color w:val="auto"/>
        </w:rPr>
        <w:t>[2</w:t>
      </w:r>
      <w:r w:rsidR="009F5681" w:rsidRPr="00530562">
        <w:rPr>
          <w:color w:val="auto"/>
        </w:rPr>
        <w:t>4</w:t>
      </w:r>
      <w:r w:rsidR="009A3777" w:rsidRPr="00530562">
        <w:rPr>
          <w:color w:val="auto"/>
        </w:rPr>
        <w:t>]</w:t>
      </w:r>
      <w:r w:rsidR="009A3777" w:rsidRPr="00530562">
        <w:rPr>
          <w:color w:val="auto"/>
        </w:rPr>
        <w:fldChar w:fldCharType="end"/>
      </w:r>
      <w:r w:rsidR="003B01D8" w:rsidRPr="00530562">
        <w:rPr>
          <w:color w:val="auto"/>
        </w:rPr>
        <w:t xml:space="preserve">. However, </w:t>
      </w:r>
      <w:r w:rsidR="006A79FA" w:rsidRPr="00530562">
        <w:rPr>
          <w:color w:val="auto"/>
        </w:rPr>
        <w:t xml:space="preserve">ports’ success </w:t>
      </w:r>
      <w:r w:rsidR="003B01D8" w:rsidRPr="00530562">
        <w:rPr>
          <w:color w:val="auto"/>
        </w:rPr>
        <w:t>depends on different factors such as geographical location, regulatory and political framework</w:t>
      </w:r>
      <w:r w:rsidR="009047EE" w:rsidRPr="00530562">
        <w:rPr>
          <w:color w:val="auto"/>
        </w:rPr>
        <w:t>,</w:t>
      </w:r>
      <w:r w:rsidR="003B01D8" w:rsidRPr="00530562">
        <w:rPr>
          <w:color w:val="auto"/>
        </w:rPr>
        <w:t xml:space="preserve"> and port governance </w:t>
      </w:r>
      <w:r w:rsidR="007131C6" w:rsidRPr="00530562">
        <w:rPr>
          <w:color w:val="auto"/>
        </w:rPr>
        <w:fldChar w:fldCharType="begin" w:fldLock="1"/>
      </w:r>
      <w:r w:rsidR="008F2D15" w:rsidRPr="00530562">
        <w:rPr>
          <w:color w:val="auto"/>
        </w:rPr>
        <w:instrText>ADDIN CSL_CITATION {"citationItems":[{"id":"ITEM-1","itemData":{"DOI":"10.1016/j.tranpol.2020.01.015","ISSN":"0967070X","author":[{"dropping-particle":"","family":"Dadashpoor","given":"Hashem","non-dropping-particle":"","parse-names":false,"suffix":""},{"dropping-particle":"","family":"Arasteh","given":"Mojtaba","non-dropping-particle":"","parse-names":false,"suffix":""}],"container-title":"Transport Policy","id":"ITEM-1","issued":{"date-parts":[["2020","3"]]},"page":"57-68","title":"Core-port connectivity: Towards shaping a national hinterland in a West Asia country","type":"article-journal","volume":"88"},"uris":["http://www.mendeley.com/documents/?uuid=1ffe9f05-280a-4315-bed3-e87a228f46fb","http://www.mendeley.com/documents/?uuid=d8cf59ea-b101-44a5-b406-cb2f5e42e4e5","http://www.mendeley.com/documents/?uuid=3652158a-b2f3-4a78-a045-f01ae4361943"]}],"mendeley":{"formattedCitation":"[24]","plainTextFormattedCitation":"[24]","previouslyFormattedCitation":"[24]"},"properties":{"noteIndex":0},"schema":"https://github.com/citation-style-language/schema/raw/master/csl-citation.json"}</w:instrText>
      </w:r>
      <w:r w:rsidR="007131C6" w:rsidRPr="00530562">
        <w:rPr>
          <w:color w:val="auto"/>
        </w:rPr>
        <w:fldChar w:fldCharType="separate"/>
      </w:r>
      <w:r w:rsidR="009F5681" w:rsidRPr="00530562">
        <w:rPr>
          <w:color w:val="auto"/>
        </w:rPr>
        <w:t>[25</w:t>
      </w:r>
      <w:r w:rsidR="000E1E8A" w:rsidRPr="00530562">
        <w:rPr>
          <w:color w:val="auto"/>
        </w:rPr>
        <w:t>]</w:t>
      </w:r>
      <w:r w:rsidR="007131C6" w:rsidRPr="00530562">
        <w:rPr>
          <w:color w:val="auto"/>
        </w:rPr>
        <w:fldChar w:fldCharType="end"/>
      </w:r>
      <w:r w:rsidR="003B01D8" w:rsidRPr="00530562">
        <w:rPr>
          <w:color w:val="auto"/>
        </w:rPr>
        <w:t>.</w:t>
      </w:r>
      <w:bookmarkStart w:id="10" w:name="_Hlk72097207"/>
      <w:bookmarkEnd w:id="9"/>
    </w:p>
    <w:p w14:paraId="3209878A" w14:textId="7670177F" w:rsidR="009A3777" w:rsidRPr="00530562" w:rsidRDefault="0005684C" w:rsidP="00663962">
      <w:pPr>
        <w:spacing w:line="360" w:lineRule="auto"/>
        <w:jc w:val="both"/>
        <w:rPr>
          <w:color w:val="auto"/>
        </w:rPr>
      </w:pPr>
      <w:r w:rsidRPr="00530562">
        <w:rPr>
          <w:color w:val="auto"/>
        </w:rPr>
        <w:t>Normally, substantial cycles of a typical ship could be included some processes such as d</w:t>
      </w:r>
      <w:r w:rsidR="003B01D8" w:rsidRPr="00530562">
        <w:rPr>
          <w:color w:val="auto"/>
        </w:rPr>
        <w:t>esign, construction, operation</w:t>
      </w:r>
      <w:r w:rsidR="009047EE" w:rsidRPr="00530562">
        <w:rPr>
          <w:color w:val="auto"/>
        </w:rPr>
        <w:t>,</w:t>
      </w:r>
      <w:r w:rsidR="003B01D8" w:rsidRPr="00530562">
        <w:rPr>
          <w:color w:val="auto"/>
        </w:rPr>
        <w:t xml:space="preserve"> and scrapping </w:t>
      </w:r>
      <w:r w:rsidR="007131C6" w:rsidRPr="00530562">
        <w:rPr>
          <w:color w:val="auto"/>
        </w:rPr>
        <w:fldChar w:fldCharType="begin" w:fldLock="1"/>
      </w:r>
      <w:r w:rsidR="008F2D15" w:rsidRPr="00530562">
        <w:rPr>
          <w:color w:val="auto"/>
        </w:rPr>
        <w:instrText>ADDIN CSL_CITATION {"citationItems":[{"id":"ITEM-1","itemData":{"author":[{"dropping-particle":"","family":"Harish","given":"Ch Rajeswar","non-dropping-particle":"","parse-names":false,"suffix":""},{"dropping-particle":"","family":"Sunil","given":"Soumya K","non-dropping-particle":"","parse-names":false,"suffix":""}],"container-title":"International Journal of Innovative Research &amp; Development","id":"ITEM-1","issue":"7","issued":{"date-parts":[["2015"]]},"page":"26-31","title":"Energy consumption and conservation in shipbuilding","type":"article-journal","volume":"4"},"uris":["http://www.mendeley.com/documents/?uuid=4ac3dd88-60a9-4527-994c-152327909b7c","http://www.mendeley.com/documents/?uuid=4ffebe8d-f6ac-4f3d-af9c-d5d03ef14f12","http://www.mendeley.com/documents/?uuid=c83aba71-ef85-48ae-8655-d90da0549d8f"]}],"mendeley":{"formattedCitation":"[25]","plainTextFormattedCitation":"[25]","previouslyFormattedCitation":"[25]"},"properties":{"noteIndex":0},"schema":"https://github.com/citation-style-language/schema/raw/master/csl-citation.json"}</w:instrText>
      </w:r>
      <w:r w:rsidR="007131C6" w:rsidRPr="00530562">
        <w:rPr>
          <w:color w:val="auto"/>
        </w:rPr>
        <w:fldChar w:fldCharType="separate"/>
      </w:r>
      <w:r w:rsidR="000E1E8A" w:rsidRPr="00530562">
        <w:rPr>
          <w:color w:val="auto"/>
        </w:rPr>
        <w:t>[2</w:t>
      </w:r>
      <w:r w:rsidR="009F5681" w:rsidRPr="00530562">
        <w:rPr>
          <w:color w:val="auto"/>
        </w:rPr>
        <w:t>6</w:t>
      </w:r>
      <w:r w:rsidR="000E1E8A" w:rsidRPr="00530562">
        <w:rPr>
          <w:color w:val="auto"/>
        </w:rPr>
        <w:t>]</w:t>
      </w:r>
      <w:r w:rsidR="007131C6" w:rsidRPr="00530562">
        <w:rPr>
          <w:color w:val="auto"/>
        </w:rPr>
        <w:fldChar w:fldCharType="end"/>
      </w:r>
      <w:r w:rsidR="003B01D8" w:rsidRPr="00530562">
        <w:rPr>
          <w:color w:val="auto"/>
        </w:rPr>
        <w:t xml:space="preserve">. </w:t>
      </w:r>
      <w:r w:rsidR="00C47488" w:rsidRPr="00530562">
        <w:rPr>
          <w:color w:val="auto"/>
        </w:rPr>
        <w:t>Based on such substantial cycles, t</w:t>
      </w:r>
      <w:r w:rsidR="003B01D8" w:rsidRPr="00530562">
        <w:rPr>
          <w:color w:val="auto"/>
        </w:rPr>
        <w:t xml:space="preserve">he shipyards </w:t>
      </w:r>
      <w:r w:rsidR="00C47488" w:rsidRPr="00530562">
        <w:rPr>
          <w:color w:val="auto"/>
        </w:rPr>
        <w:t xml:space="preserve">could be </w:t>
      </w:r>
      <w:r w:rsidR="003B01D8" w:rsidRPr="00530562">
        <w:rPr>
          <w:color w:val="auto"/>
        </w:rPr>
        <w:t xml:space="preserve">categorized </w:t>
      </w:r>
      <w:r w:rsidR="009047EE" w:rsidRPr="00530562">
        <w:rPr>
          <w:color w:val="auto"/>
        </w:rPr>
        <w:t>in</w:t>
      </w:r>
      <w:r w:rsidR="003B01D8" w:rsidRPr="00530562">
        <w:rPr>
          <w:color w:val="auto"/>
        </w:rPr>
        <w:t xml:space="preserve">to </w:t>
      </w:r>
      <w:r w:rsidR="00C47488" w:rsidRPr="00530562">
        <w:rPr>
          <w:color w:val="auto"/>
        </w:rPr>
        <w:t>three types like</w:t>
      </w:r>
      <w:r w:rsidR="00316501" w:rsidRPr="00530562">
        <w:rPr>
          <w:color w:val="auto"/>
        </w:rPr>
        <w:t xml:space="preserve"> </w:t>
      </w:r>
      <w:r w:rsidR="003B01D8" w:rsidRPr="00530562">
        <w:rPr>
          <w:color w:val="auto"/>
        </w:rPr>
        <w:t>Newbuilding</w:t>
      </w:r>
      <w:r w:rsidR="009047EE" w:rsidRPr="00530562">
        <w:rPr>
          <w:color w:val="auto"/>
        </w:rPr>
        <w:t>,</w:t>
      </w:r>
      <w:r w:rsidR="003B01D8" w:rsidRPr="00530562">
        <w:rPr>
          <w:color w:val="auto"/>
        </w:rPr>
        <w:t xml:space="preserve"> Conversion and Repair, and Dismantling</w:t>
      </w:r>
      <w:r w:rsidR="00FE03B2" w:rsidRPr="00530562">
        <w:rPr>
          <w:color w:val="auto"/>
        </w:rPr>
        <w:t xml:space="preserve"> </w:t>
      </w:r>
      <w:r w:rsidR="007131C6" w:rsidRPr="00530562">
        <w:rPr>
          <w:color w:val="auto"/>
        </w:rPr>
        <w:fldChar w:fldCharType="begin" w:fldLock="1"/>
      </w:r>
      <w:r w:rsidR="008F2D15" w:rsidRPr="00530562">
        <w:rPr>
          <w:color w:val="auto"/>
        </w:rPr>
        <w:instrText>ADDIN CSL_CITATION {"citationItems":[{"id":"ITEM-1","itemData":{"ISSN":"2010-0264","author":[{"dropping-particle":"","family":"Rahman","given":"Aevelina","non-dropping-particle":"","parse-names":false,"suffix":""},{"dropping-particle":"","family":"Karim","given":"Md Mashud","non-dropping-particle":"","parse-names":false,"suffix":""}],"container-title":"International Journal of Environmental Science and Development","id":"ITEM-1","issue":"11","issued":{"date-parts":[["2015"]]},"page":"838","publisher":"IACSIT Press","title":"Green shipbuilding and recycling: Issues and Challenges","type":"article-journal","volume":"6"},"uris":["http://www.mendeley.com/documents/?uuid=f15f40ef-4f4d-46c9-aa80-6c41a077985f","http://www.mendeley.com/documents/?uuid=7b03f309-cf18-4255-8d5f-4dce064042a4","http://www.mendeley.com/documents/?uuid=9e56dc16-5b5d-44b2-886a-899b9c2d7768"]}],"mendeley":{"formattedCitation":"[26]","plainTextFormattedCitation":"[26]","previouslyFormattedCitation":"[26]"},"properties":{"noteIndex":0},"schema":"https://github.com/citation-style-language/schema/raw/master/csl-citation.json"}</w:instrText>
      </w:r>
      <w:r w:rsidR="007131C6" w:rsidRPr="00530562">
        <w:rPr>
          <w:color w:val="auto"/>
        </w:rPr>
        <w:fldChar w:fldCharType="separate"/>
      </w:r>
      <w:r w:rsidR="000E1E8A" w:rsidRPr="00530562">
        <w:rPr>
          <w:color w:val="auto"/>
        </w:rPr>
        <w:t>[2</w:t>
      </w:r>
      <w:r w:rsidR="009F5681" w:rsidRPr="00530562">
        <w:rPr>
          <w:color w:val="auto"/>
        </w:rPr>
        <w:t>7</w:t>
      </w:r>
      <w:r w:rsidR="000E1E8A" w:rsidRPr="00530562">
        <w:rPr>
          <w:color w:val="auto"/>
        </w:rPr>
        <w:t>]</w:t>
      </w:r>
      <w:r w:rsidR="007131C6" w:rsidRPr="00530562">
        <w:rPr>
          <w:color w:val="auto"/>
        </w:rPr>
        <w:fldChar w:fldCharType="end"/>
      </w:r>
      <w:r w:rsidR="003B01D8" w:rsidRPr="00530562">
        <w:rPr>
          <w:color w:val="auto"/>
        </w:rPr>
        <w:t xml:space="preserve">. Shipyard operations consist of </w:t>
      </w:r>
      <w:r w:rsidR="002C0C89" w:rsidRPr="00530562">
        <w:rPr>
          <w:color w:val="auto"/>
        </w:rPr>
        <w:t xml:space="preserve">various </w:t>
      </w:r>
      <w:r w:rsidR="003B01D8" w:rsidRPr="00530562">
        <w:rPr>
          <w:color w:val="auto"/>
        </w:rPr>
        <w:t>manufacturing processes such as cutting, bending, blasting, and welding</w:t>
      </w:r>
      <w:r w:rsidR="00596C7C" w:rsidRPr="00530562">
        <w:rPr>
          <w:color w:val="auto"/>
        </w:rPr>
        <w:t xml:space="preserve"> </w:t>
      </w:r>
      <w:r w:rsidR="007131C6" w:rsidRPr="00530562">
        <w:rPr>
          <w:color w:val="auto"/>
        </w:rPr>
        <w:fldChar w:fldCharType="begin" w:fldLock="1"/>
      </w:r>
      <w:r w:rsidR="008F2D15" w:rsidRPr="00530562">
        <w:rPr>
          <w:color w:val="auto"/>
        </w:rPr>
        <w:instrText>ADDIN CSL_CITATION {"citationItems":[{"id":"ITEM-1","itemData":{"DOI":"10.2112/SI94-004.1","ISSN":"0749-0208","author":[{"dropping-particle":"","family":"Zhou","given":"Wei","non-dropping-particle":"","parse-names":false,"suffix":""},{"dropping-particle":"","family":"Wang","given":"Jun","non-dropping-particle":"","parse-names":false,"suffix":""},{"dropping-particle":"","family":"Zhu","given":"Xiao","non-dropping-particle":"","parse-names":false,"suffix":""}],"container-title":"Journal of Coastal Research","id":"ITEM-1","issue":"SI","issued":{"date-parts":[["2019","9"]]},"page":"16-20","title":"Research on Environmental Assessment Model of Shipyard Workshop Based on Green Manufacturing","type":"article-journal","volume":"94"},"uris":["http://www.mendeley.com/documents/?uuid=0661b199-7358-4e26-9b42-9821390b64e3","http://www.mendeley.com/documents/?uuid=4d830bf3-b9be-4b94-b180-1b82ef82ab44","http://www.mendeley.com/documents/?uuid=9fc8c50d-4d02-4e77-b403-c4957397db89"]}],"mendeley":{"formattedCitation":"[27]","plainTextFormattedCitation":"[27]","previouslyFormattedCitation":"[27]"},"properties":{"noteIndex":0},"schema":"https://github.com/citation-style-language/schema/raw/master/csl-citation.json"}</w:instrText>
      </w:r>
      <w:r w:rsidR="007131C6" w:rsidRPr="00530562">
        <w:rPr>
          <w:color w:val="auto"/>
        </w:rPr>
        <w:fldChar w:fldCharType="separate"/>
      </w:r>
      <w:r w:rsidR="000E1E8A" w:rsidRPr="00530562">
        <w:rPr>
          <w:color w:val="auto"/>
        </w:rPr>
        <w:t>[2</w:t>
      </w:r>
      <w:r w:rsidR="009F5681" w:rsidRPr="00530562">
        <w:rPr>
          <w:color w:val="auto"/>
        </w:rPr>
        <w:t>8</w:t>
      </w:r>
      <w:r w:rsidR="000E1E8A" w:rsidRPr="00530562">
        <w:rPr>
          <w:color w:val="auto"/>
        </w:rPr>
        <w:t>]</w:t>
      </w:r>
      <w:r w:rsidR="007131C6" w:rsidRPr="00530562">
        <w:rPr>
          <w:color w:val="auto"/>
        </w:rPr>
        <w:fldChar w:fldCharType="end"/>
      </w:r>
      <w:r w:rsidR="002C0C89" w:rsidRPr="00530562">
        <w:rPr>
          <w:color w:val="auto"/>
        </w:rPr>
        <w:t xml:space="preserve">. </w:t>
      </w:r>
      <w:r w:rsidR="007F0A65" w:rsidRPr="00530562">
        <w:rPr>
          <w:color w:val="auto"/>
        </w:rPr>
        <w:t xml:space="preserve">Moreover, considered </w:t>
      </w:r>
      <w:r w:rsidR="003B01D8" w:rsidRPr="00530562">
        <w:rPr>
          <w:color w:val="auto"/>
        </w:rPr>
        <w:t xml:space="preserve">as one of the </w:t>
      </w:r>
      <w:r w:rsidR="002C0C89" w:rsidRPr="00530562">
        <w:rPr>
          <w:color w:val="auto"/>
        </w:rPr>
        <w:t xml:space="preserve">important </w:t>
      </w:r>
      <w:r w:rsidR="003B01D8" w:rsidRPr="00530562">
        <w:rPr>
          <w:color w:val="auto"/>
        </w:rPr>
        <w:t>global industries</w:t>
      </w:r>
      <w:r w:rsidR="002C0C89" w:rsidRPr="00530562">
        <w:rPr>
          <w:color w:val="auto"/>
        </w:rPr>
        <w:t xml:space="preserve">, shipbuilding </w:t>
      </w:r>
      <w:r w:rsidR="003B01D8" w:rsidRPr="00530562">
        <w:rPr>
          <w:color w:val="auto"/>
        </w:rPr>
        <w:t xml:space="preserve">is </w:t>
      </w:r>
      <w:r w:rsidR="009047EE" w:rsidRPr="00530562">
        <w:rPr>
          <w:color w:val="auto"/>
        </w:rPr>
        <w:t xml:space="preserve">a </w:t>
      </w:r>
      <w:r w:rsidR="003B01D8" w:rsidRPr="00530562">
        <w:rPr>
          <w:color w:val="auto"/>
        </w:rPr>
        <w:t>significant energy-consuming</w:t>
      </w:r>
      <w:r w:rsidR="002C0C89" w:rsidRPr="00530562">
        <w:rPr>
          <w:color w:val="auto"/>
        </w:rPr>
        <w:t xml:space="preserve"> and</w:t>
      </w:r>
      <w:r w:rsidR="003B01D8" w:rsidRPr="00530562">
        <w:rPr>
          <w:color w:val="auto"/>
        </w:rPr>
        <w:t xml:space="preserve"> polluting industry and </w:t>
      </w:r>
      <w:r w:rsidR="002C0C89" w:rsidRPr="00530562">
        <w:rPr>
          <w:color w:val="auto"/>
        </w:rPr>
        <w:t>releases</w:t>
      </w:r>
      <w:r w:rsidR="003B01D8" w:rsidRPr="00530562">
        <w:rPr>
          <w:color w:val="auto"/>
        </w:rPr>
        <w:t xml:space="preserve"> a substantial CO</w:t>
      </w:r>
      <w:r w:rsidR="003B01D8" w:rsidRPr="00530562">
        <w:rPr>
          <w:color w:val="auto"/>
          <w:vertAlign w:val="subscript"/>
        </w:rPr>
        <w:t xml:space="preserve">2 </w:t>
      </w:r>
      <w:r w:rsidR="003B01D8" w:rsidRPr="00530562">
        <w:rPr>
          <w:color w:val="auto"/>
        </w:rPr>
        <w:t xml:space="preserve">(4% of ships’ life cycle emission), as well as air pollutants such as CO (29% of ships’ life cycle emission </w:t>
      </w:r>
      <w:r w:rsidR="006112A5" w:rsidRPr="00530562">
        <w:rPr>
          <w:color w:val="auto"/>
        </w:rPr>
        <w:fldChar w:fldCharType="begin" w:fldLock="1"/>
      </w:r>
      <w:r w:rsidR="008F2D15" w:rsidRPr="00530562">
        <w:rPr>
          <w:color w:val="auto"/>
        </w:rPr>
        <w:instrText>ADDIN CSL_CITATION {"citationItems":[{"id":"ITEM-1","itemData":{"author":[{"dropping-particle":"","family":"Chatzinikolaou","given":"Stefanos D","non-dropping-particle":"","parse-names":false,"suffix":""},{"dropping-particle":"","family":"Ventikos","given":"Nikolaos P","non-dropping-particle":"","parse-names":false,"suffix":""}],"container-title":"2nd International Symposium on Naval Architecture and Maritime, Istanbul, Turkey","id":"ITEM-1","issued":{"date-parts":[["2014"]]},"title":"Applications of life cycle assessment in shipping","type":"paper-conference"},"uris":["http://www.mendeley.com/documents/?uuid=10e64c8a-3f16-42cf-9148-95f12c3d254f","http://www.mendeley.com/documents/?uuid=4d7c363e-75eb-461e-9ab0-527f61b85434","http://www.mendeley.com/documents/?uuid=933709e5-b12d-4a24-9a4e-869cc6441efe"]}],"mendeley":{"formattedCitation":"[6]","plainTextFormattedCitation":"[6]","previouslyFormattedCitation":"[6]"},"properties":{"noteIndex":0},"schema":"https://github.com/citation-style-language/schema/raw/master/csl-citation.json"}</w:instrText>
      </w:r>
      <w:r w:rsidR="006112A5" w:rsidRPr="00530562">
        <w:rPr>
          <w:color w:val="auto"/>
        </w:rPr>
        <w:fldChar w:fldCharType="separate"/>
      </w:r>
      <w:r w:rsidR="002245D3" w:rsidRPr="00530562">
        <w:rPr>
          <w:color w:val="auto"/>
        </w:rPr>
        <w:t>[6]</w:t>
      </w:r>
      <w:r w:rsidR="006112A5" w:rsidRPr="00530562">
        <w:rPr>
          <w:color w:val="auto"/>
        </w:rPr>
        <w:fldChar w:fldCharType="end"/>
      </w:r>
      <w:r w:rsidR="006723FC" w:rsidRPr="00530562">
        <w:rPr>
          <w:color w:val="auto"/>
        </w:rPr>
        <w:t>)</w:t>
      </w:r>
      <w:r w:rsidR="003B01D8" w:rsidRPr="00530562">
        <w:rPr>
          <w:color w:val="auto"/>
        </w:rPr>
        <w:t xml:space="preserve">, SOx and NOx footprint on the environment </w:t>
      </w:r>
      <w:r w:rsidR="006112A5" w:rsidRPr="00530562">
        <w:rPr>
          <w:color w:val="auto"/>
        </w:rPr>
        <w:fldChar w:fldCharType="begin" w:fldLock="1"/>
      </w:r>
      <w:r w:rsidR="008F2D15" w:rsidRPr="00530562">
        <w:rPr>
          <w:color w:val="auto"/>
        </w:rPr>
        <w:instrText>ADDIN CSL_CITATION {"citationItems":[{"id":"ITEM-1","itemData":{"DOI":"10.3390/en10050610","ISSN":"1996-1073","author":[{"dropping-particle":"","family":"Ang","given":"Joo","non-dropping-particle":"","parse-names":false,"suffix":""},{"dropping-particle":"","family":"Goh","given":"Cindy","non-dropping-particle":"","parse-names":false,"suffix":""},{"dropping-particle":"","family":"Saldivar","given":"Alfredo","non-dropping-particle":"","parse-names":false,"suffix":""},{"dropping-particle":"","family":"Li","given":"Yun","non-dropping-particle":"","parse-names":false,"suffix":""}],"container-title":"Energies","id":"ITEM-1","issue":"5","issued":{"date-parts":[["2017","4"]]},"page":"610","title":"Energy-Efficient Through-Life Smart Design, Manufacturing and Operation of Ships in an Industry 4.0 Environment","type":"article-journal","volume":"10"},"uris":["http://www.mendeley.com/documents/?uuid=8ac6fc45-603a-4035-a6ac-47ecd4c28d90","http://www.mendeley.com/documents/?uuid=f6124cb3-31b4-4206-ae68-c9878050178b","http://www.mendeley.com/documents/?uuid=1debb2e3-7f8f-4b77-af0e-29ab237acf8c"]}],"mendeley":{"formattedCitation":"[7]","plainTextFormattedCitation":"[7]","previouslyFormattedCitation":"[7]"},"properties":{"noteIndex":0},"schema":"https://github.com/citation-style-language/schema/raw/master/csl-citation.json"}</w:instrText>
      </w:r>
      <w:r w:rsidR="006112A5" w:rsidRPr="00530562">
        <w:rPr>
          <w:color w:val="auto"/>
        </w:rPr>
        <w:fldChar w:fldCharType="separate"/>
      </w:r>
      <w:r w:rsidR="002245D3" w:rsidRPr="00530562">
        <w:rPr>
          <w:color w:val="auto"/>
        </w:rPr>
        <w:t>[7]</w:t>
      </w:r>
      <w:r w:rsidR="006112A5" w:rsidRPr="00530562">
        <w:rPr>
          <w:color w:val="auto"/>
        </w:rPr>
        <w:fldChar w:fldCharType="end"/>
      </w:r>
      <w:r w:rsidR="003B01D8" w:rsidRPr="00530562">
        <w:rPr>
          <w:color w:val="auto"/>
        </w:rPr>
        <w:t>. The total amount of ships’ life cycle CO</w:t>
      </w:r>
      <w:r w:rsidR="003B01D8" w:rsidRPr="00530562">
        <w:rPr>
          <w:color w:val="auto"/>
          <w:vertAlign w:val="subscript"/>
        </w:rPr>
        <w:t xml:space="preserve">2 </w:t>
      </w:r>
      <w:r w:rsidR="003B01D8" w:rsidRPr="00530562">
        <w:rPr>
          <w:color w:val="auto"/>
        </w:rPr>
        <w:t>emission in building, maintenance</w:t>
      </w:r>
      <w:r w:rsidR="009047EE" w:rsidRPr="00530562">
        <w:rPr>
          <w:color w:val="auto"/>
        </w:rPr>
        <w:t>,</w:t>
      </w:r>
      <w:r w:rsidR="003B01D8" w:rsidRPr="00530562">
        <w:rPr>
          <w:color w:val="auto"/>
        </w:rPr>
        <w:t xml:space="preserve"> and dismantling stages is higher than the ports’ contribution with around 2% </w:t>
      </w:r>
      <w:r w:rsidR="006112A5" w:rsidRPr="00530562">
        <w:rPr>
          <w:color w:val="auto"/>
        </w:rPr>
        <w:fldChar w:fldCharType="begin" w:fldLock="1"/>
      </w:r>
      <w:r w:rsidR="008F2D15" w:rsidRPr="00530562">
        <w:rPr>
          <w:color w:val="auto"/>
        </w:rPr>
        <w:instrText>ADDIN CSL_CITATION {"citationItems":[{"id":"ITEM-1","itemData":{"abstract":"Shipping emissions in ports are substantial, accounting for 18 million tonnes of CO2 emissions, 0.4 million tonnes of NOx, 0.2 million of SOx and 0.03 million tonnes of PM10 in 2011. Around 85% of emissions come from containerships and tankers. Containerships have short port stays, but high emissions during these stays. Most of CO2 emissions in ports from shipping are in Asia and Europe (58%), but this share is low compared to their share of port calls (70%). European ports have much less emissions of SOx (5%) and PM (7%) than their share of port calls (22%), which can be explained by the EU regulation to use low sulphur fuels at berth. The ports with the largest absolute emission levels due to shipping are Singapore, Hong Kong (China), Tianjin (China) and Port Klang (Malaysia). The distribution of shipping emissions in ports is skewed: the ten ports with largest emissions represent 19% of total CO2 emissions in ports and 22% of SOx emissions. The port with the lowest relative CO2 emissions (emissions per ship call) is Kitakyushu (Japan); the port of Kyllini (Greece) has the lowest SOx emissions. Other ports with low relative emissions come from Japan, Greece, UK, US and Sweden. Shipping emissions have considerable external costs in ports: almost EUR 12 billion per year in the 50 largest ports in the OECD for NOx, SOx and PM emissions, the emissions most directly relevant to local populations. Approximately 230 million people are directly exposed to the emissions in the top 100 world ports in terms of shipping emissions.","author":[{"dropping-particle":"","family":"Merk","given":"Olaf","non-dropping-particle":"","parse-names":false,"suffix":""}],"container-title":"The international Transport Forum's Discussion paper","id":"ITEM-1","issued":{"date-parts":[["2014"]]},"title":"Shipping Emissions in Ports","type":"article-journal"},"uris":["http://www.mendeley.com/documents/?uuid=f079c329-7581-44b9-896d-6a8a0f501596"]}],"mendeley":{"formattedCitation":"[18]","plainTextFormattedCitation":"[18]","previouslyFormattedCitation":"[18]"},"properties":{"noteIndex":0},"schema":"https://github.com/citation-style-language/schema/raw/master/csl-citation.json"}</w:instrText>
      </w:r>
      <w:r w:rsidR="006112A5" w:rsidRPr="00530562">
        <w:rPr>
          <w:color w:val="auto"/>
        </w:rPr>
        <w:fldChar w:fldCharType="separate"/>
      </w:r>
      <w:r w:rsidR="000E1E8A" w:rsidRPr="00530562">
        <w:rPr>
          <w:color w:val="auto"/>
        </w:rPr>
        <w:t>[1</w:t>
      </w:r>
      <w:r w:rsidR="009F5681" w:rsidRPr="00530562">
        <w:rPr>
          <w:color w:val="auto"/>
        </w:rPr>
        <w:t>9</w:t>
      </w:r>
      <w:r w:rsidR="000E1E8A" w:rsidRPr="00530562">
        <w:rPr>
          <w:color w:val="auto"/>
        </w:rPr>
        <w:t>]</w:t>
      </w:r>
      <w:r w:rsidR="006112A5" w:rsidRPr="00530562">
        <w:rPr>
          <w:color w:val="auto"/>
        </w:rPr>
        <w:fldChar w:fldCharType="end"/>
      </w:r>
      <w:r w:rsidR="003B01D8" w:rsidRPr="00530562">
        <w:rPr>
          <w:color w:val="auto"/>
        </w:rPr>
        <w:t xml:space="preserve"> of operational CO</w:t>
      </w:r>
      <w:r w:rsidR="003B01D8" w:rsidRPr="00530562">
        <w:rPr>
          <w:color w:val="auto"/>
          <w:vertAlign w:val="subscript"/>
        </w:rPr>
        <w:t>2</w:t>
      </w:r>
      <w:r w:rsidR="003B01D8" w:rsidRPr="00530562">
        <w:rPr>
          <w:color w:val="auto"/>
        </w:rPr>
        <w:t xml:space="preserve"> emissions.</w:t>
      </w:r>
      <w:bookmarkStart w:id="11" w:name="_Hlk72097218"/>
      <w:bookmarkEnd w:id="10"/>
    </w:p>
    <w:p w14:paraId="59BF2E99" w14:textId="79A9B861" w:rsidR="009A3777" w:rsidRPr="00530562" w:rsidRDefault="003B01D8" w:rsidP="00663962">
      <w:pPr>
        <w:spacing w:line="360" w:lineRule="auto"/>
        <w:jc w:val="both"/>
        <w:rPr>
          <w:color w:val="auto"/>
        </w:rPr>
      </w:pPr>
      <w:r w:rsidRPr="00530562">
        <w:rPr>
          <w:color w:val="auto"/>
        </w:rPr>
        <w:lastRenderedPageBreak/>
        <w:t xml:space="preserve">There is a big gap between East Asian shipbuilding companies and European ones in manufacturing ships </w:t>
      </w:r>
      <w:r w:rsidR="006112A5" w:rsidRPr="00530562">
        <w:rPr>
          <w:color w:val="auto"/>
        </w:rPr>
        <w:fldChar w:fldCharType="begin" w:fldLock="1"/>
      </w:r>
      <w:r w:rsidR="008F2D15" w:rsidRPr="00530562">
        <w:rPr>
          <w:color w:val="auto"/>
        </w:rPr>
        <w:instrText>ADDIN CSL_CITATION {"citationItems":[{"id":"ITEM-1","itemData":{"ISSN":"1598-8902","author":[{"dropping-particle":"","family":"Parc","given":"Jimmyn","non-dropping-particle":"","parse-names":false,"suffix":""},{"dropping-particle":"","family":"Normand","given":"Marc","non-dropping-particle":"","parse-names":false,"suffix":""}],"container-title":"Asia-Pacific Journal of EU Studies","id":"ITEM-1","issue":"1","issued":{"date-parts":[["2016"]]},"page":"73-92","publisher":"</w:instrText>
      </w:r>
      <w:r w:rsidR="008F2D15" w:rsidRPr="00530562">
        <w:rPr>
          <w:rFonts w:eastAsia="Malgun Gothic"/>
          <w:color w:val="auto"/>
        </w:rPr>
        <w:instrText>한국</w:instrText>
      </w:r>
      <w:r w:rsidR="008F2D15" w:rsidRPr="00530562">
        <w:rPr>
          <w:color w:val="auto"/>
        </w:rPr>
        <w:instrText xml:space="preserve"> EU </w:instrText>
      </w:r>
      <w:r w:rsidR="008F2D15" w:rsidRPr="00530562">
        <w:rPr>
          <w:rFonts w:eastAsia="Malgun Gothic"/>
          <w:color w:val="auto"/>
        </w:rPr>
        <w:instrText>학회</w:instrText>
      </w:r>
      <w:r w:rsidR="008F2D15" w:rsidRPr="00530562">
        <w:rPr>
          <w:color w:val="auto"/>
        </w:rPr>
        <w:instrText>","title":"Enhancing the Competitiveness of the European Shipbuilding Industry: A Critical Review of its Industrial Policies","type":"article-journal","volume":"14"},"uris":["http://www.mendeley.com/documents/?uuid=e2cce27b-2e71-4512-8301-58d2333647af","http://www.mendeley.com/documents/?uuid=2939ff8c-6fa3-454e-82f9-5a84ef07b565","http://www.mendeley.com/documents/?uuid=e1470aad-d8e7-4d88-abb3-66cb36d8c704"]}],"mendeley":{"formattedCitation":"[28]","plainTextFormattedCitation":"[28]","previouslyFormattedCitation":"[28]"},"properties":{"noteIndex":0},"schema":"https://github.com/citation-style-language/schema/raw/master/csl-citation.json"}</w:instrText>
      </w:r>
      <w:r w:rsidR="006112A5" w:rsidRPr="00530562">
        <w:rPr>
          <w:color w:val="auto"/>
        </w:rPr>
        <w:fldChar w:fldCharType="separate"/>
      </w:r>
      <w:r w:rsidR="000E1E8A" w:rsidRPr="00530562">
        <w:rPr>
          <w:color w:val="auto"/>
        </w:rPr>
        <w:t>[2</w:t>
      </w:r>
      <w:r w:rsidR="009F5681" w:rsidRPr="00530562">
        <w:rPr>
          <w:color w:val="auto"/>
        </w:rPr>
        <w:t>9</w:t>
      </w:r>
      <w:r w:rsidR="000E1E8A" w:rsidRPr="00530562">
        <w:rPr>
          <w:color w:val="auto"/>
        </w:rPr>
        <w:t>]</w:t>
      </w:r>
      <w:r w:rsidR="006112A5" w:rsidRPr="00530562">
        <w:rPr>
          <w:color w:val="auto"/>
        </w:rPr>
        <w:fldChar w:fldCharType="end"/>
      </w:r>
      <w:r w:rsidR="006112A5" w:rsidRPr="00530562">
        <w:rPr>
          <w:color w:val="auto"/>
        </w:rPr>
        <w:fldChar w:fldCharType="begin" w:fldLock="1"/>
      </w:r>
      <w:r w:rsidR="008F2D15" w:rsidRPr="00530562">
        <w:rPr>
          <w:color w:val="auto"/>
        </w:rPr>
        <w:instrText>ADDIN CSL_CITATION {"citationItems":[{"id":"ITEM-1","itemData":{"DOI":"10.1080/09537287.2020.1837940","ISSN":"0953-7287","author":[{"dropping-particle":"","family":"Strandhagen","given":"Jo Wessel","non-dropping-particle":"","parse-names":false,"suffix":""},{"dropping-particle":"","family":"Buer","given":"Sven-Vegard","non-dropping-particle":"","parse-names":false,"suffix":""},{"dropping-particle":"","family":"Semini","given":"Marco","non-dropping-particle":"","parse-names":false,"suffix":""},{"dropping-particle":"","family":"Alfnes","given":"Erlend","non-dropping-particle":"","parse-names":false,"suffix":""},{"dropping-particle":"","family":"Strandhagen","given":"Jan Ola","non-dropping-particle":"","parse-names":false,"suffix":""}],"container-title":"Production Planning &amp; Control","id":"ITEM-1","issued":{"date-parts":[["2020","10"]]},"page":"1-16","title":"Sustainability challenges and how Industry 4.0 technologies can address them: a case study of a shipbuilding supply chain","type":"article-journal"},"uris":["http://www.mendeley.com/documents/?uuid=aeb19897-e6d1-4d7f-9fd5-8c4d7001455f","http://www.mendeley.com/documents/?uuid=4482cbb9-8209-426b-abed-bfed1a91605f","http://www.mendeley.com/documents/?uuid=5ccb3c29-bf0a-4ee5-b73c-06b061ca7418"]}],"mendeley":{"formattedCitation":"[29]","plainTextFormattedCitation":"[29]","previouslyFormattedCitation":"[29]"},"properties":{"noteIndex":0},"schema":"https://github.com/citation-style-language/schema/raw/master/csl-citation.json"}</w:instrText>
      </w:r>
      <w:r w:rsidR="006112A5" w:rsidRPr="00530562">
        <w:rPr>
          <w:color w:val="auto"/>
        </w:rPr>
        <w:fldChar w:fldCharType="separate"/>
      </w:r>
      <w:r w:rsidR="009F5681" w:rsidRPr="00530562">
        <w:rPr>
          <w:color w:val="auto"/>
        </w:rPr>
        <w:t>[30</w:t>
      </w:r>
      <w:r w:rsidR="000E1E8A" w:rsidRPr="00530562">
        <w:rPr>
          <w:color w:val="auto"/>
        </w:rPr>
        <w:t>]</w:t>
      </w:r>
      <w:r w:rsidR="006112A5" w:rsidRPr="00530562">
        <w:rPr>
          <w:color w:val="auto"/>
        </w:rPr>
        <w:fldChar w:fldCharType="end"/>
      </w:r>
      <w:r w:rsidRPr="00530562">
        <w:rPr>
          <w:color w:val="auto"/>
        </w:rPr>
        <w:t xml:space="preserve">. Based on Clarkson’s report, while 20 top shipbuilders companies could deliver a vessel per day (365) with </w:t>
      </w:r>
      <w:r w:rsidR="009047EE" w:rsidRPr="00530562">
        <w:rPr>
          <w:color w:val="auto"/>
        </w:rPr>
        <w:t xml:space="preserve">a </w:t>
      </w:r>
      <w:r w:rsidRPr="00530562">
        <w:rPr>
          <w:color w:val="auto"/>
        </w:rPr>
        <w:t xml:space="preserve">total 14,598 </w:t>
      </w:r>
      <w:r w:rsidR="00046489" w:rsidRPr="00530562">
        <w:rPr>
          <w:color w:val="auto"/>
        </w:rPr>
        <w:t xml:space="preserve">K </w:t>
      </w:r>
      <w:r w:rsidRPr="00530562">
        <w:rPr>
          <w:color w:val="auto"/>
        </w:rPr>
        <w:t>Compensated Gross Tonnage (</w:t>
      </w:r>
      <w:r w:rsidR="00046489" w:rsidRPr="00530562">
        <w:rPr>
          <w:color w:val="auto"/>
        </w:rPr>
        <w:t>K</w:t>
      </w:r>
      <w:r w:rsidRPr="00530562">
        <w:rPr>
          <w:color w:val="auto"/>
        </w:rPr>
        <w:t xml:space="preserve">CGT) in 2019, the European shipbuilder companies contribution was only 10 (1,400 </w:t>
      </w:r>
      <w:r w:rsidR="00046489" w:rsidRPr="00530562">
        <w:rPr>
          <w:color w:val="auto"/>
        </w:rPr>
        <w:t>K</w:t>
      </w:r>
      <w:r w:rsidRPr="00530562">
        <w:rPr>
          <w:color w:val="auto"/>
        </w:rPr>
        <w:t>CGT) vessels</w:t>
      </w:r>
      <w:r w:rsidR="009047EE" w:rsidRPr="00530562">
        <w:rPr>
          <w:color w:val="auto"/>
        </w:rPr>
        <w:t>,</w:t>
      </w:r>
      <w:r w:rsidRPr="00530562">
        <w:rPr>
          <w:color w:val="auto"/>
        </w:rPr>
        <w:t xml:space="preserve"> and the Asian ones delivered 355 (13,198 </w:t>
      </w:r>
      <w:r w:rsidR="00046489" w:rsidRPr="00530562">
        <w:rPr>
          <w:color w:val="auto"/>
        </w:rPr>
        <w:t>K</w:t>
      </w:r>
      <w:r w:rsidRPr="00530562">
        <w:rPr>
          <w:color w:val="auto"/>
        </w:rPr>
        <w:t xml:space="preserve">CGT) vessels in the same year. Meanwhile, after China, South Korea, and Japan with a contribution of 57.7 m. CGT (2,309 vessels) order book in 2020, five European countries of Italy, Germany, France, Finland, and Russia are placed in fourth to eight ranks with only 10.7 m. CGT (96 vessels). To fill the gap and maintain competitiveness is crucial that European shipbuilding companies consider innovation and sustainability measures such as energy efficiency, life cycle oriented and green products perspectives in their portfolio. Moreover, there is a great emphasis that the industry considers Life Cycle Assessment regarding their environmental footprint from “cradle to grave” with the integration of “Green” and “Safe” products </w:t>
      </w:r>
      <w:r w:rsidR="0042389C" w:rsidRPr="00530562">
        <w:rPr>
          <w:color w:val="auto"/>
        </w:rPr>
        <w:fldChar w:fldCharType="begin" w:fldLock="1"/>
      </w:r>
      <w:r w:rsidR="008F2D15" w:rsidRPr="00530562">
        <w:rPr>
          <w:color w:val="auto"/>
        </w:rPr>
        <w:instrText>ADDIN CSL_CITATION {"citationItems":[{"id":"ITEM-1","itemData":{"author":[{"dropping-particle":"","family":"European Comission (EC)","given":"","non-dropping-particle":"","parse-names":false,"suffix":""}],"id":"ITEM-1","issued":{"date-parts":[["2013"]]},"title":"LeaderSHIP 2020 and Related Policies","type":"webpage"},"uris":["http://www.mendeley.com/documents/?uuid=15962d05-d7fa-4617-8923-cd1a1f4f8933","http://www.mendeley.com/documents/?uuid=10ab972b-67aa-4675-ba8c-00a3de617401","http://www.mendeley.com/documents/?uuid=66eff527-6af7-4a78-b82f-68f8f13a762b"]}],"mendeley":{"formattedCitation":"[30]","plainTextFormattedCitation":"[30]","previouslyFormattedCitation":"[30]"},"properties":{"noteIndex":0},"schema":"https://github.com/citation-style-language/schema/raw/master/csl-citation.json"}</w:instrText>
      </w:r>
      <w:r w:rsidR="0042389C" w:rsidRPr="00530562">
        <w:rPr>
          <w:color w:val="auto"/>
        </w:rPr>
        <w:fldChar w:fldCharType="separate"/>
      </w:r>
      <w:r w:rsidR="000E1E8A" w:rsidRPr="00530562">
        <w:rPr>
          <w:color w:val="auto"/>
        </w:rPr>
        <w:t>[3</w:t>
      </w:r>
      <w:r w:rsidR="009F5681" w:rsidRPr="00530562">
        <w:rPr>
          <w:color w:val="auto"/>
        </w:rPr>
        <w:t>1</w:t>
      </w:r>
      <w:r w:rsidR="000E1E8A" w:rsidRPr="00530562">
        <w:rPr>
          <w:color w:val="auto"/>
        </w:rPr>
        <w:t>]</w:t>
      </w:r>
      <w:r w:rsidR="0042389C" w:rsidRPr="00530562">
        <w:rPr>
          <w:color w:val="auto"/>
        </w:rPr>
        <w:fldChar w:fldCharType="end"/>
      </w:r>
      <w:r w:rsidR="00321A5E" w:rsidRPr="00530562">
        <w:rPr>
          <w:color w:val="auto"/>
        </w:rPr>
        <w:t>.</w:t>
      </w:r>
      <w:bookmarkStart w:id="12" w:name="_Hlk72097241"/>
      <w:bookmarkEnd w:id="11"/>
      <w:r w:rsidR="009A3777" w:rsidRPr="00530562">
        <w:rPr>
          <w:color w:val="auto"/>
          <w:lang w:val="vi-VN"/>
        </w:rPr>
        <w:t xml:space="preserve"> </w:t>
      </w:r>
      <w:r w:rsidR="00847F8F" w:rsidRPr="00530562">
        <w:rPr>
          <w:color w:val="auto"/>
        </w:rPr>
        <w:t xml:space="preserve">Despite </w:t>
      </w:r>
      <w:r w:rsidRPr="00530562">
        <w:rPr>
          <w:color w:val="auto"/>
        </w:rPr>
        <w:t xml:space="preserve">some </w:t>
      </w:r>
      <w:r w:rsidR="001332C7" w:rsidRPr="00530562">
        <w:rPr>
          <w:color w:val="auto"/>
        </w:rPr>
        <w:t xml:space="preserve">large </w:t>
      </w:r>
      <w:r w:rsidRPr="00530562">
        <w:rPr>
          <w:color w:val="auto"/>
        </w:rPr>
        <w:t xml:space="preserve">shipyards </w:t>
      </w:r>
      <w:r w:rsidR="00847F8F" w:rsidRPr="00530562">
        <w:rPr>
          <w:color w:val="auto"/>
        </w:rPr>
        <w:t>are heading to</w:t>
      </w:r>
      <w:r w:rsidR="007F0A65" w:rsidRPr="00530562">
        <w:rPr>
          <w:color w:val="auto"/>
        </w:rPr>
        <w:t>ward</w:t>
      </w:r>
      <w:r w:rsidR="00847F8F" w:rsidRPr="00530562">
        <w:rPr>
          <w:color w:val="auto"/>
        </w:rPr>
        <w:t xml:space="preserve"> </w:t>
      </w:r>
      <w:r w:rsidRPr="00530562">
        <w:rPr>
          <w:color w:val="auto"/>
        </w:rPr>
        <w:t xml:space="preserve">sustainable development </w:t>
      </w:r>
      <w:r w:rsidR="00847F8F" w:rsidRPr="00530562">
        <w:rPr>
          <w:color w:val="auto"/>
        </w:rPr>
        <w:t xml:space="preserve">by </w:t>
      </w:r>
      <w:r w:rsidRPr="00530562">
        <w:rPr>
          <w:color w:val="auto"/>
        </w:rPr>
        <w:t>reduc</w:t>
      </w:r>
      <w:r w:rsidR="00847F8F" w:rsidRPr="00530562">
        <w:rPr>
          <w:color w:val="auto"/>
        </w:rPr>
        <w:t>ing</w:t>
      </w:r>
      <w:r w:rsidRPr="00530562">
        <w:rPr>
          <w:color w:val="auto"/>
        </w:rPr>
        <w:t xml:space="preserve"> their footprint on the environment</w:t>
      </w:r>
      <w:r w:rsidR="001462CC" w:rsidRPr="00530562">
        <w:rPr>
          <w:color w:val="auto"/>
        </w:rPr>
        <w:t xml:space="preserve"> </w:t>
      </w:r>
      <w:r w:rsidR="001462CC" w:rsidRPr="00530562">
        <w:rPr>
          <w:color w:val="auto"/>
        </w:rPr>
        <w:fldChar w:fldCharType="begin" w:fldLock="1"/>
      </w:r>
      <w:r w:rsidR="001462CC" w:rsidRPr="00530562">
        <w:rPr>
          <w:color w:val="auto"/>
        </w:rPr>
        <w:instrText>ADDIN CSL_CITATION {"citationItems":[{"id":"ITEM-1","itemData":{"author":[{"dropping-particle":"","family":"Janson","given":"Daniel I","non-dropping-particle":"","parse-names":false,"suffix":""}],"id":"ITEM-1","issued":{"date-parts":[["2016"]]},"publisher":"Construction Management and Engineering, Faculty of Engineering Technology, University of Twente","title":"The development of a green shipyard concept","type":"thesis"},"uris":["http://www.mendeley.com/documents/?uuid=970c5340-fd21-4e96-b1e5-be385e3fcf58","http://www.mendeley.com/documents/?uuid=e8c30699-5c56-4ea0-ba45-0e1fd820a0e5","http://www.mendeley.com/documents/?uuid=d424edaa-9f9d-461b-9993-45deb7599151"]}],"mendeley":{"formattedCitation":"[31]","plainTextFormattedCitation":"[31]","previouslyFormattedCitation":"[31]"},"properties":{"noteIndex":0},"schema":"https://github.com/citation-style-language/schema/raw/master/csl-citation.json"}</w:instrText>
      </w:r>
      <w:r w:rsidR="001462CC" w:rsidRPr="00530562">
        <w:rPr>
          <w:color w:val="auto"/>
        </w:rPr>
        <w:fldChar w:fldCharType="separate"/>
      </w:r>
      <w:r w:rsidR="001462CC" w:rsidRPr="00530562">
        <w:rPr>
          <w:color w:val="auto"/>
        </w:rPr>
        <w:t>[3</w:t>
      </w:r>
      <w:r w:rsidR="009F5681" w:rsidRPr="00530562">
        <w:rPr>
          <w:color w:val="auto"/>
        </w:rPr>
        <w:t>2</w:t>
      </w:r>
      <w:r w:rsidR="001462CC" w:rsidRPr="00530562">
        <w:rPr>
          <w:color w:val="auto"/>
        </w:rPr>
        <w:t>]</w:t>
      </w:r>
      <w:r w:rsidR="001462CC" w:rsidRPr="00530562">
        <w:rPr>
          <w:color w:val="auto"/>
        </w:rPr>
        <w:fldChar w:fldCharType="end"/>
      </w:r>
      <w:r w:rsidRPr="00530562">
        <w:rPr>
          <w:color w:val="auto"/>
        </w:rPr>
        <w:t xml:space="preserve">, </w:t>
      </w:r>
      <w:r w:rsidR="00847F8F" w:rsidRPr="00530562">
        <w:rPr>
          <w:color w:val="auto"/>
        </w:rPr>
        <w:t xml:space="preserve">a large number of </w:t>
      </w:r>
      <w:r w:rsidRPr="00530562">
        <w:rPr>
          <w:color w:val="auto"/>
        </w:rPr>
        <w:t>shipyards especially smaller ones as Small and Medium-sized Enterprises (SMEs) have not taken appropriate actions accordingly</w:t>
      </w:r>
      <w:r w:rsidR="00BF7A3D" w:rsidRPr="00530562">
        <w:rPr>
          <w:color w:val="auto"/>
        </w:rPr>
        <w:t xml:space="preserve"> </w:t>
      </w:r>
      <w:r w:rsidR="001E0489" w:rsidRPr="00530562">
        <w:rPr>
          <w:color w:val="auto"/>
        </w:rPr>
        <w:fldChar w:fldCharType="begin" w:fldLock="1"/>
      </w:r>
      <w:r w:rsidR="008F2D15" w:rsidRPr="00530562">
        <w:rPr>
          <w:color w:val="auto"/>
        </w:rPr>
        <w:instrText>ADDIN CSL_CITATION {"citationItems":[{"id":"ITEM-1","itemData":{"ISBN":"1447141628","author":[{"dropping-particle":"","family":"Thollander","given":"Patrik","non-dropping-particle":"","parse-names":false,"suffix":""},{"dropping-particle":"","family":"Palm","given":"Jenny","non-dropping-particle":"","parse-names":false,"suffix":""}],"id":"ITEM-1","issued":{"date-parts":[["2012"]]},"publisher":"Springer Science &amp; Business Media","title":"Improving energy efficiency in industrial energy systems: An interdisciplinary perspective on barriers, energy audits, energy management, policies, and programs","type":"book"},"uris":["http://www.mendeley.com/documents/?uuid=32735cf6-92bc-4ceb-a452-822acf306207","http://www.mendeley.com/documents/?uuid=c4629d0d-cfe5-4b3f-999e-6e0c5da5cf74","http://www.mendeley.com/documents/?uuid=8a95f506-159f-4435-983b-9bb52f0927a6"]}],"mendeley":{"formattedCitation":"[32]","plainTextFormattedCitation":"[32]","previouslyFormattedCitation":"[32]"},"properties":{"noteIndex":0},"schema":"https://github.com/citation-style-language/schema/raw/master/csl-citation.json"}</w:instrText>
      </w:r>
      <w:r w:rsidR="001E0489" w:rsidRPr="00530562">
        <w:rPr>
          <w:color w:val="auto"/>
        </w:rPr>
        <w:fldChar w:fldCharType="separate"/>
      </w:r>
      <w:r w:rsidR="000E1E8A" w:rsidRPr="00530562">
        <w:rPr>
          <w:color w:val="auto"/>
        </w:rPr>
        <w:t>[3</w:t>
      </w:r>
      <w:r w:rsidR="009F5681" w:rsidRPr="00530562">
        <w:rPr>
          <w:color w:val="auto"/>
        </w:rPr>
        <w:t>3</w:t>
      </w:r>
      <w:r w:rsidR="000E1E8A" w:rsidRPr="00530562">
        <w:rPr>
          <w:color w:val="auto"/>
        </w:rPr>
        <w:t>]</w:t>
      </w:r>
      <w:r w:rsidR="001E0489" w:rsidRPr="00530562">
        <w:rPr>
          <w:color w:val="auto"/>
        </w:rPr>
        <w:fldChar w:fldCharType="end"/>
      </w:r>
      <w:r w:rsidRPr="00530562">
        <w:rPr>
          <w:color w:val="auto"/>
        </w:rPr>
        <w:t xml:space="preserve">. As such a gap exists especially </w:t>
      </w:r>
      <w:r w:rsidR="00847F8F" w:rsidRPr="00530562">
        <w:rPr>
          <w:color w:val="auto"/>
        </w:rPr>
        <w:t>relating to</w:t>
      </w:r>
      <w:r w:rsidR="007F0A65" w:rsidRPr="00530562">
        <w:rPr>
          <w:color w:val="auto"/>
        </w:rPr>
        <w:t xml:space="preserve"> </w:t>
      </w:r>
      <w:r w:rsidRPr="00530562">
        <w:rPr>
          <w:color w:val="auto"/>
        </w:rPr>
        <w:t xml:space="preserve">SME shipyards, </w:t>
      </w:r>
      <w:r w:rsidR="00701846" w:rsidRPr="00530562">
        <w:rPr>
          <w:color w:val="auto"/>
        </w:rPr>
        <w:t xml:space="preserve">an institutional report </w:t>
      </w:r>
      <w:r w:rsidR="00E31AF6" w:rsidRPr="00530562">
        <w:rPr>
          <w:color w:val="auto"/>
        </w:rPr>
        <w:t xml:space="preserve">has </w:t>
      </w:r>
      <w:r w:rsidR="0045746A" w:rsidRPr="00530562">
        <w:rPr>
          <w:color w:val="auto"/>
        </w:rPr>
        <w:t>emphasize</w:t>
      </w:r>
      <w:r w:rsidR="00E31AF6" w:rsidRPr="00530562">
        <w:rPr>
          <w:color w:val="auto"/>
        </w:rPr>
        <w:t>d</w:t>
      </w:r>
      <w:r w:rsidR="0045746A" w:rsidRPr="00530562">
        <w:rPr>
          <w:color w:val="auto"/>
        </w:rPr>
        <w:t xml:space="preserve"> </w:t>
      </w:r>
      <w:r w:rsidRPr="00530562">
        <w:rPr>
          <w:color w:val="auto"/>
        </w:rPr>
        <w:t>industrial products with low or zero</w:t>
      </w:r>
      <w:r w:rsidR="00E31AF6" w:rsidRPr="00530562">
        <w:rPr>
          <w:color w:val="auto"/>
        </w:rPr>
        <w:t>-</w:t>
      </w:r>
      <w:r w:rsidRPr="00530562">
        <w:rPr>
          <w:color w:val="auto"/>
        </w:rPr>
        <w:t>carbon emission proces</w:t>
      </w:r>
      <w:r w:rsidR="007F0A65" w:rsidRPr="00530562">
        <w:rPr>
          <w:color w:val="auto"/>
        </w:rPr>
        <w:t>se</w:t>
      </w:r>
      <w:r w:rsidRPr="00530562">
        <w:rPr>
          <w:color w:val="auto"/>
        </w:rPr>
        <w:t>s through the life cycle</w:t>
      </w:r>
      <w:r w:rsidR="006B6ABE" w:rsidRPr="00530562">
        <w:rPr>
          <w:color w:val="auto"/>
        </w:rPr>
        <w:t xml:space="preserve"> analysis to promote </w:t>
      </w:r>
      <w:r w:rsidRPr="00530562">
        <w:rPr>
          <w:color w:val="auto"/>
        </w:rPr>
        <w:t>energy</w:t>
      </w:r>
      <w:r w:rsidR="006B6ABE" w:rsidRPr="00530562">
        <w:rPr>
          <w:color w:val="auto"/>
        </w:rPr>
        <w:t>-</w:t>
      </w:r>
      <w:r w:rsidRPr="00530562">
        <w:rPr>
          <w:color w:val="auto"/>
        </w:rPr>
        <w:t>efficien</w:t>
      </w:r>
      <w:r w:rsidR="006B6ABE" w:rsidRPr="00530562">
        <w:rPr>
          <w:color w:val="auto"/>
        </w:rPr>
        <w:t>t use,</w:t>
      </w:r>
      <w:r w:rsidRPr="00530562">
        <w:rPr>
          <w:color w:val="auto"/>
        </w:rPr>
        <w:t xml:space="preserve"> </w:t>
      </w:r>
      <w:r w:rsidR="006B6ABE" w:rsidRPr="00530562">
        <w:rPr>
          <w:color w:val="auto"/>
        </w:rPr>
        <w:t xml:space="preserve">to </w:t>
      </w:r>
      <w:r w:rsidRPr="00530562">
        <w:rPr>
          <w:color w:val="auto"/>
        </w:rPr>
        <w:t>substantial</w:t>
      </w:r>
      <w:r w:rsidR="006B6ABE" w:rsidRPr="00530562">
        <w:rPr>
          <w:color w:val="auto"/>
        </w:rPr>
        <w:t>ly</w:t>
      </w:r>
      <w:r w:rsidRPr="00530562">
        <w:rPr>
          <w:color w:val="auto"/>
        </w:rPr>
        <w:t xml:space="preserve"> reduc</w:t>
      </w:r>
      <w:r w:rsidR="006B6ABE" w:rsidRPr="00530562">
        <w:rPr>
          <w:color w:val="auto"/>
        </w:rPr>
        <w:t>e</w:t>
      </w:r>
      <w:r w:rsidRPr="00530562">
        <w:rPr>
          <w:color w:val="auto"/>
        </w:rPr>
        <w:t xml:space="preserve"> or avoid GHG</w:t>
      </w:r>
      <w:r w:rsidR="006B6ABE" w:rsidRPr="00530562">
        <w:rPr>
          <w:color w:val="auto"/>
        </w:rPr>
        <w:t xml:space="preserve"> emissions</w:t>
      </w:r>
      <w:r w:rsidRPr="00530562">
        <w:rPr>
          <w:color w:val="auto"/>
        </w:rPr>
        <w:t xml:space="preserve"> and air pollutants. Furthermore, in the EU Green Deal</w:t>
      </w:r>
      <w:r w:rsidR="00781099" w:rsidRPr="00530562">
        <w:rPr>
          <w:color w:val="auto"/>
        </w:rPr>
        <w:t xml:space="preserve"> and in the new “Fit for 55” package</w:t>
      </w:r>
      <w:r w:rsidRPr="00530562">
        <w:rPr>
          <w:color w:val="auto"/>
        </w:rPr>
        <w:t xml:space="preserve">, as well as in </w:t>
      </w:r>
      <w:r w:rsidR="009047EE" w:rsidRPr="00530562">
        <w:rPr>
          <w:color w:val="auto"/>
        </w:rPr>
        <w:t xml:space="preserve">the </w:t>
      </w:r>
      <w:r w:rsidRPr="00530562">
        <w:rPr>
          <w:color w:val="auto"/>
        </w:rPr>
        <w:t xml:space="preserve">Conference Of the Parties (COP) (25), </w:t>
      </w:r>
      <w:r w:rsidR="00465E16" w:rsidRPr="00530562">
        <w:rPr>
          <w:color w:val="auto"/>
        </w:rPr>
        <w:t xml:space="preserve">the EU has declared their plan that by 2050, they will become the first climate-neutral continent </w:t>
      </w:r>
      <w:r w:rsidRPr="00530562">
        <w:rPr>
          <w:color w:val="auto"/>
        </w:rPr>
        <w:t xml:space="preserve"> </w:t>
      </w:r>
      <w:r w:rsidR="0042389C" w:rsidRPr="00530562">
        <w:rPr>
          <w:color w:val="auto"/>
        </w:rPr>
        <w:fldChar w:fldCharType="begin" w:fldLock="1"/>
      </w:r>
      <w:r w:rsidR="008F2D15" w:rsidRPr="00530562">
        <w:rPr>
          <w:color w:val="auto"/>
        </w:rPr>
        <w:instrText>ADDIN CSL_CITATION {"citationItems":[{"id":"ITEM-1","itemData":{"author":[{"dropping-particle":"","family":"European Union (EU)","given":"","non-dropping-particle":"","parse-names":false,"suffix":""}],"id":"ITEM-1","issued":{"date-parts":[["2019"]]},"title":"COP25: MEPs push for CO2 neutrality by 2050","type":"webpage"},"uris":["http://www.mendeley.com/documents/?uuid=538c4a64-f428-4da3-b419-0b9d21340e6d","http://www.mendeley.com/documents/?uuid=1cd43c04-8254-43ba-b450-876d36df559a","http://www.mendeley.com/documents/?uuid=4b8f942a-a85f-4107-9067-dc4d96ba559d"]}],"mendeley":{"formattedCitation":"[33]","plainTextFormattedCitation":"[33]","previouslyFormattedCitation":"[33]"},"properties":{"noteIndex":0},"schema":"https://github.com/citation-style-language/schema/raw/master/csl-citation.json"}</w:instrText>
      </w:r>
      <w:r w:rsidR="0042389C" w:rsidRPr="00530562">
        <w:rPr>
          <w:color w:val="auto"/>
        </w:rPr>
        <w:fldChar w:fldCharType="separate"/>
      </w:r>
      <w:r w:rsidR="000E1E8A" w:rsidRPr="00530562">
        <w:rPr>
          <w:color w:val="auto"/>
        </w:rPr>
        <w:t>[3</w:t>
      </w:r>
      <w:r w:rsidR="009F5681" w:rsidRPr="00530562">
        <w:rPr>
          <w:color w:val="auto"/>
        </w:rPr>
        <w:t>4</w:t>
      </w:r>
      <w:r w:rsidR="000E1E8A" w:rsidRPr="00530562">
        <w:rPr>
          <w:color w:val="auto"/>
        </w:rPr>
        <w:t>]</w:t>
      </w:r>
      <w:r w:rsidR="0042389C" w:rsidRPr="00530562">
        <w:rPr>
          <w:color w:val="auto"/>
        </w:rPr>
        <w:fldChar w:fldCharType="end"/>
      </w:r>
      <w:r w:rsidRPr="00530562">
        <w:rPr>
          <w:color w:val="auto"/>
        </w:rPr>
        <w:t xml:space="preserve">.  </w:t>
      </w:r>
      <w:r w:rsidR="00465E16" w:rsidRPr="00530562">
        <w:rPr>
          <w:color w:val="auto"/>
        </w:rPr>
        <w:t>Indeed, the EU insists that they need to carry out their research systematically and comprehensively to enhance energy efficiency and to reduce air pollution aiming to obtain such an ambitious goal</w:t>
      </w:r>
      <w:r w:rsidRPr="00530562">
        <w:rPr>
          <w:color w:val="auto"/>
        </w:rPr>
        <w:t xml:space="preserve"> </w:t>
      </w:r>
      <w:r w:rsidR="006900A8" w:rsidRPr="00530562">
        <w:rPr>
          <w:color w:val="auto"/>
        </w:rPr>
        <w:fldChar w:fldCharType="begin" w:fldLock="1"/>
      </w:r>
      <w:r w:rsidR="008F2D15" w:rsidRPr="00530562">
        <w:rPr>
          <w:color w:val="auto"/>
        </w:rPr>
        <w:instrText>ADDIN CSL_CITATION {"citationItems":[{"id":"ITEM-1","itemData":{"ISBN":"0128172487","author":[{"dropping-particle":"","family":"Thollander","given":"Patrik","non-dropping-particle":"","parse-names":false,"suffix":""},{"dropping-particle":"","family":"Karlsson","given":"Magnus","non-dropping-particle":"","parse-names":false,"suffix":""},{"dropping-particle":"","family":"Rohdin","given":"Patrik","non-dropping-particle":"","parse-names":false,"suffix":""},{"dropping-particle":"","family":"Wollin","given":"Johan","non-dropping-particle":"","parse-names":false,"suffix":""},{"dropping-particle":"","family":"Rosenqvist","given":"Jakob","non-dropping-particle":"","parse-names":false,"suffix":""}],"id":"ITEM-1","issued":{"date-parts":[["2020"]]},"publisher":"Academic Press","title":"Introduction to Industrial Energy Efficiency: Energy Auditing, Energy Management, and Policy Issues","type":"book"},"uris":["http://www.mendeley.com/documents/?uuid=bed06d84-c2f0-4146-a16c-3658a7fff517","http://www.mendeley.com/documents/?uuid=a03246cf-409c-4abc-a4d5-8b355c0d2ed1","http://www.mendeley.com/documents/?uuid=a06749b6-1e36-4f43-bf4b-5b9ccf0cf9a4"]}],"mendeley":{"formattedCitation":"[34]","plainTextFormattedCitation":"[34]","previouslyFormattedCitation":"[34]"},"properties":{"noteIndex":0},"schema":"https://github.com/citation-style-language/schema/raw/master/csl-citation.json"}</w:instrText>
      </w:r>
      <w:r w:rsidR="006900A8" w:rsidRPr="00530562">
        <w:rPr>
          <w:color w:val="auto"/>
        </w:rPr>
        <w:fldChar w:fldCharType="separate"/>
      </w:r>
      <w:r w:rsidR="000E1E8A" w:rsidRPr="00530562">
        <w:rPr>
          <w:color w:val="auto"/>
        </w:rPr>
        <w:t>[3</w:t>
      </w:r>
      <w:r w:rsidR="009F5681" w:rsidRPr="00530562">
        <w:rPr>
          <w:color w:val="auto"/>
        </w:rPr>
        <w:t>5</w:t>
      </w:r>
      <w:r w:rsidR="000E1E8A" w:rsidRPr="00530562">
        <w:rPr>
          <w:color w:val="auto"/>
        </w:rPr>
        <w:t>]</w:t>
      </w:r>
      <w:r w:rsidR="006900A8" w:rsidRPr="00530562">
        <w:rPr>
          <w:color w:val="auto"/>
        </w:rPr>
        <w:fldChar w:fldCharType="end"/>
      </w:r>
      <w:r w:rsidR="008A723A" w:rsidRPr="00530562">
        <w:rPr>
          <w:color w:val="auto"/>
        </w:rPr>
        <w:fldChar w:fldCharType="begin" w:fldLock="1"/>
      </w:r>
      <w:r w:rsidR="008F2D15" w:rsidRPr="00530562">
        <w:rPr>
          <w:color w:val="auto"/>
        </w:rPr>
        <w:instrText>ADDIN CSL_CITATION {"citationItems":[{"id":"ITEM-1","itemData":{"author":[{"dropping-particle":"","family":"European Union (EU)","given":"","non-dropping-particle":"","parse-names":false,"suffix":""}],"id":"ITEM-1","issued":{"date-parts":[["2019"]]},"title":"Horizon Europe - the next research and innovation framework programme (The Commission's proposal for Horizon Europe, strategic planning, implementation, news, related links)","type":"webpage"},"uris":["http://www.mendeley.com/documents/?uuid=42060e72-a485-43d6-8aa6-ac8edf792897","http://www.mendeley.com/documents/?uuid=5b359e53-b208-4116-9a43-1489eb00fb25","http://www.mendeley.com/documents/?uuid=0d6c80a9-31f9-4421-a942-c66d65d35c17"]}],"mendeley":{"formattedCitation":"[35]","plainTextFormattedCitation":"[35]","previouslyFormattedCitation":"[35]"},"properties":{"noteIndex":0},"schema":"https://github.com/citation-style-language/schema/raw/master/csl-citation.json"}</w:instrText>
      </w:r>
      <w:r w:rsidR="008A723A" w:rsidRPr="00530562">
        <w:rPr>
          <w:color w:val="auto"/>
        </w:rPr>
        <w:fldChar w:fldCharType="separate"/>
      </w:r>
      <w:r w:rsidR="000E1E8A" w:rsidRPr="00530562">
        <w:rPr>
          <w:color w:val="auto"/>
        </w:rPr>
        <w:t>[3</w:t>
      </w:r>
      <w:r w:rsidR="009F5681" w:rsidRPr="00530562">
        <w:rPr>
          <w:color w:val="auto"/>
        </w:rPr>
        <w:t>6</w:t>
      </w:r>
      <w:r w:rsidR="000E1E8A" w:rsidRPr="00530562">
        <w:rPr>
          <w:color w:val="auto"/>
        </w:rPr>
        <w:t>]</w:t>
      </w:r>
      <w:r w:rsidR="008A723A" w:rsidRPr="00530562">
        <w:rPr>
          <w:color w:val="auto"/>
        </w:rPr>
        <w:fldChar w:fldCharType="end"/>
      </w:r>
      <w:r w:rsidRPr="00530562">
        <w:rPr>
          <w:color w:val="auto"/>
        </w:rPr>
        <w:t xml:space="preserve">. In this regard development of EnMF as a “radical novelties” </w:t>
      </w:r>
      <w:r w:rsidR="006900A8" w:rsidRPr="00530562">
        <w:rPr>
          <w:color w:val="auto"/>
        </w:rPr>
        <w:fldChar w:fldCharType="begin" w:fldLock="1"/>
      </w:r>
      <w:r w:rsidR="008F2D15" w:rsidRPr="00530562">
        <w:rPr>
          <w:color w:val="auto"/>
        </w:rPr>
        <w:instrText>ADDIN CSL_CITATION {"citationItems":[{"id":"ITEM-1","itemData":{"DOI":"10.1002/smj.2363","ISSN":"01432095","author":[{"dropping-particle":"","family":"Adner","given":"Ron","non-dropping-particle":"","parse-names":false,"suffix":""},{"dropping-particle":"","family":"Kapoor","given":"Rahul","non-dropping-particle":"","parse-names":false,"suffix":""}],"container-title":"Strategic Management Journal","id":"ITEM-1","issue":"4","issued":{"date-parts":[["2016","4"]]},"page":"625-648","title":"Innovation ecosystems and the pace of substitution: Re-examining technology S-curves","type":"article-journal","volume":"37"},"uris":["http://www.mendeley.com/documents/?uuid=7f396656-688f-4095-b76e-4fa86064a226","http://www.mendeley.com/documents/?uuid=28b43f85-7f32-4de1-abb3-a4bc8c99a06a","http://www.mendeley.com/documents/?uuid=3236ebdd-d72f-4d53-9b60-c6f3f5c11a45"]}],"mendeley":{"formattedCitation":"[36]","plainTextFormattedCitation":"[36]","previouslyFormattedCitation":"[36]"},"properties":{"noteIndex":0},"schema":"https://github.com/citation-style-language/schema/raw/master/csl-citation.json"}</w:instrText>
      </w:r>
      <w:r w:rsidR="006900A8" w:rsidRPr="00530562">
        <w:rPr>
          <w:color w:val="auto"/>
        </w:rPr>
        <w:fldChar w:fldCharType="separate"/>
      </w:r>
      <w:r w:rsidR="000E1E8A" w:rsidRPr="00530562">
        <w:rPr>
          <w:color w:val="auto"/>
        </w:rPr>
        <w:t>[3</w:t>
      </w:r>
      <w:r w:rsidR="009F5681" w:rsidRPr="00530562">
        <w:rPr>
          <w:color w:val="auto"/>
        </w:rPr>
        <w:t>7</w:t>
      </w:r>
      <w:r w:rsidR="000E1E8A" w:rsidRPr="00530562">
        <w:rPr>
          <w:color w:val="auto"/>
        </w:rPr>
        <w:t>]</w:t>
      </w:r>
      <w:r w:rsidR="006900A8" w:rsidRPr="00530562">
        <w:rPr>
          <w:color w:val="auto"/>
        </w:rPr>
        <w:fldChar w:fldCharType="end"/>
      </w:r>
      <w:r w:rsidR="00940DCE" w:rsidRPr="00530562">
        <w:rPr>
          <w:color w:val="auto"/>
        </w:rPr>
        <w:t xml:space="preserve"> </w:t>
      </w:r>
      <w:r w:rsidRPr="00530562">
        <w:rPr>
          <w:color w:val="auto"/>
        </w:rPr>
        <w:t xml:space="preserve">within shipyards can be an appropriate response to comply </w:t>
      </w:r>
      <w:r w:rsidR="009047EE" w:rsidRPr="00530562">
        <w:rPr>
          <w:color w:val="auto"/>
        </w:rPr>
        <w:t xml:space="preserve">with </w:t>
      </w:r>
      <w:r w:rsidRPr="00530562">
        <w:rPr>
          <w:color w:val="auto"/>
        </w:rPr>
        <w:t>the EU’s Green Deal concept in transport cluster by helping to improve both economic competitiveness and reduce the negative environmental impacts, and enhance sustainability and promote Green shipping concept within the lifecycle time of ships</w:t>
      </w:r>
      <w:r w:rsidR="001D4F91" w:rsidRPr="00530562">
        <w:rPr>
          <w:color w:val="auto"/>
          <w:lang w:val="vi-VN"/>
        </w:rPr>
        <w:t xml:space="preserve"> </w:t>
      </w:r>
      <w:r w:rsidR="001D4F91" w:rsidRPr="00530562">
        <w:rPr>
          <w:color w:val="auto"/>
        </w:rPr>
        <w:fldChar w:fldCharType="begin" w:fldLock="1"/>
      </w:r>
      <w:r w:rsidR="008F2D15" w:rsidRPr="00530562">
        <w:rPr>
          <w:color w:val="auto"/>
        </w:rPr>
        <w:instrText>ADDIN CSL_CITATION {"citationItems":[{"id":"ITEM-1","itemData":{"DOI":"10.1016/j.marpol.2011.04.009","ISSN":"0308597X","author":[{"dropping-particle":"","family":"Wuisan","given":"Lindsey","non-dropping-particle":"","parse-names":false,"suffix":""},{"dropping-particle":"","family":"Leeuwen","given":"Judith","non-dropping-particle":"van","parse-names":false,"suffix":""},{"dropping-particle":"","family":"(Kris) van Koppen","given":"C.S.A.","non-dropping-particle":"","parse-names":false,"suffix":""}],"container-title":"Marine Policy","id":"ITEM-1","issue":"1","issued":{"date-parts":[["2012","1"]]},"page":"165-173","title":"Greening international shipping through private governance: A case study of the Clean Shipping Project","type":"article-journal","volume":"36"},"uris":["http://www.mendeley.com/documents/?uuid=7fbf71a7-42c9-4f1e-9b3d-aa4ef7462819","http://www.mendeley.com/documents/?uuid=16b41b98-2486-42a6-9618-4f4043cbb69c","http://www.mendeley.com/documents/?uuid=03142c07-3922-4c6d-a861-b0ad8b70a7f0"]}],"mendeley":{"formattedCitation":"[37]","plainTextFormattedCitation":"[37]","previouslyFormattedCitation":"[37]"},"properties":{"noteIndex":0},"schema":"https://github.com/citation-style-language/schema/raw/master/csl-citation.json"}</w:instrText>
      </w:r>
      <w:r w:rsidR="001D4F91" w:rsidRPr="00530562">
        <w:rPr>
          <w:color w:val="auto"/>
        </w:rPr>
        <w:fldChar w:fldCharType="separate"/>
      </w:r>
      <w:r w:rsidR="001D4F91" w:rsidRPr="00530562">
        <w:rPr>
          <w:color w:val="auto"/>
        </w:rPr>
        <w:t>[3</w:t>
      </w:r>
      <w:r w:rsidR="009F5681" w:rsidRPr="00530562">
        <w:rPr>
          <w:color w:val="auto"/>
        </w:rPr>
        <w:t>8</w:t>
      </w:r>
      <w:r w:rsidR="001D4F91" w:rsidRPr="00530562">
        <w:rPr>
          <w:color w:val="auto"/>
        </w:rPr>
        <w:t>]</w:t>
      </w:r>
      <w:r w:rsidR="001D4F91" w:rsidRPr="00530562">
        <w:rPr>
          <w:color w:val="auto"/>
        </w:rPr>
        <w:fldChar w:fldCharType="end"/>
      </w:r>
      <w:r w:rsidRPr="00530562">
        <w:rPr>
          <w:color w:val="auto"/>
        </w:rPr>
        <w:t>.</w:t>
      </w:r>
      <w:bookmarkStart w:id="13" w:name="_Hlk72097251"/>
      <w:bookmarkEnd w:id="12"/>
    </w:p>
    <w:p w14:paraId="171CF6D7" w14:textId="2ED29A73" w:rsidR="000B1D88" w:rsidRPr="00530562" w:rsidRDefault="000B1D88" w:rsidP="00663962">
      <w:pPr>
        <w:spacing w:line="360" w:lineRule="auto"/>
        <w:jc w:val="both"/>
        <w:rPr>
          <w:color w:val="auto"/>
        </w:rPr>
      </w:pPr>
      <w:r w:rsidRPr="00530562">
        <w:rPr>
          <w:color w:val="auto"/>
        </w:rPr>
        <w:t xml:space="preserve">However, according to the extensive literature review, there is a lack of academic studies and discussions to improve the concept of green ships from a life cycle perspective, sustainability, energy efficiency and air emission reduction in shipyards, and if there are any studies, they are </w:t>
      </w:r>
      <w:r w:rsidRPr="00530562">
        <w:rPr>
          <w:color w:val="auto"/>
        </w:rPr>
        <w:lastRenderedPageBreak/>
        <w:t xml:space="preserve">focused on a one-dimensional approach </w:t>
      </w:r>
      <w:r w:rsidR="00C649F4" w:rsidRPr="00530562">
        <w:rPr>
          <w:color w:val="auto"/>
        </w:rPr>
        <w:t>[14</w:t>
      </w:r>
      <w:r w:rsidR="00885B68" w:rsidRPr="00530562">
        <w:rPr>
          <w:color w:val="auto"/>
        </w:rPr>
        <w:t>].</w:t>
      </w:r>
      <w:r w:rsidRPr="00530562">
        <w:rPr>
          <w:color w:val="auto"/>
        </w:rPr>
        <w:t xml:space="preserve"> </w:t>
      </w:r>
    </w:p>
    <w:p w14:paraId="4D36471C" w14:textId="06F10AF0" w:rsidR="000B1D88" w:rsidRPr="00530562" w:rsidRDefault="000B1D88" w:rsidP="00663962">
      <w:pPr>
        <w:spacing w:line="360" w:lineRule="auto"/>
        <w:jc w:val="both"/>
        <w:rPr>
          <w:color w:val="auto"/>
        </w:rPr>
      </w:pPr>
      <w:r w:rsidRPr="00530562">
        <w:rPr>
          <w:color w:val="auto"/>
        </w:rPr>
        <w:t xml:space="preserve">Liesen et al., </w:t>
      </w:r>
      <w:r w:rsidR="009F5681" w:rsidRPr="00530562">
        <w:rPr>
          <w:color w:val="auto"/>
        </w:rPr>
        <w:t>[39]</w:t>
      </w:r>
      <w:r w:rsidRPr="00530562">
        <w:rPr>
          <w:color w:val="auto"/>
        </w:rPr>
        <w:t xml:space="preserve"> provided the technical approach and emphasized energy savings, implementation of energy efficiency measures in Portsmouth Naval Shipyard and Jeong et al., </w:t>
      </w:r>
      <w:r w:rsidR="009F5681" w:rsidRPr="00530562">
        <w:rPr>
          <w:color w:val="auto"/>
        </w:rPr>
        <w:t xml:space="preserve">[40] </w:t>
      </w:r>
      <w:r w:rsidRPr="00530562">
        <w:rPr>
          <w:color w:val="auto"/>
        </w:rPr>
        <w:t xml:space="preserve">described the power grid and the simulation of applying flywheel energy storage system on the power grid at the shipyard for shore power to ships and offshore facilities to save fuel consumption and reduce air emissions. In addition, the development of smart shipyards using data envelopment analysis has been shown by Woo et al., </w:t>
      </w:r>
      <w:r w:rsidR="00885B68" w:rsidRPr="00530562">
        <w:rPr>
          <w:color w:val="auto"/>
        </w:rPr>
        <w:t>[41]</w:t>
      </w:r>
      <w:r w:rsidRPr="00530562">
        <w:rPr>
          <w:color w:val="auto"/>
        </w:rPr>
        <w:t xml:space="preserve"> and the implementation of Industry 4.0 at shipyards using fuzzy AHP-TOPSIS hybri</w:t>
      </w:r>
      <w:r w:rsidR="00885B68" w:rsidRPr="00530562">
        <w:rPr>
          <w:color w:val="auto"/>
        </w:rPr>
        <w:t xml:space="preserve">d method has been explained by </w:t>
      </w:r>
      <w:r w:rsidRPr="00530562">
        <w:rPr>
          <w:color w:val="auto"/>
        </w:rPr>
        <w:t xml:space="preserve">Cil et al., </w:t>
      </w:r>
      <w:r w:rsidR="009F5681" w:rsidRPr="00530562">
        <w:rPr>
          <w:color w:val="auto"/>
        </w:rPr>
        <w:t>[42]</w:t>
      </w:r>
      <w:r w:rsidRPr="00530562">
        <w:rPr>
          <w:color w:val="auto"/>
        </w:rPr>
        <w:t xml:space="preserve">. </w:t>
      </w:r>
    </w:p>
    <w:p w14:paraId="3652CF12" w14:textId="17D708BA" w:rsidR="000B1D88" w:rsidRPr="00530562" w:rsidRDefault="000B1D88" w:rsidP="00663962">
      <w:pPr>
        <w:spacing w:line="360" w:lineRule="auto"/>
        <w:jc w:val="both"/>
        <w:rPr>
          <w:color w:val="auto"/>
        </w:rPr>
      </w:pPr>
      <w:r w:rsidRPr="00530562">
        <w:rPr>
          <w:color w:val="auto"/>
        </w:rPr>
        <w:t xml:space="preserve">Utilization of different types of renewable energy in shipyards has been investigated in various studies. Hadžić et al. </w:t>
      </w:r>
      <w:r w:rsidR="009F5681" w:rsidRPr="00530562">
        <w:rPr>
          <w:color w:val="auto"/>
        </w:rPr>
        <w:t>[43]</w:t>
      </w:r>
      <w:r w:rsidR="00885B68" w:rsidRPr="00530562">
        <w:rPr>
          <w:color w:val="auto"/>
        </w:rPr>
        <w:t xml:space="preserve"> </w:t>
      </w:r>
      <w:r w:rsidRPr="00530562">
        <w:rPr>
          <w:color w:val="auto"/>
        </w:rPr>
        <w:t xml:space="preserve">identified the feasibility of investments in renewable energy systems for shipyards and the use of a photovoltaic power plant for a shipyard, and the </w:t>
      </w:r>
      <w:r w:rsidR="00A01BB7" w:rsidRPr="00530562">
        <w:rPr>
          <w:color w:val="auto"/>
        </w:rPr>
        <w:t>potential</w:t>
      </w:r>
      <w:r w:rsidRPr="00530562">
        <w:rPr>
          <w:color w:val="auto"/>
        </w:rPr>
        <w:t xml:space="preserve"> of wave power parks for shipyards in Portugal w</w:t>
      </w:r>
      <w:r w:rsidR="00885B68" w:rsidRPr="00530562">
        <w:rPr>
          <w:color w:val="auto"/>
        </w:rPr>
        <w:t xml:space="preserve">as explored by Miglietta </w:t>
      </w:r>
      <w:r w:rsidR="009F5681" w:rsidRPr="00530562">
        <w:rPr>
          <w:color w:val="auto"/>
        </w:rPr>
        <w:t>[44]</w:t>
      </w:r>
      <w:r w:rsidR="00885B68" w:rsidRPr="00530562">
        <w:rPr>
          <w:color w:val="auto"/>
        </w:rPr>
        <w:t xml:space="preserve"> and </w:t>
      </w:r>
      <w:r w:rsidR="00A01BB7" w:rsidRPr="00530562">
        <w:rPr>
          <w:color w:val="auto"/>
        </w:rPr>
        <w:t>Neumann</w:t>
      </w:r>
      <w:r w:rsidRPr="00530562">
        <w:rPr>
          <w:color w:val="auto"/>
        </w:rPr>
        <w:t xml:space="preserve"> </w:t>
      </w:r>
      <w:r w:rsidR="00885B68" w:rsidRPr="00530562">
        <w:rPr>
          <w:color w:val="auto"/>
        </w:rPr>
        <w:t xml:space="preserve">et al., </w:t>
      </w:r>
      <w:r w:rsidR="009F5681" w:rsidRPr="00530562">
        <w:rPr>
          <w:color w:val="auto"/>
        </w:rPr>
        <w:t>[45]</w:t>
      </w:r>
      <w:r w:rsidRPr="00530562">
        <w:rPr>
          <w:color w:val="auto"/>
        </w:rPr>
        <w:t xml:space="preserve">, respectively. At the same time, the implementation of floating offshore wind platforms in shipyards was addressed by </w:t>
      </w:r>
      <w:r w:rsidR="00885B68" w:rsidRPr="00530562">
        <w:rPr>
          <w:color w:val="auto"/>
        </w:rPr>
        <w:t>Castro-Santos et al., [46] and</w:t>
      </w:r>
      <w:r w:rsidRPr="00530562">
        <w:rPr>
          <w:color w:val="auto"/>
        </w:rPr>
        <w:t xml:space="preserve"> Castro-Santos et al., </w:t>
      </w:r>
      <w:r w:rsidR="00885B68" w:rsidRPr="00530562">
        <w:rPr>
          <w:color w:val="auto"/>
        </w:rPr>
        <w:t>[47].</w:t>
      </w:r>
    </w:p>
    <w:p w14:paraId="52FCC4E7" w14:textId="591D5583" w:rsidR="00885B68" w:rsidRPr="00530562" w:rsidRDefault="000B1D88" w:rsidP="00663962">
      <w:pPr>
        <w:spacing w:line="360" w:lineRule="auto"/>
        <w:jc w:val="both"/>
        <w:rPr>
          <w:color w:val="auto"/>
        </w:rPr>
      </w:pPr>
      <w:r w:rsidRPr="00530562">
        <w:rPr>
          <w:color w:val="auto"/>
        </w:rPr>
        <w:t xml:space="preserve">Energy efficiency decisions and the selection of main engines in a sustainable shipyard </w:t>
      </w:r>
      <w:r w:rsidR="00885B68" w:rsidRPr="00530562">
        <w:rPr>
          <w:color w:val="auto"/>
        </w:rPr>
        <w:t xml:space="preserve">supply chain were addressed by </w:t>
      </w:r>
      <w:r w:rsidRPr="00530562">
        <w:rPr>
          <w:color w:val="auto"/>
        </w:rPr>
        <w:t xml:space="preserve">Xie et al., </w:t>
      </w:r>
      <w:r w:rsidR="009F5681" w:rsidRPr="00530562">
        <w:rPr>
          <w:color w:val="auto"/>
        </w:rPr>
        <w:t>[48]</w:t>
      </w:r>
      <w:r w:rsidR="00885B68" w:rsidRPr="00530562">
        <w:rPr>
          <w:color w:val="auto"/>
        </w:rPr>
        <w:t xml:space="preserve"> </w:t>
      </w:r>
      <w:r w:rsidRPr="00530562">
        <w:rPr>
          <w:color w:val="auto"/>
        </w:rPr>
        <w:t xml:space="preserve">and Krishnan et al., </w:t>
      </w:r>
      <w:r w:rsidR="009F5681" w:rsidRPr="00530562">
        <w:rPr>
          <w:color w:val="auto"/>
        </w:rPr>
        <w:t>[49]</w:t>
      </w:r>
      <w:r w:rsidR="00885B68" w:rsidRPr="00530562">
        <w:rPr>
          <w:color w:val="auto"/>
        </w:rPr>
        <w:t xml:space="preserve"> </w:t>
      </w:r>
      <w:r w:rsidRPr="00530562">
        <w:rPr>
          <w:color w:val="auto"/>
        </w:rPr>
        <w:t>examined optimal cargo handling in a shipyard. Meanwhile, the utilization of data for maintenance and repair activities in</w:t>
      </w:r>
      <w:r w:rsidR="00885B68" w:rsidRPr="00530562">
        <w:rPr>
          <w:color w:val="auto"/>
        </w:rPr>
        <w:t xml:space="preserve"> shipyards was investigated by </w:t>
      </w:r>
      <w:r w:rsidRPr="00530562">
        <w:rPr>
          <w:color w:val="auto"/>
        </w:rPr>
        <w:t xml:space="preserve">Mayo et al., </w:t>
      </w:r>
      <w:r w:rsidR="009F5681" w:rsidRPr="00530562">
        <w:rPr>
          <w:color w:val="auto"/>
        </w:rPr>
        <w:t>[50]</w:t>
      </w:r>
      <w:r w:rsidR="00885B68" w:rsidRPr="00530562">
        <w:rPr>
          <w:color w:val="auto"/>
        </w:rPr>
        <w:t xml:space="preserve"> </w:t>
      </w:r>
      <w:r w:rsidRPr="00530562">
        <w:rPr>
          <w:color w:val="auto"/>
        </w:rPr>
        <w:t xml:space="preserve">and Praharis et al., </w:t>
      </w:r>
      <w:r w:rsidR="009F5681" w:rsidRPr="00530562">
        <w:rPr>
          <w:color w:val="auto"/>
        </w:rPr>
        <w:t>[51]</w:t>
      </w:r>
      <w:r w:rsidR="00885B68" w:rsidRPr="00530562">
        <w:rPr>
          <w:color w:val="auto"/>
        </w:rPr>
        <w:t xml:space="preserve"> </w:t>
      </w:r>
      <w:r w:rsidRPr="00530562">
        <w:rPr>
          <w:color w:val="auto"/>
        </w:rPr>
        <w:t>studied the improvement of energy efficiency with respect to the material supply chain through the development of modeling.</w:t>
      </w:r>
    </w:p>
    <w:p w14:paraId="18315512" w14:textId="77777777" w:rsidR="00135287" w:rsidRPr="00530562" w:rsidRDefault="00135287" w:rsidP="00663962">
      <w:pPr>
        <w:spacing w:line="360" w:lineRule="auto"/>
        <w:jc w:val="both"/>
        <w:rPr>
          <w:color w:val="auto"/>
        </w:rPr>
      </w:pPr>
      <w:r w:rsidRPr="00530562">
        <w:rPr>
          <w:color w:val="auto"/>
        </w:rPr>
        <w:t>2.1. Research gaps</w:t>
      </w:r>
    </w:p>
    <w:p w14:paraId="024A0BAD" w14:textId="77777777" w:rsidR="00511C4D" w:rsidRPr="00530562" w:rsidRDefault="00511C4D" w:rsidP="00885B68">
      <w:pPr>
        <w:rPr>
          <w:color w:val="auto"/>
        </w:rPr>
      </w:pPr>
      <w:r w:rsidRPr="00530562">
        <w:rPr>
          <w:color w:val="auto"/>
        </w:rPr>
        <w:t>Given the extensive literature review, the authors have identified the following research gaps:</w:t>
      </w:r>
    </w:p>
    <w:p w14:paraId="307B74AA" w14:textId="77777777" w:rsidR="00593B2A" w:rsidRPr="00530562" w:rsidRDefault="00511C4D" w:rsidP="00593B2A">
      <w:pPr>
        <w:pStyle w:val="ListParagraph"/>
        <w:numPr>
          <w:ilvl w:val="0"/>
          <w:numId w:val="31"/>
        </w:numPr>
        <w:rPr>
          <w:color w:val="auto"/>
        </w:rPr>
      </w:pPr>
      <w:r w:rsidRPr="00530562">
        <w:rPr>
          <w:color w:val="auto"/>
        </w:rPr>
        <w:t xml:space="preserve">There is a wealth of information on improving energy efficiency and reducing air emissions in the shipbuilding industry, but there is a lack of a holistic, systematic and transdisciplinary approach to integrating these factors. </w:t>
      </w:r>
    </w:p>
    <w:p w14:paraId="595AE743" w14:textId="77777777" w:rsidR="00593B2A" w:rsidRPr="00530562" w:rsidRDefault="00511C4D" w:rsidP="00593B2A">
      <w:pPr>
        <w:pStyle w:val="ListParagraph"/>
        <w:numPr>
          <w:ilvl w:val="0"/>
          <w:numId w:val="31"/>
        </w:numPr>
        <w:rPr>
          <w:color w:val="auto"/>
        </w:rPr>
      </w:pPr>
      <w:r w:rsidRPr="00530562">
        <w:rPr>
          <w:rFonts w:ascii="Times New Roman" w:hAnsi="Times New Roman" w:cs="Times New Roman"/>
          <w:color w:val="auto"/>
        </w:rPr>
        <w:t xml:space="preserve">There is </w:t>
      </w:r>
      <w:r w:rsidR="00E91579" w:rsidRPr="00530562">
        <w:rPr>
          <w:rFonts w:ascii="Times New Roman" w:hAnsi="Times New Roman" w:cs="Times New Roman"/>
          <w:color w:val="auto"/>
        </w:rPr>
        <w:t xml:space="preserve">generally </w:t>
      </w:r>
      <w:r w:rsidRPr="00530562">
        <w:rPr>
          <w:rFonts w:ascii="Times New Roman" w:hAnsi="Times New Roman" w:cs="Times New Roman"/>
          <w:color w:val="auto"/>
        </w:rPr>
        <w:t>a one-dimensional approach to improving energy efficiency and reducing air emissions in shipyards.</w:t>
      </w:r>
    </w:p>
    <w:p w14:paraId="17BD0F2A" w14:textId="77777777" w:rsidR="00593B2A" w:rsidRPr="00530562" w:rsidRDefault="00511C4D" w:rsidP="00593B2A">
      <w:pPr>
        <w:pStyle w:val="ListParagraph"/>
        <w:numPr>
          <w:ilvl w:val="0"/>
          <w:numId w:val="31"/>
        </w:numPr>
        <w:rPr>
          <w:color w:val="auto"/>
        </w:rPr>
      </w:pPr>
      <w:r w:rsidRPr="00530562">
        <w:rPr>
          <w:rFonts w:ascii="Times New Roman" w:hAnsi="Times New Roman" w:cs="Times New Roman"/>
          <w:color w:val="auto"/>
        </w:rPr>
        <w:t>There is a lack of synergies and integration concepts between different stakeholders and disciplines to improve energy efficiency and reduce air emissions in shipyards.</w:t>
      </w:r>
    </w:p>
    <w:p w14:paraId="6AA4F6A0" w14:textId="23629363" w:rsidR="00511C4D" w:rsidRPr="00530562" w:rsidRDefault="00511C4D" w:rsidP="00593B2A">
      <w:pPr>
        <w:pStyle w:val="ListParagraph"/>
        <w:numPr>
          <w:ilvl w:val="0"/>
          <w:numId w:val="31"/>
        </w:numPr>
        <w:rPr>
          <w:color w:val="auto"/>
        </w:rPr>
      </w:pPr>
      <w:r w:rsidRPr="00530562">
        <w:rPr>
          <w:rFonts w:ascii="Times New Roman" w:hAnsi="Times New Roman" w:cs="Times New Roman"/>
          <w:color w:val="auto"/>
        </w:rPr>
        <w:t xml:space="preserve">There is no holistic, systematic and transdisciplinary implementation of an EnMF </w:t>
      </w:r>
      <w:r w:rsidRPr="00530562">
        <w:rPr>
          <w:rFonts w:ascii="Times New Roman" w:hAnsi="Times New Roman" w:cs="Times New Roman"/>
          <w:color w:val="auto"/>
        </w:rPr>
        <w:lastRenderedPageBreak/>
        <w:t xml:space="preserve">applicable to shipyards of different types, sizes and geographical locations. </w:t>
      </w:r>
    </w:p>
    <w:p w14:paraId="73D6E3F8" w14:textId="3CC9AAD7" w:rsidR="00F358A0" w:rsidRPr="00530562" w:rsidRDefault="003B01D8" w:rsidP="00663962">
      <w:pPr>
        <w:pStyle w:val="Heading1"/>
        <w:spacing w:line="360" w:lineRule="auto"/>
        <w:jc w:val="both"/>
        <w:rPr>
          <w:color w:val="auto"/>
        </w:rPr>
      </w:pPr>
      <w:r w:rsidRPr="00530562">
        <w:rPr>
          <w:color w:val="auto"/>
        </w:rPr>
        <w:t>3. Meth</w:t>
      </w:r>
      <w:bookmarkEnd w:id="13"/>
      <w:r w:rsidR="00ED21E1" w:rsidRPr="00530562">
        <w:rPr>
          <w:color w:val="auto"/>
        </w:rPr>
        <w:t>odology</w:t>
      </w:r>
    </w:p>
    <w:p w14:paraId="15F48AAC" w14:textId="2B78720E" w:rsidR="00F358A0" w:rsidRPr="00530562" w:rsidRDefault="003B01D8" w:rsidP="00663962">
      <w:pPr>
        <w:spacing w:line="360" w:lineRule="auto"/>
        <w:jc w:val="both"/>
        <w:rPr>
          <w:color w:val="auto"/>
        </w:rPr>
      </w:pPr>
      <w:bookmarkStart w:id="14" w:name="_Hlk72097267"/>
      <w:r w:rsidRPr="00530562">
        <w:rPr>
          <w:color w:val="auto"/>
        </w:rPr>
        <w:t xml:space="preserve">This paper consists of a </w:t>
      </w:r>
      <w:r w:rsidR="009047EE" w:rsidRPr="00530562">
        <w:rPr>
          <w:color w:val="auto"/>
        </w:rPr>
        <w:t>two-</w:t>
      </w:r>
      <w:r w:rsidRPr="00530562">
        <w:rPr>
          <w:color w:val="auto"/>
        </w:rPr>
        <w:t xml:space="preserve">step research process. First, </w:t>
      </w:r>
      <w:r w:rsidR="009047EE" w:rsidRPr="00530562">
        <w:rPr>
          <w:color w:val="auto"/>
        </w:rPr>
        <w:t xml:space="preserve">a </w:t>
      </w:r>
      <w:r w:rsidRPr="00530562">
        <w:rPr>
          <w:color w:val="auto"/>
        </w:rPr>
        <w:t>systematic literature review regarding designing of a sustainable (clean and green) shipyard as well as identifying the main disciplines of the EnMF, which are human element, technology and innovation, policy and regulation, operation, and economic</w:t>
      </w:r>
      <w:r w:rsidR="00E32B95" w:rsidRPr="00530562">
        <w:rPr>
          <w:color w:val="auto"/>
        </w:rPr>
        <w:t>s</w:t>
      </w:r>
      <w:r w:rsidRPr="00530562">
        <w:rPr>
          <w:color w:val="auto"/>
        </w:rPr>
        <w:t xml:space="preserve"> and in align with that choosing the appropriate measures and tools, i.e. EnMS to design the procedures that shipyards strategically work on energy, i.e. EnMF. The second part contains the proposed methodology that give</w:t>
      </w:r>
      <w:r w:rsidR="009047EE" w:rsidRPr="00530562">
        <w:rPr>
          <w:color w:val="auto"/>
        </w:rPr>
        <w:t>s</w:t>
      </w:r>
      <w:r w:rsidRPr="00530562">
        <w:rPr>
          <w:color w:val="auto"/>
        </w:rPr>
        <w:t xml:space="preserve"> the opportunity to the shipyards’ DMs to choose the best measures and tools based on their preferences and priorities to develop the procedures for the </w:t>
      </w:r>
      <w:r w:rsidR="009047EE" w:rsidRPr="00530562">
        <w:rPr>
          <w:color w:val="auto"/>
        </w:rPr>
        <w:t>long-</w:t>
      </w:r>
      <w:r w:rsidRPr="00530562">
        <w:rPr>
          <w:color w:val="auto"/>
        </w:rPr>
        <w:t>term energy strategy.</w:t>
      </w:r>
      <w:bookmarkEnd w:id="14"/>
    </w:p>
    <w:p w14:paraId="61789969" w14:textId="0CE370FF" w:rsidR="00F358A0" w:rsidRPr="00530562" w:rsidRDefault="003B01D8" w:rsidP="00663962">
      <w:pPr>
        <w:pStyle w:val="Heading2"/>
        <w:spacing w:line="360" w:lineRule="auto"/>
        <w:jc w:val="both"/>
        <w:rPr>
          <w:color w:val="auto"/>
        </w:rPr>
      </w:pPr>
      <w:bookmarkStart w:id="15" w:name="_Hlk72097277"/>
      <w:r w:rsidRPr="00530562">
        <w:rPr>
          <w:color w:val="auto"/>
        </w:rPr>
        <w:t xml:space="preserve">3.1. </w:t>
      </w:r>
      <w:r w:rsidR="00DA608E" w:rsidRPr="00530562">
        <w:rPr>
          <w:color w:val="auto"/>
        </w:rPr>
        <w:t>Systematic literature review</w:t>
      </w:r>
    </w:p>
    <w:p w14:paraId="6CB86B55" w14:textId="77777777" w:rsidR="00E21B17" w:rsidRPr="00530562" w:rsidRDefault="00E21B17" w:rsidP="00663962">
      <w:pPr>
        <w:spacing w:line="360" w:lineRule="auto"/>
        <w:jc w:val="both"/>
        <w:rPr>
          <w:color w:val="auto"/>
        </w:rPr>
      </w:pPr>
      <w:bookmarkStart w:id="16" w:name="_Hlk72097287"/>
      <w:bookmarkEnd w:id="15"/>
      <w:r w:rsidRPr="00530562">
        <w:rPr>
          <w:color w:val="auto"/>
        </w:rPr>
        <w:t>A systematic literature review (SRL) is conducted in the first step of the study. The SRL uses systematic methods to identify, evaluate and integrate the results of studies related to one or more</w:t>
      </w:r>
    </w:p>
    <w:p w14:paraId="3AD30D41" w14:textId="210500E5" w:rsidR="00022A38" w:rsidRPr="00530562" w:rsidRDefault="00E21B17" w:rsidP="00663962">
      <w:pPr>
        <w:spacing w:line="360" w:lineRule="auto"/>
        <w:jc w:val="both"/>
        <w:rPr>
          <w:color w:val="auto"/>
        </w:rPr>
      </w:pPr>
      <w:r w:rsidRPr="00530562">
        <w:rPr>
          <w:color w:val="auto"/>
        </w:rPr>
        <w:t xml:space="preserve">research questions [52]. </w:t>
      </w:r>
      <w:r w:rsidR="008540FF" w:rsidRPr="00530562">
        <w:rPr>
          <w:color w:val="auto"/>
        </w:rPr>
        <w:t>In the first step the “</w:t>
      </w:r>
      <w:r w:rsidR="008540FF" w:rsidRPr="00530562">
        <w:rPr>
          <w:i/>
          <w:color w:val="auto"/>
        </w:rPr>
        <w:t>research question</w:t>
      </w:r>
      <w:r w:rsidR="00214C22" w:rsidRPr="00530562">
        <w:rPr>
          <w:i/>
          <w:color w:val="auto"/>
        </w:rPr>
        <w:t>s</w:t>
      </w:r>
      <w:r w:rsidR="00854E00" w:rsidRPr="00530562">
        <w:rPr>
          <w:i/>
          <w:color w:val="auto"/>
        </w:rPr>
        <w:t>”</w:t>
      </w:r>
      <w:r w:rsidR="008540FF" w:rsidRPr="00530562">
        <w:rPr>
          <w:color w:val="auto"/>
        </w:rPr>
        <w:t xml:space="preserve"> formulated</w:t>
      </w:r>
      <w:r w:rsidR="00854E00" w:rsidRPr="00530562">
        <w:rPr>
          <w:color w:val="auto"/>
        </w:rPr>
        <w:t>”</w:t>
      </w:r>
      <w:r w:rsidR="008540FF" w:rsidRPr="00530562">
        <w:rPr>
          <w:color w:val="auto"/>
        </w:rPr>
        <w:t xml:space="preserve"> as follow:</w:t>
      </w:r>
    </w:p>
    <w:bookmarkEnd w:id="16"/>
    <w:p w14:paraId="7C2A4A2F" w14:textId="77777777" w:rsidR="001407F3" w:rsidRPr="00530562" w:rsidRDefault="001407F3" w:rsidP="001407F3">
      <w:pPr>
        <w:numPr>
          <w:ilvl w:val="0"/>
          <w:numId w:val="23"/>
        </w:numPr>
        <w:spacing w:line="360" w:lineRule="auto"/>
        <w:jc w:val="both"/>
        <w:rPr>
          <w:rFonts w:eastAsiaTheme="minorHAnsi"/>
          <w:color w:val="auto"/>
        </w:rPr>
      </w:pPr>
      <w:r w:rsidRPr="00530562">
        <w:rPr>
          <w:rFonts w:eastAsiaTheme="minorHAnsi"/>
          <w:color w:val="auto"/>
        </w:rPr>
        <w:t>How to define and design an environmentally sustainable (clean and green) shipyard?</w:t>
      </w:r>
    </w:p>
    <w:p w14:paraId="7D6CD539" w14:textId="77777777" w:rsidR="001407F3" w:rsidRPr="00530562" w:rsidRDefault="001407F3" w:rsidP="001407F3">
      <w:pPr>
        <w:numPr>
          <w:ilvl w:val="0"/>
          <w:numId w:val="23"/>
        </w:numPr>
        <w:spacing w:line="360" w:lineRule="auto"/>
        <w:jc w:val="both"/>
        <w:rPr>
          <w:rFonts w:eastAsiaTheme="minorHAnsi"/>
          <w:color w:val="auto"/>
        </w:rPr>
      </w:pPr>
      <w:r w:rsidRPr="00530562">
        <w:rPr>
          <w:rFonts w:eastAsiaTheme="minorHAnsi"/>
          <w:color w:val="auto"/>
        </w:rPr>
        <w:t xml:space="preserve">What are the the main disciplines of the holistic, systematic, and transdisciplinary EnMF? </w:t>
      </w:r>
    </w:p>
    <w:p w14:paraId="533CD821" w14:textId="77777777" w:rsidR="001407F3" w:rsidRPr="00530562" w:rsidRDefault="001407F3" w:rsidP="001407F3">
      <w:pPr>
        <w:numPr>
          <w:ilvl w:val="0"/>
          <w:numId w:val="23"/>
        </w:numPr>
        <w:spacing w:line="360" w:lineRule="auto"/>
        <w:jc w:val="both"/>
        <w:rPr>
          <w:rFonts w:eastAsiaTheme="minorHAnsi"/>
          <w:color w:val="auto"/>
        </w:rPr>
      </w:pPr>
      <w:r w:rsidRPr="00530562">
        <w:rPr>
          <w:rFonts w:eastAsiaTheme="minorHAnsi"/>
          <w:color w:val="auto"/>
        </w:rPr>
        <w:t>How to design an EnMS by choosing the appropriate measures and tools for a shipyard?</w:t>
      </w:r>
    </w:p>
    <w:p w14:paraId="603C3D88" w14:textId="77777777" w:rsidR="001407F3" w:rsidRPr="00530562" w:rsidRDefault="001407F3" w:rsidP="001407F3">
      <w:pPr>
        <w:numPr>
          <w:ilvl w:val="0"/>
          <w:numId w:val="23"/>
        </w:numPr>
        <w:spacing w:line="360" w:lineRule="auto"/>
        <w:jc w:val="both"/>
        <w:rPr>
          <w:rFonts w:eastAsiaTheme="minorHAnsi"/>
          <w:color w:val="auto"/>
        </w:rPr>
      </w:pPr>
      <w:r w:rsidRPr="00530562">
        <w:rPr>
          <w:rFonts w:eastAsiaTheme="minorHAnsi"/>
          <w:color w:val="auto"/>
        </w:rPr>
        <w:t>How to implement EnMF?</w:t>
      </w:r>
    </w:p>
    <w:p w14:paraId="522DE5B8" w14:textId="66E86A44" w:rsidR="0028592F" w:rsidRPr="00530562" w:rsidRDefault="00854E00" w:rsidP="00663962">
      <w:pPr>
        <w:spacing w:line="360" w:lineRule="auto"/>
        <w:jc w:val="both"/>
        <w:rPr>
          <w:rFonts w:eastAsia="Times New Roman"/>
          <w:bCs/>
          <w:color w:val="auto"/>
        </w:rPr>
      </w:pPr>
      <w:r w:rsidRPr="00530562">
        <w:rPr>
          <w:color w:val="auto"/>
        </w:rPr>
        <w:t>In the next step the “</w:t>
      </w:r>
      <w:r w:rsidR="00401997" w:rsidRPr="00530562">
        <w:rPr>
          <w:i/>
          <w:color w:val="auto"/>
        </w:rPr>
        <w:t>research protocol</w:t>
      </w:r>
      <w:r w:rsidRPr="00530562">
        <w:rPr>
          <w:i/>
          <w:color w:val="auto"/>
        </w:rPr>
        <w:t>”</w:t>
      </w:r>
      <w:r w:rsidRPr="00530562">
        <w:rPr>
          <w:color w:val="auto"/>
        </w:rPr>
        <w:t xml:space="preserve"> (inclusion (criterion 1) and exclusion (criterion 2)) w</w:t>
      </w:r>
      <w:r w:rsidR="00DA608E" w:rsidRPr="00530562">
        <w:rPr>
          <w:color w:val="auto"/>
        </w:rPr>
        <w:t xml:space="preserve">ith respect to reseach questions was developed. </w:t>
      </w:r>
      <w:r w:rsidR="0028592F" w:rsidRPr="00530562">
        <w:rPr>
          <w:color w:val="auto"/>
        </w:rPr>
        <w:t xml:space="preserve">Table 1 shows the </w:t>
      </w:r>
      <w:r w:rsidR="00B67C91" w:rsidRPr="00530562">
        <w:rPr>
          <w:color w:val="auto"/>
        </w:rPr>
        <w:t>inclusion (criterion 1)</w:t>
      </w:r>
      <w:r w:rsidR="0028592F" w:rsidRPr="00530562">
        <w:rPr>
          <w:color w:val="auto"/>
        </w:rPr>
        <w:t xml:space="preserve"> and exclusion </w:t>
      </w:r>
      <w:r w:rsidR="00B67C91" w:rsidRPr="00530562">
        <w:rPr>
          <w:color w:val="auto"/>
        </w:rPr>
        <w:t>(criteron 2)</w:t>
      </w:r>
      <w:r w:rsidR="0028592F" w:rsidRPr="00530562">
        <w:rPr>
          <w:color w:val="auto"/>
        </w:rPr>
        <w:t>.</w:t>
      </w:r>
      <w:r w:rsidR="00B67C91" w:rsidRPr="00530562">
        <w:rPr>
          <w:color w:val="auto"/>
        </w:rPr>
        <w:t xml:space="preserve"> The inclusion contained </w:t>
      </w:r>
      <w:r w:rsidR="00B67C91" w:rsidRPr="00530562">
        <w:rPr>
          <w:bCs/>
          <w:color w:val="auto"/>
        </w:rPr>
        <w:t xml:space="preserve">peer reviwed articles and high quality conference papers, books, industrial and technical reports, which are relevant to research questions and address energy efficiency and exclusion contained </w:t>
      </w:r>
      <w:r w:rsidR="00B67C91" w:rsidRPr="00530562">
        <w:rPr>
          <w:rFonts w:eastAsia="Times New Roman"/>
          <w:bCs/>
          <w:color w:val="auto"/>
        </w:rPr>
        <w:t xml:space="preserve">duplicate articles, non peer reviewed articles, low quality industrial and technical reports, and articles that not totally covered and improved energy </w:t>
      </w:r>
      <w:r w:rsidR="00B67C91" w:rsidRPr="00530562">
        <w:rPr>
          <w:rFonts w:eastAsia="Times New Roman"/>
          <w:bCs/>
          <w:color w:val="auto"/>
        </w:rPr>
        <w:lastRenderedPageBreak/>
        <w:t>efficiency.</w:t>
      </w:r>
    </w:p>
    <w:p w14:paraId="7D418FC3" w14:textId="77777777" w:rsidR="00885B68" w:rsidRPr="00530562" w:rsidRDefault="00885B68" w:rsidP="00663962">
      <w:pPr>
        <w:spacing w:line="360" w:lineRule="auto"/>
        <w:jc w:val="both"/>
        <w:rPr>
          <w:color w:val="auto"/>
        </w:rPr>
      </w:pPr>
    </w:p>
    <w:p w14:paraId="298B05F9" w14:textId="77777777" w:rsidR="00B67C91" w:rsidRPr="00530562" w:rsidRDefault="00B67C91" w:rsidP="00663962">
      <w:pPr>
        <w:spacing w:line="360" w:lineRule="auto"/>
        <w:jc w:val="both"/>
        <w:rPr>
          <w:color w:val="auto"/>
          <w:lang w:val="en-GB"/>
        </w:rPr>
      </w:pPr>
      <w:r w:rsidRPr="00530562">
        <w:rPr>
          <w:color w:val="auto"/>
        </w:rPr>
        <w:t xml:space="preserve">Table 1. </w:t>
      </w:r>
      <w:r w:rsidRPr="00530562">
        <w:rPr>
          <w:color w:val="auto"/>
          <w:lang w:val="en-GB"/>
        </w:rPr>
        <w:t>Inclusion and exclusion criteria.</w:t>
      </w:r>
    </w:p>
    <w:tbl>
      <w:tblPr>
        <w:tblStyle w:val="TableGrid2"/>
        <w:tblW w:w="8999" w:type="dxa"/>
        <w:tblLayout w:type="fixed"/>
        <w:tblCellMar>
          <w:left w:w="0" w:type="dxa"/>
          <w:right w:w="0" w:type="dxa"/>
        </w:tblCellMar>
        <w:tblLook w:val="04A0" w:firstRow="1" w:lastRow="0" w:firstColumn="1" w:lastColumn="0" w:noHBand="0" w:noVBand="1"/>
      </w:tblPr>
      <w:tblGrid>
        <w:gridCol w:w="1321"/>
        <w:gridCol w:w="4071"/>
        <w:gridCol w:w="3607"/>
      </w:tblGrid>
      <w:tr w:rsidR="00530562" w:rsidRPr="00530562" w14:paraId="791ADF6D" w14:textId="59D1BF8A" w:rsidTr="00422986">
        <w:trPr>
          <w:trHeight w:val="196"/>
        </w:trPr>
        <w:tc>
          <w:tcPr>
            <w:tcW w:w="1321" w:type="dxa"/>
            <w:tcBorders>
              <w:top w:val="single" w:sz="8" w:space="0" w:color="auto"/>
              <w:left w:val="nil"/>
              <w:right w:val="nil"/>
            </w:tcBorders>
            <w:vAlign w:val="center"/>
          </w:tcPr>
          <w:p w14:paraId="0EB69D77" w14:textId="77777777" w:rsidR="00422986" w:rsidRPr="00530562" w:rsidRDefault="00422986" w:rsidP="00663962">
            <w:pPr>
              <w:spacing w:line="360" w:lineRule="auto"/>
              <w:rPr>
                <w:color w:val="auto"/>
              </w:rPr>
            </w:pPr>
            <w:r w:rsidRPr="00530562">
              <w:rPr>
                <w:color w:val="auto"/>
              </w:rPr>
              <w:t>Criterion</w:t>
            </w:r>
          </w:p>
        </w:tc>
        <w:tc>
          <w:tcPr>
            <w:tcW w:w="4071" w:type="dxa"/>
            <w:tcBorders>
              <w:top w:val="single" w:sz="8" w:space="0" w:color="auto"/>
              <w:left w:val="nil"/>
              <w:right w:val="nil"/>
            </w:tcBorders>
            <w:vAlign w:val="center"/>
          </w:tcPr>
          <w:p w14:paraId="0EC39B00" w14:textId="2A956CB8" w:rsidR="00422986" w:rsidRPr="00530562" w:rsidRDefault="00422986" w:rsidP="00663962">
            <w:pPr>
              <w:spacing w:line="360" w:lineRule="auto"/>
              <w:rPr>
                <w:color w:val="auto"/>
              </w:rPr>
            </w:pPr>
            <w:r w:rsidRPr="00530562">
              <w:rPr>
                <w:color w:val="auto"/>
              </w:rPr>
              <w:t>Criterion one (inclusion)</w:t>
            </w:r>
          </w:p>
        </w:tc>
        <w:tc>
          <w:tcPr>
            <w:tcW w:w="3607" w:type="dxa"/>
            <w:tcBorders>
              <w:top w:val="single" w:sz="8" w:space="0" w:color="auto"/>
              <w:left w:val="nil"/>
              <w:right w:val="nil"/>
            </w:tcBorders>
            <w:vAlign w:val="center"/>
          </w:tcPr>
          <w:p w14:paraId="011E0E65" w14:textId="5B38BC63" w:rsidR="00422986" w:rsidRPr="00530562" w:rsidRDefault="00422986" w:rsidP="00663962">
            <w:pPr>
              <w:spacing w:line="360" w:lineRule="auto"/>
              <w:rPr>
                <w:color w:val="auto"/>
              </w:rPr>
            </w:pPr>
            <w:r w:rsidRPr="00530562">
              <w:rPr>
                <w:color w:val="auto"/>
              </w:rPr>
              <w:t>Criterion two (exclusion)</w:t>
            </w:r>
          </w:p>
        </w:tc>
      </w:tr>
      <w:tr w:rsidR="00417936" w:rsidRPr="00530562" w14:paraId="18F1FDF2" w14:textId="50642C68" w:rsidTr="00422986">
        <w:trPr>
          <w:trHeight w:val="1185"/>
        </w:trPr>
        <w:tc>
          <w:tcPr>
            <w:tcW w:w="1321" w:type="dxa"/>
            <w:tcBorders>
              <w:left w:val="nil"/>
              <w:bottom w:val="single" w:sz="8" w:space="0" w:color="auto"/>
              <w:right w:val="nil"/>
            </w:tcBorders>
            <w:vAlign w:val="center"/>
          </w:tcPr>
          <w:p w14:paraId="16FA5548" w14:textId="77777777" w:rsidR="00422986" w:rsidRPr="00530562" w:rsidRDefault="00422986" w:rsidP="00663962">
            <w:pPr>
              <w:spacing w:line="360" w:lineRule="auto"/>
              <w:rPr>
                <w:color w:val="auto"/>
                <w:highlight w:val="yellow"/>
              </w:rPr>
            </w:pPr>
          </w:p>
        </w:tc>
        <w:tc>
          <w:tcPr>
            <w:tcW w:w="4071" w:type="dxa"/>
            <w:tcBorders>
              <w:left w:val="nil"/>
              <w:bottom w:val="single" w:sz="8" w:space="0" w:color="auto"/>
              <w:right w:val="nil"/>
            </w:tcBorders>
            <w:vAlign w:val="center"/>
          </w:tcPr>
          <w:p w14:paraId="1CA673C4" w14:textId="77777777" w:rsidR="00422986" w:rsidRPr="00530562" w:rsidRDefault="00422986" w:rsidP="00663962">
            <w:pPr>
              <w:spacing w:line="360" w:lineRule="auto"/>
              <w:rPr>
                <w:color w:val="auto"/>
              </w:rPr>
            </w:pPr>
          </w:p>
          <w:p w14:paraId="38B3DA0E" w14:textId="77777777" w:rsidR="00422986" w:rsidRPr="00530562" w:rsidRDefault="00422986" w:rsidP="00663962">
            <w:pPr>
              <w:spacing w:line="360" w:lineRule="auto"/>
              <w:rPr>
                <w:color w:val="auto"/>
              </w:rPr>
            </w:pPr>
            <w:r w:rsidRPr="00530562">
              <w:rPr>
                <w:color w:val="auto"/>
              </w:rPr>
              <w:t>Peer reviwed articles and high quality conference papers, books, industrial and technical reports, which are relevant to research questions and address energy efficiency.</w:t>
            </w:r>
          </w:p>
        </w:tc>
        <w:tc>
          <w:tcPr>
            <w:tcW w:w="3607" w:type="dxa"/>
            <w:tcBorders>
              <w:left w:val="nil"/>
              <w:bottom w:val="single" w:sz="8" w:space="0" w:color="auto"/>
              <w:right w:val="nil"/>
            </w:tcBorders>
            <w:vAlign w:val="center"/>
          </w:tcPr>
          <w:p w14:paraId="66C1193C" w14:textId="4C1256D6" w:rsidR="00422986" w:rsidRPr="00530562" w:rsidRDefault="00422986" w:rsidP="00663962">
            <w:pPr>
              <w:spacing w:line="360" w:lineRule="auto"/>
              <w:rPr>
                <w:color w:val="auto"/>
              </w:rPr>
            </w:pPr>
            <w:r w:rsidRPr="00530562">
              <w:rPr>
                <w:color w:val="auto"/>
              </w:rPr>
              <w:t>Duplicate articles,  non peer reviewed articles, low quality industrial and technical reports, and articles that not totally covered and improved energy efficiency.</w:t>
            </w:r>
          </w:p>
        </w:tc>
      </w:tr>
    </w:tbl>
    <w:p w14:paraId="196B4423" w14:textId="11EC6C75" w:rsidR="00422986" w:rsidRPr="00530562" w:rsidRDefault="00422986" w:rsidP="00663962">
      <w:pPr>
        <w:spacing w:line="360" w:lineRule="auto"/>
        <w:jc w:val="both"/>
        <w:rPr>
          <w:color w:val="auto"/>
        </w:rPr>
      </w:pPr>
    </w:p>
    <w:p w14:paraId="073D19CF" w14:textId="69FB9E01" w:rsidR="00422986" w:rsidRPr="00530562" w:rsidRDefault="00854E00" w:rsidP="00663962">
      <w:pPr>
        <w:spacing w:line="360" w:lineRule="auto"/>
        <w:jc w:val="both"/>
        <w:rPr>
          <w:color w:val="auto"/>
        </w:rPr>
      </w:pPr>
      <w:r w:rsidRPr="00530562">
        <w:rPr>
          <w:color w:val="auto"/>
        </w:rPr>
        <w:t xml:space="preserve">Refer to </w:t>
      </w:r>
      <w:r w:rsidR="00214C22" w:rsidRPr="00530562">
        <w:rPr>
          <w:color w:val="auto"/>
        </w:rPr>
        <w:t>“</w:t>
      </w:r>
      <w:r w:rsidR="00214C22" w:rsidRPr="00530562">
        <w:rPr>
          <w:i/>
          <w:color w:val="auto"/>
        </w:rPr>
        <w:t>research questions”</w:t>
      </w:r>
      <w:r w:rsidR="00214C22" w:rsidRPr="00530562">
        <w:rPr>
          <w:color w:val="auto"/>
        </w:rPr>
        <w:t xml:space="preserve"> the “</w:t>
      </w:r>
      <w:r w:rsidR="00214C22" w:rsidRPr="00530562">
        <w:rPr>
          <w:i/>
          <w:color w:val="auto"/>
        </w:rPr>
        <w:t>literature search</w:t>
      </w:r>
      <w:r w:rsidR="00214C22" w:rsidRPr="00530562">
        <w:rPr>
          <w:color w:val="auto"/>
        </w:rPr>
        <w:t>” was conducted.</w:t>
      </w:r>
      <w:r w:rsidR="00DF29F8" w:rsidRPr="00530562">
        <w:rPr>
          <w:color w:val="auto"/>
        </w:rPr>
        <w:t>The main goal of this section was to find all relevant studies related to the topic. The literature was found through searching for keywords in “Scopus”, “Science Direct”, “Google Scholar”, “Research Gate”,  and “EBSCO” databases with respect to criterion one (see table 1). The following keywords or combination of keywords were used to identify the literature; “shipyard”, “green shipyards”, “clean shipyard”, “sustainable shipyard”, “ship building”, “ environmental sustainability”, “energy intensive”, “energy efficiency”, “energy barriers”, “ energy conservation”, “energy policy”, “energy management”, “energy system”,  “renewable energy”, “sustainable shipping”, “sustainable ports”, “port industry”, “environmental performance”, “reduction of air emission”, “socio-technical”, “interdisciplinary”, “transdisciplinary” and “ Life cycle assessment in shipping”.</w:t>
      </w:r>
      <w:r w:rsidR="00A47972" w:rsidRPr="00530562">
        <w:rPr>
          <w:color w:val="auto"/>
        </w:rPr>
        <w:t xml:space="preserve"> Total number of 1266 literature was identified</w:t>
      </w:r>
      <w:r w:rsidR="00214C22" w:rsidRPr="00530562">
        <w:rPr>
          <w:color w:val="auto"/>
        </w:rPr>
        <w:t>. In the next step</w:t>
      </w:r>
      <w:r w:rsidR="00650808" w:rsidRPr="00530562">
        <w:rPr>
          <w:i/>
          <w:color w:val="auto"/>
          <w:lang w:val="en-GB"/>
        </w:rPr>
        <w:t> </w:t>
      </w:r>
      <w:r w:rsidR="00214C22" w:rsidRPr="00530562">
        <w:rPr>
          <w:i/>
          <w:color w:val="auto"/>
          <w:lang w:val="en-GB"/>
        </w:rPr>
        <w:t>“studies per protocol”</w:t>
      </w:r>
      <w:r w:rsidR="00214C22" w:rsidRPr="00530562">
        <w:rPr>
          <w:color w:val="auto"/>
          <w:lang w:val="en-GB"/>
        </w:rPr>
        <w:t xml:space="preserve"> were selected.</w:t>
      </w:r>
      <w:r w:rsidR="00214C22" w:rsidRPr="00530562">
        <w:rPr>
          <w:i/>
          <w:color w:val="auto"/>
        </w:rPr>
        <w:t xml:space="preserve"> </w:t>
      </w:r>
      <w:r w:rsidR="00A47972" w:rsidRPr="00530562">
        <w:rPr>
          <w:color w:val="auto"/>
        </w:rPr>
        <w:t xml:space="preserve">The selected literature in </w:t>
      </w:r>
      <w:r w:rsidR="00214C22" w:rsidRPr="00530562">
        <w:rPr>
          <w:color w:val="auto"/>
        </w:rPr>
        <w:t>“</w:t>
      </w:r>
      <w:r w:rsidR="00214C22" w:rsidRPr="00530562">
        <w:rPr>
          <w:i/>
          <w:color w:val="auto"/>
        </w:rPr>
        <w:t>literature search</w:t>
      </w:r>
      <w:r w:rsidR="00214C22" w:rsidRPr="00530562">
        <w:rPr>
          <w:color w:val="auto"/>
        </w:rPr>
        <w:t xml:space="preserve">” </w:t>
      </w:r>
      <w:r w:rsidR="00A47972" w:rsidRPr="00530562">
        <w:rPr>
          <w:color w:val="auto"/>
        </w:rPr>
        <w:t xml:space="preserve">was screened by authors. The criteria which have been developed in </w:t>
      </w:r>
      <w:r w:rsidR="00214C22" w:rsidRPr="00530562">
        <w:rPr>
          <w:color w:val="auto"/>
        </w:rPr>
        <w:t>“</w:t>
      </w:r>
      <w:r w:rsidR="00214C22" w:rsidRPr="00530562">
        <w:rPr>
          <w:i/>
          <w:color w:val="auto"/>
        </w:rPr>
        <w:t>research protocol”</w:t>
      </w:r>
      <w:r w:rsidR="00214C22" w:rsidRPr="00530562">
        <w:rPr>
          <w:color w:val="auto"/>
        </w:rPr>
        <w:t xml:space="preserve"> </w:t>
      </w:r>
      <w:r w:rsidR="00A47972" w:rsidRPr="00530562">
        <w:rPr>
          <w:color w:val="auto"/>
        </w:rPr>
        <w:t xml:space="preserve">were used. </w:t>
      </w:r>
      <w:r w:rsidR="00422986" w:rsidRPr="00530562">
        <w:rPr>
          <w:color w:val="auto"/>
        </w:rPr>
        <w:t>Three filteration steps were applied in this section (See table 2).</w:t>
      </w:r>
    </w:p>
    <w:p w14:paraId="74E979C1" w14:textId="21562A55" w:rsidR="000261A8" w:rsidRPr="00530562" w:rsidRDefault="000261A8" w:rsidP="00663962">
      <w:pPr>
        <w:spacing w:line="360" w:lineRule="auto"/>
        <w:jc w:val="both"/>
        <w:rPr>
          <w:color w:val="auto"/>
        </w:rPr>
      </w:pPr>
    </w:p>
    <w:p w14:paraId="01A2C218" w14:textId="4D63F7E4" w:rsidR="000261A8" w:rsidRPr="00530562" w:rsidRDefault="000261A8" w:rsidP="00663962">
      <w:pPr>
        <w:spacing w:line="360" w:lineRule="auto"/>
        <w:jc w:val="both"/>
        <w:rPr>
          <w:i/>
          <w:color w:val="auto"/>
        </w:rPr>
      </w:pPr>
    </w:p>
    <w:p w14:paraId="0F29B7E1" w14:textId="77777777" w:rsidR="00593B2A" w:rsidRPr="00530562" w:rsidRDefault="00593B2A" w:rsidP="00663962">
      <w:pPr>
        <w:spacing w:line="360" w:lineRule="auto"/>
        <w:jc w:val="both"/>
        <w:rPr>
          <w:i/>
          <w:color w:val="auto"/>
        </w:rPr>
      </w:pPr>
    </w:p>
    <w:p w14:paraId="113578DC" w14:textId="2E4EA8BD" w:rsidR="00422986" w:rsidRPr="00530562" w:rsidRDefault="00422986" w:rsidP="00663962">
      <w:pPr>
        <w:spacing w:line="360" w:lineRule="auto"/>
        <w:jc w:val="both"/>
        <w:rPr>
          <w:color w:val="auto"/>
          <w:lang w:val="en-GB"/>
        </w:rPr>
      </w:pPr>
      <w:r w:rsidRPr="00530562">
        <w:rPr>
          <w:color w:val="auto"/>
        </w:rPr>
        <w:lastRenderedPageBreak/>
        <w:t xml:space="preserve">Table 2. </w:t>
      </w:r>
      <w:r w:rsidRPr="00530562">
        <w:rPr>
          <w:color w:val="auto"/>
          <w:lang w:val="en-GB"/>
        </w:rPr>
        <w:t>Filtering steps</w:t>
      </w:r>
    </w:p>
    <w:tbl>
      <w:tblPr>
        <w:tblStyle w:val="PlainTable2"/>
        <w:tblW w:w="10343" w:type="dxa"/>
        <w:tblLayout w:type="fixed"/>
        <w:tblLook w:val="04A0" w:firstRow="1" w:lastRow="0" w:firstColumn="1" w:lastColumn="0" w:noHBand="0" w:noVBand="1"/>
      </w:tblPr>
      <w:tblGrid>
        <w:gridCol w:w="1591"/>
        <w:gridCol w:w="2458"/>
        <w:gridCol w:w="3357"/>
        <w:gridCol w:w="2937"/>
      </w:tblGrid>
      <w:tr w:rsidR="00530562" w:rsidRPr="00530562" w14:paraId="5E2AD604" w14:textId="4ADF79B4" w:rsidTr="00422986">
        <w:trPr>
          <w:cnfStyle w:val="100000000000" w:firstRow="1" w:lastRow="0" w:firstColumn="0" w:lastColumn="0" w:oddVBand="0" w:evenVBand="0" w:oddHBand="0" w:evenHBand="0" w:firstRowFirstColumn="0" w:firstRowLastColumn="0" w:lastRowFirstColumn="0" w:lastRowLastColumn="0"/>
          <w:trHeight w:val="200"/>
        </w:trPr>
        <w:tc>
          <w:tcPr>
            <w:cnfStyle w:val="001000000000" w:firstRow="0" w:lastRow="0" w:firstColumn="1" w:lastColumn="0" w:oddVBand="0" w:evenVBand="0" w:oddHBand="0" w:evenHBand="0" w:firstRowFirstColumn="0" w:firstRowLastColumn="0" w:lastRowFirstColumn="0" w:lastRowLastColumn="0"/>
            <w:tcW w:w="1591" w:type="dxa"/>
          </w:tcPr>
          <w:p w14:paraId="075EF7A4" w14:textId="29D4B852" w:rsidR="00422986" w:rsidRPr="00530562" w:rsidRDefault="00422986" w:rsidP="00663962">
            <w:pPr>
              <w:spacing w:line="360" w:lineRule="auto"/>
              <w:jc w:val="both"/>
              <w:rPr>
                <w:color w:val="auto"/>
              </w:rPr>
            </w:pPr>
            <w:r w:rsidRPr="00530562">
              <w:rPr>
                <w:color w:val="auto"/>
              </w:rPr>
              <w:t>Filtering steps</w:t>
            </w:r>
          </w:p>
        </w:tc>
        <w:tc>
          <w:tcPr>
            <w:tcW w:w="2458" w:type="dxa"/>
          </w:tcPr>
          <w:p w14:paraId="614EF59D" w14:textId="75AC51B7" w:rsidR="00422986" w:rsidRPr="00530562" w:rsidRDefault="00422986" w:rsidP="00663962">
            <w:pPr>
              <w:spacing w:line="360" w:lineRule="auto"/>
              <w:jc w:val="both"/>
              <w:cnfStyle w:val="100000000000" w:firstRow="1" w:lastRow="0" w:firstColumn="0" w:lastColumn="0" w:oddVBand="0" w:evenVBand="0" w:oddHBand="0" w:evenHBand="0" w:firstRowFirstColumn="0" w:firstRowLastColumn="0" w:lastRowFirstColumn="0" w:lastRowLastColumn="0"/>
              <w:rPr>
                <w:color w:val="auto"/>
              </w:rPr>
            </w:pPr>
            <w:r w:rsidRPr="00530562">
              <w:rPr>
                <w:color w:val="auto"/>
              </w:rPr>
              <w:t xml:space="preserve">          Filtering one</w:t>
            </w:r>
          </w:p>
        </w:tc>
        <w:tc>
          <w:tcPr>
            <w:tcW w:w="3357" w:type="dxa"/>
          </w:tcPr>
          <w:p w14:paraId="2D317A3A" w14:textId="33EFA252" w:rsidR="00422986" w:rsidRPr="00530562" w:rsidRDefault="00422986" w:rsidP="00663962">
            <w:pPr>
              <w:spacing w:line="360" w:lineRule="auto"/>
              <w:jc w:val="both"/>
              <w:cnfStyle w:val="100000000000" w:firstRow="1" w:lastRow="0" w:firstColumn="0" w:lastColumn="0" w:oddVBand="0" w:evenVBand="0" w:oddHBand="0" w:evenHBand="0" w:firstRowFirstColumn="0" w:firstRowLastColumn="0" w:lastRowFirstColumn="0" w:lastRowLastColumn="0"/>
              <w:rPr>
                <w:color w:val="auto"/>
              </w:rPr>
            </w:pPr>
            <w:r w:rsidRPr="00530562">
              <w:rPr>
                <w:color w:val="auto"/>
              </w:rPr>
              <w:t xml:space="preserve">           Filtering two  </w:t>
            </w:r>
          </w:p>
        </w:tc>
        <w:tc>
          <w:tcPr>
            <w:tcW w:w="2937" w:type="dxa"/>
          </w:tcPr>
          <w:p w14:paraId="7A4CCE85" w14:textId="0D4A0C45" w:rsidR="00422986" w:rsidRPr="00530562" w:rsidRDefault="00422986" w:rsidP="00663962">
            <w:pPr>
              <w:spacing w:line="360" w:lineRule="auto"/>
              <w:jc w:val="both"/>
              <w:cnfStyle w:val="100000000000" w:firstRow="1" w:lastRow="0" w:firstColumn="0" w:lastColumn="0" w:oddVBand="0" w:evenVBand="0" w:oddHBand="0" w:evenHBand="0" w:firstRowFirstColumn="0" w:firstRowLastColumn="0" w:lastRowFirstColumn="0" w:lastRowLastColumn="0"/>
              <w:rPr>
                <w:color w:val="auto"/>
              </w:rPr>
            </w:pPr>
            <w:r w:rsidRPr="00530562">
              <w:rPr>
                <w:color w:val="auto"/>
              </w:rPr>
              <w:t>Filtering  three</w:t>
            </w:r>
          </w:p>
        </w:tc>
      </w:tr>
      <w:tr w:rsidR="00530562" w:rsidRPr="00530562" w14:paraId="4FE38965" w14:textId="6F9BC63D" w:rsidTr="00422986">
        <w:trPr>
          <w:cnfStyle w:val="000000100000" w:firstRow="0" w:lastRow="0" w:firstColumn="0" w:lastColumn="0" w:oddVBand="0" w:evenVBand="0" w:oddHBand="1" w:evenHBand="0" w:firstRowFirstColumn="0" w:firstRowLastColumn="0" w:lastRowFirstColumn="0" w:lastRowLastColumn="0"/>
          <w:trHeight w:val="1211"/>
        </w:trPr>
        <w:tc>
          <w:tcPr>
            <w:cnfStyle w:val="001000000000" w:firstRow="0" w:lastRow="0" w:firstColumn="1" w:lastColumn="0" w:oddVBand="0" w:evenVBand="0" w:oddHBand="0" w:evenHBand="0" w:firstRowFirstColumn="0" w:firstRowLastColumn="0" w:lastRowFirstColumn="0" w:lastRowLastColumn="0"/>
            <w:tcW w:w="1591" w:type="dxa"/>
          </w:tcPr>
          <w:p w14:paraId="2C613437" w14:textId="77777777" w:rsidR="00422986" w:rsidRPr="00530562" w:rsidRDefault="00422986" w:rsidP="00663962">
            <w:pPr>
              <w:spacing w:line="360" w:lineRule="auto"/>
              <w:jc w:val="both"/>
              <w:rPr>
                <w:color w:val="auto"/>
              </w:rPr>
            </w:pPr>
          </w:p>
        </w:tc>
        <w:tc>
          <w:tcPr>
            <w:tcW w:w="2458" w:type="dxa"/>
          </w:tcPr>
          <w:p w14:paraId="7A37C17E" w14:textId="1F2E233C" w:rsidR="00422986" w:rsidRPr="00530562" w:rsidRDefault="00422986" w:rsidP="00663962">
            <w:pPr>
              <w:spacing w:line="360" w:lineRule="auto"/>
              <w:jc w:val="both"/>
              <w:cnfStyle w:val="000000100000" w:firstRow="0" w:lastRow="0" w:firstColumn="0" w:lastColumn="0" w:oddVBand="0" w:evenVBand="0" w:oddHBand="1" w:evenHBand="0" w:firstRowFirstColumn="0" w:firstRowLastColumn="0" w:lastRowFirstColumn="0" w:lastRowLastColumn="0"/>
              <w:rPr>
                <w:color w:val="auto"/>
              </w:rPr>
            </w:pPr>
            <w:r w:rsidRPr="00530562">
              <w:rPr>
                <w:color w:val="auto"/>
              </w:rPr>
              <w:t>Exluding of duplicates and other none related studies</w:t>
            </w:r>
            <w:r w:rsidR="00214C22" w:rsidRPr="00530562">
              <w:rPr>
                <w:color w:val="auto"/>
              </w:rPr>
              <w:t>.</w:t>
            </w:r>
          </w:p>
        </w:tc>
        <w:tc>
          <w:tcPr>
            <w:tcW w:w="3357" w:type="dxa"/>
          </w:tcPr>
          <w:p w14:paraId="480701F9" w14:textId="3BFF3672" w:rsidR="00422986" w:rsidRPr="00530562" w:rsidRDefault="00422986" w:rsidP="00663962">
            <w:pPr>
              <w:spacing w:line="360" w:lineRule="auto"/>
              <w:jc w:val="both"/>
              <w:cnfStyle w:val="000000100000" w:firstRow="0" w:lastRow="0" w:firstColumn="0" w:lastColumn="0" w:oddVBand="0" w:evenVBand="0" w:oddHBand="1" w:evenHBand="0" w:firstRowFirstColumn="0" w:firstRowLastColumn="0" w:lastRowFirstColumn="0" w:lastRowLastColumn="0"/>
              <w:rPr>
                <w:color w:val="auto"/>
              </w:rPr>
            </w:pPr>
            <w:r w:rsidRPr="00530562">
              <w:rPr>
                <w:color w:val="auto"/>
              </w:rPr>
              <w:t xml:space="preserve">    Abstract and conclusion scan, and application of  criterion 1.</w:t>
            </w:r>
          </w:p>
        </w:tc>
        <w:tc>
          <w:tcPr>
            <w:tcW w:w="2937" w:type="dxa"/>
          </w:tcPr>
          <w:p w14:paraId="4611112A" w14:textId="1163CEC4" w:rsidR="00422986" w:rsidRPr="00530562" w:rsidRDefault="00422986" w:rsidP="00663962">
            <w:pPr>
              <w:spacing w:line="360" w:lineRule="auto"/>
              <w:jc w:val="both"/>
              <w:cnfStyle w:val="000000100000" w:firstRow="0" w:lastRow="0" w:firstColumn="0" w:lastColumn="0" w:oddVBand="0" w:evenVBand="0" w:oddHBand="1" w:evenHBand="0" w:firstRowFirstColumn="0" w:firstRowLastColumn="0" w:lastRowFirstColumn="0" w:lastRowLastColumn="0"/>
              <w:rPr>
                <w:color w:val="auto"/>
              </w:rPr>
            </w:pPr>
            <w:r w:rsidRPr="00530562">
              <w:rPr>
                <w:color w:val="auto"/>
              </w:rPr>
              <w:t>Full paper reading and application of criterion two</w:t>
            </w:r>
          </w:p>
        </w:tc>
      </w:tr>
    </w:tbl>
    <w:p w14:paraId="5601D7F7" w14:textId="3C3449E3" w:rsidR="00ED21E1" w:rsidRPr="00530562" w:rsidRDefault="00422986" w:rsidP="00663962">
      <w:pPr>
        <w:spacing w:line="360" w:lineRule="auto"/>
        <w:jc w:val="both"/>
        <w:rPr>
          <w:color w:val="auto"/>
        </w:rPr>
      </w:pPr>
      <w:r w:rsidRPr="00530562">
        <w:rPr>
          <w:color w:val="auto"/>
        </w:rPr>
        <w:t xml:space="preserve"> </w:t>
      </w:r>
      <w:r w:rsidR="00A47972" w:rsidRPr="00530562">
        <w:rPr>
          <w:color w:val="auto"/>
        </w:rPr>
        <w:t>In the first round of</w:t>
      </w:r>
      <w:r w:rsidR="00702713" w:rsidRPr="00530562">
        <w:rPr>
          <w:color w:val="auto"/>
        </w:rPr>
        <w:t xml:space="preserve"> filtering 336 literature were exluded. In the second filtering step </w:t>
      </w:r>
      <w:r w:rsidR="00C17E22" w:rsidRPr="00530562">
        <w:rPr>
          <w:color w:val="auto"/>
        </w:rPr>
        <w:t>469</w:t>
      </w:r>
      <w:r w:rsidR="00702713" w:rsidRPr="00530562">
        <w:rPr>
          <w:color w:val="auto"/>
        </w:rPr>
        <w:t xml:space="preserve"> more literature was excluded. In the next step (filtering 3),  </w:t>
      </w:r>
      <w:r w:rsidR="00C17E22" w:rsidRPr="00530562">
        <w:rPr>
          <w:color w:val="auto"/>
        </w:rPr>
        <w:t>461</w:t>
      </w:r>
      <w:r w:rsidR="00702713" w:rsidRPr="00530562">
        <w:rPr>
          <w:color w:val="auto"/>
        </w:rPr>
        <w:t xml:space="preserve"> full paper read completely and criterion 2 was applied and </w:t>
      </w:r>
      <w:r w:rsidR="00C17E22" w:rsidRPr="00530562">
        <w:rPr>
          <w:color w:val="auto"/>
        </w:rPr>
        <w:t xml:space="preserve">213 </w:t>
      </w:r>
      <w:r w:rsidR="00702713" w:rsidRPr="00530562">
        <w:rPr>
          <w:color w:val="auto"/>
        </w:rPr>
        <w:t>literature was ex</w:t>
      </w:r>
      <w:r w:rsidR="00C17E22" w:rsidRPr="00530562">
        <w:rPr>
          <w:color w:val="auto"/>
        </w:rPr>
        <w:t>c</w:t>
      </w:r>
      <w:r w:rsidR="00702713" w:rsidRPr="00530562">
        <w:rPr>
          <w:color w:val="auto"/>
        </w:rPr>
        <w:t xml:space="preserve">luded. Additionally, through forward and backward snowballing 23 more literature was added to the list. Total number of </w:t>
      </w:r>
      <w:r w:rsidR="00C17E22" w:rsidRPr="00530562">
        <w:rPr>
          <w:color w:val="auto"/>
        </w:rPr>
        <w:t>271</w:t>
      </w:r>
      <w:r w:rsidR="00702713" w:rsidRPr="00530562">
        <w:rPr>
          <w:color w:val="auto"/>
        </w:rPr>
        <w:t xml:space="preserve">  </w:t>
      </w:r>
      <w:r w:rsidR="00773BB4" w:rsidRPr="00530562">
        <w:rPr>
          <w:color w:val="auto"/>
        </w:rPr>
        <w:t xml:space="preserve">(during the period </w:t>
      </w:r>
      <w:r w:rsidR="006C79B1" w:rsidRPr="00530562">
        <w:rPr>
          <w:color w:val="auto"/>
        </w:rPr>
        <w:t>1996</w:t>
      </w:r>
      <w:r w:rsidR="00773BB4" w:rsidRPr="00530562">
        <w:rPr>
          <w:color w:val="auto"/>
        </w:rPr>
        <w:t xml:space="preserve">-2021) </w:t>
      </w:r>
      <w:r w:rsidR="00702713" w:rsidRPr="00530562">
        <w:rPr>
          <w:color w:val="auto"/>
        </w:rPr>
        <w:t>literature was selected as the final number of literature.</w:t>
      </w:r>
      <w:r w:rsidR="00214C22" w:rsidRPr="00530562">
        <w:rPr>
          <w:color w:val="auto"/>
        </w:rPr>
        <w:t xml:space="preserve"> In the next steps the studies were </w:t>
      </w:r>
      <w:r w:rsidR="00214C22" w:rsidRPr="00530562">
        <w:rPr>
          <w:i/>
          <w:color w:val="auto"/>
        </w:rPr>
        <w:t>“appraised per protocol”</w:t>
      </w:r>
      <w:r w:rsidR="00252BAA" w:rsidRPr="00530562">
        <w:rPr>
          <w:color w:val="auto"/>
        </w:rPr>
        <w:t xml:space="preserve">. The authors evaluated </w:t>
      </w:r>
      <w:r w:rsidR="005D57F0" w:rsidRPr="00530562">
        <w:rPr>
          <w:color w:val="auto"/>
        </w:rPr>
        <w:t>the methodological quality of the selected full-text articles to determine whether the selected literature met the crite</w:t>
      </w:r>
      <w:r w:rsidR="00252BAA" w:rsidRPr="00530562">
        <w:rPr>
          <w:color w:val="auto"/>
        </w:rPr>
        <w:t xml:space="preserve">ria for the protocol and topic and </w:t>
      </w:r>
      <w:r w:rsidR="00634D11" w:rsidRPr="00530562">
        <w:rPr>
          <w:i/>
          <w:color w:val="auto"/>
        </w:rPr>
        <w:t>“</w:t>
      </w:r>
      <w:r w:rsidR="00DB6D80" w:rsidRPr="00530562">
        <w:rPr>
          <w:i/>
          <w:color w:val="auto"/>
        </w:rPr>
        <w:t>e</w:t>
      </w:r>
      <w:r w:rsidR="00634D11" w:rsidRPr="00530562">
        <w:rPr>
          <w:i/>
          <w:color w:val="auto"/>
        </w:rPr>
        <w:t>xtract data”</w:t>
      </w:r>
      <w:r w:rsidR="00DB6D80" w:rsidRPr="00530562">
        <w:rPr>
          <w:color w:val="auto"/>
        </w:rPr>
        <w:t xml:space="preserve"> the required data with refer to </w:t>
      </w:r>
      <w:r w:rsidR="00DB6D80" w:rsidRPr="00530562">
        <w:rPr>
          <w:i/>
          <w:color w:val="auto"/>
        </w:rPr>
        <w:t>“formulated research questions”</w:t>
      </w:r>
      <w:r w:rsidR="00DB6D80" w:rsidRPr="00530562">
        <w:rPr>
          <w:color w:val="auto"/>
        </w:rPr>
        <w:t xml:space="preserve">. In the next step, the extracted data </w:t>
      </w:r>
      <w:r w:rsidR="00A45A7E" w:rsidRPr="00530562">
        <w:rPr>
          <w:color w:val="auto"/>
        </w:rPr>
        <w:t>were “</w:t>
      </w:r>
      <w:r w:rsidR="00A45A7E" w:rsidRPr="00530562">
        <w:rPr>
          <w:i/>
          <w:color w:val="auto"/>
        </w:rPr>
        <w:t>analysed</w:t>
      </w:r>
      <w:r w:rsidR="00A45A7E" w:rsidRPr="00530562">
        <w:rPr>
          <w:color w:val="auto"/>
        </w:rPr>
        <w:t xml:space="preserve">” and </w:t>
      </w:r>
      <w:r w:rsidR="006C79B1" w:rsidRPr="00530562">
        <w:rPr>
          <w:color w:val="auto"/>
        </w:rPr>
        <w:t>117</w:t>
      </w:r>
      <w:r w:rsidR="00A45A7E" w:rsidRPr="00530562">
        <w:rPr>
          <w:color w:val="auto"/>
        </w:rPr>
        <w:t xml:space="preserve">  number of the selected literature (n=271) was excluded and </w:t>
      </w:r>
      <w:r w:rsidR="006C79B1" w:rsidRPr="00530562">
        <w:rPr>
          <w:color w:val="auto"/>
        </w:rPr>
        <w:t>157</w:t>
      </w:r>
      <w:r w:rsidR="00A45A7E" w:rsidRPr="00530562">
        <w:rPr>
          <w:color w:val="auto"/>
        </w:rPr>
        <w:t xml:space="preserve">  literature with respect to  limitation and strenght of litearture was interpreted to answer the “</w:t>
      </w:r>
      <w:r w:rsidR="00A45A7E" w:rsidRPr="00530562">
        <w:rPr>
          <w:i/>
          <w:color w:val="auto"/>
        </w:rPr>
        <w:t>research questions”</w:t>
      </w:r>
      <w:r w:rsidR="00ED21E1" w:rsidRPr="00530562">
        <w:rPr>
          <w:color w:val="auto"/>
        </w:rPr>
        <w:t xml:space="preserve"> (see </w:t>
      </w:r>
      <w:r w:rsidR="00ED21E1" w:rsidRPr="00530562">
        <w:rPr>
          <w:b/>
          <w:color w:val="auto"/>
        </w:rPr>
        <w:t>Fig 2</w:t>
      </w:r>
      <w:r w:rsidR="00ED21E1" w:rsidRPr="00530562">
        <w:rPr>
          <w:color w:val="auto"/>
        </w:rPr>
        <w:t>).</w:t>
      </w:r>
    </w:p>
    <w:p w14:paraId="15661D36" w14:textId="3C5DEEF1" w:rsidR="00772266" w:rsidRPr="00530562" w:rsidRDefault="00772266" w:rsidP="00663962">
      <w:pPr>
        <w:spacing w:line="360" w:lineRule="auto"/>
        <w:jc w:val="both"/>
        <w:rPr>
          <w:color w:val="auto"/>
        </w:rPr>
      </w:pPr>
      <w:r w:rsidRPr="00530562">
        <w:rPr>
          <w:color w:val="auto"/>
          <w:lang w:val="en-GB" w:eastAsia="en-GB"/>
        </w:rPr>
        <w:lastRenderedPageBreak/>
        <w:drawing>
          <wp:inline distT="0" distB="0" distL="0" distR="0" wp14:anchorId="5E788E5B" wp14:editId="1B9085A2">
            <wp:extent cx="6616233" cy="78930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YSTEM tUAN.png"/>
                    <pic:cNvPicPr/>
                  </pic:nvPicPr>
                  <pic:blipFill>
                    <a:blip r:embed="rId10">
                      <a:extLst>
                        <a:ext uri="{28A0092B-C50C-407E-A947-70E740481C1C}">
                          <a14:useLocalDpi xmlns:a14="http://schemas.microsoft.com/office/drawing/2010/main" val="0"/>
                        </a:ext>
                      </a:extLst>
                    </a:blip>
                    <a:stretch>
                      <a:fillRect/>
                    </a:stretch>
                  </pic:blipFill>
                  <pic:spPr>
                    <a:xfrm>
                      <a:off x="0" y="0"/>
                      <a:ext cx="6616573" cy="7893455"/>
                    </a:xfrm>
                    <a:prstGeom prst="rect">
                      <a:avLst/>
                    </a:prstGeom>
                  </pic:spPr>
                </pic:pic>
              </a:graphicData>
            </a:graphic>
          </wp:inline>
        </w:drawing>
      </w:r>
      <w:r w:rsidR="006C79B1" w:rsidRPr="00530562">
        <w:rPr>
          <w:color w:val="auto"/>
          <w:lang w:val="en-GB" w:eastAsia="en-GB"/>
        </w:rPr>
        <mc:AlternateContent>
          <mc:Choice Requires="wps">
            <w:drawing>
              <wp:anchor distT="0" distB="0" distL="114300" distR="114300" simplePos="0" relativeHeight="251672576" behindDoc="0" locked="0" layoutInCell="1" allowOverlap="1" wp14:anchorId="05EE64BC" wp14:editId="3377190D">
                <wp:simplePos x="0" y="0"/>
                <wp:positionH relativeFrom="margin">
                  <wp:posOffset>3138170</wp:posOffset>
                </wp:positionH>
                <wp:positionV relativeFrom="paragraph">
                  <wp:posOffset>-201930</wp:posOffset>
                </wp:positionV>
                <wp:extent cx="2895600" cy="2736850"/>
                <wp:effectExtent l="0" t="0" r="0" b="6350"/>
                <wp:wrapNone/>
                <wp:docPr id="20"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95600" cy="2736850"/>
                        </a:xfrm>
                        <a:prstGeom prst="rect">
                          <a:avLst/>
                        </a:prstGeom>
                        <a:noFill/>
                        <a:ln>
                          <a:noFill/>
                        </a:ln>
                      </wps:spPr>
                      <wps:txbx>
                        <w:txbxContent>
                          <w:p w14:paraId="19164757" w14:textId="32B591B1" w:rsidR="00EB7708" w:rsidRDefault="00EB7708" w:rsidP="00772266">
                            <w:pPr>
                              <w:rPr>
                                <w:lang w:val="en-GB"/>
                              </w:rPr>
                            </w:pPr>
                          </w:p>
                          <w:p w14:paraId="2E13B335" w14:textId="77777777" w:rsidR="00EB7708" w:rsidRPr="00ED21E1" w:rsidRDefault="00EB7708" w:rsidP="00772266">
                            <w:pPr>
                              <w:rPr>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5EE64BC" id="_x0000_t202" coordsize="21600,21600" o:spt="202" path="m,l,21600r21600,l21600,xe">
                <v:stroke joinstyle="miter"/>
                <v:path gradientshapeok="t" o:connecttype="rect"/>
              </v:shapetype>
              <v:shape id="Text Box 20" o:spid="_x0000_s1026" type="#_x0000_t202" style="position:absolute;left:0;text-align:left;margin-left:247.1pt;margin-top:-15.9pt;width:228pt;height:215.5pt;z-index:251672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" filled="f" stroked="f">
                <v:textbox>
                  <w:txbxContent>
                    <w:p w14:paraId="19164757" w14:textId="32B591B1" w:rsidR="00EB7708" w:rsidRDefault="00EB7708" w:rsidP="00772266">
                      <w:pPr>
                        <w:rPr>
                          <w:lang w:val="en-GB"/>
                        </w:rPr>
                      </w:pPr>
                    </w:p>
                    <w:p w14:paraId="2E13B335" w14:textId="77777777" w:rsidR="00EB7708" w:rsidRPr="00ED21E1" w:rsidRDefault="00EB7708" w:rsidP="00772266">
                      <w:pPr>
                        <w:rPr>
                          <w:lang w:val="en-GB"/>
                        </w:rPr>
                      </w:pPr>
                    </w:p>
                  </w:txbxContent>
                </v:textbox>
                <w10:wrap anchorx="margin"/>
              </v:shape>
            </w:pict>
          </mc:Fallback>
        </mc:AlternateContent>
      </w:r>
    </w:p>
    <w:p w14:paraId="00798B9C" w14:textId="3F38E04B" w:rsidR="00F358A0" w:rsidRPr="00530562" w:rsidRDefault="003B01D8" w:rsidP="00663962">
      <w:pPr>
        <w:pStyle w:val="Heading2"/>
        <w:spacing w:line="360" w:lineRule="auto"/>
        <w:jc w:val="both"/>
        <w:rPr>
          <w:color w:val="auto"/>
        </w:rPr>
      </w:pPr>
      <w:r w:rsidRPr="00530562">
        <w:rPr>
          <w:color w:val="auto"/>
        </w:rPr>
        <w:lastRenderedPageBreak/>
        <w:t xml:space="preserve">3.2. </w:t>
      </w:r>
      <w:r w:rsidR="00952907" w:rsidRPr="00530562">
        <w:rPr>
          <w:color w:val="auto"/>
        </w:rPr>
        <w:t>Trans</w:t>
      </w:r>
      <w:r w:rsidRPr="00530562">
        <w:rPr>
          <w:color w:val="auto"/>
        </w:rPr>
        <w:t xml:space="preserve">disciplinary approach and </w:t>
      </w:r>
      <w:r w:rsidR="000E73BD" w:rsidRPr="00530562">
        <w:rPr>
          <w:color w:val="auto"/>
        </w:rPr>
        <w:t>Multiple Criteria Decision Making (MCDM)</w:t>
      </w:r>
      <w:r w:rsidRPr="00530562">
        <w:rPr>
          <w:color w:val="auto"/>
        </w:rPr>
        <w:t xml:space="preserve"> to develop EnMF</w:t>
      </w:r>
    </w:p>
    <w:p w14:paraId="51ED93BF" w14:textId="55FD1EE1" w:rsidR="00F358A0" w:rsidRPr="00530562" w:rsidRDefault="003B01D8" w:rsidP="00663962">
      <w:pPr>
        <w:spacing w:line="360" w:lineRule="auto"/>
        <w:jc w:val="both"/>
        <w:rPr>
          <w:color w:val="auto"/>
        </w:rPr>
      </w:pPr>
      <w:r w:rsidRPr="00530562">
        <w:rPr>
          <w:color w:val="auto"/>
        </w:rPr>
        <w:t xml:space="preserve">The EnMF </w:t>
      </w:r>
      <w:r w:rsidR="00D50640" w:rsidRPr="00530562">
        <w:rPr>
          <w:color w:val="auto"/>
        </w:rPr>
        <w:t>could be considered as</w:t>
      </w:r>
      <w:r w:rsidRPr="00530562">
        <w:rPr>
          <w:color w:val="auto"/>
        </w:rPr>
        <w:t xml:space="preserve"> a multi-sectoral framework </w:t>
      </w:r>
      <w:r w:rsidR="00D50640" w:rsidRPr="00530562">
        <w:rPr>
          <w:color w:val="auto"/>
        </w:rPr>
        <w:t xml:space="preserve">acting on </w:t>
      </w:r>
      <w:r w:rsidRPr="00530562">
        <w:rPr>
          <w:color w:val="auto"/>
        </w:rPr>
        <w:t xml:space="preserve">the contribution of </w:t>
      </w:r>
      <w:r w:rsidR="00D50640" w:rsidRPr="00530562">
        <w:rPr>
          <w:color w:val="auto"/>
        </w:rPr>
        <w:t xml:space="preserve">various </w:t>
      </w:r>
      <w:r w:rsidRPr="00530562">
        <w:rPr>
          <w:color w:val="auto"/>
        </w:rPr>
        <w:t xml:space="preserve">agents in fuzzy logic. The framework helps the Decision-Makers (DMs) to have a better and justify decision while confronted with a complicated situation </w:t>
      </w:r>
      <w:r w:rsidR="006C546C" w:rsidRPr="00530562">
        <w:rPr>
          <w:color w:val="auto"/>
        </w:rPr>
        <w:fldChar w:fldCharType="begin" w:fldLock="1"/>
      </w:r>
      <w:r w:rsidR="008F2D15" w:rsidRPr="00530562">
        <w:rPr>
          <w:color w:val="auto"/>
        </w:rPr>
        <w:instrText>ADDIN CSL_CITATION {"citationItems":[{"id":"ITEM-1","itemData":{"DOI":"10.1016/j.spc.2020.09.015","ISSN":"23525509","author":[{"dropping-particle":"","family":"Padilla-Rivera","given":"Alejandro","non-dropping-particle":"","parse-names":false,"suffix":""},{"dropping-particle":"","family":"Carmo","given":"Breno Barros Telles","non-dropping-particle":"do","parse-names":false,"suffix":""},{"dropping-particle":"","family":"Arcese","given":"Gabriella","non-dropping-particle":"","parse-names":false,"suffix":""},{"dropping-particle":"","family":"Merveille","given":"Nicolas","non-dropping-particle":"","parse-names":false,"suffix":""}],"container-title":"Sustainable Production and Consumption","id":"ITEM-1","issued":{"date-parts":[["2021","4"]]},"page":"101-110","title":"Social circular economy indicators: Selection through fuzzy delphi method","type":"article-journal","volume":"26"},"uris":["http://www.mendeley.com/documents/?uuid=2448e9ed-a588-43af-8a4d-75c3716ef5d0","http://www.mendeley.com/documents/?uuid=f30c019b-3099-4f4b-a1b4-629b29e0bc81","http://www.mendeley.com/documents/?uuid=44257dfd-9a08-40cb-a78c-6ded335eb72a"]}],"mendeley":{"formattedCitation":"[38]","plainTextFormattedCitation":"[38]","previouslyFormattedCitation":"[38]"},"properties":{"noteIndex":0},"schema":"https://github.com/citation-style-language/schema/raw/master/csl-citation.json"}</w:instrText>
      </w:r>
      <w:r w:rsidR="006C546C" w:rsidRPr="00530562">
        <w:rPr>
          <w:color w:val="auto"/>
        </w:rPr>
        <w:fldChar w:fldCharType="separate"/>
      </w:r>
      <w:r w:rsidR="000E1E8A" w:rsidRPr="00530562">
        <w:rPr>
          <w:color w:val="auto"/>
        </w:rPr>
        <w:t>[</w:t>
      </w:r>
      <w:r w:rsidR="00C403D0" w:rsidRPr="00530562">
        <w:rPr>
          <w:color w:val="auto"/>
        </w:rPr>
        <w:t>53</w:t>
      </w:r>
      <w:r w:rsidR="000E1E8A" w:rsidRPr="00530562">
        <w:rPr>
          <w:color w:val="auto"/>
        </w:rPr>
        <w:t>]</w:t>
      </w:r>
      <w:r w:rsidR="006C546C" w:rsidRPr="00530562">
        <w:rPr>
          <w:color w:val="auto"/>
        </w:rPr>
        <w:fldChar w:fldCharType="end"/>
      </w:r>
      <w:r w:rsidRPr="00530562">
        <w:rPr>
          <w:color w:val="auto"/>
        </w:rPr>
        <w:t xml:space="preserve">. To structure a process and </w:t>
      </w:r>
      <w:r w:rsidR="00D50640" w:rsidRPr="00530562">
        <w:rPr>
          <w:color w:val="auto"/>
        </w:rPr>
        <w:t>as well as create a strategically</w:t>
      </w:r>
      <w:r w:rsidR="007F0A65" w:rsidRPr="00530562">
        <w:rPr>
          <w:color w:val="auto"/>
        </w:rPr>
        <w:t xml:space="preserve"> </w:t>
      </w:r>
      <w:r w:rsidR="00D50640" w:rsidRPr="00530562">
        <w:rPr>
          <w:color w:val="auto"/>
        </w:rPr>
        <w:t>specific plan with all playing makers' participation</w:t>
      </w:r>
      <w:r w:rsidRPr="00530562">
        <w:rPr>
          <w:color w:val="auto"/>
        </w:rPr>
        <w:t xml:space="preserve">, as well as to optimize the decision to a complex problem, the </w:t>
      </w:r>
      <w:r w:rsidR="00952907" w:rsidRPr="00530562">
        <w:rPr>
          <w:color w:val="auto"/>
        </w:rPr>
        <w:t>trans</w:t>
      </w:r>
      <w:r w:rsidRPr="00530562">
        <w:rPr>
          <w:color w:val="auto"/>
        </w:rPr>
        <w:t xml:space="preserve">disciplinary approach in aligning with the optimizing decision methods must be considered and developed </w:t>
      </w:r>
      <w:r w:rsidR="006C546C" w:rsidRPr="00530562">
        <w:rPr>
          <w:color w:val="auto"/>
        </w:rPr>
        <w:fldChar w:fldCharType="begin" w:fldLock="1"/>
      </w:r>
      <w:r w:rsidR="008F2D15" w:rsidRPr="00530562">
        <w:rPr>
          <w:color w:val="auto"/>
        </w:rPr>
        <w:instrText>ADDIN CSL_CITATION {"citationItems":[{"id":"ITEM-1","itemData":{"DOI":"10.1016/j.ejor.2008.06.013","ISSN":"03772217","author":[{"dropping-particle":"","family":"Wiek","given":"Arnim","non-dropping-particle":"","parse-names":false,"suffix":""},{"dropping-particle":"","family":"Walter","given":"Alexander I.","non-dropping-particle":"","parse-names":false,"suffix":""}],"container-title":"European Journal of Operational Research","id":"ITEM-1","issue":"1","issued":{"date-parts":[["2009","8"]]},"page":"360-370","title":"A transdisciplinary approach for formalized integrated planning and decision-making in complex systems","type":"article-journal","volume":"197"},"uris":["http://www.mendeley.com/documents/?uuid=512a0c2a-4e80-46db-a07b-b3c8b9ed620f","http://www.mendeley.com/documents/?uuid=ed68775d-408f-4f30-a077-e45a7f9c2934","http://www.mendeley.com/documents/?uuid=eae7cafa-12ff-40f5-9f37-9d5910540f49"]}],"mendeley":{"formattedCitation":"[39]","plainTextFormattedCitation":"[39]","previouslyFormattedCitation":"[39]"},"properties":{"noteIndex":0},"schema":"https://github.com/citation-style-language/schema/raw/master/csl-citation.json"}</w:instrText>
      </w:r>
      <w:r w:rsidR="006C546C" w:rsidRPr="00530562">
        <w:rPr>
          <w:color w:val="auto"/>
        </w:rPr>
        <w:fldChar w:fldCharType="separate"/>
      </w:r>
      <w:r w:rsidR="000E1E8A" w:rsidRPr="00530562">
        <w:rPr>
          <w:color w:val="auto"/>
        </w:rPr>
        <w:t>[</w:t>
      </w:r>
      <w:r w:rsidR="00C403D0" w:rsidRPr="00530562">
        <w:rPr>
          <w:color w:val="auto"/>
        </w:rPr>
        <w:t>54</w:t>
      </w:r>
      <w:r w:rsidR="000E1E8A" w:rsidRPr="00530562">
        <w:rPr>
          <w:color w:val="auto"/>
        </w:rPr>
        <w:t>]</w:t>
      </w:r>
      <w:r w:rsidR="006C546C" w:rsidRPr="00530562">
        <w:rPr>
          <w:color w:val="auto"/>
        </w:rPr>
        <w:fldChar w:fldCharType="end"/>
      </w:r>
      <w:r w:rsidRPr="00530562">
        <w:rPr>
          <w:color w:val="auto"/>
        </w:rPr>
        <w:t xml:space="preserve">. The </w:t>
      </w:r>
      <w:r w:rsidR="00952907" w:rsidRPr="00530562">
        <w:rPr>
          <w:color w:val="auto"/>
        </w:rPr>
        <w:t>trans</w:t>
      </w:r>
      <w:r w:rsidRPr="00530562">
        <w:rPr>
          <w:color w:val="auto"/>
        </w:rPr>
        <w:t xml:space="preserve">disciplinary approach </w:t>
      </w:r>
      <w:r w:rsidR="00D50640" w:rsidRPr="00530562">
        <w:rPr>
          <w:color w:val="auto"/>
        </w:rPr>
        <w:t>could be included</w:t>
      </w:r>
      <w:r w:rsidRPr="00530562">
        <w:rPr>
          <w:color w:val="auto"/>
        </w:rPr>
        <w:t xml:space="preserve"> two parts:</w:t>
      </w:r>
    </w:p>
    <w:p w14:paraId="14EF3367" w14:textId="32D6817C" w:rsidR="0083200B" w:rsidRPr="00530562" w:rsidRDefault="003B01D8" w:rsidP="00663962">
      <w:pPr>
        <w:pStyle w:val="ListParagraph"/>
        <w:numPr>
          <w:ilvl w:val="0"/>
          <w:numId w:val="20"/>
        </w:numPr>
        <w:spacing w:line="360" w:lineRule="auto"/>
        <w:jc w:val="both"/>
        <w:rPr>
          <w:rFonts w:ascii="Times New Roman" w:hAnsi="Times New Roman" w:cs="Times New Roman"/>
          <w:color w:val="auto"/>
        </w:rPr>
      </w:pPr>
      <w:r w:rsidRPr="00530562">
        <w:rPr>
          <w:rFonts w:ascii="Times New Roman" w:hAnsi="Times New Roman" w:cs="Times New Roman"/>
          <w:color w:val="auto"/>
        </w:rPr>
        <w:t xml:space="preserve">Identifying </w:t>
      </w:r>
      <w:r w:rsidR="00D50640" w:rsidRPr="00530562">
        <w:rPr>
          <w:rFonts w:ascii="Times New Roman" w:hAnsi="Times New Roman" w:cs="Times New Roman"/>
          <w:color w:val="auto"/>
        </w:rPr>
        <w:t>the potential problems existing in the complex and large system via the application of the scientific methods</w:t>
      </w:r>
      <w:r w:rsidRPr="00530562">
        <w:rPr>
          <w:rFonts w:ascii="Times New Roman" w:hAnsi="Times New Roman" w:cs="Times New Roman"/>
          <w:color w:val="auto"/>
        </w:rPr>
        <w:t xml:space="preserve">, and “use the complementary feature of multiple established methods”; </w:t>
      </w:r>
    </w:p>
    <w:p w14:paraId="088D7E4E" w14:textId="689A0933" w:rsidR="00F358A0" w:rsidRPr="00530562" w:rsidRDefault="003B01D8" w:rsidP="00663962">
      <w:pPr>
        <w:pStyle w:val="ListParagraph"/>
        <w:numPr>
          <w:ilvl w:val="0"/>
          <w:numId w:val="20"/>
        </w:numPr>
        <w:spacing w:line="360" w:lineRule="auto"/>
        <w:jc w:val="both"/>
        <w:rPr>
          <w:rFonts w:ascii="Times New Roman" w:hAnsi="Times New Roman" w:cs="Times New Roman"/>
          <w:color w:val="auto"/>
        </w:rPr>
      </w:pPr>
      <w:r w:rsidRPr="00530562">
        <w:rPr>
          <w:rFonts w:ascii="Times New Roman" w:hAnsi="Times New Roman" w:cs="Times New Roman"/>
          <w:color w:val="auto"/>
        </w:rPr>
        <w:t>Design</w:t>
      </w:r>
      <w:r w:rsidR="00D50640" w:rsidRPr="00530562">
        <w:rPr>
          <w:rFonts w:ascii="Times New Roman" w:hAnsi="Times New Roman" w:cs="Times New Roman"/>
          <w:color w:val="auto"/>
        </w:rPr>
        <w:t>ing,</w:t>
      </w:r>
      <w:r w:rsidR="007F0A65" w:rsidRPr="00530562">
        <w:rPr>
          <w:rFonts w:ascii="Times New Roman" w:hAnsi="Times New Roman" w:cs="Times New Roman"/>
          <w:color w:val="auto"/>
        </w:rPr>
        <w:t xml:space="preserve"> </w:t>
      </w:r>
      <w:r w:rsidRPr="00530562">
        <w:rPr>
          <w:rFonts w:ascii="Times New Roman" w:hAnsi="Times New Roman" w:cs="Times New Roman"/>
          <w:color w:val="auto"/>
        </w:rPr>
        <w:t>develop</w:t>
      </w:r>
      <w:r w:rsidR="00D50640" w:rsidRPr="00530562">
        <w:rPr>
          <w:rFonts w:ascii="Times New Roman" w:hAnsi="Times New Roman" w:cs="Times New Roman"/>
          <w:color w:val="auto"/>
        </w:rPr>
        <w:t>ing</w:t>
      </w:r>
      <w:r w:rsidR="009047EE" w:rsidRPr="00530562">
        <w:rPr>
          <w:rFonts w:ascii="Times New Roman" w:hAnsi="Times New Roman" w:cs="Times New Roman"/>
          <w:color w:val="auto"/>
        </w:rPr>
        <w:t>,</w:t>
      </w:r>
      <w:r w:rsidRPr="00530562">
        <w:rPr>
          <w:rFonts w:ascii="Times New Roman" w:hAnsi="Times New Roman" w:cs="Times New Roman"/>
          <w:color w:val="auto"/>
        </w:rPr>
        <w:t xml:space="preserve"> and implement</w:t>
      </w:r>
      <w:r w:rsidR="00D50640" w:rsidRPr="00530562">
        <w:rPr>
          <w:rFonts w:ascii="Times New Roman" w:hAnsi="Times New Roman" w:cs="Times New Roman"/>
          <w:color w:val="auto"/>
        </w:rPr>
        <w:t>ing</w:t>
      </w:r>
      <w:r w:rsidRPr="00530562">
        <w:rPr>
          <w:rFonts w:ascii="Times New Roman" w:hAnsi="Times New Roman" w:cs="Times New Roman"/>
          <w:color w:val="auto"/>
        </w:rPr>
        <w:t xml:space="preserve"> the communication, co-operation plan by considering all perspectives, ideas, interests, priorities</w:t>
      </w:r>
      <w:r w:rsidR="009047EE" w:rsidRPr="00530562">
        <w:rPr>
          <w:rFonts w:ascii="Times New Roman" w:hAnsi="Times New Roman" w:cs="Times New Roman"/>
          <w:color w:val="auto"/>
        </w:rPr>
        <w:t>,</w:t>
      </w:r>
      <w:r w:rsidRPr="00530562">
        <w:rPr>
          <w:rFonts w:ascii="Times New Roman" w:hAnsi="Times New Roman" w:cs="Times New Roman"/>
          <w:color w:val="auto"/>
        </w:rPr>
        <w:t xml:space="preserve"> and preferences of stakeholders involved in the system </w:t>
      </w:r>
      <w:r w:rsidR="006C546C" w:rsidRPr="00530562">
        <w:rPr>
          <w:rFonts w:ascii="Times New Roman" w:hAnsi="Times New Roman" w:cs="Times New Roman"/>
          <w:color w:val="auto"/>
        </w:rPr>
        <w:fldChar w:fldCharType="begin" w:fldLock="1"/>
      </w:r>
      <w:r w:rsidR="008F2D15" w:rsidRPr="00530562">
        <w:rPr>
          <w:rFonts w:ascii="Times New Roman" w:hAnsi="Times New Roman" w:cs="Times New Roman"/>
          <w:color w:val="auto"/>
        </w:rPr>
        <w:instrText>ADDIN CSL_CITATION {"citationItems":[{"id":"ITEM-1","itemData":{"DOI":"10.1057/palgrave.jors.2602034","ISSN":"0160-5682","author":[{"dropping-particle":"","family":"Losa","given":"F B","non-dropping-particle":"","parse-names":false,"suffix":""},{"dropping-particle":"","family":"Belton","given":"V","non-dropping-particle":"","parse-names":false,"suffix":""}],"container-title":"Journal of the Operational Research Society","id":"ITEM-1","issue":"5","issued":{"date-parts":[["2006","5"]]},"page":"510-525","title":"Combining MCDA and conflict analysis: an exploratory application of an integrated approach","type":"article-journal","volume":"57"},"uris":["http://www.mendeley.com/documents/?uuid=2a123067-6acc-4034-9d77-ad41bbf10d7c","http://www.mendeley.com/documents/?uuid=4b5936d5-268a-459d-9ecd-ffa5e2e125d6","http://www.mendeley.com/documents/?uuid=c9077beb-a79e-4bd5-aa71-f0ea01720bdc"]}],"mendeley":{"formattedCitation":"[40]","plainTextFormattedCitation":"[40]","previouslyFormattedCitation":"[40]"},"properties":{"noteIndex":0},"schema":"https://github.com/citation-style-language/schema/raw/master/csl-citation.json"}</w:instrText>
      </w:r>
      <w:r w:rsidR="006C546C" w:rsidRPr="00530562">
        <w:rPr>
          <w:rFonts w:ascii="Times New Roman" w:hAnsi="Times New Roman" w:cs="Times New Roman"/>
          <w:color w:val="auto"/>
        </w:rPr>
        <w:fldChar w:fldCharType="separate"/>
      </w:r>
      <w:r w:rsidR="000E1E8A" w:rsidRPr="00530562">
        <w:rPr>
          <w:rFonts w:ascii="Times New Roman" w:hAnsi="Times New Roman" w:cs="Times New Roman"/>
          <w:color w:val="auto"/>
        </w:rPr>
        <w:t>[</w:t>
      </w:r>
      <w:r w:rsidR="00C403D0" w:rsidRPr="00530562">
        <w:rPr>
          <w:rFonts w:ascii="Times New Roman" w:hAnsi="Times New Roman" w:cs="Times New Roman"/>
          <w:color w:val="auto"/>
        </w:rPr>
        <w:t>55</w:t>
      </w:r>
      <w:r w:rsidR="000E1E8A" w:rsidRPr="00530562">
        <w:rPr>
          <w:rFonts w:ascii="Times New Roman" w:hAnsi="Times New Roman" w:cs="Times New Roman"/>
          <w:color w:val="auto"/>
        </w:rPr>
        <w:t>]</w:t>
      </w:r>
      <w:r w:rsidR="006C546C" w:rsidRPr="00530562">
        <w:rPr>
          <w:rFonts w:ascii="Times New Roman" w:hAnsi="Times New Roman" w:cs="Times New Roman"/>
          <w:color w:val="auto"/>
        </w:rPr>
        <w:fldChar w:fldCharType="end"/>
      </w:r>
      <w:r w:rsidRPr="00530562">
        <w:rPr>
          <w:rFonts w:ascii="Times New Roman" w:hAnsi="Times New Roman" w:cs="Times New Roman"/>
          <w:color w:val="auto"/>
        </w:rPr>
        <w:t xml:space="preserve">, which can be achieved </w:t>
      </w:r>
      <w:r w:rsidR="00A614EB" w:rsidRPr="00530562">
        <w:rPr>
          <w:rFonts w:ascii="Times New Roman" w:hAnsi="Times New Roman" w:cs="Times New Roman"/>
          <w:color w:val="auto"/>
        </w:rPr>
        <w:t xml:space="preserve">by </w:t>
      </w:r>
      <w:r w:rsidRPr="00530562">
        <w:rPr>
          <w:rFonts w:ascii="Times New Roman" w:hAnsi="Times New Roman" w:cs="Times New Roman"/>
          <w:color w:val="auto"/>
        </w:rPr>
        <w:t>creating Communication of Practice (CoP</w:t>
      </w:r>
      <w:r w:rsidR="00AA2B7B" w:rsidRPr="00530562">
        <w:rPr>
          <w:rFonts w:ascii="Times New Roman" w:hAnsi="Times New Roman" w:cs="Times New Roman"/>
          <w:color w:val="auto"/>
        </w:rPr>
        <w:t xml:space="preserve">) </w:t>
      </w:r>
      <w:r w:rsidR="006C546C" w:rsidRPr="00530562">
        <w:rPr>
          <w:rFonts w:ascii="Times New Roman" w:hAnsi="Times New Roman" w:cs="Times New Roman"/>
          <w:color w:val="auto"/>
        </w:rPr>
        <w:fldChar w:fldCharType="begin" w:fldLock="1"/>
      </w:r>
      <w:r w:rsidR="008F2D15" w:rsidRPr="00530562">
        <w:rPr>
          <w:rFonts w:ascii="Times New Roman" w:hAnsi="Times New Roman" w:cs="Times New Roman"/>
          <w:color w:val="auto"/>
        </w:rPr>
        <w:instrText>ADDIN CSL_CITATION {"citationItems":[{"id":"ITEM-1","itemData":{"DOI":"10.1177/1075547018786566","ISSN":"1075-5470","abstract":"Transdisciplinary research is a central commitment in efforts to advance sustainability. Transdisciplinarity requires integrating knowledge from a variety of groups, including scientists, policymakers, and regulators. Success in integrating multiple ways of knowing is influenced by the relative authority that science, as an epistemology, holds within a collaborative effort. This study draws from the literature on epistemic authority and science communication to explore epistemic authority and engagement within a sustainability science collaboration. Our results highlight persistent contradictions in commitments to epistemic diversity and the privileging of science, demonstrating tensions between conceptual commitments to participatory approaches within sustainability science and practices of engagement.","author":[{"dropping-particle":"","family":"Suldovsky","given":"Brianne","non-dropping-particle":"","parse-names":false,"suffix":""},{"dropping-particle":"","family":"McGreavy","given":"Bridie","non-dropping-particle":"","parse-names":false,"suffix":""},{"dropping-particle":"","family":"Lindenfeld","given":"Laura","non-dropping-particle":"","parse-names":false,"suffix":""}],"container-title":"Science Communication","id":"ITEM-1","issue":"4","issued":{"date-parts":[["2018","8"]]},"page":"499-523","title":"Evaluating Epistemic Commitments and Science Communication Practice in Transdisciplinary Research","type":"article-journal","volume":"40"},"uris":["http://www.mendeley.com/documents/?uuid=4f4f0e1c-8500-43ef-b17f-c2371b6e279c","http://www.mendeley.com/documents/?uuid=2aa499a0-4fd1-4834-bd90-e1bd0a3e9619","http://www.mendeley.com/documents/?uuid=73a0660a-e979-4961-bdc0-0ce62cb7a973"]}],"mendeley":{"formattedCitation":"[41]","plainTextFormattedCitation":"[41]","previouslyFormattedCitation":"[41]"},"properties":{"noteIndex":0},"schema":"https://github.com/citation-style-language/schema/raw/master/csl-citation.json"}</w:instrText>
      </w:r>
      <w:r w:rsidR="006C546C" w:rsidRPr="00530562">
        <w:rPr>
          <w:rFonts w:ascii="Times New Roman" w:hAnsi="Times New Roman" w:cs="Times New Roman"/>
          <w:color w:val="auto"/>
        </w:rPr>
        <w:fldChar w:fldCharType="separate"/>
      </w:r>
      <w:r w:rsidR="000E1E8A" w:rsidRPr="00530562">
        <w:rPr>
          <w:rFonts w:ascii="Times New Roman" w:hAnsi="Times New Roman" w:cs="Times New Roman"/>
          <w:color w:val="auto"/>
        </w:rPr>
        <w:t>[</w:t>
      </w:r>
      <w:r w:rsidR="00C403D0" w:rsidRPr="00530562">
        <w:rPr>
          <w:rFonts w:ascii="Times New Roman" w:hAnsi="Times New Roman" w:cs="Times New Roman"/>
          <w:color w:val="auto"/>
        </w:rPr>
        <w:t>56</w:t>
      </w:r>
      <w:r w:rsidR="000E1E8A" w:rsidRPr="00530562">
        <w:rPr>
          <w:rFonts w:ascii="Times New Roman" w:hAnsi="Times New Roman" w:cs="Times New Roman"/>
          <w:color w:val="auto"/>
        </w:rPr>
        <w:t>]</w:t>
      </w:r>
      <w:r w:rsidR="006C546C" w:rsidRPr="00530562">
        <w:rPr>
          <w:rFonts w:ascii="Times New Roman" w:hAnsi="Times New Roman" w:cs="Times New Roman"/>
          <w:color w:val="auto"/>
        </w:rPr>
        <w:fldChar w:fldCharType="end"/>
      </w:r>
      <w:r w:rsidRPr="00530562">
        <w:rPr>
          <w:rFonts w:ascii="Times New Roman" w:hAnsi="Times New Roman" w:cs="Times New Roman"/>
          <w:color w:val="auto"/>
        </w:rPr>
        <w:t>.</w:t>
      </w:r>
    </w:p>
    <w:p w14:paraId="708162B9" w14:textId="5174EBA9" w:rsidR="00E47185" w:rsidRPr="00530562" w:rsidRDefault="00D50640" w:rsidP="00663962">
      <w:pPr>
        <w:spacing w:line="360" w:lineRule="auto"/>
        <w:jc w:val="both"/>
        <w:rPr>
          <w:color w:val="auto"/>
        </w:rPr>
      </w:pPr>
      <w:r w:rsidRPr="00530562">
        <w:rPr>
          <w:color w:val="auto"/>
        </w:rPr>
        <w:t xml:space="preserve">As seen from </w:t>
      </w:r>
      <w:r w:rsidRPr="00530562">
        <w:rPr>
          <w:b/>
          <w:color w:val="auto"/>
        </w:rPr>
        <w:t xml:space="preserve">Fig. </w:t>
      </w:r>
      <w:r w:rsidR="00F7211E" w:rsidRPr="00530562">
        <w:rPr>
          <w:b/>
          <w:color w:val="auto"/>
        </w:rPr>
        <w:t>3</w:t>
      </w:r>
      <w:r w:rsidRPr="00530562">
        <w:rPr>
          <w:color w:val="auto"/>
        </w:rPr>
        <w:t xml:space="preserve">, the process of </w:t>
      </w:r>
      <w:r w:rsidR="00952907" w:rsidRPr="00530562">
        <w:rPr>
          <w:color w:val="auto"/>
        </w:rPr>
        <w:t>trans</w:t>
      </w:r>
      <w:r w:rsidRPr="00530562">
        <w:rPr>
          <w:color w:val="auto"/>
        </w:rPr>
        <w:t>disciplinary planning should comprise two key factors such as forwarding operating and backward planning. As reported, forming the goal, analyzing the system, constructing the scenario, evaluating the multi-criteria, and bu</w:t>
      </w:r>
      <w:r w:rsidR="007F0A65" w:rsidRPr="00530562">
        <w:rPr>
          <w:color w:val="auto"/>
        </w:rPr>
        <w:t>i</w:t>
      </w:r>
      <w:r w:rsidRPr="00530562">
        <w:rPr>
          <w:color w:val="auto"/>
        </w:rPr>
        <w:t>lding the core strategy are the main components of the forward operating. Besides, forming the strategic goal, assessing the scenario and the spectrum of scenarios, evaluating system model</w:t>
      </w:r>
      <w:r w:rsidR="007F0A65" w:rsidRPr="00530562">
        <w:rPr>
          <w:color w:val="auto"/>
        </w:rPr>
        <w:t>s</w:t>
      </w:r>
      <w:r w:rsidRPr="00530562">
        <w:rPr>
          <w:color w:val="auto"/>
        </w:rPr>
        <w:t xml:space="preserve"> and sectors are considered a</w:t>
      </w:r>
      <w:r w:rsidR="00C403D0" w:rsidRPr="00530562">
        <w:rPr>
          <w:color w:val="auto"/>
        </w:rPr>
        <w:t>s the task of backward planning</w:t>
      </w:r>
      <w:r w:rsidR="006C546C" w:rsidRPr="00530562">
        <w:rPr>
          <w:color w:val="auto"/>
        </w:rPr>
        <w:t xml:space="preserve"> </w:t>
      </w:r>
      <w:r w:rsidR="006C546C" w:rsidRPr="00530562">
        <w:rPr>
          <w:color w:val="auto"/>
        </w:rPr>
        <w:fldChar w:fldCharType="begin" w:fldLock="1"/>
      </w:r>
      <w:r w:rsidR="008F2D15" w:rsidRPr="00530562">
        <w:rPr>
          <w:color w:val="auto"/>
        </w:rPr>
        <w:instrText>ADDIN CSL_CITATION {"citationItems":[{"id":"ITEM-1","itemData":{"DOI":"10.1016/j.ejor.2008.06.013","ISSN":"03772217","author":[{"dropping-particle":"","family":"Wiek","given":"Arnim","non-dropping-particle":"","parse-names":false,"suffix":""},{"dropping-particle":"","family":"Walter","given":"Alexander I.","non-dropping-particle":"","parse-names":false,"suffix":""}],"container-title":"European Journal of Operational Research","id":"ITEM-1","issue":"1","issued":{"date-parts":[["2009","8"]]},"page":"360-370","title":"A transdisciplinary approach for formalized integrated planning and decision-making in complex systems","type":"article-journal","volume":"197"},"uris":["http://www.mendeley.com/documents/?uuid=eae7cafa-12ff-40f5-9f37-9d5910540f49","http://www.mendeley.com/documents/?uuid=ed68775d-408f-4f30-a077-e45a7f9c2934","http://www.mendeley.com/documents/?uuid=512a0c2a-4e80-46db-a07b-b3c8b9ed620f"]}],"mendeley":{"formattedCitation":"[39]","plainTextFormattedCitation":"[39]","previouslyFormattedCitation":"[39]"},"properties":{"noteIndex":0},"schema":"https://github.com/citation-style-language/schema/raw/master/csl-citation.json"}</w:instrText>
      </w:r>
      <w:r w:rsidR="006C546C" w:rsidRPr="00530562">
        <w:rPr>
          <w:color w:val="auto"/>
        </w:rPr>
        <w:fldChar w:fldCharType="separate"/>
      </w:r>
      <w:r w:rsidR="00C403D0" w:rsidRPr="00530562">
        <w:rPr>
          <w:color w:val="auto"/>
        </w:rPr>
        <w:t>[54</w:t>
      </w:r>
      <w:r w:rsidR="000E1E8A" w:rsidRPr="00530562">
        <w:rPr>
          <w:color w:val="auto"/>
        </w:rPr>
        <w:t>]</w:t>
      </w:r>
      <w:r w:rsidR="006C546C" w:rsidRPr="00530562">
        <w:rPr>
          <w:color w:val="auto"/>
        </w:rPr>
        <w:fldChar w:fldCharType="end"/>
      </w:r>
      <w:r w:rsidR="003B01D8" w:rsidRPr="00530562">
        <w:rPr>
          <w:color w:val="auto"/>
        </w:rPr>
        <w:t>.</w:t>
      </w:r>
      <w:r w:rsidR="00C403D0" w:rsidRPr="00530562">
        <w:rPr>
          <w:color w:val="auto"/>
        </w:rPr>
        <w:t xml:space="preserve"> </w:t>
      </w:r>
      <w:r w:rsidR="003B01D8" w:rsidRPr="00530562">
        <w:rPr>
          <w:color w:val="auto"/>
        </w:rPr>
        <w:t>In a vague atmosphere, lack of information</w:t>
      </w:r>
      <w:r w:rsidR="009047EE" w:rsidRPr="00530562">
        <w:rPr>
          <w:color w:val="auto"/>
        </w:rPr>
        <w:t>,</w:t>
      </w:r>
      <w:r w:rsidR="003B01D8" w:rsidRPr="00530562">
        <w:rPr>
          <w:color w:val="auto"/>
        </w:rPr>
        <w:t xml:space="preserve"> and inconsistency, DMs generally fail to make appropriate decisions and define their preferences </w:t>
      </w:r>
      <w:r w:rsidR="006C546C" w:rsidRPr="00530562">
        <w:rPr>
          <w:color w:val="auto"/>
        </w:rPr>
        <w:fldChar w:fldCharType="begin" w:fldLock="1"/>
      </w:r>
      <w:r w:rsidR="008F2D15" w:rsidRPr="00530562">
        <w:rPr>
          <w:color w:val="auto"/>
        </w:rPr>
        <w:instrText>ADDIN CSL_CITATION {"citationItems":[{"id":"ITEM-1","itemData":{"ISBN":"9810224214","author":[{"dropping-particle":"","family":"Zadeh","given":"Lotfi Asker","non-dropping-particle":"","parse-names":false,"suffix":""},{"dropping-particle":"","family":"Klir","given":"George J","non-dropping-particle":"","parse-names":false,"suffix":""},{"dropping-particle":"","family":"Yuan","given":"Bo","non-dropping-particle":"","parse-names":false,"suffix":""}],"id":"ITEM-1","issued":{"date-parts":[["1996"]]},"publisher":"World Scientific","title":"Fuzzy sets, fuzzy logic, and fuzzy systems: selected papers","type":"book","volume":"6"},"uris":["http://www.mendeley.com/documents/?uuid=c3230e60-bc32-46bc-928b-3ea9754ef197","http://www.mendeley.com/documents/?uuid=e119032b-ca81-4463-a062-e1e7d6b94584","http://www.mendeley.com/documents/?uuid=9a623c5a-0341-46e1-ad93-9608639e351e"]}],"mendeley":{"formattedCitation":"[42]","plainTextFormattedCitation":"[42]","previouslyFormattedCitation":"[42]"},"properties":{"noteIndex":0},"schema":"https://github.com/citation-style-language/schema/raw/master/csl-citation.json"}</w:instrText>
      </w:r>
      <w:r w:rsidR="006C546C" w:rsidRPr="00530562">
        <w:rPr>
          <w:color w:val="auto"/>
        </w:rPr>
        <w:fldChar w:fldCharType="separate"/>
      </w:r>
      <w:r w:rsidR="000E1E8A" w:rsidRPr="00530562">
        <w:rPr>
          <w:color w:val="auto"/>
        </w:rPr>
        <w:t>[</w:t>
      </w:r>
      <w:r w:rsidR="00C403D0" w:rsidRPr="00530562">
        <w:rPr>
          <w:color w:val="auto"/>
        </w:rPr>
        <w:t>57</w:t>
      </w:r>
      <w:r w:rsidR="000E1E8A" w:rsidRPr="00530562">
        <w:rPr>
          <w:color w:val="auto"/>
        </w:rPr>
        <w:t>]</w:t>
      </w:r>
      <w:r w:rsidR="006C546C" w:rsidRPr="00530562">
        <w:rPr>
          <w:color w:val="auto"/>
        </w:rPr>
        <w:fldChar w:fldCharType="end"/>
      </w:r>
      <w:r w:rsidR="003B01D8" w:rsidRPr="00530562">
        <w:rPr>
          <w:color w:val="auto"/>
        </w:rPr>
        <w:t xml:space="preserve">. The Multiple Criteria Decision Making (MCDM) can help DMs to understand problems and choosing the options in a fuzzy atmosphere among different alternatives by considering and </w:t>
      </w:r>
      <w:r w:rsidR="009047EE" w:rsidRPr="00530562">
        <w:rPr>
          <w:color w:val="auto"/>
        </w:rPr>
        <w:t xml:space="preserve">evaluating </w:t>
      </w:r>
      <w:r w:rsidR="003B01D8" w:rsidRPr="00530562">
        <w:rPr>
          <w:color w:val="auto"/>
        </w:rPr>
        <w:t xml:space="preserve">different attributes </w:t>
      </w:r>
      <w:r w:rsidR="00447A34" w:rsidRPr="00530562">
        <w:rPr>
          <w:color w:val="auto"/>
        </w:rPr>
        <w:fldChar w:fldCharType="begin" w:fldLock="1"/>
      </w:r>
      <w:r w:rsidR="008F2D15" w:rsidRPr="00530562">
        <w:rPr>
          <w:color w:val="auto"/>
        </w:rPr>
        <w:instrText>ADDIN CSL_CITATION {"citationItems":[{"id":"ITEM-1","itemData":{"DOI":"10.1177/1475090215569819","ISSN":"1475-0902","abstract":"Many maintenance approaches have been developed and applied successfully in a variety of sectors such as aviation and nuclear industries over the years. Some of those have also been employed in the maritime industry such as condition-based maintenance; however, choosing the best maintenance approach has always been a big challenge due to the involvement of many attributes and alternatives which can also be associated with multiple experts and vague information. In order to accommodate these aspects, and as part of an overall novel Reliability and Criticality Based Maintenance strategy, an existing fuzzy multiple attributive group decision-making technique is employed in this study, which is further enhanced with the use of Analytical Hierarchy Process to obtain a better weighting of the maintenance attributes used. The fuzzy multiple attributive group decision-making technique has three distinctive stages, namely rating, aggregation and selection in which multiple experts’ subjective judgments are processed and aggregated to be able to arrive at a ranking for a finite number of maintenance options. To demonstrate the applicability in a real-life industrial context, the technique is exemplified by selecting the best maintenance approach for shipboard equipment such as the diesel generator system of a vessel. The results denote that preventive maintenance is the best approach closely followed by predictive maintenance, thus steering away from the ship corrective maintenance framework and increasing overall ship system reliability and availability.","author":[{"dropping-particle":"","family":"Lazakis","given":"Iraklis","non-dropping-particle":"","parse-names":false,"suffix":""},{"dropping-particle":"","family":"Ölçer","given":"Aykut","non-dropping-particle":"","parse-names":false,"suffix":""}],"container-title":"Proceedings of the Institution of Mechanical Engineers, Part M: Journal of Engineering for the Maritime Environment","id":"ITEM-1","issue":"2","issued":{"date-parts":[["2016","5"]]},"page":"297-309","title":"Selection of the best maintenance approach in the maritime industry under fuzzy multiple attributive group decision-making environment","type":"article-journal","volume":"230"},"uris":["http://www.mendeley.com/documents/?uuid=7f1cf8f8-9141-4080-9db7-9eda7dee2831","http://www.mendeley.com/documents/?uuid=9a669d41-3daa-434c-9550-3e2401d17998","http://www.mendeley.com/documents/?uuid=65da3fcf-8c59-4fe3-aac2-4736b22b0250"]}],"mendeley":{"formattedCitation":"[43]","plainTextFormattedCitation":"[43]","previouslyFormattedCitation":"[43]"},"properties":{"noteIndex":0},"schema":"https://github.com/citation-style-language/schema/raw/master/csl-citation.json"}</w:instrText>
      </w:r>
      <w:r w:rsidR="00447A34" w:rsidRPr="00530562">
        <w:rPr>
          <w:color w:val="auto"/>
        </w:rPr>
        <w:fldChar w:fldCharType="separate"/>
      </w:r>
      <w:r w:rsidR="000E1E8A" w:rsidRPr="00530562">
        <w:rPr>
          <w:color w:val="auto"/>
        </w:rPr>
        <w:t>[</w:t>
      </w:r>
      <w:r w:rsidR="00C403D0" w:rsidRPr="00530562">
        <w:rPr>
          <w:color w:val="auto"/>
        </w:rPr>
        <w:t>58</w:t>
      </w:r>
      <w:r w:rsidR="000E1E8A" w:rsidRPr="00530562">
        <w:rPr>
          <w:color w:val="auto"/>
        </w:rPr>
        <w:t>]</w:t>
      </w:r>
      <w:r w:rsidR="00447A34" w:rsidRPr="00530562">
        <w:rPr>
          <w:color w:val="auto"/>
        </w:rPr>
        <w:fldChar w:fldCharType="end"/>
      </w:r>
      <w:r w:rsidR="003B01D8" w:rsidRPr="00530562">
        <w:rPr>
          <w:color w:val="auto"/>
        </w:rPr>
        <w:t xml:space="preserve"> and the Fuzzy Analytic Hierarchy Process (FAHP) is one of the techniques to tackle the fuzziness of the information that might affect in deciding the preferences of DMs in the various variables </w:t>
      </w:r>
      <w:r w:rsidR="001E2868" w:rsidRPr="00530562">
        <w:rPr>
          <w:color w:val="auto"/>
        </w:rPr>
        <w:fldChar w:fldCharType="begin" w:fldLock="1"/>
      </w:r>
      <w:r w:rsidR="008F2D15" w:rsidRPr="00530562">
        <w:rPr>
          <w:color w:val="auto"/>
        </w:rPr>
        <w:instrText>ADDIN CSL_CITATION {"citationItems":[{"id":"ITEM-1","itemData":{"DOI":"10.1108/09576050310503367","ISSN":"0957-6053","author":[{"dropping-particle":"","family":"Kahraman","given":"Cengiz","non-dropping-particle":"","parse-names":false,"suffix":""},{"dropping-particle":"","family":"Cebeci","given":"Ufuk","non-dropping-particle":"","parse-names":false,"suffix":""},{"dropping-particle":"","family":"Ulukan","given":"Ziya","non-dropping-particle":"","parse-names":false,"suffix":""}],"container-title":"Logistics Information Management","id":"ITEM-1","issue":"6","issued":{"date-parts":[["2003","12"]]},"page":"382-394","title":"Multi‐criteria supplier selection using fuzzy AHP","type":"article-journal","volume":"16"},"uris":["http://www.mendeley.com/documents/?uuid=31080675-3ba2-4b7e-b4bc-89730d5a4c84","http://www.mendeley.com/documents/?uuid=ad26944e-d268-414a-b076-00d387d0f16f","http://www.mendeley.com/documents/?uuid=eeaaa4aa-e177-4be2-84e0-b1e212f7ef33"]}],"mendeley":{"formattedCitation":"[44]","plainTextFormattedCitation":"[44]","previouslyFormattedCitation":"[44]"},"properties":{"noteIndex":0},"schema":"https://github.com/citation-style-language/schema/raw/master/csl-citation.json"}</w:instrText>
      </w:r>
      <w:r w:rsidR="001E2868" w:rsidRPr="00530562">
        <w:rPr>
          <w:color w:val="auto"/>
        </w:rPr>
        <w:fldChar w:fldCharType="separate"/>
      </w:r>
      <w:r w:rsidR="000E1E8A" w:rsidRPr="00530562">
        <w:rPr>
          <w:color w:val="auto"/>
        </w:rPr>
        <w:t>[</w:t>
      </w:r>
      <w:r w:rsidR="00C403D0" w:rsidRPr="00530562">
        <w:rPr>
          <w:color w:val="auto"/>
        </w:rPr>
        <w:t>59</w:t>
      </w:r>
      <w:r w:rsidR="000E1E8A" w:rsidRPr="00530562">
        <w:rPr>
          <w:color w:val="auto"/>
        </w:rPr>
        <w:t>]</w:t>
      </w:r>
      <w:r w:rsidR="001E2868" w:rsidRPr="00530562">
        <w:rPr>
          <w:color w:val="auto"/>
        </w:rPr>
        <w:fldChar w:fldCharType="end"/>
      </w:r>
      <w:r w:rsidR="00DB6007" w:rsidRPr="00530562">
        <w:rPr>
          <w:color w:val="auto"/>
        </w:rPr>
        <w:t xml:space="preserve">. </w:t>
      </w:r>
      <w:r w:rsidR="00E47185" w:rsidRPr="00530562">
        <w:rPr>
          <w:color w:val="auto"/>
        </w:rPr>
        <w:t xml:space="preserve">The reason for choosing the fuzzy approach is back to limitation of AHP method, </w:t>
      </w:r>
      <w:r w:rsidR="00E47185" w:rsidRPr="00530562">
        <w:rPr>
          <w:color w:val="auto"/>
        </w:rPr>
        <w:lastRenderedPageBreak/>
        <w:t xml:space="preserve">which can not accurately reflect the human mindset </w:t>
      </w:r>
      <w:r w:rsidR="003D5969" w:rsidRPr="00530562">
        <w:rPr>
          <w:color w:val="auto"/>
        </w:rPr>
        <w:t>[60</w:t>
      </w:r>
      <w:r w:rsidR="00885B68" w:rsidRPr="00530562">
        <w:rPr>
          <w:color w:val="auto"/>
        </w:rPr>
        <w:t xml:space="preserve">] </w:t>
      </w:r>
      <w:r w:rsidR="00E47185" w:rsidRPr="00530562">
        <w:rPr>
          <w:color w:val="auto"/>
        </w:rPr>
        <w:t xml:space="preserve">and </w:t>
      </w:r>
      <w:r w:rsidR="00A82048" w:rsidRPr="00530562">
        <w:rPr>
          <w:color w:val="auto"/>
        </w:rPr>
        <w:t xml:space="preserve">can not </w:t>
      </w:r>
      <w:r w:rsidR="00E47185" w:rsidRPr="00530562">
        <w:rPr>
          <w:color w:val="auto"/>
        </w:rPr>
        <w:t>vividly express the DMs opinion</w:t>
      </w:r>
      <w:r w:rsidR="00A82048" w:rsidRPr="00530562">
        <w:rPr>
          <w:color w:val="auto"/>
        </w:rPr>
        <w:t>s</w:t>
      </w:r>
      <w:r w:rsidR="00E47185" w:rsidRPr="00530562">
        <w:rPr>
          <w:color w:val="auto"/>
        </w:rPr>
        <w:t xml:space="preserve"> in choosing among different alternatives </w:t>
      </w:r>
      <w:r w:rsidR="003D5969" w:rsidRPr="00530562">
        <w:rPr>
          <w:color w:val="auto"/>
        </w:rPr>
        <w:t>[61</w:t>
      </w:r>
      <w:r w:rsidR="00885B68" w:rsidRPr="00530562">
        <w:rPr>
          <w:color w:val="auto"/>
        </w:rPr>
        <w:t>]</w:t>
      </w:r>
      <w:r w:rsidR="00A82048" w:rsidRPr="00530562">
        <w:rPr>
          <w:color w:val="auto"/>
        </w:rPr>
        <w:t xml:space="preserve">. The lack of  support in expressing DMs opinion leads to unbalanced judgements and enhances uncertaintities in creation of precise pairwise comparison process </w:t>
      </w:r>
      <w:r w:rsidR="003D5969" w:rsidRPr="00530562">
        <w:rPr>
          <w:color w:val="auto"/>
        </w:rPr>
        <w:t>[62]</w:t>
      </w:r>
      <w:r w:rsidR="00A82048" w:rsidRPr="00530562">
        <w:rPr>
          <w:color w:val="auto"/>
        </w:rPr>
        <w:t>. However, implementation of the fuzzy approach provides more confidence to DMs to have interval assessments instead of fix</w:t>
      </w:r>
      <w:r w:rsidR="00885B68" w:rsidRPr="00530562">
        <w:rPr>
          <w:color w:val="auto"/>
        </w:rPr>
        <w:t xml:space="preserve">ed value assessments </w:t>
      </w:r>
      <w:r w:rsidR="003D5969" w:rsidRPr="00530562">
        <w:rPr>
          <w:color w:val="auto"/>
        </w:rPr>
        <w:t>[63]</w:t>
      </w:r>
      <w:r w:rsidR="00781099" w:rsidRPr="00530562">
        <w:rPr>
          <w:color w:val="auto"/>
        </w:rPr>
        <w:t>.</w:t>
      </w:r>
    </w:p>
    <w:p w14:paraId="5F5CE633" w14:textId="65297496" w:rsidR="00DB6007" w:rsidRPr="00530562" w:rsidRDefault="003B01D8" w:rsidP="00663962">
      <w:pPr>
        <w:spacing w:line="360" w:lineRule="auto"/>
        <w:jc w:val="both"/>
        <w:rPr>
          <w:color w:val="auto"/>
        </w:rPr>
      </w:pPr>
      <w:r w:rsidRPr="00530562">
        <w:rPr>
          <w:color w:val="auto"/>
        </w:rPr>
        <w:t xml:space="preserve">Moreover, </w:t>
      </w:r>
      <w:r w:rsidR="007F0A65" w:rsidRPr="00530562">
        <w:rPr>
          <w:color w:val="auto"/>
        </w:rPr>
        <w:t xml:space="preserve">the </w:t>
      </w:r>
      <w:r w:rsidR="009047EE" w:rsidRPr="00530562">
        <w:rPr>
          <w:color w:val="auto"/>
        </w:rPr>
        <w:t>t</w:t>
      </w:r>
      <w:r w:rsidRPr="00530562">
        <w:rPr>
          <w:color w:val="auto"/>
        </w:rPr>
        <w:t>echnique for Order of Preference by Similarity to Id</w:t>
      </w:r>
      <w:r w:rsidR="007F0A65" w:rsidRPr="00530562">
        <w:rPr>
          <w:color w:val="auto"/>
        </w:rPr>
        <w:t>eal Solution (TOPSIS)</w:t>
      </w:r>
      <w:r w:rsidRPr="00530562">
        <w:rPr>
          <w:color w:val="auto"/>
        </w:rPr>
        <w:t xml:space="preserve"> is another method that is used within the MCDM in different criteria </w:t>
      </w:r>
      <w:r w:rsidR="00281576" w:rsidRPr="00530562">
        <w:rPr>
          <w:color w:val="auto"/>
        </w:rPr>
        <w:t>[</w:t>
      </w:r>
      <w:r w:rsidR="003D5969" w:rsidRPr="00530562">
        <w:rPr>
          <w:color w:val="auto"/>
        </w:rPr>
        <w:t>64][</w:t>
      </w:r>
      <w:r w:rsidR="008A2883" w:rsidRPr="00530562">
        <w:rPr>
          <w:color w:val="auto"/>
        </w:rPr>
        <w:fldChar w:fldCharType="begin" w:fldLock="1"/>
      </w:r>
      <w:r w:rsidR="008F2D15" w:rsidRPr="00530562">
        <w:rPr>
          <w:color w:val="auto"/>
        </w:rPr>
        <w:instrText>ADDIN CSL_CITATION {"citationItems":[{"id":"ITEM-1","itemData":{"DOI":"10.1016/j.eswa.2018.03.003","ISSN":"09574174","author":[{"dropping-particle":"","family":"Han","given":"Hui","non-dropping-particle":"","parse-names":false,"suffix":""},{"dropping-particle":"","family":"Trimi","given":"Silvana","non-dropping-particle":"","parse-names":false,"suffix":""}],"container-title":"Expert Systems with Applications","id":"ITEM-1","issued":{"date-parts":[["2018","8"]]},"page":"133-145","title":"A fuzzy TOPSIS method for performance evaluation of reverse logistics in social commerce platforms","type":"article-journal","volume":"103"},"uris":["http://www.mendeley.com/documents/?uuid=ea13fb8a-fec1-449c-b134-f59c5167b9fd","http://www.mendeley.com/documents/?uuid=3f73259a-c8f1-4b12-8656-cf8c65e8a547","http://www.mendeley.com/documents/?uuid=32735a9b-17fe-440f-b05c-e6fba6bb8f3b"]}],"mendeley":{"formattedCitation":"[46]","plainTextFormattedCitation":"[46]","previouslyFormattedCitation":"[46]"},"properties":{"noteIndex":0},"schema":"https://github.com/citation-style-language/schema/raw/master/csl-citation.json"}</w:instrText>
      </w:r>
      <w:r w:rsidR="008A2883" w:rsidRPr="00530562">
        <w:rPr>
          <w:color w:val="auto"/>
        </w:rPr>
        <w:fldChar w:fldCharType="separate"/>
      </w:r>
      <w:r w:rsidR="003D5969" w:rsidRPr="00530562">
        <w:rPr>
          <w:color w:val="auto"/>
        </w:rPr>
        <w:t>65</w:t>
      </w:r>
      <w:r w:rsidR="000E1E8A" w:rsidRPr="00530562">
        <w:rPr>
          <w:color w:val="auto"/>
        </w:rPr>
        <w:t>]</w:t>
      </w:r>
      <w:r w:rsidR="008A2883" w:rsidRPr="00530562">
        <w:rPr>
          <w:color w:val="auto"/>
        </w:rPr>
        <w:fldChar w:fldCharType="end"/>
      </w:r>
      <w:r w:rsidR="00AA2B7B" w:rsidRPr="00530562">
        <w:rPr>
          <w:color w:val="auto"/>
        </w:rPr>
        <w:t xml:space="preserve">. The DMs by identifying the problems and applying their priorities for each attribute can evaluate the alternatives, develop the preferences and finally choose the best options among the others. </w:t>
      </w:r>
      <w:r w:rsidRPr="00530562">
        <w:rPr>
          <w:color w:val="auto"/>
        </w:rPr>
        <w:t xml:space="preserve">Based on </w:t>
      </w:r>
      <w:r w:rsidR="0054120D" w:rsidRPr="00530562">
        <w:rPr>
          <w:color w:val="auto"/>
        </w:rPr>
        <w:t xml:space="preserve">the study of </w:t>
      </w:r>
      <w:r w:rsidRPr="00530562">
        <w:rPr>
          <w:color w:val="auto"/>
        </w:rPr>
        <w:t>Strantzali</w:t>
      </w:r>
      <w:r w:rsidR="00AA2B7B" w:rsidRPr="00530562">
        <w:rPr>
          <w:color w:val="auto"/>
        </w:rPr>
        <w:t xml:space="preserve"> </w:t>
      </w:r>
      <w:r w:rsidR="0054120D" w:rsidRPr="00530562">
        <w:rPr>
          <w:color w:val="auto"/>
        </w:rPr>
        <w:t xml:space="preserve">et al. </w:t>
      </w:r>
      <w:r w:rsidR="009A20DC" w:rsidRPr="00530562">
        <w:rPr>
          <w:color w:val="auto"/>
        </w:rPr>
        <w:fldChar w:fldCharType="begin" w:fldLock="1"/>
      </w:r>
      <w:r w:rsidR="008F2D15" w:rsidRPr="00530562">
        <w:rPr>
          <w:color w:val="auto"/>
        </w:rPr>
        <w:instrText>ADDIN CSL_CITATION {"citationItems":[{"id":"ITEM-1","itemData":{"DOI":"10.1016/j.rser.2015.11.021","ISSN":"13640321","author":[{"dropping-particle":"","family":"Strantzali","given":"Eleni","non-dropping-particle":"","parse-names":false,"suffix":""},{"dropping-particle":"","family":"Aravossis","given":"Konstantinos","non-dropping-particle":"","parse-names":false,"suffix":""}],"container-title":"Renewable and Sustainable Energy Reviews","id":"ITEM-1","issued":{"date-parts":[["2016","3"]]},"page":"885-898","title":"Decision making in renewable energy investments: A review","type":"article-journal","volume":"55"},"uris":["http://www.mendeley.com/documents/?uuid=cad015f0-b4d4-441b-be22-8cb569311026","http://www.mendeley.com/documents/?uuid=ccf972cc-261e-473c-80c6-200a1b978f32","http://www.mendeley.com/documents/?uuid=6eb81924-8d7b-4c66-9e8a-57868b7b0613"]}],"mendeley":{"formattedCitation":"[47]","plainTextFormattedCitation":"[47]","previouslyFormattedCitation":"[47]"},"properties":{"noteIndex":0},"schema":"https://github.com/citation-style-language/schema/raw/master/csl-citation.json"}</w:instrText>
      </w:r>
      <w:r w:rsidR="009A20DC" w:rsidRPr="00530562">
        <w:rPr>
          <w:color w:val="auto"/>
        </w:rPr>
        <w:fldChar w:fldCharType="separate"/>
      </w:r>
      <w:r w:rsidR="000E1E8A" w:rsidRPr="00530562">
        <w:rPr>
          <w:color w:val="auto"/>
        </w:rPr>
        <w:t>[</w:t>
      </w:r>
      <w:r w:rsidR="003D5969" w:rsidRPr="00530562">
        <w:rPr>
          <w:color w:val="auto"/>
        </w:rPr>
        <w:t>66</w:t>
      </w:r>
      <w:r w:rsidR="000E1E8A" w:rsidRPr="00530562">
        <w:rPr>
          <w:color w:val="auto"/>
        </w:rPr>
        <w:t>]</w:t>
      </w:r>
      <w:r w:rsidR="009A20DC" w:rsidRPr="00530562">
        <w:rPr>
          <w:color w:val="auto"/>
        </w:rPr>
        <w:fldChar w:fldCharType="end"/>
      </w:r>
      <w:r w:rsidRPr="00530562">
        <w:rPr>
          <w:color w:val="auto"/>
        </w:rPr>
        <w:t xml:space="preserve">, </w:t>
      </w:r>
      <w:r w:rsidR="0054120D" w:rsidRPr="00530562">
        <w:rPr>
          <w:color w:val="auto"/>
        </w:rPr>
        <w:t>there were around 41% of studies on decision-making topic with regard to the investments in renewable energy sectors during the period of 2005-2014</w:t>
      </w:r>
      <w:r w:rsidRPr="00530562">
        <w:rPr>
          <w:color w:val="auto"/>
        </w:rPr>
        <w:t xml:space="preserve"> used individually or </w:t>
      </w:r>
      <w:r w:rsidR="009047EE" w:rsidRPr="00530562">
        <w:rPr>
          <w:color w:val="auto"/>
        </w:rPr>
        <w:t xml:space="preserve">in the </w:t>
      </w:r>
      <w:r w:rsidRPr="00530562">
        <w:rPr>
          <w:color w:val="auto"/>
        </w:rPr>
        <w:t xml:space="preserve">combination of AHP, multiple criteria, TOPSIS, and fuzzy methods. In designing and developing the EnMF, the FAHP and </w:t>
      </w:r>
      <w:r w:rsidR="0078024B" w:rsidRPr="00530562">
        <w:rPr>
          <w:color w:val="auto"/>
        </w:rPr>
        <w:t>F</w:t>
      </w:r>
      <w:r w:rsidRPr="00530562">
        <w:rPr>
          <w:color w:val="auto"/>
        </w:rPr>
        <w:t>TOPSIS methods within MCDM methodologies and techniques are proposed to</w:t>
      </w:r>
      <w:r w:rsidR="006C0A40" w:rsidRPr="00530562">
        <w:rPr>
          <w:color w:val="auto"/>
        </w:rPr>
        <w:t xml:space="preserve"> j</w:t>
      </w:r>
      <w:r w:rsidRPr="00530562">
        <w:rPr>
          <w:color w:val="auto"/>
        </w:rPr>
        <w:t xml:space="preserve">ustify the </w:t>
      </w:r>
      <w:r w:rsidR="00952907" w:rsidRPr="00530562">
        <w:rPr>
          <w:color w:val="auto"/>
        </w:rPr>
        <w:t>trans</w:t>
      </w:r>
      <w:r w:rsidRPr="00530562">
        <w:rPr>
          <w:color w:val="auto"/>
        </w:rPr>
        <w:t>disciplinary and tailor off capacities of the framework, identify the priorities of DMs to trade-off solutions, make the Key Performance Indicator (KPI)</w:t>
      </w:r>
      <w:r w:rsidR="00DC6005" w:rsidRPr="00530562">
        <w:rPr>
          <w:color w:val="auto"/>
        </w:rPr>
        <w:t xml:space="preserve"> </w:t>
      </w:r>
      <w:r w:rsidRPr="00530562">
        <w:rPr>
          <w:color w:val="auto"/>
        </w:rPr>
        <w:t xml:space="preserve">for shipyards, </w:t>
      </w:r>
      <w:r w:rsidR="006C0A40" w:rsidRPr="00530562">
        <w:rPr>
          <w:color w:val="auto"/>
        </w:rPr>
        <w:t xml:space="preserve">as well as </w:t>
      </w:r>
      <w:r w:rsidRPr="00530562">
        <w:rPr>
          <w:color w:val="auto"/>
        </w:rPr>
        <w:t xml:space="preserve"> optimiz</w:t>
      </w:r>
      <w:r w:rsidR="006C0A40" w:rsidRPr="00530562">
        <w:rPr>
          <w:color w:val="auto"/>
        </w:rPr>
        <w:t>e</w:t>
      </w:r>
      <w:r w:rsidRPr="00530562">
        <w:rPr>
          <w:color w:val="auto"/>
        </w:rPr>
        <w:t xml:space="preserve"> the decision.</w:t>
      </w:r>
      <w:r w:rsidR="00281576" w:rsidRPr="00530562">
        <w:rPr>
          <w:color w:val="auto"/>
        </w:rPr>
        <w:t xml:space="preserve"> However, depending on t</w:t>
      </w:r>
      <w:r w:rsidR="0078024B" w:rsidRPr="00530562">
        <w:rPr>
          <w:color w:val="auto"/>
        </w:rPr>
        <w:t>y</w:t>
      </w:r>
      <w:r w:rsidR="00281576" w:rsidRPr="00530562">
        <w:rPr>
          <w:color w:val="auto"/>
        </w:rPr>
        <w:t xml:space="preserve">pe of data and the number of DMs , exceptional MCDM techniquies may be used </w:t>
      </w:r>
      <w:r w:rsidR="003D5969" w:rsidRPr="00530562">
        <w:rPr>
          <w:color w:val="auto"/>
        </w:rPr>
        <w:t>[67</w:t>
      </w:r>
      <w:r w:rsidR="00885B68" w:rsidRPr="00530562">
        <w:rPr>
          <w:color w:val="auto"/>
        </w:rPr>
        <w:t>].</w:t>
      </w:r>
    </w:p>
    <w:p w14:paraId="50885796" w14:textId="04F3DB2C" w:rsidR="00F358A0" w:rsidRPr="00530562" w:rsidRDefault="00886B43" w:rsidP="00663962">
      <w:pPr>
        <w:spacing w:line="360" w:lineRule="auto"/>
        <w:jc w:val="both"/>
        <w:rPr>
          <w:color w:val="auto"/>
          <w:lang w:val="en-GB"/>
        </w:rPr>
      </w:pPr>
      <w:r w:rsidRPr="00530562">
        <w:rPr>
          <w:color w:val="auto"/>
        </w:rPr>
        <w:t xml:space="preserve">As </w:t>
      </w:r>
      <w:r w:rsidRPr="00530562">
        <w:rPr>
          <w:b/>
          <w:color w:val="auto"/>
        </w:rPr>
        <w:t>Fig. 4</w:t>
      </w:r>
      <w:r w:rsidRPr="00530562">
        <w:rPr>
          <w:color w:val="auto"/>
        </w:rPr>
        <w:t xml:space="preserve"> shows t</w:t>
      </w:r>
      <w:r w:rsidR="003B01D8" w:rsidRPr="00530562">
        <w:rPr>
          <w:color w:val="auto"/>
        </w:rPr>
        <w:t>he MCDM</w:t>
      </w:r>
      <w:r w:rsidR="002B5BE4" w:rsidRPr="00530562">
        <w:rPr>
          <w:color w:val="auto"/>
        </w:rPr>
        <w:t xml:space="preserve"> consisting of five different combinations</w:t>
      </w:r>
      <w:r w:rsidR="003B01D8" w:rsidRPr="00530562">
        <w:rPr>
          <w:color w:val="auto"/>
        </w:rPr>
        <w:t xml:space="preserve"> </w:t>
      </w:r>
      <w:r w:rsidR="002B5BE4" w:rsidRPr="00530562">
        <w:rPr>
          <w:color w:val="auto"/>
        </w:rPr>
        <w:t>could be</w:t>
      </w:r>
      <w:r w:rsidR="003B01D8" w:rsidRPr="00530562">
        <w:rPr>
          <w:color w:val="auto"/>
        </w:rPr>
        <w:t xml:space="preserve"> divided into Multi</w:t>
      </w:r>
      <w:r w:rsidR="002B5BE4" w:rsidRPr="00530562">
        <w:rPr>
          <w:color w:val="auto"/>
        </w:rPr>
        <w:t>-</w:t>
      </w:r>
      <w:r w:rsidR="003B01D8" w:rsidRPr="00530562">
        <w:rPr>
          <w:color w:val="auto"/>
        </w:rPr>
        <w:t>Attributes Decision Making (MADM) and Multi-Objective Decision Making (MODM)</w:t>
      </w:r>
      <w:r w:rsidR="007D5C62" w:rsidRPr="00530562">
        <w:rPr>
          <w:color w:val="auto"/>
        </w:rPr>
        <w:t xml:space="preserve"> </w:t>
      </w:r>
      <w:r w:rsidR="009A20DC" w:rsidRPr="00530562">
        <w:rPr>
          <w:color w:val="auto"/>
        </w:rPr>
        <w:fldChar w:fldCharType="begin" w:fldLock="1"/>
      </w:r>
      <w:r w:rsidR="008F2D15" w:rsidRPr="00530562">
        <w:rPr>
          <w:color w:val="auto"/>
        </w:rPr>
        <w:instrText>ADDIN CSL_CITATION {"citationItems":[{"id":"ITEM-1","itemData":{"DOI":"10.1016/j.trd.2015.04.023","ISSN":"13619209","author":[{"dropping-particle":"","family":"Ölçer","given":"A.","non-dropping-particle":"","parse-names":false,"suffix":""},{"dropping-particle":"","family":"Ballini","given":"F.","non-dropping-particle":"","parse-names":false,"suffix":""}],"container-title":"Transportation Research Part D: Transport and Environment","id":"ITEM-1","issued":{"date-parts":[["2015","6"]]},"page":"150-170","title":"The development of a decision making framework for evaluating the trade-off solutions of cleaner seaborne transportation","type":"article-journal","volume":"37"},"uris":["http://www.mendeley.com/documents/?uuid=2a029f1d-ae6d-46b4-b79c-246deafae356","http://www.mendeley.com/documents/?uuid=b2597271-fee3-42f5-b3da-f5581e3796cd","http://www.mendeley.com/documents/?uuid=5cd4bdbd-de31-4d60-a025-8b9d31697156"]}],"mendeley":{"formattedCitation":"[45]","plainTextFormattedCitation":"[45]","previouslyFormattedCitation":"[45]"},"properties":{"noteIndex":0},"schema":"https://github.com/citation-style-language/schema/raw/master/csl-citation.json"}</w:instrText>
      </w:r>
      <w:r w:rsidR="009A20DC" w:rsidRPr="00530562">
        <w:rPr>
          <w:color w:val="auto"/>
        </w:rPr>
        <w:fldChar w:fldCharType="separate"/>
      </w:r>
      <w:r w:rsidR="003D5969" w:rsidRPr="00530562">
        <w:rPr>
          <w:color w:val="auto"/>
        </w:rPr>
        <w:t>[64</w:t>
      </w:r>
      <w:r w:rsidR="000E1E8A" w:rsidRPr="00530562">
        <w:rPr>
          <w:color w:val="auto"/>
        </w:rPr>
        <w:t>]</w:t>
      </w:r>
      <w:r w:rsidR="009A20DC" w:rsidRPr="00530562">
        <w:rPr>
          <w:color w:val="auto"/>
        </w:rPr>
        <w:fldChar w:fldCharType="end"/>
      </w:r>
      <w:r w:rsidR="003B01D8" w:rsidRPr="00530562">
        <w:rPr>
          <w:color w:val="auto"/>
        </w:rPr>
        <w:t xml:space="preserve">. </w:t>
      </w:r>
      <w:r w:rsidR="007D5C62" w:rsidRPr="00530562">
        <w:rPr>
          <w:color w:val="auto"/>
          <w:lang w:val="en-GB"/>
        </w:rPr>
        <w:t xml:space="preserve">Depending on the type of data (explicit or linguistic) and the number of DMs, any combination of MCDM techniques can be used. The number of respondents may also vary depending on many factors, such as ownership and the organizational form of the yard </w:t>
      </w:r>
      <w:r w:rsidR="00C649F4" w:rsidRPr="00530562">
        <w:rPr>
          <w:color w:val="auto"/>
          <w:lang w:val="en-GB"/>
        </w:rPr>
        <w:t>[14]</w:t>
      </w:r>
      <w:r w:rsidR="007D5C62" w:rsidRPr="00530562">
        <w:rPr>
          <w:color w:val="auto"/>
          <w:lang w:val="en-GB"/>
        </w:rPr>
        <w:t xml:space="preserve">. </w:t>
      </w:r>
      <w:r w:rsidR="003B01D8" w:rsidRPr="00530562">
        <w:rPr>
          <w:color w:val="auto"/>
        </w:rPr>
        <w:t>To overcome the challenge of various priorities of multi actors within the energy regime, the Fuzzy Multiple Attribute Group Decision Making (FMAGDM) might be used to promote Decision Support System (DSS)</w:t>
      </w:r>
      <w:r w:rsidR="002B5BE4" w:rsidRPr="00530562">
        <w:rPr>
          <w:color w:val="auto"/>
        </w:rPr>
        <w:t>,</w:t>
      </w:r>
      <w:r w:rsidR="003B01D8" w:rsidRPr="00530562">
        <w:rPr>
          <w:color w:val="auto"/>
        </w:rPr>
        <w:t xml:space="preserve"> </w:t>
      </w:r>
      <w:r w:rsidR="002B5BE4" w:rsidRPr="00530562">
        <w:rPr>
          <w:color w:val="auto"/>
        </w:rPr>
        <w:t>to support the DMs in making decisions more rational, and to optimize the fuzzy multi-criteria areas</w:t>
      </w:r>
      <w:r w:rsidR="003B01D8" w:rsidRPr="00530562">
        <w:rPr>
          <w:color w:val="auto"/>
        </w:rPr>
        <w:t xml:space="preserve">. </w:t>
      </w:r>
      <w:r w:rsidR="004C0E45" w:rsidRPr="00530562">
        <w:rPr>
          <w:color w:val="auto"/>
        </w:rPr>
        <w:t xml:space="preserve">In this study, the FMAGDM-based algorithm consists of priorities of experts within the criteria by considering the various importance degree, </w:t>
      </w:r>
      <w:r w:rsidR="00DD0291" w:rsidRPr="00530562">
        <w:rPr>
          <w:color w:val="auto"/>
        </w:rPr>
        <w:t>attribute weight</w:t>
      </w:r>
      <w:r w:rsidR="003D5969" w:rsidRPr="00530562">
        <w:rPr>
          <w:color w:val="auto"/>
        </w:rPr>
        <w:t>, and fuzzy assessments</w:t>
      </w:r>
      <w:r w:rsidR="003B01D8" w:rsidRPr="00530562">
        <w:rPr>
          <w:color w:val="auto"/>
        </w:rPr>
        <w:t xml:space="preserve"> </w:t>
      </w:r>
      <w:r w:rsidR="009A20DC" w:rsidRPr="00530562">
        <w:rPr>
          <w:color w:val="auto"/>
        </w:rPr>
        <w:fldChar w:fldCharType="begin" w:fldLock="1"/>
      </w:r>
      <w:r w:rsidR="008F2D15" w:rsidRPr="00530562">
        <w:rPr>
          <w:color w:val="auto"/>
        </w:rPr>
        <w:instrText>ADDIN CSL_CITATION {"citationItems":[{"id":"ITEM-1","itemData":{"DOI":"10.1007/s40815-018-0563-7","ISSN":"1562-2479","author":[{"dropping-particle":"","family":"Gupta","given":"Pankaj","non-dropping-particle":"","parse-names":false,"suffix":""},{"dropping-particle":"","family":"Mehlawat","given":"Mukesh Kumar","non-dropping-particle":"","parse-names":false,"suffix":""},{"dropping-particle":"","family":"Grover","given":"Nishtha","non-dropping-particle":"","parse-names":false,"suffix":""}],"container-title":"International Journal of Fuzzy Systems","id":"ITEM-1","issue":"2","issued":{"date-parts":[["2019","3"]]},"page":"369-387","title":"A Generalized TOPSIS Method for Intuitionistic Fuzzy Multiple Attribute Group Decision Making Considering Different Scenarios of Attributes Weight Information","type":"article-journal","volume":"21"},"uris":["http://www.mendeley.com/documents/?uuid=8db0491d-3235-4a71-92ca-02070d7b89e3","http://www.mendeley.com/documents/?uuid=dac09e34-c9ee-4137-833e-d6c4b87fffdb","http://www.mendeley.com/documents/?uuid=4624f9d4-3be7-4e97-a05f-50e6af185734"]}],"mendeley":{"formattedCitation":"[48]","plainTextFormattedCitation":"[48]","previouslyFormattedCitation":"[48]"},"properties":{"noteIndex":0},"schema":"https://github.com/citation-style-language/schema/raw/master/csl-citation.json"}</w:instrText>
      </w:r>
      <w:r w:rsidR="009A20DC" w:rsidRPr="00530562">
        <w:rPr>
          <w:color w:val="auto"/>
        </w:rPr>
        <w:fldChar w:fldCharType="separate"/>
      </w:r>
      <w:r w:rsidR="000E1E8A" w:rsidRPr="00530562">
        <w:rPr>
          <w:color w:val="auto"/>
        </w:rPr>
        <w:t>[</w:t>
      </w:r>
      <w:r w:rsidR="003D5969" w:rsidRPr="00530562">
        <w:rPr>
          <w:color w:val="auto"/>
        </w:rPr>
        <w:t>6</w:t>
      </w:r>
      <w:r w:rsidR="000E1E8A" w:rsidRPr="00530562">
        <w:rPr>
          <w:color w:val="auto"/>
        </w:rPr>
        <w:t>8]</w:t>
      </w:r>
      <w:r w:rsidR="009A20DC" w:rsidRPr="00530562">
        <w:rPr>
          <w:color w:val="auto"/>
        </w:rPr>
        <w:fldChar w:fldCharType="end"/>
      </w:r>
      <w:r w:rsidR="003B01D8" w:rsidRPr="00530562">
        <w:rPr>
          <w:color w:val="auto"/>
        </w:rPr>
        <w:t>. Three different methods of a questionnaire, interview</w:t>
      </w:r>
      <w:r w:rsidR="009047EE" w:rsidRPr="00530562">
        <w:rPr>
          <w:color w:val="auto"/>
        </w:rPr>
        <w:t>,</w:t>
      </w:r>
      <w:r w:rsidR="003B01D8" w:rsidRPr="00530562">
        <w:rPr>
          <w:color w:val="auto"/>
        </w:rPr>
        <w:t xml:space="preserve"> and observation or combination of them might be used, to identify the priorities of th</w:t>
      </w:r>
      <w:r w:rsidR="00DB6007" w:rsidRPr="00530562">
        <w:rPr>
          <w:color w:val="auto"/>
        </w:rPr>
        <w:t>e multi actors in the shipyard.</w:t>
      </w:r>
      <w:r w:rsidR="00DB6007" w:rsidRPr="00530562">
        <w:rPr>
          <w:color w:val="auto"/>
          <w:lang w:val="vi-VN"/>
        </w:rPr>
        <w:t xml:space="preserve"> </w:t>
      </w:r>
      <w:r w:rsidR="003B01D8" w:rsidRPr="00530562">
        <w:rPr>
          <w:color w:val="auto"/>
        </w:rPr>
        <w:t xml:space="preserve">By analyzing data and information </w:t>
      </w:r>
      <w:r w:rsidR="003B01D8" w:rsidRPr="00530562">
        <w:rPr>
          <w:color w:val="auto"/>
        </w:rPr>
        <w:lastRenderedPageBreak/>
        <w:t>that is achieved from the methods and interviewees</w:t>
      </w:r>
      <w:r w:rsidR="00DD0291" w:rsidRPr="00530562">
        <w:rPr>
          <w:color w:val="auto"/>
        </w:rPr>
        <w:t>,</w:t>
      </w:r>
      <w:r w:rsidR="003B01D8" w:rsidRPr="00530562">
        <w:rPr>
          <w:color w:val="auto"/>
        </w:rPr>
        <w:t xml:space="preserve"> the attribute weight of disciplines </w:t>
      </w:r>
      <w:r w:rsidR="00DD0291" w:rsidRPr="00530562">
        <w:rPr>
          <w:color w:val="auto"/>
        </w:rPr>
        <w:t>along with</w:t>
      </w:r>
      <w:r w:rsidR="007F0A65" w:rsidRPr="00530562">
        <w:rPr>
          <w:color w:val="auto"/>
        </w:rPr>
        <w:t xml:space="preserve"> </w:t>
      </w:r>
      <w:r w:rsidR="003B01D8" w:rsidRPr="00530562">
        <w:rPr>
          <w:color w:val="auto"/>
        </w:rPr>
        <w:t xml:space="preserve">sub-criteria in each main criteria </w:t>
      </w:r>
      <w:r w:rsidR="00DD0291" w:rsidRPr="00530562">
        <w:rPr>
          <w:color w:val="auto"/>
        </w:rPr>
        <w:t>could</w:t>
      </w:r>
      <w:r w:rsidR="003B01D8" w:rsidRPr="00530562">
        <w:rPr>
          <w:color w:val="auto"/>
        </w:rPr>
        <w:t xml:space="preserve"> be </w:t>
      </w:r>
      <w:r w:rsidR="00DD0291" w:rsidRPr="00530562">
        <w:rPr>
          <w:color w:val="auto"/>
        </w:rPr>
        <w:t>obtained</w:t>
      </w:r>
      <w:r w:rsidR="003B01D8" w:rsidRPr="00530562">
        <w:rPr>
          <w:color w:val="auto"/>
        </w:rPr>
        <w:t xml:space="preserve">. </w:t>
      </w:r>
      <w:r w:rsidR="00DD0291" w:rsidRPr="00530562">
        <w:rPr>
          <w:color w:val="auto"/>
        </w:rPr>
        <w:t>Furthermore</w:t>
      </w:r>
      <w:r w:rsidR="003B01D8" w:rsidRPr="00530562">
        <w:rPr>
          <w:color w:val="auto"/>
        </w:rPr>
        <w:t xml:space="preserve">, the </w:t>
      </w:r>
      <w:r w:rsidR="00770301" w:rsidRPr="00530562">
        <w:rPr>
          <w:color w:val="auto"/>
        </w:rPr>
        <w:t xml:space="preserve">most feasible </w:t>
      </w:r>
      <w:r w:rsidR="003B01D8" w:rsidRPr="00530562">
        <w:rPr>
          <w:color w:val="auto"/>
        </w:rPr>
        <w:t xml:space="preserve">alternatives in each </w:t>
      </w:r>
      <w:r w:rsidR="00770301" w:rsidRPr="00530562">
        <w:rPr>
          <w:color w:val="auto"/>
        </w:rPr>
        <w:t>primary</w:t>
      </w:r>
      <w:r w:rsidR="003B01D8" w:rsidRPr="00530562">
        <w:rPr>
          <w:color w:val="auto"/>
        </w:rPr>
        <w:t xml:space="preserve"> criteria </w:t>
      </w:r>
      <w:r w:rsidR="00770301" w:rsidRPr="00530562">
        <w:rPr>
          <w:color w:val="auto"/>
        </w:rPr>
        <w:t xml:space="preserve">could </w:t>
      </w:r>
      <w:r w:rsidR="003B01D8" w:rsidRPr="00530562">
        <w:rPr>
          <w:color w:val="auto"/>
        </w:rPr>
        <w:t>be ranked by FMAGDM method.</w:t>
      </w:r>
      <w:r w:rsidR="00DB6007" w:rsidRPr="00530562">
        <w:rPr>
          <w:color w:val="auto"/>
          <w:lang w:val="vi-VN"/>
        </w:rPr>
        <w:t xml:space="preserve"> </w:t>
      </w:r>
      <w:r w:rsidR="003B01D8" w:rsidRPr="00530562">
        <w:rPr>
          <w:color w:val="auto"/>
        </w:rPr>
        <w:t xml:space="preserve">In continuation, based on the experts and DMs’ priorities and using the FMAGDM method, alternatives could be ranked and the best trade-off solutions </w:t>
      </w:r>
      <w:r w:rsidR="00770301" w:rsidRPr="00530562">
        <w:rPr>
          <w:color w:val="auto"/>
        </w:rPr>
        <w:t xml:space="preserve">would be </w:t>
      </w:r>
      <w:r w:rsidR="003B01D8" w:rsidRPr="00530562">
        <w:rPr>
          <w:color w:val="auto"/>
        </w:rPr>
        <w:t xml:space="preserve">achieved. </w:t>
      </w:r>
      <w:r w:rsidR="00770301" w:rsidRPr="00530562">
        <w:rPr>
          <w:color w:val="auto"/>
        </w:rPr>
        <w:t>Therefore, such criteria could become the KPI in designing and developing process of the energy management framework and system of each shipyard.</w:t>
      </w:r>
      <w:r w:rsidR="003B01D8" w:rsidRPr="00530562">
        <w:rPr>
          <w:color w:val="auto"/>
        </w:rPr>
        <w:t xml:space="preserve"> </w:t>
      </w:r>
      <w:r w:rsidR="00A17199" w:rsidRPr="00530562">
        <w:rPr>
          <w:color w:val="auto"/>
        </w:rPr>
        <w:t>More interestingly, the Plan-Do-Check-Act (PDCA) cycle has assisted these approaches, making more dynamic EnMS and EnMF so that they could be smoothly operated with the continuously-updated technologies and DMs priorities</w:t>
      </w:r>
      <w:r w:rsidR="003B01D8" w:rsidRPr="00530562">
        <w:rPr>
          <w:color w:val="auto"/>
        </w:rPr>
        <w:t xml:space="preserve">. </w:t>
      </w:r>
    </w:p>
    <w:p w14:paraId="18A3347A" w14:textId="77777777" w:rsidR="00DB6007" w:rsidRPr="00530562" w:rsidRDefault="000E41CA" w:rsidP="00663962">
      <w:pPr>
        <w:spacing w:line="360" w:lineRule="auto"/>
        <w:jc w:val="both"/>
        <w:rPr>
          <w:color w:val="auto"/>
        </w:rPr>
      </w:pPr>
      <w:r w:rsidRPr="00530562">
        <w:rPr>
          <w:color w:val="auto"/>
          <w:lang w:val="en-GB" w:eastAsia="en-GB"/>
        </w:rPr>
        <w:lastRenderedPageBreak/>
        <w:drawing>
          <wp:inline distT="0" distB="0" distL="0" distR="0" wp14:anchorId="44061B81" wp14:editId="4664E54C">
            <wp:extent cx="6757035" cy="5462016"/>
            <wp:effectExtent l="0" t="0" r="5715"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789298" cy="5488096"/>
                    </a:xfrm>
                    <a:prstGeom prst="rect">
                      <a:avLst/>
                    </a:prstGeom>
                    <a:noFill/>
                  </pic:spPr>
                </pic:pic>
              </a:graphicData>
            </a:graphic>
          </wp:inline>
        </w:drawing>
      </w:r>
    </w:p>
    <w:p w14:paraId="5D6A52EE" w14:textId="6D35E866" w:rsidR="00826733" w:rsidRPr="00530562" w:rsidRDefault="00F7211E" w:rsidP="00663962">
      <w:pPr>
        <w:pStyle w:val="Caption"/>
        <w:jc w:val="both"/>
        <w:rPr>
          <w:color w:val="auto"/>
        </w:rPr>
      </w:pPr>
      <w:r w:rsidRPr="00530562">
        <w:rPr>
          <w:color w:val="auto"/>
        </w:rPr>
        <w:t>Fig. 3</w:t>
      </w:r>
      <w:r w:rsidR="00DB6007" w:rsidRPr="00530562">
        <w:rPr>
          <w:color w:val="auto"/>
          <w:lang w:val="vi-VN"/>
        </w:rPr>
        <w:t xml:space="preserve">. </w:t>
      </w:r>
      <w:r w:rsidR="00952907" w:rsidRPr="00530562">
        <w:rPr>
          <w:color w:val="auto"/>
        </w:rPr>
        <w:t>Trans</w:t>
      </w:r>
      <w:r w:rsidR="003B01D8" w:rsidRPr="00530562">
        <w:rPr>
          <w:color w:val="auto"/>
        </w:rPr>
        <w:t xml:space="preserve">disciplinary approach to design and develop Energy Management Framework and Energy </w:t>
      </w:r>
      <w:r w:rsidR="00AA2B7B" w:rsidRPr="00530562">
        <w:rPr>
          <w:color w:val="auto"/>
        </w:rPr>
        <w:t>Management System in shipyards</w:t>
      </w:r>
      <w:r w:rsidR="00EB630B" w:rsidRPr="00530562">
        <w:rPr>
          <w:color w:val="auto"/>
        </w:rPr>
        <w:t>.</w:t>
      </w:r>
    </w:p>
    <w:p w14:paraId="63CE43AF" w14:textId="0E314A07" w:rsidR="00EB630B" w:rsidRPr="00530562" w:rsidRDefault="00EB630B" w:rsidP="00663962">
      <w:pPr>
        <w:spacing w:line="360" w:lineRule="auto"/>
        <w:jc w:val="both"/>
        <w:rPr>
          <w:color w:val="auto"/>
        </w:rPr>
      </w:pPr>
    </w:p>
    <w:p w14:paraId="13F1B641" w14:textId="2228FA2F" w:rsidR="00EB630B" w:rsidRPr="00530562" w:rsidRDefault="00EB630B" w:rsidP="00663962">
      <w:pPr>
        <w:spacing w:line="360" w:lineRule="auto"/>
        <w:jc w:val="both"/>
        <w:rPr>
          <w:color w:val="auto"/>
        </w:rPr>
      </w:pPr>
    </w:p>
    <w:p w14:paraId="19129952" w14:textId="5E97B861" w:rsidR="00EB630B" w:rsidRPr="00530562" w:rsidRDefault="00EB630B" w:rsidP="00663962">
      <w:pPr>
        <w:spacing w:line="360" w:lineRule="auto"/>
        <w:jc w:val="both"/>
        <w:rPr>
          <w:color w:val="auto"/>
        </w:rPr>
      </w:pPr>
    </w:p>
    <w:p w14:paraId="7D894FC1" w14:textId="33CEE727" w:rsidR="00EB630B" w:rsidRPr="00530562" w:rsidRDefault="00EB630B" w:rsidP="00663962">
      <w:pPr>
        <w:spacing w:line="360" w:lineRule="auto"/>
        <w:jc w:val="both"/>
        <w:rPr>
          <w:color w:val="auto"/>
        </w:rPr>
      </w:pPr>
    </w:p>
    <w:p w14:paraId="238689AD" w14:textId="58D6ED04" w:rsidR="00EB630B" w:rsidRPr="00530562" w:rsidRDefault="00EB630B" w:rsidP="00663962">
      <w:pPr>
        <w:spacing w:line="360" w:lineRule="auto"/>
        <w:jc w:val="both"/>
        <w:rPr>
          <w:color w:val="auto"/>
        </w:rPr>
      </w:pPr>
    </w:p>
    <w:p w14:paraId="484FA265" w14:textId="6038F332" w:rsidR="00EB630B" w:rsidRPr="00530562" w:rsidRDefault="00EB630B" w:rsidP="00663962">
      <w:pPr>
        <w:spacing w:line="360" w:lineRule="auto"/>
        <w:jc w:val="both"/>
        <w:rPr>
          <w:color w:val="auto"/>
        </w:rPr>
      </w:pPr>
    </w:p>
    <w:p w14:paraId="03D6BAA8" w14:textId="0937C1F9" w:rsidR="00EB630B" w:rsidRPr="00530562" w:rsidRDefault="00EB630B" w:rsidP="00663962">
      <w:pPr>
        <w:spacing w:line="360" w:lineRule="auto"/>
        <w:jc w:val="both"/>
        <w:rPr>
          <w:color w:val="auto"/>
        </w:rPr>
      </w:pPr>
    </w:p>
    <w:p w14:paraId="3B192FB2" w14:textId="65A6D040" w:rsidR="00EB630B" w:rsidRPr="00530562" w:rsidRDefault="00EB630B" w:rsidP="00663962">
      <w:pPr>
        <w:spacing w:line="360" w:lineRule="auto"/>
        <w:jc w:val="both"/>
        <w:rPr>
          <w:color w:val="auto"/>
        </w:rPr>
      </w:pPr>
      <w:r w:rsidRPr="00530562">
        <w:rPr>
          <w:color w:val="auto"/>
          <w:lang w:val="en-GB" w:eastAsia="en-GB"/>
        </w:rPr>
        <w:drawing>
          <wp:inline distT="0" distB="0" distL="0" distR="0" wp14:anchorId="4B900EF3" wp14:editId="62DA8927">
            <wp:extent cx="6652112" cy="468884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652454" cy="4689081"/>
                    </a:xfrm>
                    <a:prstGeom prst="rect">
                      <a:avLst/>
                    </a:prstGeom>
                  </pic:spPr>
                </pic:pic>
              </a:graphicData>
            </a:graphic>
          </wp:inline>
        </w:drawing>
      </w:r>
    </w:p>
    <w:p w14:paraId="7A62CCF8" w14:textId="45713C1C" w:rsidR="00487300" w:rsidRPr="00530562" w:rsidRDefault="00EB630B" w:rsidP="00663962">
      <w:pPr>
        <w:pStyle w:val="Caption"/>
        <w:jc w:val="both"/>
        <w:rPr>
          <w:color w:val="auto"/>
        </w:rPr>
      </w:pPr>
      <w:r w:rsidRPr="00530562">
        <w:rPr>
          <w:color w:val="auto"/>
        </w:rPr>
        <w:t>Fig. 4</w:t>
      </w:r>
      <w:r w:rsidRPr="00530562">
        <w:rPr>
          <w:color w:val="auto"/>
          <w:lang w:val="vi-VN"/>
        </w:rPr>
        <w:t xml:space="preserve">. </w:t>
      </w:r>
      <w:r w:rsidRPr="00530562">
        <w:rPr>
          <w:color w:val="auto"/>
        </w:rPr>
        <w:t>Different combinations of MCDM for evaluating trade-off solution in shipyards. Adapted from [</w:t>
      </w:r>
      <w:r w:rsidR="003D5969" w:rsidRPr="00530562">
        <w:rPr>
          <w:color w:val="auto"/>
        </w:rPr>
        <w:t>64</w:t>
      </w:r>
      <w:r w:rsidRPr="00530562">
        <w:rPr>
          <w:color w:val="auto"/>
        </w:rPr>
        <w:t>]</w:t>
      </w:r>
    </w:p>
    <w:p w14:paraId="4C32C2DD" w14:textId="6BD8BD65" w:rsidR="00EB630B" w:rsidRPr="00530562" w:rsidRDefault="00EB630B" w:rsidP="00663962">
      <w:pPr>
        <w:spacing w:line="360" w:lineRule="auto"/>
        <w:jc w:val="both"/>
        <w:rPr>
          <w:color w:val="auto"/>
        </w:rPr>
      </w:pPr>
    </w:p>
    <w:p w14:paraId="74E6C526" w14:textId="1DBB5B14" w:rsidR="00EB630B" w:rsidRPr="00530562" w:rsidRDefault="00EB630B" w:rsidP="00663962">
      <w:pPr>
        <w:spacing w:line="360" w:lineRule="auto"/>
        <w:jc w:val="both"/>
        <w:rPr>
          <w:color w:val="auto"/>
        </w:rPr>
      </w:pPr>
    </w:p>
    <w:p w14:paraId="37A1C676" w14:textId="77777777" w:rsidR="00EB630B" w:rsidRPr="00530562" w:rsidRDefault="00EB630B" w:rsidP="00663962">
      <w:pPr>
        <w:spacing w:line="360" w:lineRule="auto"/>
        <w:jc w:val="both"/>
        <w:rPr>
          <w:color w:val="auto"/>
        </w:rPr>
      </w:pPr>
    </w:p>
    <w:p w14:paraId="332AE4FC" w14:textId="4518509F" w:rsidR="00151FFD" w:rsidRPr="00530562" w:rsidRDefault="003B01D8" w:rsidP="00663962">
      <w:pPr>
        <w:pStyle w:val="Heading1"/>
        <w:spacing w:line="360" w:lineRule="auto"/>
        <w:jc w:val="both"/>
        <w:rPr>
          <w:color w:val="auto"/>
          <w:lang w:val="vi-VN"/>
        </w:rPr>
      </w:pPr>
      <w:r w:rsidRPr="00530562">
        <w:rPr>
          <w:color w:val="auto"/>
        </w:rPr>
        <w:lastRenderedPageBreak/>
        <w:t>4. Res</w:t>
      </w:r>
      <w:r w:rsidR="00151FFD" w:rsidRPr="00530562">
        <w:rPr>
          <w:color w:val="auto"/>
        </w:rPr>
        <w:t>ult</w:t>
      </w:r>
      <w:r w:rsidR="00DB6007" w:rsidRPr="00530562">
        <w:rPr>
          <w:color w:val="auto"/>
          <w:lang w:val="vi-VN"/>
        </w:rPr>
        <w:t xml:space="preserve">s </w:t>
      </w:r>
    </w:p>
    <w:p w14:paraId="6F0F8D11" w14:textId="54D7121A" w:rsidR="000D7E4F" w:rsidRPr="00530562" w:rsidRDefault="000D7E4F" w:rsidP="00663962">
      <w:pPr>
        <w:spacing w:line="360" w:lineRule="auto"/>
        <w:jc w:val="both"/>
        <w:rPr>
          <w:color w:val="auto"/>
        </w:rPr>
      </w:pPr>
      <w:r w:rsidRPr="00530562">
        <w:rPr>
          <w:color w:val="auto"/>
        </w:rPr>
        <w:t xml:space="preserve">After a systematic literature review and identifying the lack of study and research about environmental sustainable shipyards and the presence of long term energy strategy at shipyards, </w:t>
      </w:r>
      <w:r w:rsidR="009047EE" w:rsidRPr="00530562">
        <w:rPr>
          <w:color w:val="auto"/>
        </w:rPr>
        <w:t xml:space="preserve">the </w:t>
      </w:r>
      <w:r w:rsidRPr="00530562">
        <w:rPr>
          <w:color w:val="auto"/>
        </w:rPr>
        <w:t>following</w:t>
      </w:r>
      <w:r w:rsidR="003C204E" w:rsidRPr="00530562">
        <w:rPr>
          <w:color w:val="auto"/>
        </w:rPr>
        <w:t xml:space="preserve"> finding</w:t>
      </w:r>
      <w:r w:rsidR="00DB6007" w:rsidRPr="00530562">
        <w:rPr>
          <w:color w:val="auto"/>
        </w:rPr>
        <w:t>s are presented in this section</w:t>
      </w:r>
      <w:r w:rsidRPr="00530562">
        <w:rPr>
          <w:color w:val="auto"/>
        </w:rPr>
        <w:t>:</w:t>
      </w:r>
    </w:p>
    <w:p w14:paraId="0664A364" w14:textId="77777777" w:rsidR="000E41CA" w:rsidRPr="00530562" w:rsidRDefault="000D7E4F" w:rsidP="00663962">
      <w:pPr>
        <w:pStyle w:val="ListParagraph"/>
        <w:numPr>
          <w:ilvl w:val="0"/>
          <w:numId w:val="20"/>
        </w:numPr>
        <w:spacing w:line="360" w:lineRule="auto"/>
        <w:jc w:val="both"/>
        <w:rPr>
          <w:rFonts w:ascii="Times New Roman" w:hAnsi="Times New Roman" w:cs="Times New Roman"/>
          <w:color w:val="auto"/>
        </w:rPr>
      </w:pPr>
      <w:r w:rsidRPr="00530562">
        <w:rPr>
          <w:rFonts w:ascii="Times New Roman" w:hAnsi="Times New Roman" w:cs="Times New Roman"/>
          <w:color w:val="auto"/>
        </w:rPr>
        <w:t xml:space="preserve">The importance of a sustainable shipyard in mitigation of shipping air emissions footprint as well as promoting Green and sustainable shipping in the life cycle perspective is presented. </w:t>
      </w:r>
    </w:p>
    <w:p w14:paraId="648170FF" w14:textId="77777777" w:rsidR="000E41CA" w:rsidRPr="00530562" w:rsidRDefault="000D7E4F" w:rsidP="00663962">
      <w:pPr>
        <w:pStyle w:val="ListParagraph"/>
        <w:numPr>
          <w:ilvl w:val="0"/>
          <w:numId w:val="20"/>
        </w:numPr>
        <w:spacing w:line="360" w:lineRule="auto"/>
        <w:jc w:val="both"/>
        <w:rPr>
          <w:rFonts w:ascii="Times New Roman" w:hAnsi="Times New Roman" w:cs="Times New Roman"/>
          <w:color w:val="auto"/>
        </w:rPr>
      </w:pPr>
      <w:r w:rsidRPr="00530562">
        <w:rPr>
          <w:rFonts w:ascii="Times New Roman" w:hAnsi="Times New Roman" w:cs="Times New Roman"/>
          <w:color w:val="auto"/>
        </w:rPr>
        <w:t xml:space="preserve">Two concepts of a sustainable shipyard, </w:t>
      </w:r>
      <w:r w:rsidR="009038EE" w:rsidRPr="00530562">
        <w:rPr>
          <w:rFonts w:ascii="Times New Roman" w:hAnsi="Times New Roman" w:cs="Times New Roman"/>
          <w:color w:val="auto"/>
        </w:rPr>
        <w:t xml:space="preserve">which are “Green” and </w:t>
      </w:r>
      <w:r w:rsidRPr="00530562">
        <w:rPr>
          <w:rFonts w:ascii="Times New Roman" w:hAnsi="Times New Roman" w:cs="Times New Roman"/>
          <w:color w:val="auto"/>
        </w:rPr>
        <w:t xml:space="preserve"> “Clean” are discussed in detail. </w:t>
      </w:r>
    </w:p>
    <w:p w14:paraId="1B626A58" w14:textId="77777777" w:rsidR="000E41CA" w:rsidRPr="00530562" w:rsidRDefault="000D7E4F" w:rsidP="00663962">
      <w:pPr>
        <w:pStyle w:val="ListParagraph"/>
        <w:numPr>
          <w:ilvl w:val="0"/>
          <w:numId w:val="20"/>
        </w:numPr>
        <w:spacing w:line="360" w:lineRule="auto"/>
        <w:jc w:val="both"/>
        <w:rPr>
          <w:rFonts w:ascii="Times New Roman" w:hAnsi="Times New Roman" w:cs="Times New Roman"/>
          <w:color w:val="auto"/>
        </w:rPr>
      </w:pPr>
      <w:r w:rsidRPr="00530562">
        <w:rPr>
          <w:rFonts w:ascii="Times New Roman" w:hAnsi="Times New Roman" w:cs="Times New Roman"/>
          <w:color w:val="auto"/>
        </w:rPr>
        <w:t>The important role of the EnMF to promote a “Green” shipyard is discussed and the concept and methods to develop the EnMF for the shipyard</w:t>
      </w:r>
      <w:r w:rsidR="00B37222" w:rsidRPr="00530562">
        <w:rPr>
          <w:rFonts w:ascii="Times New Roman" w:hAnsi="Times New Roman" w:cs="Times New Roman"/>
          <w:color w:val="auto"/>
        </w:rPr>
        <w:t>s</w:t>
      </w:r>
      <w:r w:rsidRPr="00530562">
        <w:rPr>
          <w:rFonts w:ascii="Times New Roman" w:hAnsi="Times New Roman" w:cs="Times New Roman"/>
          <w:color w:val="auto"/>
        </w:rPr>
        <w:t xml:space="preserve"> are presented and based on the systematic literature review the required measures and tools to form the EnMS is provided.</w:t>
      </w:r>
    </w:p>
    <w:p w14:paraId="5C9979E0" w14:textId="29BD8A0C" w:rsidR="008F2D15" w:rsidRPr="00530562" w:rsidRDefault="000D7E4F" w:rsidP="00663962">
      <w:pPr>
        <w:pStyle w:val="ListParagraph"/>
        <w:numPr>
          <w:ilvl w:val="0"/>
          <w:numId w:val="20"/>
        </w:numPr>
        <w:spacing w:line="360" w:lineRule="auto"/>
        <w:jc w:val="both"/>
        <w:rPr>
          <w:rFonts w:ascii="Times New Roman" w:hAnsi="Times New Roman" w:cs="Times New Roman"/>
          <w:color w:val="auto"/>
        </w:rPr>
      </w:pPr>
      <w:r w:rsidRPr="00530562">
        <w:rPr>
          <w:rFonts w:ascii="Times New Roman" w:hAnsi="Times New Roman" w:cs="Times New Roman"/>
          <w:color w:val="auto"/>
        </w:rPr>
        <w:t xml:space="preserve">As the EnMF is an innovative instrument in the socio-technical system and acts as a niche in </w:t>
      </w:r>
      <w:r w:rsidR="009047EE" w:rsidRPr="00530562">
        <w:rPr>
          <w:rFonts w:ascii="Times New Roman" w:hAnsi="Times New Roman" w:cs="Times New Roman"/>
          <w:color w:val="auto"/>
        </w:rPr>
        <w:t xml:space="preserve">the </w:t>
      </w:r>
      <w:r w:rsidRPr="00530562">
        <w:rPr>
          <w:rFonts w:ascii="Times New Roman" w:hAnsi="Times New Roman" w:cs="Times New Roman"/>
          <w:color w:val="auto"/>
        </w:rPr>
        <w:t>micro-level, it is essential to be supported by the society till the EnMF is adopted by the related social group, which is the shipbuilding industry. The adoption procedure, stages, as well as related threats and opportunities for each stage are elaborated.</w:t>
      </w:r>
    </w:p>
    <w:p w14:paraId="5C5E3663" w14:textId="75AF2DD2" w:rsidR="00F358A0" w:rsidRPr="00530562" w:rsidRDefault="003B01D8" w:rsidP="00663962">
      <w:pPr>
        <w:pStyle w:val="Heading2"/>
        <w:spacing w:line="360" w:lineRule="auto"/>
        <w:jc w:val="both"/>
        <w:rPr>
          <w:color w:val="auto"/>
        </w:rPr>
      </w:pPr>
      <w:r w:rsidRPr="00530562">
        <w:rPr>
          <w:color w:val="auto"/>
        </w:rPr>
        <w:t>4.1. E</w:t>
      </w:r>
      <w:r w:rsidR="00B6653E" w:rsidRPr="00530562">
        <w:rPr>
          <w:color w:val="auto"/>
        </w:rPr>
        <w:t>n</w:t>
      </w:r>
      <w:r w:rsidR="008F2D15" w:rsidRPr="00530562">
        <w:rPr>
          <w:color w:val="auto"/>
        </w:rPr>
        <w:t>vironmentally sustainable s</w:t>
      </w:r>
      <w:r w:rsidRPr="00530562">
        <w:rPr>
          <w:color w:val="auto"/>
        </w:rPr>
        <w:t>hipyard</w:t>
      </w:r>
    </w:p>
    <w:p w14:paraId="255952C0" w14:textId="09F53642" w:rsidR="00F358A0" w:rsidRPr="00530562" w:rsidRDefault="003B01D8" w:rsidP="00663962">
      <w:pPr>
        <w:pStyle w:val="Heading3"/>
        <w:spacing w:line="360" w:lineRule="auto"/>
        <w:jc w:val="both"/>
        <w:rPr>
          <w:color w:val="auto"/>
        </w:rPr>
      </w:pPr>
      <w:r w:rsidRPr="00530562">
        <w:rPr>
          <w:color w:val="auto"/>
        </w:rPr>
        <w:t>4.1.1 W</w:t>
      </w:r>
      <w:r w:rsidR="008F2D15" w:rsidRPr="00530562">
        <w:rPr>
          <w:color w:val="auto"/>
        </w:rPr>
        <w:t>hy environmentally sustainable s</w:t>
      </w:r>
      <w:r w:rsidRPr="00530562">
        <w:rPr>
          <w:color w:val="auto"/>
        </w:rPr>
        <w:t>hipyard?</w:t>
      </w:r>
    </w:p>
    <w:p w14:paraId="6F2493DA" w14:textId="069E45A2" w:rsidR="008F2D15" w:rsidRPr="00530562" w:rsidRDefault="003B01D8" w:rsidP="00663962">
      <w:pPr>
        <w:spacing w:line="360" w:lineRule="auto"/>
        <w:jc w:val="both"/>
        <w:rPr>
          <w:color w:val="auto"/>
        </w:rPr>
      </w:pPr>
      <w:r w:rsidRPr="00530562">
        <w:rPr>
          <w:color w:val="auto"/>
        </w:rPr>
        <w:t xml:space="preserve">Shipbuilding produces a large amount of waste and pollutants that each has negative impacts on human health and the environment </w:t>
      </w:r>
      <w:r w:rsidR="009E0886" w:rsidRPr="00530562">
        <w:rPr>
          <w:color w:val="auto"/>
        </w:rPr>
        <w:fldChar w:fldCharType="begin" w:fldLock="1"/>
      </w:r>
      <w:r w:rsidR="009E0886" w:rsidRPr="00530562">
        <w:rPr>
          <w:color w:val="auto"/>
        </w:rPr>
        <w:instrText>ADDIN CSL_CITATION {"citationItems":[{"id":"ITEM-1","itemData":{"DOI":"10.3390/en10050610","ISSN":"1996-1073","author":[{"dropping-particle":"","family":"Ang","given":"Joo","non-dropping-particle":"","parse-names":false,"suffix":""},{"dropping-particle":"","family":"Goh","given":"Cindy","non-dropping-particle":"","parse-names":false,"suffix":""},{"dropping-particle":"","family":"Saldivar","given":"Alfredo","non-dropping-particle":"","parse-names":false,"suffix":""},{"dropping-particle":"","family":"Li","given":"Yun","non-dropping-particle":"","parse-names":false,"suffix":""}],"container-title":"Energies","id":"ITEM-1","issue":"5","issued":{"date-parts":[["2017","4"]]},"page":"610","title":"Energy-Efficient Through-Life Smart Design, Manufacturing and Operation of Ships in an Industry 4.0 Environment","type":"article-journal","volume":"10"},"uris":["http://www.mendeley.com/documents/?uuid=8ac6fc45-603a-4035-a6ac-47ecd4c28d90","http://www.mendeley.com/documents/?uuid=f6124cb3-31b4-4206-ae68-c9878050178b","http://www.mendeley.com/documents/?uuid=1debb2e3-7f8f-4b77-af0e-29ab237acf8c"]}],"mendeley":{"formattedCitation":"[7]","plainTextFormattedCitation":"[7]","previouslyFormattedCitation":"[7]"},"properties":{"noteIndex":0},"schema":"https://github.com/citation-style-language/schema/raw/master/csl-citation.json"}</w:instrText>
      </w:r>
      <w:r w:rsidR="009E0886" w:rsidRPr="00530562">
        <w:rPr>
          <w:color w:val="auto"/>
        </w:rPr>
        <w:fldChar w:fldCharType="separate"/>
      </w:r>
      <w:r w:rsidR="009E0886" w:rsidRPr="00530562">
        <w:rPr>
          <w:color w:val="auto"/>
        </w:rPr>
        <w:t>[7]</w:t>
      </w:r>
      <w:r w:rsidR="009E0886" w:rsidRPr="00530562">
        <w:rPr>
          <w:color w:val="auto"/>
        </w:rPr>
        <w:fldChar w:fldCharType="end"/>
      </w:r>
      <w:r w:rsidR="009A20DC" w:rsidRPr="00530562">
        <w:rPr>
          <w:color w:val="auto"/>
        </w:rPr>
        <w:fldChar w:fldCharType="begin" w:fldLock="1"/>
      </w:r>
      <w:r w:rsidR="008F2D15" w:rsidRPr="00530562">
        <w:rPr>
          <w:color w:val="auto"/>
        </w:rPr>
        <w:instrText>ADDIN CSL_CITATION {"citationItems":[{"id":"ITEM-1","itemData":{"ISSN":"2010-0264","author":[{"dropping-particle":"","family":"Rahman","given":"Aevelina","non-dropping-particle":"","parse-names":false,"suffix":""},{"dropping-particle":"","family":"Karim","given":"Md Mashud","non-dropping-particle":"","parse-names":false,"suffix":""}],"container-title":"International Journal of Environmental Science and Development","id":"ITEM-1","issue":"11","issued":{"date-parts":[["2015"]]},"page":"838","publisher":"IACSIT Press","title":"Green shipbuilding and recycling: Issues and Challenges","type":"article-journal","volume":"6"},"uris":["http://www.mendeley.com/documents/?uuid=9e56dc16-5b5d-44b2-886a-899b9c2d7768","http://www.mendeley.com/documents/?uuid=7b03f309-cf18-4255-8d5f-4dce064042a4","http://www.mendeley.com/documents/?uuid=f15f40ef-4f4d-46c9-aa80-6c41a077985f"]}],"mendeley":{"formattedCitation":"[26]","plainTextFormattedCitation":"[26]","previouslyFormattedCitation":"[26]"},"properties":{"noteIndex":0},"schema":"https://github.com/citation-style-language/schema/raw/master/csl-citation.json"}</w:instrText>
      </w:r>
      <w:r w:rsidR="009A20DC" w:rsidRPr="00530562">
        <w:rPr>
          <w:color w:val="auto"/>
        </w:rPr>
        <w:fldChar w:fldCharType="separate"/>
      </w:r>
      <w:r w:rsidR="000E1E8A" w:rsidRPr="00530562">
        <w:rPr>
          <w:color w:val="auto"/>
        </w:rPr>
        <w:t>[2</w:t>
      </w:r>
      <w:r w:rsidR="003D5969" w:rsidRPr="00530562">
        <w:rPr>
          <w:color w:val="auto"/>
        </w:rPr>
        <w:t>7</w:t>
      </w:r>
      <w:r w:rsidR="000E1E8A" w:rsidRPr="00530562">
        <w:rPr>
          <w:color w:val="auto"/>
        </w:rPr>
        <w:t>]</w:t>
      </w:r>
      <w:r w:rsidR="009A20DC" w:rsidRPr="00530562">
        <w:rPr>
          <w:color w:val="auto"/>
        </w:rPr>
        <w:fldChar w:fldCharType="end"/>
      </w:r>
      <w:r w:rsidRPr="00530562">
        <w:rPr>
          <w:color w:val="auto"/>
        </w:rPr>
        <w:t xml:space="preserve">. Shipyards must play the role and take appropriate action in </w:t>
      </w:r>
      <w:r w:rsidR="009047EE" w:rsidRPr="00530562">
        <w:rPr>
          <w:color w:val="auto"/>
        </w:rPr>
        <w:t xml:space="preserve">the </w:t>
      </w:r>
      <w:r w:rsidRPr="00530562">
        <w:rPr>
          <w:color w:val="auto"/>
        </w:rPr>
        <w:t xml:space="preserve">mitigation of their negative impacts. To minimize such negative impacts is crucial that shipyards promote their sustainability and follow the “sustainable concept” within their portfolio. As the shipyards introduce a considerable amount of pollutants to the land, soil, water, and air </w:t>
      </w:r>
      <w:r w:rsidR="00254AD4" w:rsidRPr="00530562">
        <w:rPr>
          <w:color w:val="auto"/>
        </w:rPr>
        <w:fldChar w:fldCharType="begin" w:fldLock="1"/>
      </w:r>
      <w:r w:rsidR="008F2D15" w:rsidRPr="00530562">
        <w:rPr>
          <w:color w:val="auto"/>
        </w:rPr>
        <w:instrText>ADDIN CSL_CITATION {"citationItems":[{"id":"ITEM-1","itemData":{"DOI":"10.2112/SI94-004.1","ISSN":"0749-0208","author":[{"dropping-particle":"","family":"Zhou","given":"Wei","non-dropping-particle":"","parse-names":false,"suffix":""},{"dropping-particle":"","family":"Wang","given":"Jun","non-dropping-particle":"","parse-names":false,"suffix":""},{"dropping-particle":"","family":"Zhu","given":"Xiao","non-dropping-particle":"","parse-names":false,"suffix":""}],"container-title":"Journal of Coastal Research","id":"ITEM-1","issue":"SI","issued":{"date-parts":[["2019","9"]]},"page":"16-20","title":"Research on Environmental Assessment Model of Shipyard Workshop Based on Green Manufacturing","type":"article-journal","volume":"94"},"uris":["http://www.mendeley.com/documents/?uuid=9fc8c50d-4d02-4e77-b403-c4957397db89","http://www.mendeley.com/documents/?uuid=4d830bf3-b9be-4b94-b180-1b82ef82ab44","http://www.mendeley.com/documents/?uuid=0661b199-7358-4e26-9b42-9821390b64e3"]}],"mendeley":{"formattedCitation":"[27]","plainTextFormattedCitation":"[27]","previouslyFormattedCitation":"[27]"},"properties":{"noteIndex":0},"schema":"https://github.com/citation-style-language/schema/raw/master/csl-citation.json"}</w:instrText>
      </w:r>
      <w:r w:rsidR="00254AD4" w:rsidRPr="00530562">
        <w:rPr>
          <w:color w:val="auto"/>
        </w:rPr>
        <w:fldChar w:fldCharType="separate"/>
      </w:r>
      <w:r w:rsidR="000E1E8A" w:rsidRPr="00530562">
        <w:rPr>
          <w:color w:val="auto"/>
        </w:rPr>
        <w:t>[2</w:t>
      </w:r>
      <w:r w:rsidR="003D5969" w:rsidRPr="00530562">
        <w:rPr>
          <w:color w:val="auto"/>
        </w:rPr>
        <w:t>8</w:t>
      </w:r>
      <w:r w:rsidR="000E1E8A" w:rsidRPr="00530562">
        <w:rPr>
          <w:color w:val="auto"/>
        </w:rPr>
        <w:t>]</w:t>
      </w:r>
      <w:r w:rsidR="00254AD4" w:rsidRPr="00530562">
        <w:rPr>
          <w:color w:val="auto"/>
        </w:rPr>
        <w:fldChar w:fldCharType="end"/>
      </w:r>
      <w:r w:rsidRPr="00530562">
        <w:rPr>
          <w:color w:val="auto"/>
        </w:rPr>
        <w:t xml:space="preserve">, following the “sustainable concept” could minimize </w:t>
      </w:r>
      <w:r w:rsidR="009047EE" w:rsidRPr="00530562">
        <w:rPr>
          <w:color w:val="auto"/>
        </w:rPr>
        <w:t xml:space="preserve">the </w:t>
      </w:r>
      <w:r w:rsidRPr="00530562">
        <w:rPr>
          <w:color w:val="auto"/>
        </w:rPr>
        <w:t>environmental and societal impacts of shipyards’ operations. The attribute ‘Green’ is often being used instead of sustainability; however</w:t>
      </w:r>
      <w:r w:rsidR="009047EE" w:rsidRPr="00530562">
        <w:rPr>
          <w:color w:val="auto"/>
        </w:rPr>
        <w:t>,</w:t>
      </w:r>
      <w:r w:rsidRPr="00530562">
        <w:rPr>
          <w:color w:val="auto"/>
        </w:rPr>
        <w:t xml:space="preserve"> there is no uniform definition and interpretation for the “Green” concept and its relation with sustainability </w:t>
      </w:r>
      <w:r w:rsidR="00E53353" w:rsidRPr="00530562">
        <w:rPr>
          <w:color w:val="auto"/>
        </w:rPr>
        <w:fldChar w:fldCharType="begin" w:fldLock="1"/>
      </w:r>
      <w:r w:rsidR="008F2D15" w:rsidRPr="00530562">
        <w:rPr>
          <w:color w:val="auto"/>
        </w:rPr>
        <w:instrText>ADDIN CSL_CITATION {"citationItems":[{"id":"ITEM-1","itemData":{"DOI":"10.1016/j.jclepro.2010.07.007","ISSN":"09596526","author":[{"dropping-particle":"","family":"Dangelico","given":"Rosa Maria","non-dropping-particle":"","parse-names":false,"suffix":""},{"dropping-particle":"","family":"Pontrandolfo","given":"Pierpaolo","non-dropping-particle":"","parse-names":false,"suffix":""}],"container-title":"Journal of Cleaner Production","id":"ITEM-1","issue":"16-17","issued":{"date-parts":[["2010","11"]]},"page":"1608-1628","title":"From green product definitions and classifications to the Green Option Matrix","type":"article-journal","volume":"18"},"uris":["http://www.mendeley.com/documents/?uuid=2e342eb9-c32e-4888-b2f8-41e7bb935dde","http://www.mendeley.com/documents/?uuid=4b661a23-f296-4bb6-8855-1488c4b5a603","http://www.mendeley.com/documents/?uuid=e4056890-0bc2-4cd4-8f87-d35ab14c8033"]}],"mendeley":{"formattedCitation":"[49]","plainTextFormattedCitation":"[49]","previouslyFormattedCitation":"[49]"},"properties":{"noteIndex":0},"schema":"https://github.com/citation-style-language/schema/raw/master/csl-citation.json"}</w:instrText>
      </w:r>
      <w:r w:rsidR="00E53353" w:rsidRPr="00530562">
        <w:rPr>
          <w:color w:val="auto"/>
        </w:rPr>
        <w:fldChar w:fldCharType="separate"/>
      </w:r>
      <w:r w:rsidR="000E1E8A" w:rsidRPr="00530562">
        <w:rPr>
          <w:color w:val="auto"/>
        </w:rPr>
        <w:t>[</w:t>
      </w:r>
      <w:r w:rsidR="003D5969" w:rsidRPr="00530562">
        <w:rPr>
          <w:color w:val="auto"/>
        </w:rPr>
        <w:t>6</w:t>
      </w:r>
      <w:r w:rsidR="000E1E8A" w:rsidRPr="00530562">
        <w:rPr>
          <w:color w:val="auto"/>
        </w:rPr>
        <w:t>9]</w:t>
      </w:r>
      <w:r w:rsidR="00E53353" w:rsidRPr="00530562">
        <w:rPr>
          <w:color w:val="auto"/>
        </w:rPr>
        <w:fldChar w:fldCharType="end"/>
      </w:r>
      <w:r w:rsidRPr="00530562">
        <w:rPr>
          <w:color w:val="auto"/>
        </w:rPr>
        <w:t xml:space="preserve">. The rationale used to provide a rational taxonomy for environmentally friendly </w:t>
      </w:r>
      <w:r w:rsidRPr="00530562">
        <w:rPr>
          <w:color w:val="auto"/>
        </w:rPr>
        <w:lastRenderedPageBreak/>
        <w:t>shipyards is as follows: In this study, the authors divided the pollutants from shipyards into two categories of waste and air emissions. At the moment there exist national and international regulations on waste disposal, water treatment</w:t>
      </w:r>
      <w:r w:rsidR="009047EE" w:rsidRPr="00530562">
        <w:rPr>
          <w:color w:val="auto"/>
        </w:rPr>
        <w:t>,</w:t>
      </w:r>
      <w:r w:rsidRPr="00530562">
        <w:rPr>
          <w:color w:val="auto"/>
        </w:rPr>
        <w:t xml:space="preserve"> and air pollution limits from engines and boilers. However</w:t>
      </w:r>
      <w:r w:rsidR="009047EE" w:rsidRPr="00530562">
        <w:rPr>
          <w:color w:val="auto"/>
        </w:rPr>
        <w:t>,</w:t>
      </w:r>
      <w:r w:rsidRPr="00530562">
        <w:rPr>
          <w:color w:val="auto"/>
        </w:rPr>
        <w:t xml:space="preserve"> there currently exist no binding regulations for the maximum amount of GHG and air pollutants emissions permitted from individual shipyards </w:t>
      </w:r>
      <w:r w:rsidR="00F731BF" w:rsidRPr="00530562">
        <w:rPr>
          <w:color w:val="auto"/>
        </w:rPr>
        <w:fldChar w:fldCharType="begin" w:fldLock="1"/>
      </w:r>
      <w:r w:rsidR="008F2D15" w:rsidRPr="00530562">
        <w:rPr>
          <w:color w:val="auto"/>
        </w:rPr>
        <w:instrText>ADDIN CSL_CITATION {"citationItems":[{"id":"ITEM-1","itemData":{"author":[{"dropping-particle":"","family":"Pulli","given":"Juho","non-dropping-particle":"","parse-names":false,"suffix":""}],"id":"ITEM-1","issued":{"date-parts":[["2013"]]},"publisher":"Turun ammattikorkeakoulu","title":"Environmental legislation and regulations of shipbuilding: case Finland and Spain","type":"article-journal"},"uris":["http://www.mendeley.com/documents/?uuid=0e089e5b-bc53-4c7a-8d7c-4de906dc4b50","http://www.mendeley.com/documents/?uuid=f708548b-ea11-4ce0-b613-4df546eaf503","http://www.mendeley.com/documents/?uuid=e5976357-fd57-4213-a542-acc218432091"]}],"mendeley":{"formattedCitation":"[10]","plainTextFormattedCitation":"[10]","previouslyFormattedCitation":"[10]"},"properties":{"noteIndex":0},"schema":"https://github.com/citation-style-language/schema/raw/master/csl-citation.json"}</w:instrText>
      </w:r>
      <w:r w:rsidR="00F731BF" w:rsidRPr="00530562">
        <w:rPr>
          <w:color w:val="auto"/>
        </w:rPr>
        <w:fldChar w:fldCharType="separate"/>
      </w:r>
      <w:r w:rsidR="002245D3" w:rsidRPr="00530562">
        <w:rPr>
          <w:color w:val="auto"/>
        </w:rPr>
        <w:t>[10]</w:t>
      </w:r>
      <w:r w:rsidR="00F731BF" w:rsidRPr="00530562">
        <w:rPr>
          <w:color w:val="auto"/>
        </w:rPr>
        <w:fldChar w:fldCharType="end"/>
      </w:r>
      <w:r w:rsidRPr="00530562">
        <w:rPr>
          <w:color w:val="auto"/>
        </w:rPr>
        <w:t xml:space="preserve">. The shipyards that become successful in eliminating waste from their operations </w:t>
      </w:r>
      <w:r w:rsidR="009047EE" w:rsidRPr="00530562">
        <w:rPr>
          <w:color w:val="auto"/>
        </w:rPr>
        <w:t xml:space="preserve">are </w:t>
      </w:r>
      <w:r w:rsidRPr="00530562">
        <w:rPr>
          <w:color w:val="auto"/>
        </w:rPr>
        <w:t>called “Clear” and the ones as the current state of the art. The shipyards which eliminate air emissions from their operations, as may be anticipated for future shipyards are called “Green” shipyards. The main scope and border of the study and proposing EnMF is related to the “Green” concept.</w:t>
      </w:r>
    </w:p>
    <w:p w14:paraId="782B5E14" w14:textId="6DA7617E" w:rsidR="00F358A0" w:rsidRPr="00530562" w:rsidRDefault="008F2D15" w:rsidP="00663962">
      <w:pPr>
        <w:spacing w:line="360" w:lineRule="auto"/>
        <w:jc w:val="both"/>
        <w:rPr>
          <w:color w:val="auto"/>
        </w:rPr>
      </w:pPr>
      <w:r w:rsidRPr="00530562">
        <w:rPr>
          <w:color w:val="auto"/>
        </w:rPr>
        <w:t>As</w:t>
      </w:r>
      <w:r w:rsidR="00423888" w:rsidRPr="00530562">
        <w:rPr>
          <w:color w:val="auto"/>
        </w:rPr>
        <w:t xml:space="preserve"> shown in</w:t>
      </w:r>
      <w:r w:rsidRPr="00530562">
        <w:rPr>
          <w:color w:val="auto"/>
        </w:rPr>
        <w:t xml:space="preserve"> </w:t>
      </w:r>
      <w:r w:rsidRPr="00530562">
        <w:rPr>
          <w:b/>
          <w:color w:val="auto"/>
        </w:rPr>
        <w:t xml:space="preserve">Fig. </w:t>
      </w:r>
      <w:r w:rsidR="005970F7" w:rsidRPr="00530562">
        <w:rPr>
          <w:b/>
          <w:color w:val="auto"/>
        </w:rPr>
        <w:t>5</w:t>
      </w:r>
      <w:r w:rsidR="003B01D8" w:rsidRPr="00530562">
        <w:rPr>
          <w:color w:val="auto"/>
        </w:rPr>
        <w:t xml:space="preserve">, due to </w:t>
      </w:r>
      <w:r w:rsidR="009047EE" w:rsidRPr="00530562">
        <w:rPr>
          <w:color w:val="auto"/>
        </w:rPr>
        <w:t xml:space="preserve">the </w:t>
      </w:r>
      <w:r w:rsidR="003B01D8" w:rsidRPr="00530562">
        <w:rPr>
          <w:color w:val="auto"/>
        </w:rPr>
        <w:t xml:space="preserve">crucial role of energy consumption in energy productivity </w:t>
      </w:r>
      <w:r w:rsidR="000343B7" w:rsidRPr="00530562">
        <w:rPr>
          <w:color w:val="auto"/>
        </w:rPr>
        <w:t>[33]</w:t>
      </w:r>
      <w:r w:rsidR="00F731BF" w:rsidRPr="00530562">
        <w:rPr>
          <w:color w:val="auto"/>
        </w:rPr>
        <w:fldChar w:fldCharType="begin" w:fldLock="1"/>
      </w:r>
      <w:r w:rsidRPr="00530562">
        <w:rPr>
          <w:color w:val="auto"/>
        </w:rPr>
        <w:instrText>ADDIN CSL_CITATION {"citationItems":[{"id":"ITEM-1","itemData":{"DOI":"10.1016/j.energy.2018.10.190","ISSN":"03605442","author":[{"dropping-particle":"","family":"Safarzadeh","given":"Soroush","non-dropping-particle":"","parse-names":false,"suffix":""},{"dropping-particle":"","family":"Rasti-Barzoki","given":"Morteza","non-dropping-particle":"","parse-names":false,"suffix":""}],"container-title":"Energy","id":"ITEM-1","issued":{"date-parts":[["2019","1"]]},"page":"92-105","title":"A game theoretic approach for pricing policies in a duopolistic supply chain considering energy productivity, industrial rebound effect, and government policies","type":"article-journal","volume":"167"},"uris":["http://www.mendeley.com/documents/?uuid=32cb718d-0b9e-4cb6-9acd-b9e923f47b1a","http://www.mendeley.com/documents/?uuid=97074d62-9016-4e0e-ad51-94d14b025031","http://www.mendeley.com/documents/?uuid=9db2838d-6bb1-4009-8042-913043526598"]}],"mendeley":{"formattedCitation":"[50]","plainTextFormattedCitation":"[50]","previouslyFormattedCitation":"[50]"},"properties":{"noteIndex":0},"schema":"https://github.com/citation-style-language/schema/raw/master/csl-citation.json"}</w:instrText>
      </w:r>
      <w:r w:rsidR="00F731BF" w:rsidRPr="00530562">
        <w:rPr>
          <w:color w:val="auto"/>
        </w:rPr>
        <w:fldChar w:fldCharType="separate"/>
      </w:r>
      <w:r w:rsidR="000E1E8A" w:rsidRPr="00530562">
        <w:rPr>
          <w:color w:val="auto"/>
        </w:rPr>
        <w:t>[</w:t>
      </w:r>
      <w:r w:rsidR="003D5969" w:rsidRPr="00530562">
        <w:rPr>
          <w:color w:val="auto"/>
        </w:rPr>
        <w:t>70</w:t>
      </w:r>
      <w:r w:rsidR="000E1E8A" w:rsidRPr="00530562">
        <w:rPr>
          <w:color w:val="auto"/>
        </w:rPr>
        <w:t>]</w:t>
      </w:r>
      <w:r w:rsidR="00F731BF" w:rsidRPr="00530562">
        <w:rPr>
          <w:color w:val="auto"/>
        </w:rPr>
        <w:fldChar w:fldCharType="end"/>
      </w:r>
      <w:r w:rsidR="003B01D8" w:rsidRPr="00530562">
        <w:rPr>
          <w:color w:val="auto"/>
        </w:rPr>
        <w:t xml:space="preserve"> and environmental and socio-economic aspects </w:t>
      </w:r>
      <w:r w:rsidR="00F731BF" w:rsidRPr="00530562">
        <w:rPr>
          <w:color w:val="auto"/>
        </w:rPr>
        <w:fldChar w:fldCharType="begin" w:fldLock="1"/>
      </w:r>
      <w:r w:rsidRPr="00530562">
        <w:rPr>
          <w:color w:val="auto"/>
        </w:rPr>
        <w:instrText>ADDIN CSL_CITATION {"citationItems":[{"id":"ITEM-1","itemData":{"DOI":"10.1016/j.apenergy.2019.03.069","ISSN":"03062619","author":[{"dropping-particle":"","family":"Silva Herran","given":"Diego","non-dropping-particle":"","parse-names":false,"suffix":""},{"dropping-particle":"","family":"Tachiiri","given":"Kaoru","non-dropping-particle":"","parse-names":false,"suffix":""},{"dropping-particle":"","family":"Matsumoto","given":"Ken'ichi","non-dropping-particle":"","parse-names":false,"suffix":""}],"container-title":"Applied Energy","id":"ITEM-1","issued":{"date-parts":[["2019","6"]]},"page":"119-131","title":"Global energy system transformations in mitigation scenarios considering climate uncertainties","type":"article-journal","volume":"243"},"uris":["http://www.mendeley.com/documents/?uuid=2aaeed18-8693-442f-b79e-710c2b67a385","http://www.mendeley.com/documents/?uuid=ca5eaa54-6627-4438-99df-98744c6d4841","http://www.mendeley.com/documents/?uuid=b48c418f-f711-42e8-937b-9be5a45516f2"]}],"mendeley":{"formattedCitation":"[51]","plainTextFormattedCitation":"[51]","previouslyFormattedCitation":"[51]"},"properties":{"noteIndex":0},"schema":"https://github.com/citation-style-language/schema/raw/master/csl-citation.json"}</w:instrText>
      </w:r>
      <w:r w:rsidR="00F731BF" w:rsidRPr="00530562">
        <w:rPr>
          <w:color w:val="auto"/>
        </w:rPr>
        <w:fldChar w:fldCharType="separate"/>
      </w:r>
      <w:r w:rsidR="000E1E8A" w:rsidRPr="00530562">
        <w:rPr>
          <w:color w:val="auto"/>
        </w:rPr>
        <w:t>[</w:t>
      </w:r>
      <w:r w:rsidR="003D5969" w:rsidRPr="00530562">
        <w:rPr>
          <w:color w:val="auto"/>
        </w:rPr>
        <w:t>7</w:t>
      </w:r>
      <w:r w:rsidR="000E1E8A" w:rsidRPr="00530562">
        <w:rPr>
          <w:color w:val="auto"/>
        </w:rPr>
        <w:t>1]</w:t>
      </w:r>
      <w:r w:rsidR="00F731BF" w:rsidRPr="00530562">
        <w:rPr>
          <w:color w:val="auto"/>
        </w:rPr>
        <w:fldChar w:fldCharType="end"/>
      </w:r>
      <w:r w:rsidR="003B01D8" w:rsidRPr="00530562">
        <w:rPr>
          <w:color w:val="auto"/>
        </w:rPr>
        <w:t xml:space="preserve">, and to mitigate the negative impacts of energy consumption in shipbuilding, as well as the negative impacts of non-energy related emissions such as Volatile Organic Compounds (VOC) and Non Methane Volatile Organic Compounds (NMVOC) the authors propose the “Green” concept for shipyards accordingly. While the Clean concept deals with systematic assessment of the environmental aspects and impacts of production and supports the process to mitigate pollutants and reduce their negative impacts on </w:t>
      </w:r>
      <w:r w:rsidR="003B01D8" w:rsidRPr="00530562">
        <w:rPr>
          <w:bCs/>
          <w:color w:val="auto"/>
        </w:rPr>
        <w:t>water, soil and land</w:t>
      </w:r>
      <w:r w:rsidR="003B01D8" w:rsidRPr="00530562">
        <w:rPr>
          <w:color w:val="auto"/>
        </w:rPr>
        <w:t xml:space="preserve">, the Green concept deals in mitigation of </w:t>
      </w:r>
      <w:r w:rsidR="003B01D8" w:rsidRPr="00530562">
        <w:rPr>
          <w:bCs/>
          <w:color w:val="auto"/>
        </w:rPr>
        <w:t>air emissions</w:t>
      </w:r>
      <w:r w:rsidR="003B01D8" w:rsidRPr="00530562">
        <w:rPr>
          <w:color w:val="auto"/>
        </w:rPr>
        <w:t>.</w:t>
      </w:r>
      <w:r w:rsidR="00FE2CC9" w:rsidRPr="00530562">
        <w:rPr>
          <w:color w:val="auto"/>
        </w:rPr>
        <w:t xml:space="preserve"> </w:t>
      </w:r>
      <w:r w:rsidR="003B01D8" w:rsidRPr="00530562">
        <w:rPr>
          <w:color w:val="auto"/>
        </w:rPr>
        <w:t xml:space="preserve">Combination of both concepts leads to a boost of environmental sustainability and </w:t>
      </w:r>
      <w:r w:rsidR="009047EE" w:rsidRPr="00530562">
        <w:rPr>
          <w:color w:val="auto"/>
        </w:rPr>
        <w:t xml:space="preserve">the </w:t>
      </w:r>
      <w:r w:rsidR="003B01D8" w:rsidRPr="00530562">
        <w:rPr>
          <w:color w:val="auto"/>
        </w:rPr>
        <w:t>competitive advantage of shipyards. By separating the air emissions from other types of pollutants and extracting energy criteria from the environmental management and consider energy as an independent pillar, the policymakers and shipyards’ managers will pay more attention to the energy consumption and its relevant emissions during ship manufacturing</w:t>
      </w:r>
      <w:r w:rsidR="000343B7" w:rsidRPr="00530562">
        <w:rPr>
          <w:color w:val="auto"/>
        </w:rPr>
        <w:t xml:space="preserve"> [14]</w:t>
      </w:r>
      <w:r w:rsidR="003B01D8" w:rsidRPr="00530562">
        <w:rPr>
          <w:color w:val="auto"/>
        </w:rPr>
        <w:t xml:space="preserve">. Implementing this policy will lead to adopting sufficient international, regional, and national regulations for mitigation of shipping air emission footprint </w:t>
      </w:r>
      <w:r w:rsidR="00971F9B" w:rsidRPr="00530562">
        <w:rPr>
          <w:color w:val="auto"/>
        </w:rPr>
        <w:fldChar w:fldCharType="begin" w:fldLock="1"/>
      </w:r>
      <w:r w:rsidRPr="00530562">
        <w:rPr>
          <w:color w:val="auto"/>
        </w:rPr>
        <w:instrText>ADDIN CSL_CITATION {"citationItems":[{"id":"ITEM-1","itemData":{"DOI":"10.1016/j.marpol.2011.04.009","ISSN":"0308597X","author":[{"dropping-particle":"","family":"Wuisan","given":"Lindsey","non-dropping-particle":"","parse-names":false,"suffix":""},{"dropping-particle":"","family":"Leeuwen","given":"Judith","non-dropping-particle":"van","parse-names":false,"suffix":""},{"dropping-particle":"","family":"(Kris) van Koppen","given":"C.S.A.","non-dropping-particle":"","parse-names":false,"suffix":""}],"container-title":"Marine Policy","id":"ITEM-1","issue":"1","issued":{"date-parts":[["2012","1"]]},"page":"165-173","title":"Greening international shipping through private governance: A case study of the Clean Shipping Project","type":"article-journal","volume":"36"},"uris":["http://www.mendeley.com/documents/?uuid=03142c07-3922-4c6d-a861-b0ad8b70a7f0","http://www.mendeley.com/documents/?uuid=16b41b98-2486-42a6-9618-4f4043cbb69c","http://www.mendeley.com/documents/?uuid=7fbf71a7-42c9-4f1e-9b3d-aa4ef7462819"]}],"mendeley":{"formattedCitation":"[37]","plainTextFormattedCitation":"[37]","previouslyFormattedCitation":"[37]"},"properties":{"noteIndex":0},"schema":"https://github.com/citation-style-language/schema/raw/master/csl-citation.json"}</w:instrText>
      </w:r>
      <w:r w:rsidR="00971F9B" w:rsidRPr="00530562">
        <w:rPr>
          <w:color w:val="auto"/>
        </w:rPr>
        <w:fldChar w:fldCharType="separate"/>
      </w:r>
      <w:r w:rsidR="000E1E8A" w:rsidRPr="00530562">
        <w:rPr>
          <w:color w:val="auto"/>
        </w:rPr>
        <w:t>[3</w:t>
      </w:r>
      <w:r w:rsidR="0024181D" w:rsidRPr="00530562">
        <w:rPr>
          <w:color w:val="auto"/>
        </w:rPr>
        <w:t>8</w:t>
      </w:r>
      <w:r w:rsidR="000E1E8A" w:rsidRPr="00530562">
        <w:rPr>
          <w:color w:val="auto"/>
        </w:rPr>
        <w:t>]</w:t>
      </w:r>
      <w:r w:rsidR="00971F9B" w:rsidRPr="00530562">
        <w:rPr>
          <w:color w:val="auto"/>
        </w:rPr>
        <w:fldChar w:fldCharType="end"/>
      </w:r>
      <w:r w:rsidR="003B01D8" w:rsidRPr="00530562">
        <w:rPr>
          <w:color w:val="auto"/>
        </w:rPr>
        <w:t>, as well as promote Green and sustainable shipping in the life cycle perspective.</w:t>
      </w:r>
    </w:p>
    <w:p w14:paraId="2966F533" w14:textId="77777777" w:rsidR="00423888" w:rsidRPr="00530562" w:rsidRDefault="00423888" w:rsidP="00663962">
      <w:pPr>
        <w:spacing w:line="360" w:lineRule="auto"/>
        <w:jc w:val="both"/>
        <w:rPr>
          <w:color w:val="auto"/>
        </w:rPr>
        <w:sectPr w:rsidR="00423888" w:rsidRPr="00530562" w:rsidSect="0089108D">
          <w:footerReference w:type="default" r:id="rId13"/>
          <w:type w:val="continuous"/>
          <w:pgSz w:w="12240" w:h="15840"/>
          <w:pgMar w:top="1418" w:right="1418" w:bottom="1418" w:left="1418" w:header="720" w:footer="720" w:gutter="0"/>
          <w:lnNumType w:countBy="1" w:restart="continuous"/>
          <w:pgNumType w:start="1"/>
          <w:cols w:space="720"/>
          <w:docGrid w:linePitch="326"/>
        </w:sectPr>
      </w:pPr>
    </w:p>
    <w:p w14:paraId="49BC3771" w14:textId="485614C0" w:rsidR="008F2D15" w:rsidRPr="00530562" w:rsidRDefault="00FE2CC9" w:rsidP="00663962">
      <w:pPr>
        <w:spacing w:line="360" w:lineRule="auto"/>
        <w:jc w:val="both"/>
        <w:rPr>
          <w:color w:val="auto"/>
        </w:rPr>
      </w:pPr>
      <w:r w:rsidRPr="00530562">
        <w:rPr>
          <w:color w:val="auto"/>
          <w:lang w:val="en-GB" w:eastAsia="en-GB"/>
        </w:rPr>
        <w:lastRenderedPageBreak/>
        <w:drawing>
          <wp:inline distT="0" distB="0" distL="0" distR="0" wp14:anchorId="3AA67C33" wp14:editId="76AB2A73">
            <wp:extent cx="7644130" cy="5803272"/>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7644384" cy="5803465"/>
                    </a:xfrm>
                    <a:prstGeom prst="rect">
                      <a:avLst/>
                    </a:prstGeom>
                    <a:noFill/>
                  </pic:spPr>
                </pic:pic>
              </a:graphicData>
            </a:graphic>
          </wp:inline>
        </w:drawing>
      </w:r>
    </w:p>
    <w:p w14:paraId="749FDCFD" w14:textId="64E074EF" w:rsidR="00FE2CC9" w:rsidRPr="00530562" w:rsidRDefault="008F2D15" w:rsidP="00663962">
      <w:pPr>
        <w:pStyle w:val="Caption"/>
        <w:jc w:val="both"/>
        <w:rPr>
          <w:color w:val="auto"/>
        </w:rPr>
      </w:pPr>
      <w:r w:rsidRPr="00530562">
        <w:rPr>
          <w:color w:val="auto"/>
        </w:rPr>
        <w:t xml:space="preserve">Fig.  </w:t>
      </w:r>
      <w:r w:rsidR="005970F7" w:rsidRPr="00530562">
        <w:rPr>
          <w:color w:val="auto"/>
        </w:rPr>
        <w:t>5</w:t>
      </w:r>
      <w:r w:rsidRPr="00530562">
        <w:rPr>
          <w:color w:val="auto"/>
          <w:lang w:val="vi-VN"/>
        </w:rPr>
        <w:t xml:space="preserve">. </w:t>
      </w:r>
      <w:r w:rsidR="003B01D8" w:rsidRPr="00530562">
        <w:rPr>
          <w:color w:val="auto"/>
        </w:rPr>
        <w:t>Sustainable Shipyard (Cl</w:t>
      </w:r>
      <w:r w:rsidRPr="00530562">
        <w:rPr>
          <w:color w:val="auto"/>
        </w:rPr>
        <w:t>ean and Green Shipyard) aspects</w:t>
      </w:r>
    </w:p>
    <w:p w14:paraId="53E0E5DA" w14:textId="75DEBFEC" w:rsidR="00423888" w:rsidRPr="00530562" w:rsidRDefault="00423888" w:rsidP="00663962">
      <w:pPr>
        <w:spacing w:line="360" w:lineRule="auto"/>
        <w:jc w:val="both"/>
        <w:rPr>
          <w:color w:val="auto"/>
        </w:rPr>
        <w:sectPr w:rsidR="00423888" w:rsidRPr="00530562" w:rsidSect="00487300">
          <w:pgSz w:w="15840" w:h="12240" w:orient="landscape"/>
          <w:pgMar w:top="851" w:right="1418" w:bottom="851" w:left="1418" w:header="720" w:footer="0" w:gutter="0"/>
          <w:lnNumType w:countBy="1" w:restart="continuous"/>
          <w:pgNumType w:start="19"/>
          <w:cols w:space="720"/>
          <w:docGrid w:linePitch="326"/>
        </w:sectPr>
      </w:pPr>
    </w:p>
    <w:p w14:paraId="5A6AA4F2" w14:textId="1A9F8436" w:rsidR="00F358A0" w:rsidRPr="00530562" w:rsidRDefault="003B01D8" w:rsidP="00663962">
      <w:pPr>
        <w:spacing w:line="360" w:lineRule="auto"/>
        <w:jc w:val="both"/>
        <w:rPr>
          <w:color w:val="auto"/>
        </w:rPr>
      </w:pPr>
      <w:r w:rsidRPr="00530562">
        <w:rPr>
          <w:color w:val="auto"/>
        </w:rPr>
        <w:lastRenderedPageBreak/>
        <w:t>4.1.1.1 Clean shipyard</w:t>
      </w:r>
    </w:p>
    <w:p w14:paraId="2A6C231A" w14:textId="262BF519" w:rsidR="006B3AEC" w:rsidRPr="00530562" w:rsidRDefault="003B01D8" w:rsidP="00663962">
      <w:pPr>
        <w:spacing w:line="360" w:lineRule="auto"/>
        <w:jc w:val="both"/>
        <w:rPr>
          <w:color w:val="auto"/>
        </w:rPr>
      </w:pPr>
      <w:r w:rsidRPr="00530562">
        <w:rPr>
          <w:color w:val="auto"/>
        </w:rPr>
        <w:t>The clean shipyard by applying a systematic approach and complying with international, regional</w:t>
      </w:r>
      <w:r w:rsidR="009047EE" w:rsidRPr="00530562">
        <w:rPr>
          <w:color w:val="auto"/>
        </w:rPr>
        <w:t>,</w:t>
      </w:r>
      <w:r w:rsidRPr="00530562">
        <w:rPr>
          <w:color w:val="auto"/>
        </w:rPr>
        <w:t xml:space="preserve"> and local regulations such as </w:t>
      </w:r>
      <w:r w:rsidR="009047EE" w:rsidRPr="00530562">
        <w:rPr>
          <w:color w:val="auto"/>
        </w:rPr>
        <w:t xml:space="preserve">the </w:t>
      </w:r>
      <w:r w:rsidRPr="00530562">
        <w:rPr>
          <w:color w:val="auto"/>
        </w:rPr>
        <w:t>water service Act, waste Act</w:t>
      </w:r>
      <w:r w:rsidR="009047EE" w:rsidRPr="00530562">
        <w:rPr>
          <w:color w:val="auto"/>
        </w:rPr>
        <w:t>,</w:t>
      </w:r>
      <w:r w:rsidRPr="00530562">
        <w:rPr>
          <w:color w:val="auto"/>
        </w:rPr>
        <w:t xml:space="preserve"> and waste Decree, Land use and building Act </w:t>
      </w:r>
      <w:r w:rsidR="00DA30D3" w:rsidRPr="00530562">
        <w:rPr>
          <w:color w:val="auto"/>
        </w:rPr>
        <w:fldChar w:fldCharType="begin" w:fldLock="1"/>
      </w:r>
      <w:r w:rsidR="008F2D15" w:rsidRPr="00530562">
        <w:rPr>
          <w:color w:val="auto"/>
        </w:rPr>
        <w:instrText>ADDIN CSL_CITATION {"citationItems":[{"id":"ITEM-1","itemData":{"author":[{"dropping-particle":"","family":"Pulli","given":"Juho","non-dropping-particle":"","parse-names":false,"suffix":""}],"id":"ITEM-1","issued":{"date-parts":[["2013"]]},"publisher":"Turun ammattikorkeakoulu","title":"Environmental legislation and regulations of shipbuilding: case Finland and Spain","type":"article-journal"},"uris":["http://www.mendeley.com/documents/?uuid=0e089e5b-bc53-4c7a-8d7c-4de906dc4b50","http://www.mendeley.com/documents/?uuid=f708548b-ea11-4ce0-b613-4df546eaf503","http://www.mendeley.com/documents/?uuid=e5976357-fd57-4213-a542-acc218432091"]}],"mendeley":{"formattedCitation":"[10]","plainTextFormattedCitation":"[10]","previouslyFormattedCitation":"[10]"},"properties":{"noteIndex":0},"schema":"https://github.com/citation-style-language/schema/raw/master/csl-citation.json"}</w:instrText>
      </w:r>
      <w:r w:rsidR="00DA30D3" w:rsidRPr="00530562">
        <w:rPr>
          <w:color w:val="auto"/>
        </w:rPr>
        <w:fldChar w:fldCharType="separate"/>
      </w:r>
      <w:r w:rsidR="002245D3" w:rsidRPr="00530562">
        <w:rPr>
          <w:color w:val="auto"/>
        </w:rPr>
        <w:t>[10]</w:t>
      </w:r>
      <w:r w:rsidR="00DA30D3" w:rsidRPr="00530562">
        <w:rPr>
          <w:color w:val="auto"/>
        </w:rPr>
        <w:fldChar w:fldCharType="end"/>
      </w:r>
      <w:r w:rsidR="009047EE" w:rsidRPr="00530562">
        <w:rPr>
          <w:color w:val="auto"/>
        </w:rPr>
        <w:t xml:space="preserve"> </w:t>
      </w:r>
      <w:r w:rsidRPr="00530562">
        <w:rPr>
          <w:color w:val="auto"/>
        </w:rPr>
        <w:t>strives to evaluate the environmental aspects</w:t>
      </w:r>
      <w:r w:rsidR="008E101D" w:rsidRPr="00530562">
        <w:rPr>
          <w:color w:val="auto"/>
        </w:rPr>
        <w:t>,</w:t>
      </w:r>
      <w:r w:rsidRPr="00530562">
        <w:rPr>
          <w:color w:val="auto"/>
        </w:rPr>
        <w:t xml:space="preserve"> and prevent</w:t>
      </w:r>
      <w:r w:rsidR="008E101D" w:rsidRPr="00530562">
        <w:rPr>
          <w:color w:val="auto"/>
        </w:rPr>
        <w:t>,</w:t>
      </w:r>
      <w:r w:rsidRPr="00530562">
        <w:rPr>
          <w:color w:val="auto"/>
        </w:rPr>
        <w:t xml:space="preserve"> reduce and minimize its operations’ ecological impacts </w:t>
      </w:r>
      <w:r w:rsidR="008E101D" w:rsidRPr="00530562">
        <w:rPr>
          <w:color w:val="auto"/>
        </w:rPr>
        <w:t>on</w:t>
      </w:r>
      <w:r w:rsidRPr="00530562">
        <w:rPr>
          <w:color w:val="auto"/>
        </w:rPr>
        <w:t xml:space="preserve"> the soil, land</w:t>
      </w:r>
      <w:r w:rsidR="009047EE" w:rsidRPr="00530562">
        <w:rPr>
          <w:color w:val="auto"/>
        </w:rPr>
        <w:t>,</w:t>
      </w:r>
      <w:r w:rsidRPr="00530562">
        <w:rPr>
          <w:color w:val="auto"/>
        </w:rPr>
        <w:t xml:space="preserve"> and water. </w:t>
      </w:r>
      <w:r w:rsidR="00D83825" w:rsidRPr="00530562">
        <w:rPr>
          <w:color w:val="auto"/>
        </w:rPr>
        <w:t>It includes but is not limited to the management of environment and waste, and the in-time response to the environment</w:t>
      </w:r>
      <w:r w:rsidR="007F0A65" w:rsidRPr="00530562">
        <w:rPr>
          <w:color w:val="auto"/>
        </w:rPr>
        <w:t>al</w:t>
      </w:r>
      <w:r w:rsidR="00D83825" w:rsidRPr="00530562">
        <w:rPr>
          <w:color w:val="auto"/>
        </w:rPr>
        <w:t xml:space="preserve"> pollution aiming to control, monitor, and mitigate the negative and adverse influences on shipyard activities</w:t>
      </w:r>
      <w:r w:rsidRPr="00530562">
        <w:rPr>
          <w:color w:val="auto"/>
        </w:rPr>
        <w:t xml:space="preserve">. The </w:t>
      </w:r>
      <w:r w:rsidR="00D83825" w:rsidRPr="00530562">
        <w:rPr>
          <w:color w:val="auto"/>
        </w:rPr>
        <w:t xml:space="preserve">primary </w:t>
      </w:r>
      <w:r w:rsidRPr="00530562">
        <w:rPr>
          <w:color w:val="auto"/>
        </w:rPr>
        <w:t>elements of a clean shipyard</w:t>
      </w:r>
      <w:r w:rsidR="00D83825" w:rsidRPr="00530562">
        <w:rPr>
          <w:color w:val="auto"/>
        </w:rPr>
        <w:t xml:space="preserve"> in ship manufacturing</w:t>
      </w:r>
      <w:r w:rsidRPr="00530562">
        <w:rPr>
          <w:color w:val="auto"/>
        </w:rPr>
        <w:t xml:space="preserve"> are </w:t>
      </w:r>
      <w:r w:rsidRPr="00530562">
        <w:rPr>
          <w:b/>
          <w:color w:val="auto"/>
        </w:rPr>
        <w:t>3R</w:t>
      </w:r>
      <w:r w:rsidR="003A6DB4" w:rsidRPr="00530562">
        <w:rPr>
          <w:color w:val="auto"/>
        </w:rPr>
        <w:t>, as depi</w:t>
      </w:r>
      <w:r w:rsidR="007F0A65" w:rsidRPr="00530562">
        <w:rPr>
          <w:color w:val="auto"/>
        </w:rPr>
        <w:t>c</w:t>
      </w:r>
      <w:r w:rsidR="003A6DB4" w:rsidRPr="00530562">
        <w:rPr>
          <w:color w:val="auto"/>
        </w:rPr>
        <w:t>ted in</w:t>
      </w:r>
      <w:r w:rsidR="003A6DB4" w:rsidRPr="00530562">
        <w:rPr>
          <w:b/>
          <w:color w:val="auto"/>
        </w:rPr>
        <w:t xml:space="preserve"> Fig. </w:t>
      </w:r>
      <w:r w:rsidR="005970F7" w:rsidRPr="00530562">
        <w:rPr>
          <w:b/>
          <w:color w:val="auto"/>
        </w:rPr>
        <w:t>6</w:t>
      </w:r>
      <w:r w:rsidR="003E40F1" w:rsidRPr="00530562">
        <w:rPr>
          <w:b/>
          <w:color w:val="auto"/>
        </w:rPr>
        <w:t>a</w:t>
      </w:r>
      <w:r w:rsidR="00877716" w:rsidRPr="00530562">
        <w:rPr>
          <w:color w:val="auto"/>
        </w:rPr>
        <w:t>:</w:t>
      </w:r>
    </w:p>
    <w:p w14:paraId="52B26EF0" w14:textId="38FBFCCB" w:rsidR="003E1D28" w:rsidRPr="00530562" w:rsidRDefault="003A6DB4" w:rsidP="00663962">
      <w:pPr>
        <w:spacing w:line="360" w:lineRule="auto"/>
        <w:jc w:val="both"/>
        <w:rPr>
          <w:color w:val="auto"/>
        </w:rPr>
      </w:pPr>
      <w:r w:rsidRPr="00530562">
        <w:rPr>
          <w:color w:val="auto"/>
        </w:rPr>
        <w:t xml:space="preserve">To implement well the </w:t>
      </w:r>
      <w:r w:rsidRPr="00530562">
        <w:rPr>
          <w:b/>
          <w:color w:val="auto"/>
        </w:rPr>
        <w:t>3R</w:t>
      </w:r>
      <w:r w:rsidRPr="00530562">
        <w:rPr>
          <w:color w:val="auto"/>
        </w:rPr>
        <w:t xml:space="preserve"> strategy in </w:t>
      </w:r>
      <w:r w:rsidR="00C4411C" w:rsidRPr="00530562">
        <w:rPr>
          <w:b/>
          <w:color w:val="auto"/>
        </w:rPr>
        <w:t xml:space="preserve">Fig. </w:t>
      </w:r>
      <w:r w:rsidR="005970F7" w:rsidRPr="00530562">
        <w:rPr>
          <w:b/>
          <w:color w:val="auto"/>
        </w:rPr>
        <w:t>6</w:t>
      </w:r>
      <w:r w:rsidR="00C96941" w:rsidRPr="00530562">
        <w:rPr>
          <w:b/>
          <w:color w:val="auto"/>
        </w:rPr>
        <w:t>a</w:t>
      </w:r>
      <w:r w:rsidRPr="00530562">
        <w:rPr>
          <w:color w:val="auto"/>
        </w:rPr>
        <w:t>, any input resources in activities of shipyard should be divided into two processes as the production one</w:t>
      </w:r>
      <w:r w:rsidR="006A1FA1" w:rsidRPr="00530562">
        <w:rPr>
          <w:color w:val="auto"/>
        </w:rPr>
        <w:t xml:space="preserve"> (including resources/energy used directly in manufacturing ships)</w:t>
      </w:r>
      <w:r w:rsidRPr="00530562">
        <w:rPr>
          <w:color w:val="auto"/>
        </w:rPr>
        <w:t xml:space="preserve"> and the support one</w:t>
      </w:r>
      <w:r w:rsidR="006A1FA1" w:rsidRPr="00530562">
        <w:rPr>
          <w:color w:val="auto"/>
        </w:rPr>
        <w:t xml:space="preserve"> (including resources/energy used indirectly in manufacturing ships)</w:t>
      </w:r>
      <w:r w:rsidR="002E6983" w:rsidRPr="00530562">
        <w:rPr>
          <w:color w:val="auto"/>
        </w:rPr>
        <w:t xml:space="preserve"> </w:t>
      </w:r>
      <w:r w:rsidR="00DA30D3" w:rsidRPr="00530562">
        <w:rPr>
          <w:color w:val="auto"/>
        </w:rPr>
        <w:fldChar w:fldCharType="begin" w:fldLock="1"/>
      </w:r>
      <w:r w:rsidR="008F2D15" w:rsidRPr="00530562">
        <w:rPr>
          <w:color w:val="auto"/>
        </w:rPr>
        <w:instrText>ADDIN CSL_CITATION {"citationItems":[{"id":"ITEM-1","itemData":{"author":[{"dropping-particle":"","family":"Damen Shipyards Group","given":"","non-dropping-particle":"","parse-names":false,"suffix":""}],"id":"ITEM-1","issued":{"date-parts":[["2014"]]},"page":"1-46","title":"Sustainability report 2014","type":"webpage"},"uris":["http://www.mendeley.com/documents/?uuid=e8119774-0f27-4684-8ff2-96f14eced373","http://www.mendeley.com/documents/?uuid=b1a0f7ef-9961-4cf7-953f-cbfcef5e6ed5","http://www.mendeley.com/documents/?uuid=8c985b05-929b-4372-bba9-dce2bdc38a69"]}],"mendeley":{"formattedCitation":"[52]","plainTextFormattedCitation":"[52]","previouslyFormattedCitation":"[52]"},"properties":{"noteIndex":0},"schema":"https://github.com/citation-style-language/schema/raw/master/csl-citation.json"}</w:instrText>
      </w:r>
      <w:r w:rsidR="00DA30D3" w:rsidRPr="00530562">
        <w:rPr>
          <w:color w:val="auto"/>
        </w:rPr>
        <w:fldChar w:fldCharType="separate"/>
      </w:r>
      <w:r w:rsidR="000E1E8A" w:rsidRPr="00530562">
        <w:rPr>
          <w:color w:val="auto"/>
        </w:rPr>
        <w:t>[</w:t>
      </w:r>
      <w:r w:rsidR="0024181D" w:rsidRPr="00530562">
        <w:rPr>
          <w:color w:val="auto"/>
        </w:rPr>
        <w:t>7</w:t>
      </w:r>
      <w:r w:rsidR="000E1E8A" w:rsidRPr="00530562">
        <w:rPr>
          <w:color w:val="auto"/>
        </w:rPr>
        <w:t>2]</w:t>
      </w:r>
      <w:r w:rsidR="00DA30D3" w:rsidRPr="00530562">
        <w:rPr>
          <w:color w:val="auto"/>
        </w:rPr>
        <w:fldChar w:fldCharType="end"/>
      </w:r>
      <w:r w:rsidR="003B01D8" w:rsidRPr="00530562">
        <w:rPr>
          <w:color w:val="auto"/>
        </w:rPr>
        <w:t xml:space="preserve">. </w:t>
      </w:r>
      <w:r w:rsidR="007A66F3" w:rsidRPr="00530562">
        <w:rPr>
          <w:color w:val="auto"/>
        </w:rPr>
        <w:t xml:space="preserve">As given in Table </w:t>
      </w:r>
      <w:r w:rsidR="00C362D2" w:rsidRPr="00530562">
        <w:rPr>
          <w:color w:val="auto"/>
        </w:rPr>
        <w:t>3</w:t>
      </w:r>
      <w:r w:rsidR="007A66F3" w:rsidRPr="00530562">
        <w:rPr>
          <w:color w:val="auto"/>
        </w:rPr>
        <w:t>, the criteria associated with minimizing, recyclable, and reusable ability should be put on top for the input resources of any production and support processes aiming to vanish waste in a clean shipyard</w:t>
      </w:r>
      <w:r w:rsidR="003B01D8" w:rsidRPr="00530562">
        <w:rPr>
          <w:color w:val="auto"/>
        </w:rPr>
        <w:t xml:space="preserve">. </w:t>
      </w:r>
      <w:r w:rsidR="005E40D7" w:rsidRPr="00530562">
        <w:rPr>
          <w:color w:val="auto"/>
        </w:rPr>
        <w:t>However, in the case of releasing waste, those waste types should satisfy the requ</w:t>
      </w:r>
      <w:r w:rsidR="007F0A65" w:rsidRPr="00530562">
        <w:rPr>
          <w:color w:val="auto"/>
        </w:rPr>
        <w:t>i</w:t>
      </w:r>
      <w:r w:rsidR="005E40D7" w:rsidRPr="00530562">
        <w:rPr>
          <w:color w:val="auto"/>
        </w:rPr>
        <w:t>rements of environmentally</w:t>
      </w:r>
      <w:r w:rsidR="007F0A65" w:rsidRPr="00530562">
        <w:rPr>
          <w:color w:val="auto"/>
        </w:rPr>
        <w:t xml:space="preserve"> </w:t>
      </w:r>
      <w:r w:rsidR="005E40D7" w:rsidRPr="00530562">
        <w:rPr>
          <w:color w:val="auto"/>
        </w:rPr>
        <w:t>friendly nature, recyclability, and reusability</w:t>
      </w:r>
      <w:r w:rsidR="003B01D8" w:rsidRPr="00530562">
        <w:rPr>
          <w:color w:val="auto"/>
        </w:rPr>
        <w:t xml:space="preserve">. </w:t>
      </w:r>
      <w:r w:rsidR="005E40D7" w:rsidRPr="00530562">
        <w:rPr>
          <w:color w:val="auto"/>
        </w:rPr>
        <w:t>Based on t</w:t>
      </w:r>
      <w:r w:rsidR="003B01D8" w:rsidRPr="00530562">
        <w:rPr>
          <w:color w:val="auto"/>
        </w:rPr>
        <w:t>his approach</w:t>
      </w:r>
      <w:r w:rsidR="005E40D7" w:rsidRPr="00530562">
        <w:rPr>
          <w:color w:val="auto"/>
        </w:rPr>
        <w:t>,</w:t>
      </w:r>
      <w:r w:rsidR="003B01D8" w:rsidRPr="00530562">
        <w:rPr>
          <w:color w:val="auto"/>
        </w:rPr>
        <w:t xml:space="preserve"> </w:t>
      </w:r>
      <w:r w:rsidR="007F0A65" w:rsidRPr="00530562">
        <w:rPr>
          <w:color w:val="auto"/>
        </w:rPr>
        <w:t xml:space="preserve">a </w:t>
      </w:r>
      <w:r w:rsidR="005E40D7" w:rsidRPr="00530562">
        <w:rPr>
          <w:color w:val="auto"/>
        </w:rPr>
        <w:t xml:space="preserve">clean Shipyard could be </w:t>
      </w:r>
      <w:r w:rsidR="003B01D8" w:rsidRPr="00530562">
        <w:rPr>
          <w:color w:val="auto"/>
        </w:rPr>
        <w:t>defin</w:t>
      </w:r>
      <w:r w:rsidR="005E40D7" w:rsidRPr="00530562">
        <w:rPr>
          <w:color w:val="auto"/>
        </w:rPr>
        <w:t>ed</w:t>
      </w:r>
      <w:r w:rsidR="003E1D28" w:rsidRPr="00530562">
        <w:rPr>
          <w:color w:val="auto"/>
        </w:rPr>
        <w:t xml:space="preserve"> as follows: “</w:t>
      </w:r>
      <w:r w:rsidR="003B01D8" w:rsidRPr="00530562">
        <w:rPr>
          <w:i/>
          <w:color w:val="auto"/>
        </w:rPr>
        <w:t>A shipyard is considered absolute Clean when any production and supporting processes in manufacturing a ship have zero environmental impacts</w:t>
      </w:r>
      <w:r w:rsidR="003E1D28" w:rsidRPr="00530562">
        <w:rPr>
          <w:color w:val="auto"/>
          <w:lang w:val="vi-VN"/>
        </w:rPr>
        <w:t>”</w:t>
      </w:r>
      <w:r w:rsidR="003B01D8" w:rsidRPr="00530562">
        <w:rPr>
          <w:color w:val="auto"/>
        </w:rPr>
        <w:t>. </w:t>
      </w:r>
      <w:r w:rsidR="005A41ED" w:rsidRPr="00530562">
        <w:rPr>
          <w:color w:val="auto"/>
        </w:rPr>
        <w:t>However, to achieve a clean shipyard, the yard's DM</w:t>
      </w:r>
      <w:r w:rsidR="000343B7" w:rsidRPr="00530562">
        <w:rPr>
          <w:color w:val="auto"/>
        </w:rPr>
        <w:t>s</w:t>
      </w:r>
      <w:r w:rsidR="005A41ED" w:rsidRPr="00530562">
        <w:rPr>
          <w:color w:val="auto"/>
        </w:rPr>
        <w:t xml:space="preserve"> must design, develop and implement management frameworks, such as environmenta</w:t>
      </w:r>
      <w:r w:rsidR="00885B68" w:rsidRPr="00530562">
        <w:rPr>
          <w:color w:val="auto"/>
        </w:rPr>
        <w:t xml:space="preserve">l management </w:t>
      </w:r>
      <w:r w:rsidR="0024181D" w:rsidRPr="00530562">
        <w:rPr>
          <w:color w:val="auto"/>
        </w:rPr>
        <w:t>[73]</w:t>
      </w:r>
      <w:r w:rsidR="005A41ED" w:rsidRPr="00530562">
        <w:rPr>
          <w:color w:val="auto"/>
        </w:rPr>
        <w:t xml:space="preserve">, </w:t>
      </w:r>
      <w:r w:rsidR="00885B68" w:rsidRPr="00530562">
        <w:rPr>
          <w:color w:val="auto"/>
        </w:rPr>
        <w:t xml:space="preserve">waste management </w:t>
      </w:r>
      <w:r w:rsidR="0024181D" w:rsidRPr="00530562">
        <w:rPr>
          <w:color w:val="auto"/>
        </w:rPr>
        <w:t>[74]</w:t>
      </w:r>
      <w:r w:rsidR="005A41ED" w:rsidRPr="00530562">
        <w:rPr>
          <w:color w:val="auto"/>
        </w:rPr>
        <w:t>, water ma</w:t>
      </w:r>
      <w:r w:rsidR="00885B68" w:rsidRPr="00530562">
        <w:rPr>
          <w:color w:val="auto"/>
        </w:rPr>
        <w:t xml:space="preserve">nagement </w:t>
      </w:r>
      <w:r w:rsidR="0024181D" w:rsidRPr="00530562">
        <w:rPr>
          <w:color w:val="auto"/>
        </w:rPr>
        <w:t>[75]</w:t>
      </w:r>
      <w:r w:rsidR="005A41ED" w:rsidRPr="00530562">
        <w:rPr>
          <w:color w:val="auto"/>
        </w:rPr>
        <w:t>, air noise management</w:t>
      </w:r>
      <w:r w:rsidR="00A33AEE" w:rsidRPr="00530562">
        <w:rPr>
          <w:rFonts w:eastAsia="Times New Roman"/>
          <w:noProof w:val="0"/>
          <w:color w:val="auto"/>
          <w:lang w:val="en-GB"/>
        </w:rPr>
        <w:t xml:space="preserve"> </w:t>
      </w:r>
      <w:r w:rsidR="005A41ED" w:rsidRPr="00530562">
        <w:rPr>
          <w:color w:val="auto"/>
        </w:rPr>
        <w:t>a</w:t>
      </w:r>
      <w:r w:rsidR="00885B68" w:rsidRPr="00530562">
        <w:rPr>
          <w:color w:val="auto"/>
        </w:rPr>
        <w:t>nd underwater noise management [</w:t>
      </w:r>
      <w:r w:rsidR="0024181D" w:rsidRPr="00530562">
        <w:rPr>
          <w:color w:val="auto"/>
        </w:rPr>
        <w:t>76]</w:t>
      </w:r>
      <w:r w:rsidR="005A41ED" w:rsidRPr="00530562">
        <w:rPr>
          <w:color w:val="auto"/>
        </w:rPr>
        <w:t>, sweat management</w:t>
      </w:r>
      <w:r w:rsidR="00885B68" w:rsidRPr="00530562">
        <w:rPr>
          <w:color w:val="auto"/>
        </w:rPr>
        <w:t xml:space="preserve"> </w:t>
      </w:r>
      <w:r w:rsidR="0024181D" w:rsidRPr="00530562">
        <w:rPr>
          <w:color w:val="auto"/>
        </w:rPr>
        <w:t>[77]</w:t>
      </w:r>
      <w:r w:rsidR="005A41ED" w:rsidRPr="00530562">
        <w:rPr>
          <w:color w:val="auto"/>
        </w:rPr>
        <w:t xml:space="preserve">, garbage management </w:t>
      </w:r>
      <w:r w:rsidR="0024181D" w:rsidRPr="00530562">
        <w:rPr>
          <w:color w:val="auto"/>
        </w:rPr>
        <w:t>[78]</w:t>
      </w:r>
      <w:r w:rsidR="005A41ED" w:rsidRPr="00530562">
        <w:rPr>
          <w:color w:val="auto"/>
        </w:rPr>
        <w:t xml:space="preserve">, waste </w:t>
      </w:r>
      <w:r w:rsidR="000343B7" w:rsidRPr="00530562">
        <w:rPr>
          <w:color w:val="auto"/>
        </w:rPr>
        <w:t xml:space="preserve">to energy </w:t>
      </w:r>
      <w:r w:rsidR="005A41ED" w:rsidRPr="00530562">
        <w:rPr>
          <w:color w:val="auto"/>
        </w:rPr>
        <w:t>management</w:t>
      </w:r>
      <w:r w:rsidR="00885B68" w:rsidRPr="00530562">
        <w:rPr>
          <w:color w:val="auto"/>
        </w:rPr>
        <w:t xml:space="preserve"> </w:t>
      </w:r>
      <w:r w:rsidR="0024181D" w:rsidRPr="00530562">
        <w:rPr>
          <w:color w:val="auto"/>
        </w:rPr>
        <w:t>[79]</w:t>
      </w:r>
      <w:r w:rsidR="005A41ED" w:rsidRPr="00530562">
        <w:rPr>
          <w:color w:val="auto"/>
        </w:rPr>
        <w:t xml:space="preserve">, industrial symbiosis and circular economy framework </w:t>
      </w:r>
      <w:r w:rsidR="00885B68" w:rsidRPr="00530562">
        <w:rPr>
          <w:color w:val="auto"/>
        </w:rPr>
        <w:t>[</w:t>
      </w:r>
      <w:r w:rsidR="0024181D" w:rsidRPr="00530562">
        <w:rPr>
          <w:color w:val="auto"/>
          <w:lang w:val="en-GB"/>
        </w:rPr>
        <w:t>80]</w:t>
      </w:r>
      <w:r w:rsidR="005A41ED" w:rsidRPr="00530562">
        <w:rPr>
          <w:color w:val="auto"/>
        </w:rPr>
        <w:t xml:space="preserve">, and environmental pollution response mangement </w:t>
      </w:r>
      <w:r w:rsidR="00885B68" w:rsidRPr="00530562">
        <w:rPr>
          <w:color w:val="auto"/>
        </w:rPr>
        <w:t>[</w:t>
      </w:r>
      <w:r w:rsidR="0024181D" w:rsidRPr="00530562">
        <w:rPr>
          <w:color w:val="auto"/>
        </w:rPr>
        <w:t>81]</w:t>
      </w:r>
      <w:r w:rsidR="005A41ED" w:rsidRPr="00530562">
        <w:rPr>
          <w:color w:val="auto"/>
        </w:rPr>
        <w:t>.</w:t>
      </w:r>
    </w:p>
    <w:p w14:paraId="791342EA" w14:textId="77777777" w:rsidR="00F358A0" w:rsidRPr="00530562" w:rsidRDefault="003B01D8" w:rsidP="00663962">
      <w:pPr>
        <w:spacing w:line="360" w:lineRule="auto"/>
        <w:jc w:val="both"/>
        <w:rPr>
          <w:color w:val="auto"/>
        </w:rPr>
      </w:pPr>
      <w:r w:rsidRPr="00530562">
        <w:rPr>
          <w:color w:val="auto"/>
        </w:rPr>
        <w:t>4.1.1.2. Green Shipyard</w:t>
      </w:r>
    </w:p>
    <w:p w14:paraId="04FF80AF" w14:textId="09FBB37B" w:rsidR="00F358A0" w:rsidRPr="00530562" w:rsidRDefault="00C4411C" w:rsidP="00663962">
      <w:pPr>
        <w:spacing w:line="360" w:lineRule="auto"/>
        <w:jc w:val="both"/>
        <w:rPr>
          <w:color w:val="auto"/>
        </w:rPr>
      </w:pPr>
      <w:r w:rsidRPr="00530562">
        <w:rPr>
          <w:color w:val="auto"/>
        </w:rPr>
        <w:t>The fact shows that the consumed energy in each shipyard could be divided into three branches serving production process, support process, and intermediate process (such as transportation in the shipyard)</w:t>
      </w:r>
      <w:r w:rsidR="00790731" w:rsidRPr="00530562">
        <w:rPr>
          <w:color w:val="auto"/>
        </w:rPr>
        <w:t xml:space="preserve"> </w:t>
      </w:r>
      <w:r w:rsidR="004B2E5A" w:rsidRPr="00530562">
        <w:rPr>
          <w:color w:val="auto"/>
        </w:rPr>
        <w:fldChar w:fldCharType="begin" w:fldLock="1"/>
      </w:r>
      <w:r w:rsidR="008F2D15" w:rsidRPr="00530562">
        <w:rPr>
          <w:color w:val="auto"/>
        </w:rPr>
        <w:instrText>ADDIN CSL_CITATION {"citationItems":[{"id":"ITEM-1","itemData":{"author":[{"dropping-particle":"","family":"Harish","given":"Ch Rajeswar","non-dropping-particle":"","parse-names":false,"suffix":""},{"dropping-particle":"","family":"Sunil","given":"Soumya K","non-dropping-particle":"","parse-names":false,"suffix":""}],"container-title":"International Journal of Innovative Research &amp; Development","id":"ITEM-1","issue":"7","issued":{"date-parts":[["2015"]]},"page":"26-31","title":"Energy consumption and conservation in shipbuilding","type":"article-journal","volume":"4"},"uris":["http://www.mendeley.com/documents/?uuid=c83aba71-ef85-48ae-8655-d90da0549d8f","http://www.mendeley.com/documents/?uuid=4ffebe8d-f6ac-4f3d-af9c-d5d03ef14f12","http://www.mendeley.com/documents/?uuid=4ac3dd88-60a9-4527-994c-152327909b7c"]}],"mendeley":{"formattedCitation":"[25]","plainTextFormattedCitation":"[25]","previouslyFormattedCitation":"[25]"},"properties":{"noteIndex":0},"schema":"https://github.com/citation-style-language/schema/raw/master/csl-citation.json"}</w:instrText>
      </w:r>
      <w:r w:rsidR="004B2E5A" w:rsidRPr="00530562">
        <w:rPr>
          <w:color w:val="auto"/>
        </w:rPr>
        <w:fldChar w:fldCharType="separate"/>
      </w:r>
      <w:r w:rsidR="000E1E8A" w:rsidRPr="00530562">
        <w:rPr>
          <w:color w:val="auto"/>
        </w:rPr>
        <w:t>[2</w:t>
      </w:r>
      <w:r w:rsidR="0024181D" w:rsidRPr="00530562">
        <w:rPr>
          <w:color w:val="auto"/>
        </w:rPr>
        <w:t>6</w:t>
      </w:r>
      <w:r w:rsidR="000E1E8A" w:rsidRPr="00530562">
        <w:rPr>
          <w:color w:val="auto"/>
        </w:rPr>
        <w:t>]</w:t>
      </w:r>
      <w:r w:rsidR="004B2E5A" w:rsidRPr="00530562">
        <w:rPr>
          <w:color w:val="auto"/>
        </w:rPr>
        <w:fldChar w:fldCharType="end"/>
      </w:r>
      <w:r w:rsidR="008F2D15" w:rsidRPr="00530562">
        <w:rPr>
          <w:color w:val="auto"/>
        </w:rPr>
        <w:t xml:space="preserve">. As </w:t>
      </w:r>
      <w:r w:rsidR="00B40FDD" w:rsidRPr="00530562">
        <w:rPr>
          <w:color w:val="auto"/>
        </w:rPr>
        <w:t>illust</w:t>
      </w:r>
      <w:r w:rsidR="007F0A65" w:rsidRPr="00530562">
        <w:rPr>
          <w:color w:val="auto"/>
        </w:rPr>
        <w:t>rat</w:t>
      </w:r>
      <w:r w:rsidR="00B40FDD" w:rsidRPr="00530562">
        <w:rPr>
          <w:color w:val="auto"/>
        </w:rPr>
        <w:t xml:space="preserve">ed </w:t>
      </w:r>
      <w:r w:rsidR="008F2D15" w:rsidRPr="00530562">
        <w:rPr>
          <w:color w:val="auto"/>
        </w:rPr>
        <w:t xml:space="preserve">in </w:t>
      </w:r>
      <w:r w:rsidR="008F2D15" w:rsidRPr="00530562">
        <w:rPr>
          <w:b/>
          <w:color w:val="auto"/>
        </w:rPr>
        <w:t>Fig.</w:t>
      </w:r>
      <w:r w:rsidR="003B01D8" w:rsidRPr="00530562">
        <w:rPr>
          <w:b/>
          <w:color w:val="auto"/>
        </w:rPr>
        <w:t xml:space="preserve"> </w:t>
      </w:r>
      <w:r w:rsidR="005970F7" w:rsidRPr="00530562">
        <w:rPr>
          <w:b/>
          <w:color w:val="auto"/>
        </w:rPr>
        <w:t>5</w:t>
      </w:r>
      <w:r w:rsidR="00B40FDD" w:rsidRPr="00530562">
        <w:rPr>
          <w:b/>
          <w:color w:val="auto"/>
        </w:rPr>
        <w:t xml:space="preserve"> </w:t>
      </w:r>
      <w:r w:rsidR="00B40FDD" w:rsidRPr="00530562">
        <w:rPr>
          <w:color w:val="auto"/>
        </w:rPr>
        <w:t>with the energy-intensive nature of shipyards</w:t>
      </w:r>
      <w:r w:rsidR="006723FC" w:rsidRPr="00530562">
        <w:rPr>
          <w:color w:val="auto"/>
        </w:rPr>
        <w:t xml:space="preserve"> [6][7]</w:t>
      </w:r>
      <w:r w:rsidR="003B01D8" w:rsidRPr="00530562">
        <w:rPr>
          <w:color w:val="auto"/>
        </w:rPr>
        <w:t xml:space="preserve">, </w:t>
      </w:r>
      <w:r w:rsidR="00B80535" w:rsidRPr="00530562">
        <w:rPr>
          <w:color w:val="auto"/>
        </w:rPr>
        <w:t xml:space="preserve">the consumed energy degree is believed to play a critical role and take an important place in evaluating </w:t>
      </w:r>
      <w:r w:rsidR="00B80535" w:rsidRPr="00530562">
        <w:rPr>
          <w:color w:val="auto"/>
        </w:rPr>
        <w:lastRenderedPageBreak/>
        <w:t>the criteria of a Green shipyard; therefore, the criteria associated with the consumed energy degree and ability to exclude pollutant types seem to be a pilla</w:t>
      </w:r>
      <w:r w:rsidR="00790731" w:rsidRPr="00530562">
        <w:rPr>
          <w:color w:val="auto"/>
        </w:rPr>
        <w:t>r in the Green shipyard concept</w:t>
      </w:r>
      <w:r w:rsidR="003B01D8" w:rsidRPr="00530562">
        <w:rPr>
          <w:color w:val="auto"/>
        </w:rPr>
        <w:t xml:space="preserve">. </w:t>
      </w:r>
      <w:r w:rsidR="00B80535" w:rsidRPr="00530562">
        <w:rPr>
          <w:color w:val="auto"/>
        </w:rPr>
        <w:t>According to this opinion, highlight the energy role and the importance of mitigating/eliminating pollutant emissions could raise the awareness of society, shipyard managers, and policymakers</w:t>
      </w:r>
      <w:r w:rsidR="006723FC" w:rsidRPr="00530562">
        <w:rPr>
          <w:color w:val="auto"/>
        </w:rPr>
        <w:t xml:space="preserve"> [14]</w:t>
      </w:r>
      <w:r w:rsidR="003B01D8" w:rsidRPr="00530562">
        <w:rPr>
          <w:color w:val="auto"/>
        </w:rPr>
        <w:t>.</w:t>
      </w:r>
      <w:r w:rsidR="00B80535" w:rsidRPr="00530562">
        <w:rPr>
          <w:color w:val="auto"/>
        </w:rPr>
        <w:t xml:space="preserve"> Undeniably, </w:t>
      </w:r>
      <w:r w:rsidR="003B01D8" w:rsidRPr="00530562">
        <w:rPr>
          <w:color w:val="auto"/>
        </w:rPr>
        <w:t xml:space="preserve">Green Shipyards </w:t>
      </w:r>
      <w:r w:rsidR="00B80535" w:rsidRPr="00530562">
        <w:rPr>
          <w:color w:val="auto"/>
        </w:rPr>
        <w:t xml:space="preserve">should </w:t>
      </w:r>
      <w:r w:rsidR="003B01D8" w:rsidRPr="00530562">
        <w:rPr>
          <w:color w:val="auto"/>
        </w:rPr>
        <w:t xml:space="preserve">strive to minimize energy consumption </w:t>
      </w:r>
      <w:r w:rsidR="00B80535" w:rsidRPr="00530562">
        <w:rPr>
          <w:color w:val="auto"/>
        </w:rPr>
        <w:t xml:space="preserve">along with </w:t>
      </w:r>
      <w:r w:rsidR="003B01D8" w:rsidRPr="00530562">
        <w:rPr>
          <w:color w:val="auto"/>
        </w:rPr>
        <w:t xml:space="preserve">related </w:t>
      </w:r>
      <w:r w:rsidR="00B80535" w:rsidRPr="00530562">
        <w:rPr>
          <w:color w:val="auto"/>
        </w:rPr>
        <w:t>pollutant</w:t>
      </w:r>
      <w:r w:rsidR="007F0A65" w:rsidRPr="00530562">
        <w:rPr>
          <w:color w:val="auto"/>
        </w:rPr>
        <w:t xml:space="preserve"> </w:t>
      </w:r>
      <w:r w:rsidR="003B01D8" w:rsidRPr="00530562">
        <w:rPr>
          <w:color w:val="auto"/>
        </w:rPr>
        <w:t xml:space="preserve">emissions, as well as non-energy resource emissions such as VOC from coating and paints </w:t>
      </w:r>
      <w:r w:rsidR="008F2D15" w:rsidRPr="00530562">
        <w:rPr>
          <w:color w:val="auto"/>
        </w:rPr>
        <w:fldChar w:fldCharType="begin" w:fldLock="1"/>
      </w:r>
      <w:r w:rsidR="005443B8" w:rsidRPr="00530562">
        <w:rPr>
          <w:color w:val="auto"/>
        </w:rPr>
        <w:instrText>ADDIN CSL_CITATION {"citationItems":[{"id":"ITEM-1","itemData":{"ISSN":"1001-0742","author":[{"dropping-particle":"","family":"Li","given":"Guohao","non-dropping-particle":"","parse-names":false,"suffix":""},{"dropping-particle":"","family":"Wei","given":"Wei","non-dropping-particle":"","parse-names":false,"suffix":""},{"dropping-particle":"","family":"Shao","given":"Xia","non-dropping-particle":"","parse-names":false,"suffix":""},{"dropping-particle":"","family":"Nie","given":"Lei","non-dropping-particle":"","parse-names":false,"suffix":""},{"dropping-particle":"","family":"Wang","given":"Hailin","non-dropping-particle":"","parse-names":false,"suffix":""},{"dropping-particle":"","family":"Yan","given":"Xiao","non-dropping-particle":"","parse-names":false,"suffix":""},{"dropping-particle":"","family":"Zhang","given":"Rui","non-dropping-particle":"","parse-names":false,"suffix":""}],"container-title":"Journal of Environmental Sciences","id":"ITEM-1","issued":{"date-parts":[["2018"]]},"page":"78-88","publisher":"Elsevier","title":"A comprehensive classification method for VOC emission sources to tackle air pollution based on VOC species reactivity and emission amounts","type":"article-journal","volume":"67"},"uris":["http://www.mendeley.com/documents/?uuid=17f9b0ad-e006-4228-8435-c765d4013060"]}],"mendeley":{"formattedCitation":"[53]","plainTextFormattedCitation":"[53]","previouslyFormattedCitation":"[53]"},"properties":{"noteIndex":0},"schema":"https://github.com/citation-style-language/schema/raw/master/csl-citation.json"}</w:instrText>
      </w:r>
      <w:r w:rsidR="008F2D15" w:rsidRPr="00530562">
        <w:rPr>
          <w:color w:val="auto"/>
        </w:rPr>
        <w:fldChar w:fldCharType="separate"/>
      </w:r>
      <w:r w:rsidR="008F2D15" w:rsidRPr="00530562">
        <w:rPr>
          <w:color w:val="auto"/>
        </w:rPr>
        <w:t>[</w:t>
      </w:r>
      <w:r w:rsidR="0024181D" w:rsidRPr="00530562">
        <w:rPr>
          <w:color w:val="auto"/>
        </w:rPr>
        <w:t>82</w:t>
      </w:r>
      <w:r w:rsidR="008F2D15" w:rsidRPr="00530562">
        <w:rPr>
          <w:color w:val="auto"/>
        </w:rPr>
        <w:t>]</w:t>
      </w:r>
      <w:r w:rsidR="008F2D15" w:rsidRPr="00530562">
        <w:rPr>
          <w:color w:val="auto"/>
        </w:rPr>
        <w:fldChar w:fldCharType="end"/>
      </w:r>
      <w:r w:rsidR="003E1D28" w:rsidRPr="00530562">
        <w:rPr>
          <w:color w:val="auto"/>
          <w:lang w:val="vi-VN"/>
        </w:rPr>
        <w:t xml:space="preserve">, </w:t>
      </w:r>
      <w:r w:rsidR="003B01D8" w:rsidRPr="00530562">
        <w:rPr>
          <w:color w:val="auto"/>
        </w:rPr>
        <w:t>and dust from surface treatment, cutting</w:t>
      </w:r>
      <w:r w:rsidR="009047EE" w:rsidRPr="00530562">
        <w:rPr>
          <w:color w:val="auto"/>
        </w:rPr>
        <w:t>,</w:t>
      </w:r>
      <w:r w:rsidR="003B01D8" w:rsidRPr="00530562">
        <w:rPr>
          <w:color w:val="auto"/>
        </w:rPr>
        <w:t xml:space="preserve"> and welding </w:t>
      </w:r>
      <w:r w:rsidR="00CC13CE" w:rsidRPr="00530562">
        <w:rPr>
          <w:color w:val="auto"/>
        </w:rPr>
        <w:fldChar w:fldCharType="begin" w:fldLock="1"/>
      </w:r>
      <w:r w:rsidR="005443B8" w:rsidRPr="00530562">
        <w:rPr>
          <w:color w:val="auto"/>
        </w:rPr>
        <w:instrText>ADDIN CSL_CITATION {"citationItems":[{"id":"ITEM-1","itemData":{"DOI":"10.1080/10934529.2016.1253397","ISSN":"1093-4529","author":[{"dropping-particle":"","family":"Halatek","given":"Tadeusz","non-dropping-particle":"","parse-names":false,"suffix":""},{"dropping-particle":"","family":"Stanislawska","given":"Magdalena","non-dropping-particle":"","parse-names":false,"suffix":""},{"dropping-particle":"","family":"Kaminska","given":"Irena","non-dropping-particle":"","parse-names":false,"suffix":""},{"dropping-particle":"","family":"Cieslak","given":"Malgorzata","non-dropping-particle":"","parse-names":false,"suffix":""},{"dropping-particle":"","family":"Swiercz","given":"Radoslaw","non-dropping-particle":"","parse-names":false,"suffix":""},{"dropping-particle":"","family":"Wasowicz","given":"Wojciech","non-dropping-particle":"","parse-names":false,"suffix":""}],"container-title":"Journal of Environmental Science and Health, Part A","id":"ITEM-1","issue":"3","issued":{"date-parts":[["2017","2"]]},"page":"265-273","title":"The time-dependent health and biochemical effects in rats exposed to stainless steel welding dust and its soluble form","type":"article-journal","volume":"52"},"uris":["http://www.mendeley.com/documents/?uuid=046083a6-ebcf-44a1-a86a-1b2f2e3fede8","http://www.mendeley.com/documents/?uuid=6c607612-c33e-414f-ac7b-44bcd4b6cd38","http://www.mendeley.com/documents/?uuid=7b5eeeac-cfaa-4d37-8113-853e0c38fc37"]}],"mendeley":{"formattedCitation":"[54]","plainTextFormattedCitation":"[54]","previouslyFormattedCitation":"[54]"},"properties":{"noteIndex":0},"schema":"https://github.com/citation-style-language/schema/raw/master/csl-citation.json"}</w:instrText>
      </w:r>
      <w:r w:rsidR="00CC13CE" w:rsidRPr="00530562">
        <w:rPr>
          <w:color w:val="auto"/>
        </w:rPr>
        <w:fldChar w:fldCharType="separate"/>
      </w:r>
      <w:r w:rsidR="008F2D15" w:rsidRPr="00530562">
        <w:rPr>
          <w:color w:val="auto"/>
        </w:rPr>
        <w:t>[</w:t>
      </w:r>
      <w:r w:rsidR="0024181D" w:rsidRPr="00530562">
        <w:rPr>
          <w:color w:val="auto"/>
        </w:rPr>
        <w:t>83</w:t>
      </w:r>
      <w:r w:rsidR="008F2D15" w:rsidRPr="00530562">
        <w:rPr>
          <w:color w:val="auto"/>
        </w:rPr>
        <w:t>]</w:t>
      </w:r>
      <w:r w:rsidR="00CC13CE" w:rsidRPr="00530562">
        <w:rPr>
          <w:color w:val="auto"/>
        </w:rPr>
        <w:fldChar w:fldCharType="end"/>
      </w:r>
      <w:r w:rsidR="003B01D8" w:rsidRPr="00530562">
        <w:rPr>
          <w:color w:val="auto"/>
        </w:rPr>
        <w:t xml:space="preserve">. </w:t>
      </w:r>
      <w:r w:rsidR="00B80535" w:rsidRPr="00530562">
        <w:rPr>
          <w:color w:val="auto"/>
        </w:rPr>
        <w:t xml:space="preserve">Due to this reason, Green Shipyards should </w:t>
      </w:r>
      <w:r w:rsidR="003B01D8" w:rsidRPr="00530562">
        <w:rPr>
          <w:color w:val="auto"/>
        </w:rPr>
        <w:t xml:space="preserve">consist of </w:t>
      </w:r>
      <w:r w:rsidR="004402B5" w:rsidRPr="00530562">
        <w:rPr>
          <w:color w:val="auto"/>
        </w:rPr>
        <w:t xml:space="preserve">three core principles with regard to </w:t>
      </w:r>
      <w:r w:rsidR="007F0A65" w:rsidRPr="00530562">
        <w:rPr>
          <w:color w:val="auto"/>
        </w:rPr>
        <w:t xml:space="preserve">the </w:t>
      </w:r>
      <w:r w:rsidR="004402B5" w:rsidRPr="00530562">
        <w:rPr>
          <w:color w:val="auto"/>
        </w:rPr>
        <w:t>energy chain such as</w:t>
      </w:r>
      <w:r w:rsidR="007F0A65" w:rsidRPr="00530562">
        <w:rPr>
          <w:color w:val="auto"/>
        </w:rPr>
        <w:t xml:space="preserve"> </w:t>
      </w:r>
      <w:r w:rsidR="003B01D8" w:rsidRPr="00530562">
        <w:rPr>
          <w:color w:val="auto"/>
        </w:rPr>
        <w:t xml:space="preserve">production, consumption, and conservation. </w:t>
      </w:r>
      <w:r w:rsidR="003E40F1" w:rsidRPr="00530562">
        <w:rPr>
          <w:color w:val="auto"/>
        </w:rPr>
        <w:t>Indeed, t</w:t>
      </w:r>
      <w:r w:rsidR="003B01D8" w:rsidRPr="00530562">
        <w:rPr>
          <w:color w:val="auto"/>
        </w:rPr>
        <w:t xml:space="preserve">he </w:t>
      </w:r>
      <w:r w:rsidR="003E40F1" w:rsidRPr="00530562">
        <w:rPr>
          <w:color w:val="auto"/>
        </w:rPr>
        <w:t xml:space="preserve">key </w:t>
      </w:r>
      <w:r w:rsidR="003B01D8" w:rsidRPr="00530562">
        <w:rPr>
          <w:color w:val="auto"/>
        </w:rPr>
        <w:t>elements</w:t>
      </w:r>
      <w:r w:rsidR="003E40F1" w:rsidRPr="00530562">
        <w:rPr>
          <w:color w:val="auto"/>
        </w:rPr>
        <w:t xml:space="preserve"> and goal</w:t>
      </w:r>
      <w:r w:rsidR="003B01D8" w:rsidRPr="00530562">
        <w:rPr>
          <w:color w:val="auto"/>
        </w:rPr>
        <w:t xml:space="preserve"> of a Green shipyard </w:t>
      </w:r>
      <w:r w:rsidR="003E40F1" w:rsidRPr="00530562">
        <w:rPr>
          <w:color w:val="auto"/>
        </w:rPr>
        <w:t>could be illust</w:t>
      </w:r>
      <w:r w:rsidR="007F0A65" w:rsidRPr="00530562">
        <w:rPr>
          <w:color w:val="auto"/>
        </w:rPr>
        <w:t>rat</w:t>
      </w:r>
      <w:r w:rsidR="003E40F1" w:rsidRPr="00530562">
        <w:rPr>
          <w:color w:val="auto"/>
        </w:rPr>
        <w:t xml:space="preserve">ed in </w:t>
      </w:r>
      <w:r w:rsidR="003E40F1" w:rsidRPr="00530562">
        <w:rPr>
          <w:b/>
          <w:color w:val="auto"/>
        </w:rPr>
        <w:t xml:space="preserve">Fig. </w:t>
      </w:r>
      <w:r w:rsidR="005970F7" w:rsidRPr="00530562">
        <w:rPr>
          <w:b/>
          <w:color w:val="auto"/>
        </w:rPr>
        <w:t>6</w:t>
      </w:r>
      <w:r w:rsidR="003E40F1" w:rsidRPr="00530562">
        <w:rPr>
          <w:b/>
          <w:color w:val="auto"/>
        </w:rPr>
        <w:t>b</w:t>
      </w:r>
      <w:r w:rsidR="003B01D8" w:rsidRPr="00530562">
        <w:rPr>
          <w:color w:val="auto"/>
        </w:rPr>
        <w:t>:</w:t>
      </w:r>
    </w:p>
    <w:p w14:paraId="5A2480E4" w14:textId="7CAA329F" w:rsidR="001510CE" w:rsidRPr="00530562" w:rsidRDefault="001510CE" w:rsidP="00663962">
      <w:pPr>
        <w:spacing w:line="360" w:lineRule="auto"/>
        <w:jc w:val="both"/>
        <w:rPr>
          <w:color w:val="auto"/>
        </w:rPr>
      </w:pPr>
      <w:r w:rsidRPr="00530562">
        <w:rPr>
          <w:color w:val="auto"/>
          <w:lang w:val="en-GB" w:eastAsia="en-GB"/>
        </w:rPr>
        <w:lastRenderedPageBreak/>
        <w:drawing>
          <wp:inline distT="0" distB="0" distL="0" distR="0" wp14:anchorId="1609CA38" wp14:editId="0854ADEA">
            <wp:extent cx="6304915" cy="7713553"/>
            <wp:effectExtent l="0" t="0" r="635" b="1905"/>
            <wp:docPr id="2" name="Picture 2" descr="C:\Users\ADMIN1\Documents\Zalo Received Files\3R-3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1\Documents\Zalo Received Files\3R-3E.ti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337415" cy="7753314"/>
                    </a:xfrm>
                    <a:prstGeom prst="rect">
                      <a:avLst/>
                    </a:prstGeom>
                    <a:noFill/>
                    <a:ln>
                      <a:noFill/>
                    </a:ln>
                  </pic:spPr>
                </pic:pic>
              </a:graphicData>
            </a:graphic>
          </wp:inline>
        </w:drawing>
      </w:r>
    </w:p>
    <w:p w14:paraId="37C91CEB" w14:textId="43E7212E" w:rsidR="001510CE" w:rsidRPr="00530562" w:rsidRDefault="001510CE" w:rsidP="00663962">
      <w:pPr>
        <w:pStyle w:val="Caption"/>
        <w:jc w:val="both"/>
        <w:rPr>
          <w:color w:val="auto"/>
        </w:rPr>
      </w:pPr>
      <w:r w:rsidRPr="00530562">
        <w:rPr>
          <w:color w:val="auto"/>
        </w:rPr>
        <w:t xml:space="preserve">Fig.  </w:t>
      </w:r>
      <w:r w:rsidR="005970F7" w:rsidRPr="00530562">
        <w:rPr>
          <w:color w:val="auto"/>
        </w:rPr>
        <w:t>6</w:t>
      </w:r>
      <w:r w:rsidRPr="00530562">
        <w:rPr>
          <w:color w:val="auto"/>
        </w:rPr>
        <w:t>. (a) - 3R and (b) - 3E criteria for clean and green shipyard</w:t>
      </w:r>
    </w:p>
    <w:p w14:paraId="28E4A843" w14:textId="6D1CAB25" w:rsidR="007D28F7" w:rsidRPr="00530562" w:rsidRDefault="00C96941" w:rsidP="00AA1461">
      <w:pPr>
        <w:spacing w:line="360" w:lineRule="auto"/>
        <w:jc w:val="both"/>
        <w:rPr>
          <w:color w:val="auto"/>
        </w:rPr>
      </w:pPr>
      <w:r w:rsidRPr="00530562">
        <w:rPr>
          <w:color w:val="auto"/>
        </w:rPr>
        <w:lastRenderedPageBreak/>
        <w:t xml:space="preserve">Obviously, the 3E approach (so-called Trias Energetica </w:t>
      </w:r>
      <w:r w:rsidRPr="00530562">
        <w:rPr>
          <w:color w:val="auto"/>
        </w:rPr>
        <w:fldChar w:fldCharType="begin" w:fldLock="1"/>
      </w:r>
      <w:r w:rsidRPr="00530562">
        <w:rPr>
          <w:color w:val="auto"/>
        </w:rPr>
        <w:instrText>ADDIN CSL_CITATION {"citationItems":[{"id":"ITEM-1","itemData":{"DOI":"10.1057/jba.2009.36","ISSN":"1744-9545","author":[{"dropping-particle":"","family":"Entrop","given":"A G","non-dropping-particle":"","parse-names":false,"suffix":""},{"dropping-particle":"","family":"Brouwers","given":"H J H","non-dropping-particle":"","parse-names":false,"suffix":""}],"container-title":"Journal of Building Appraisal","id":"ITEM-1","issue":"4","issued":{"date-parts":[["2010","3"]]},"page":"293-310","title":"Assessing the sustainability of buildings using a framework of triad approaches","type":"article-journal","volume":"5"},"uris":["http://www.mendeley.com/documents/?uuid=d1bb6fe7-b6bc-4292-8035-a556a3cdc755","http://www.mendeley.com/documents/?uuid=4d13d4ba-e512-4678-a961-3f46b1426a87","http://www.mendeley.com/documents/?uuid=592e9e0c-e599-49e6-b746-9df73fe2612c"]}],"mendeley":{"formattedCitation":"[55]","plainTextFormattedCitation":"[55]","previouslyFormattedCitation":"[55]"},"properties":{"noteIndex":0},"schema":"https://github.com/citation-style-language/schema/raw/master/csl-citation.json"}</w:instrText>
      </w:r>
      <w:r w:rsidRPr="00530562">
        <w:rPr>
          <w:color w:val="auto"/>
        </w:rPr>
        <w:fldChar w:fldCharType="separate"/>
      </w:r>
      <w:r w:rsidRPr="00530562">
        <w:rPr>
          <w:color w:val="auto"/>
        </w:rPr>
        <w:t>[</w:t>
      </w:r>
      <w:r w:rsidR="0024181D" w:rsidRPr="00530562">
        <w:rPr>
          <w:color w:val="auto"/>
        </w:rPr>
        <w:t>84</w:t>
      </w:r>
      <w:r w:rsidRPr="00530562">
        <w:rPr>
          <w:color w:val="auto"/>
        </w:rPr>
        <w:t>]</w:t>
      </w:r>
      <w:r w:rsidRPr="00530562">
        <w:rPr>
          <w:color w:val="auto"/>
        </w:rPr>
        <w:fldChar w:fldCharType="end"/>
      </w:r>
      <w:r w:rsidRPr="00530562">
        <w:rPr>
          <w:color w:val="auto"/>
        </w:rPr>
        <w:t xml:space="preserve">) shown in </w:t>
      </w:r>
      <w:r w:rsidRPr="00530562">
        <w:rPr>
          <w:b/>
          <w:color w:val="auto"/>
        </w:rPr>
        <w:t xml:space="preserve">Fig. </w:t>
      </w:r>
      <w:r w:rsidR="005970F7" w:rsidRPr="00530562">
        <w:rPr>
          <w:b/>
          <w:color w:val="auto"/>
        </w:rPr>
        <w:t>6</w:t>
      </w:r>
      <w:r w:rsidRPr="00530562">
        <w:rPr>
          <w:b/>
          <w:color w:val="auto"/>
        </w:rPr>
        <w:t>b</w:t>
      </w:r>
      <w:r w:rsidRPr="00530562">
        <w:rPr>
          <w:color w:val="auto"/>
        </w:rPr>
        <w:t xml:space="preserve"> not only reduces air emissions but also help</w:t>
      </w:r>
      <w:r w:rsidR="007F0A65" w:rsidRPr="00530562">
        <w:rPr>
          <w:color w:val="auto"/>
        </w:rPr>
        <w:t>s</w:t>
      </w:r>
      <w:r w:rsidRPr="00530562">
        <w:rPr>
          <w:color w:val="auto"/>
        </w:rPr>
        <w:t xml:space="preserve"> to design and implement an </w:t>
      </w:r>
      <w:r w:rsidR="006723FC" w:rsidRPr="00530562">
        <w:rPr>
          <w:color w:val="auto"/>
        </w:rPr>
        <w:t>trans</w:t>
      </w:r>
      <w:r w:rsidRPr="00530562">
        <w:rPr>
          <w:color w:val="auto"/>
        </w:rPr>
        <w:t xml:space="preserve">disciplinary EnMF for promoting socioeconomic criteria towards sustainable development </w:t>
      </w:r>
      <w:r w:rsidR="00665580" w:rsidRPr="00530562">
        <w:rPr>
          <w:color w:val="auto"/>
        </w:rPr>
        <w:fldChar w:fldCharType="begin" w:fldLock="1"/>
      </w:r>
      <w:r w:rsidR="005443B8" w:rsidRPr="00530562">
        <w:rPr>
          <w:color w:val="auto"/>
        </w:rPr>
        <w:instrText>ADDIN CSL_CITATION {"citationItems":[{"id":"ITEM-1","itemData":{"ISBN":"131714368X","author":[{"dropping-particle":"","family":"Oung","given":"Kit","non-dropping-particle":"","parse-names":false,"suffix":""}],"id":"ITEM-1","issued":{"date-parts":[["2016"]]},"publisher":"Routledge","title":"Energy Management in Business: The Manager's Guide to Maximising and Sustaining Energy Reduction","type":"book"},"uris":["http://www.mendeley.com/documents/?uuid=a7fc636e-acca-48df-a873-a27bd62e5950","http://www.mendeley.com/documents/?uuid=af7b76e2-d505-4a44-b074-3723e07efbce","http://www.mendeley.com/documents/?uuid=e2510ada-2588-49a2-8cc4-86b96f4624f1"]}],"mendeley":{"formattedCitation":"[56]","plainTextFormattedCitation":"[56]","previouslyFormattedCitation":"[56]"},"properties":{"noteIndex":0},"schema":"https://github.com/citation-style-language/schema/raw/master/csl-citation.json"}</w:instrText>
      </w:r>
      <w:r w:rsidR="00665580" w:rsidRPr="00530562">
        <w:rPr>
          <w:color w:val="auto"/>
        </w:rPr>
        <w:fldChar w:fldCharType="separate"/>
      </w:r>
      <w:r w:rsidR="008F2D15" w:rsidRPr="00530562">
        <w:rPr>
          <w:color w:val="auto"/>
        </w:rPr>
        <w:t>[</w:t>
      </w:r>
      <w:r w:rsidR="0024181D" w:rsidRPr="00530562">
        <w:rPr>
          <w:color w:val="auto"/>
        </w:rPr>
        <w:t>85</w:t>
      </w:r>
      <w:r w:rsidR="008F2D15" w:rsidRPr="00530562">
        <w:rPr>
          <w:color w:val="auto"/>
        </w:rPr>
        <w:t>]</w:t>
      </w:r>
      <w:r w:rsidR="00665580" w:rsidRPr="00530562">
        <w:rPr>
          <w:color w:val="auto"/>
        </w:rPr>
        <w:fldChar w:fldCharType="end"/>
      </w:r>
      <w:r w:rsidR="003B01D8" w:rsidRPr="00530562">
        <w:rPr>
          <w:color w:val="auto"/>
        </w:rPr>
        <w:t xml:space="preserve">. </w:t>
      </w:r>
      <w:r w:rsidRPr="00530562">
        <w:rPr>
          <w:color w:val="auto"/>
        </w:rPr>
        <w:t xml:space="preserve">To achieve such Green shipyard strategies, energy sources must be used </w:t>
      </w:r>
      <w:r w:rsidR="007F0A65" w:rsidRPr="00530562">
        <w:rPr>
          <w:color w:val="auto"/>
        </w:rPr>
        <w:t>the most efficiently and sustainabl</w:t>
      </w:r>
      <w:r w:rsidRPr="00530562">
        <w:rPr>
          <w:color w:val="auto"/>
        </w:rPr>
        <w:t>y to minimize pollutant emissions as well as improve the air quality through the nearly zero-emission/zero-emission pathway</w:t>
      </w:r>
      <w:r w:rsidR="003B01D8" w:rsidRPr="00530562">
        <w:rPr>
          <w:color w:val="auto"/>
        </w:rPr>
        <w:t xml:space="preserve">. </w:t>
      </w:r>
      <w:r w:rsidR="009D48F9" w:rsidRPr="00530562">
        <w:rPr>
          <w:color w:val="auto"/>
        </w:rPr>
        <w:t xml:space="preserve">Based on </w:t>
      </w:r>
      <w:r w:rsidR="007F0A65" w:rsidRPr="00530562">
        <w:rPr>
          <w:color w:val="auto"/>
        </w:rPr>
        <w:t xml:space="preserve">the </w:t>
      </w:r>
      <w:r w:rsidR="009D48F9" w:rsidRPr="00530562">
        <w:rPr>
          <w:color w:val="auto"/>
        </w:rPr>
        <w:t>3E criterion, the definition of Green Shipyard could be indicated that</w:t>
      </w:r>
      <w:r w:rsidR="003E1D28" w:rsidRPr="00530562">
        <w:rPr>
          <w:color w:val="auto"/>
          <w:lang w:val="vi-VN"/>
        </w:rPr>
        <w:t xml:space="preserve"> “</w:t>
      </w:r>
      <w:r w:rsidR="00903239" w:rsidRPr="00530562">
        <w:rPr>
          <w:i/>
          <w:color w:val="auto"/>
          <w:lang w:val="vi-VN"/>
        </w:rPr>
        <w:t>A</w:t>
      </w:r>
      <w:r w:rsidR="003B01D8" w:rsidRPr="00530562">
        <w:rPr>
          <w:i/>
          <w:color w:val="auto"/>
        </w:rPr>
        <w:t xml:space="preserve"> shipyard is considered absolute Green when any production and supporting processes in manufacturing</w:t>
      </w:r>
      <w:r w:rsidR="00867CC6" w:rsidRPr="00530562">
        <w:rPr>
          <w:i/>
          <w:color w:val="auto"/>
        </w:rPr>
        <w:t xml:space="preserve"> </w:t>
      </w:r>
      <w:r w:rsidR="003B01D8" w:rsidRPr="00530562">
        <w:rPr>
          <w:i/>
          <w:color w:val="auto"/>
        </w:rPr>
        <w:t>a ship have zero air emissions</w:t>
      </w:r>
      <w:r w:rsidR="003E1D28" w:rsidRPr="00530562">
        <w:rPr>
          <w:color w:val="auto"/>
          <w:lang w:val="vi-VN"/>
        </w:rPr>
        <w:t>”</w:t>
      </w:r>
      <w:r w:rsidR="003B01D8" w:rsidRPr="00530562">
        <w:rPr>
          <w:color w:val="auto"/>
        </w:rPr>
        <w:t>.</w:t>
      </w:r>
      <w:r w:rsidR="00CF2C91" w:rsidRPr="00530562">
        <w:rPr>
          <w:color w:val="auto"/>
        </w:rPr>
        <w:t xml:space="preserve">  </w:t>
      </w:r>
      <w:r w:rsidR="006A6748" w:rsidRPr="00530562">
        <w:rPr>
          <w:color w:val="auto"/>
        </w:rPr>
        <w:t>To</w:t>
      </w:r>
      <w:r w:rsidR="00CF2C91" w:rsidRPr="00530562">
        <w:rPr>
          <w:color w:val="auto"/>
        </w:rPr>
        <w:t xml:space="preserve"> achieve a green shipyard, the yard's DMS must design, develop and implement </w:t>
      </w:r>
      <w:r w:rsidR="006A6748" w:rsidRPr="00530562">
        <w:rPr>
          <w:color w:val="auto"/>
        </w:rPr>
        <w:t xml:space="preserve">a holistic energy management framework that includes measures and tools </w:t>
      </w:r>
      <w:r w:rsidR="00CF2C91" w:rsidRPr="00530562">
        <w:rPr>
          <w:color w:val="auto"/>
        </w:rPr>
        <w:t xml:space="preserve">such as energy </w:t>
      </w:r>
      <w:r w:rsidR="001407F3" w:rsidRPr="00530562">
        <w:rPr>
          <w:color w:val="auto"/>
        </w:rPr>
        <w:t>production</w:t>
      </w:r>
      <w:r w:rsidR="00CF2C91" w:rsidRPr="00530562">
        <w:rPr>
          <w:color w:val="auto"/>
        </w:rPr>
        <w:t xml:space="preserve"> </w:t>
      </w:r>
      <w:r w:rsidR="00885B68" w:rsidRPr="00530562">
        <w:rPr>
          <w:color w:val="auto"/>
        </w:rPr>
        <w:t>[</w:t>
      </w:r>
      <w:r w:rsidR="0024181D" w:rsidRPr="00530562">
        <w:rPr>
          <w:color w:val="auto"/>
        </w:rPr>
        <w:t>86]</w:t>
      </w:r>
      <w:r w:rsidR="00CF2C91" w:rsidRPr="00530562">
        <w:rPr>
          <w:color w:val="auto"/>
        </w:rPr>
        <w:t xml:space="preserve">, </w:t>
      </w:r>
      <w:r w:rsidR="00E06B31" w:rsidRPr="00530562">
        <w:rPr>
          <w:color w:val="auto"/>
        </w:rPr>
        <w:t>e</w:t>
      </w:r>
      <w:r w:rsidR="00CF2C91" w:rsidRPr="00530562">
        <w:rPr>
          <w:color w:val="auto"/>
        </w:rPr>
        <w:t xml:space="preserve">nergy performance and audit </w:t>
      </w:r>
      <w:r w:rsidR="00885B68" w:rsidRPr="00530562">
        <w:rPr>
          <w:color w:val="auto"/>
        </w:rPr>
        <w:t>[</w:t>
      </w:r>
      <w:r w:rsidR="0024181D" w:rsidRPr="00530562">
        <w:rPr>
          <w:color w:val="auto"/>
        </w:rPr>
        <w:t>87]</w:t>
      </w:r>
      <w:r w:rsidR="00CF2C91" w:rsidRPr="00530562">
        <w:rPr>
          <w:color w:val="auto"/>
        </w:rPr>
        <w:t xml:space="preserve">, </w:t>
      </w:r>
      <w:r w:rsidR="00E06B31" w:rsidRPr="00530562">
        <w:rPr>
          <w:color w:val="auto"/>
        </w:rPr>
        <w:t>e</w:t>
      </w:r>
      <w:r w:rsidR="00CF2C91" w:rsidRPr="00530562">
        <w:rPr>
          <w:color w:val="auto"/>
        </w:rPr>
        <w:t xml:space="preserve">nergy conservation </w:t>
      </w:r>
      <w:r w:rsidR="00885B68" w:rsidRPr="00530562">
        <w:rPr>
          <w:color w:val="auto"/>
        </w:rPr>
        <w:t>[</w:t>
      </w:r>
      <w:r w:rsidR="0024181D" w:rsidRPr="00530562">
        <w:rPr>
          <w:color w:val="auto"/>
        </w:rPr>
        <w:t>88]</w:t>
      </w:r>
      <w:r w:rsidR="00AA1461" w:rsidRPr="00530562">
        <w:rPr>
          <w:color w:val="auto"/>
        </w:rPr>
        <w:t xml:space="preserve">, </w:t>
      </w:r>
      <w:r w:rsidR="00E06B31" w:rsidRPr="00530562">
        <w:rPr>
          <w:color w:val="auto"/>
        </w:rPr>
        <w:t>e</w:t>
      </w:r>
      <w:r w:rsidR="00AA1461" w:rsidRPr="00530562">
        <w:rPr>
          <w:color w:val="auto"/>
        </w:rPr>
        <w:t xml:space="preserve">nergy monitoring system </w:t>
      </w:r>
      <w:r w:rsidR="00885B68" w:rsidRPr="00530562">
        <w:rPr>
          <w:color w:val="auto"/>
        </w:rPr>
        <w:t>[</w:t>
      </w:r>
      <w:r w:rsidR="0024181D" w:rsidRPr="00530562">
        <w:rPr>
          <w:color w:val="auto"/>
        </w:rPr>
        <w:t>89]</w:t>
      </w:r>
      <w:r w:rsidR="00CF2C91" w:rsidRPr="00530562">
        <w:rPr>
          <w:color w:val="auto"/>
        </w:rPr>
        <w:t xml:space="preserve">, </w:t>
      </w:r>
      <w:r w:rsidR="00E06B31" w:rsidRPr="00530562">
        <w:rPr>
          <w:color w:val="auto"/>
        </w:rPr>
        <w:t>a</w:t>
      </w:r>
      <w:r w:rsidR="00CF2C91" w:rsidRPr="00530562">
        <w:rPr>
          <w:color w:val="auto"/>
        </w:rPr>
        <w:t xml:space="preserve">ir pollution monitoring system </w:t>
      </w:r>
      <w:r w:rsidR="00885B68" w:rsidRPr="00530562">
        <w:rPr>
          <w:color w:val="auto"/>
        </w:rPr>
        <w:t>[</w:t>
      </w:r>
      <w:r w:rsidR="0024181D" w:rsidRPr="00530562">
        <w:rPr>
          <w:color w:val="auto"/>
        </w:rPr>
        <w:t>90]</w:t>
      </w:r>
      <w:r w:rsidR="00CF2C91" w:rsidRPr="00530562">
        <w:rPr>
          <w:color w:val="auto"/>
        </w:rPr>
        <w:t xml:space="preserve">, </w:t>
      </w:r>
      <w:r w:rsidR="00E06B31" w:rsidRPr="00530562">
        <w:rPr>
          <w:color w:val="auto"/>
        </w:rPr>
        <w:t>a</w:t>
      </w:r>
      <w:r w:rsidR="00CF2C91" w:rsidRPr="00530562">
        <w:rPr>
          <w:color w:val="auto"/>
        </w:rPr>
        <w:t xml:space="preserve">lternative clean fuel </w:t>
      </w:r>
      <w:r w:rsidR="00885B68" w:rsidRPr="00530562">
        <w:rPr>
          <w:color w:val="auto"/>
        </w:rPr>
        <w:t>[</w:t>
      </w:r>
      <w:r w:rsidR="0024181D" w:rsidRPr="00530562">
        <w:rPr>
          <w:color w:val="auto"/>
        </w:rPr>
        <w:t>91]</w:t>
      </w:r>
      <w:r w:rsidR="00CF2C91" w:rsidRPr="00530562">
        <w:rPr>
          <w:color w:val="auto"/>
        </w:rPr>
        <w:t>,</w:t>
      </w:r>
      <w:r w:rsidR="00E06B31" w:rsidRPr="00530562">
        <w:rPr>
          <w:color w:val="auto"/>
        </w:rPr>
        <w:t xml:space="preserve"> s</w:t>
      </w:r>
      <w:r w:rsidR="00CF2C91" w:rsidRPr="00530562">
        <w:rPr>
          <w:color w:val="auto"/>
        </w:rPr>
        <w:t xml:space="preserve">mart micro grid </w:t>
      </w:r>
      <w:r w:rsidR="0024181D" w:rsidRPr="00530562">
        <w:rPr>
          <w:color w:val="auto"/>
        </w:rPr>
        <w:t>[92]</w:t>
      </w:r>
      <w:r w:rsidR="00CF2C91" w:rsidRPr="00530562">
        <w:rPr>
          <w:color w:val="auto"/>
        </w:rPr>
        <w:t>.</w:t>
      </w:r>
      <w:r w:rsidR="00AA1461" w:rsidRPr="00530562">
        <w:rPr>
          <w:color w:val="auto"/>
        </w:rPr>
        <w:t xml:space="preserve"> </w:t>
      </w:r>
      <w:r w:rsidR="009D48F9" w:rsidRPr="00530562">
        <w:rPr>
          <w:color w:val="auto"/>
        </w:rPr>
        <w:t>In general,</w:t>
      </w:r>
      <w:r w:rsidR="00462EE9" w:rsidRPr="00530562">
        <w:rPr>
          <w:color w:val="auto"/>
        </w:rPr>
        <w:t xml:space="preserve"> the critical nature and elements, and the definition of </w:t>
      </w:r>
      <w:r w:rsidR="007F0A65" w:rsidRPr="00530562">
        <w:rPr>
          <w:color w:val="auto"/>
        </w:rPr>
        <w:t>a Clean and G</w:t>
      </w:r>
      <w:r w:rsidR="00462EE9" w:rsidRPr="00530562">
        <w:rPr>
          <w:color w:val="auto"/>
        </w:rPr>
        <w:t xml:space="preserve">reen shipyard could be summarized in Table </w:t>
      </w:r>
      <w:r w:rsidR="00C362D2" w:rsidRPr="00530562">
        <w:rPr>
          <w:color w:val="auto"/>
        </w:rPr>
        <w:t>3</w:t>
      </w:r>
      <w:r w:rsidR="00462EE9" w:rsidRPr="00530562">
        <w:rPr>
          <w:color w:val="auto"/>
        </w:rPr>
        <w:t xml:space="preserve">. </w:t>
      </w:r>
    </w:p>
    <w:p w14:paraId="2312142D" w14:textId="77777777" w:rsidR="009D48F9" w:rsidRPr="00530562" w:rsidRDefault="009D48F9" w:rsidP="00663962">
      <w:pPr>
        <w:spacing w:line="360" w:lineRule="auto"/>
        <w:jc w:val="both"/>
        <w:rPr>
          <w:color w:val="auto"/>
        </w:rPr>
        <w:sectPr w:rsidR="009D48F9" w:rsidRPr="00530562" w:rsidSect="00487300">
          <w:pgSz w:w="12240" w:h="15840"/>
          <w:pgMar w:top="1418" w:right="1418" w:bottom="1418" w:left="1418" w:header="720" w:footer="283" w:gutter="0"/>
          <w:lnNumType w:countBy="1" w:restart="continuous"/>
          <w:pgNumType w:start="20"/>
          <w:cols w:space="720"/>
          <w:docGrid w:linePitch="326"/>
        </w:sectPr>
      </w:pPr>
    </w:p>
    <w:p w14:paraId="60FDF2F6" w14:textId="7323C4FB" w:rsidR="00903239" w:rsidRPr="00530562" w:rsidRDefault="00903239" w:rsidP="00663962">
      <w:pPr>
        <w:pStyle w:val="Caption"/>
        <w:jc w:val="both"/>
        <w:rPr>
          <w:color w:val="auto"/>
        </w:rPr>
      </w:pPr>
      <w:r w:rsidRPr="00530562">
        <w:rPr>
          <w:color w:val="auto"/>
        </w:rPr>
        <w:lastRenderedPageBreak/>
        <w:t xml:space="preserve">Table </w:t>
      </w:r>
      <w:r w:rsidR="00C362D2" w:rsidRPr="00530562">
        <w:rPr>
          <w:color w:val="auto"/>
        </w:rPr>
        <w:t>3</w:t>
      </w:r>
      <w:r w:rsidRPr="00530562">
        <w:rPr>
          <w:color w:val="auto"/>
          <w:lang w:val="vi-VN"/>
        </w:rPr>
        <w:t xml:space="preserve">. </w:t>
      </w:r>
      <w:r w:rsidR="009D48F9" w:rsidRPr="00530562">
        <w:rPr>
          <w:color w:val="auto"/>
        </w:rPr>
        <w:t>The critical nature and elements of shipyard based on clean, green</w:t>
      </w:r>
      <w:r w:rsidR="007F0A65" w:rsidRPr="00530562">
        <w:rPr>
          <w:color w:val="auto"/>
        </w:rPr>
        <w:t>,</w:t>
      </w:r>
      <w:r w:rsidR="009D48F9" w:rsidRPr="00530562">
        <w:rPr>
          <w:color w:val="auto"/>
        </w:rPr>
        <w:t xml:space="preserve"> and environmentally sustainable criteria</w:t>
      </w:r>
    </w:p>
    <w:tbl>
      <w:tblPr>
        <w:tblStyle w:val="TableGrid"/>
        <w:tblW w:w="14766" w:type="dxa"/>
        <w:jc w:val="center"/>
        <w:tblLook w:val="04A0" w:firstRow="1" w:lastRow="0" w:firstColumn="1" w:lastColumn="0" w:noHBand="0" w:noVBand="1"/>
      </w:tblPr>
      <w:tblGrid>
        <w:gridCol w:w="1829"/>
        <w:gridCol w:w="1484"/>
        <w:gridCol w:w="2409"/>
        <w:gridCol w:w="2410"/>
        <w:gridCol w:w="2410"/>
        <w:gridCol w:w="4224"/>
      </w:tblGrid>
      <w:tr w:rsidR="00530562" w:rsidRPr="00530562" w14:paraId="63E28501" w14:textId="77777777" w:rsidTr="00903239">
        <w:trPr>
          <w:jc w:val="center"/>
        </w:trPr>
        <w:tc>
          <w:tcPr>
            <w:tcW w:w="1829" w:type="dxa"/>
          </w:tcPr>
          <w:p w14:paraId="5AF61E9E" w14:textId="24889006" w:rsidR="00903239" w:rsidRPr="00530562" w:rsidRDefault="00903239" w:rsidP="00663962">
            <w:pPr>
              <w:spacing w:line="360" w:lineRule="auto"/>
              <w:jc w:val="both"/>
              <w:rPr>
                <w:color w:val="auto"/>
                <w:lang w:val="vi-VN"/>
              </w:rPr>
            </w:pPr>
            <w:r w:rsidRPr="00530562">
              <w:rPr>
                <w:color w:val="auto"/>
              </w:rPr>
              <w:t>Shipyard’s Concept</w:t>
            </w:r>
          </w:p>
        </w:tc>
        <w:tc>
          <w:tcPr>
            <w:tcW w:w="1484" w:type="dxa"/>
          </w:tcPr>
          <w:p w14:paraId="2F017807" w14:textId="1AB4D2F6" w:rsidR="00903239" w:rsidRPr="00530562" w:rsidRDefault="00903239" w:rsidP="00663962">
            <w:pPr>
              <w:spacing w:line="360" w:lineRule="auto"/>
              <w:jc w:val="both"/>
              <w:rPr>
                <w:color w:val="auto"/>
                <w:lang w:val="vi-VN"/>
              </w:rPr>
            </w:pPr>
            <w:r w:rsidRPr="00530562">
              <w:rPr>
                <w:color w:val="auto"/>
              </w:rPr>
              <w:t>Inputs</w:t>
            </w:r>
          </w:p>
        </w:tc>
        <w:tc>
          <w:tcPr>
            <w:tcW w:w="2409" w:type="dxa"/>
          </w:tcPr>
          <w:p w14:paraId="66667C35" w14:textId="6A632981" w:rsidR="00903239" w:rsidRPr="00530562" w:rsidRDefault="00903239" w:rsidP="00663962">
            <w:pPr>
              <w:spacing w:line="360" w:lineRule="auto"/>
              <w:jc w:val="both"/>
              <w:rPr>
                <w:color w:val="auto"/>
                <w:lang w:val="vi-VN"/>
              </w:rPr>
            </w:pPr>
            <w:r w:rsidRPr="00530562">
              <w:rPr>
                <w:color w:val="auto"/>
              </w:rPr>
              <w:t>Critical Elements</w:t>
            </w:r>
          </w:p>
        </w:tc>
        <w:tc>
          <w:tcPr>
            <w:tcW w:w="2410" w:type="dxa"/>
          </w:tcPr>
          <w:p w14:paraId="04B7EB07" w14:textId="793C2C93" w:rsidR="00903239" w:rsidRPr="00530562" w:rsidRDefault="00903239" w:rsidP="00663962">
            <w:pPr>
              <w:spacing w:line="360" w:lineRule="auto"/>
              <w:jc w:val="both"/>
              <w:rPr>
                <w:color w:val="auto"/>
                <w:lang w:val="vi-VN"/>
              </w:rPr>
            </w:pPr>
            <w:r w:rsidRPr="00530562">
              <w:rPr>
                <w:color w:val="auto"/>
              </w:rPr>
              <w:t>Type of Processes</w:t>
            </w:r>
          </w:p>
        </w:tc>
        <w:tc>
          <w:tcPr>
            <w:tcW w:w="2410" w:type="dxa"/>
          </w:tcPr>
          <w:p w14:paraId="1EC022FE" w14:textId="14870721" w:rsidR="00903239" w:rsidRPr="00530562" w:rsidRDefault="00903239" w:rsidP="00663962">
            <w:pPr>
              <w:spacing w:line="360" w:lineRule="auto"/>
              <w:jc w:val="both"/>
              <w:rPr>
                <w:color w:val="auto"/>
                <w:lang w:val="vi-VN"/>
              </w:rPr>
            </w:pPr>
            <w:r w:rsidRPr="00530562">
              <w:rPr>
                <w:color w:val="auto"/>
              </w:rPr>
              <w:t>Expected Results</w:t>
            </w:r>
          </w:p>
        </w:tc>
        <w:tc>
          <w:tcPr>
            <w:tcW w:w="4224" w:type="dxa"/>
          </w:tcPr>
          <w:p w14:paraId="4C0B2DA2" w14:textId="1B293D0E" w:rsidR="00903239" w:rsidRPr="00530562" w:rsidRDefault="00903239" w:rsidP="00663962">
            <w:pPr>
              <w:spacing w:line="360" w:lineRule="auto"/>
              <w:jc w:val="both"/>
              <w:rPr>
                <w:color w:val="auto"/>
                <w:lang w:val="vi-VN"/>
              </w:rPr>
            </w:pPr>
            <w:r w:rsidRPr="00530562">
              <w:rPr>
                <w:color w:val="auto"/>
              </w:rPr>
              <w:t>Definition</w:t>
            </w:r>
          </w:p>
        </w:tc>
      </w:tr>
      <w:tr w:rsidR="00530562" w:rsidRPr="00530562" w14:paraId="66D0C750" w14:textId="77777777" w:rsidTr="00903239">
        <w:trPr>
          <w:jc w:val="center"/>
        </w:trPr>
        <w:tc>
          <w:tcPr>
            <w:tcW w:w="1829" w:type="dxa"/>
            <w:vAlign w:val="center"/>
          </w:tcPr>
          <w:p w14:paraId="04155973" w14:textId="1818012E" w:rsidR="0001044D" w:rsidRPr="00530562" w:rsidRDefault="0001044D" w:rsidP="00663962">
            <w:pPr>
              <w:spacing w:line="360" w:lineRule="auto"/>
              <w:jc w:val="both"/>
              <w:rPr>
                <w:color w:val="auto"/>
                <w:lang w:val="vi-VN"/>
              </w:rPr>
            </w:pPr>
            <w:r w:rsidRPr="00530562">
              <w:rPr>
                <w:color w:val="auto"/>
              </w:rPr>
              <w:t>Clean Shipyard</w:t>
            </w:r>
          </w:p>
        </w:tc>
        <w:tc>
          <w:tcPr>
            <w:tcW w:w="1484" w:type="dxa"/>
            <w:vAlign w:val="center"/>
          </w:tcPr>
          <w:p w14:paraId="42153B56" w14:textId="6BF1F2F0" w:rsidR="0001044D" w:rsidRPr="00530562" w:rsidRDefault="0001044D" w:rsidP="00663962">
            <w:pPr>
              <w:spacing w:line="360" w:lineRule="auto"/>
              <w:jc w:val="both"/>
              <w:rPr>
                <w:color w:val="auto"/>
                <w:lang w:val="vi-VN"/>
              </w:rPr>
            </w:pPr>
            <w:r w:rsidRPr="00530562">
              <w:rPr>
                <w:color w:val="auto"/>
              </w:rPr>
              <w:t>Material</w:t>
            </w:r>
          </w:p>
        </w:tc>
        <w:tc>
          <w:tcPr>
            <w:tcW w:w="2409" w:type="dxa"/>
            <w:vAlign w:val="center"/>
          </w:tcPr>
          <w:p w14:paraId="3C01C7FD" w14:textId="373F4C55" w:rsidR="0001044D" w:rsidRPr="00530562" w:rsidRDefault="0001044D" w:rsidP="00663962">
            <w:pPr>
              <w:spacing w:line="360" w:lineRule="auto"/>
              <w:jc w:val="both"/>
              <w:rPr>
                <w:color w:val="auto"/>
              </w:rPr>
            </w:pPr>
            <w:r w:rsidRPr="00530562">
              <w:rPr>
                <w:color w:val="auto"/>
              </w:rPr>
              <w:t>-Recyclab</w:t>
            </w:r>
            <w:r w:rsidR="007F0A65" w:rsidRPr="00530562">
              <w:rPr>
                <w:color w:val="auto"/>
              </w:rPr>
              <w:t>i</w:t>
            </w:r>
            <w:r w:rsidRPr="00530562">
              <w:rPr>
                <w:color w:val="auto"/>
              </w:rPr>
              <w:t>lity of materials</w:t>
            </w:r>
          </w:p>
          <w:p w14:paraId="2B6216D8" w14:textId="7CC23FF0" w:rsidR="0001044D" w:rsidRPr="00530562" w:rsidRDefault="0001044D" w:rsidP="00663962">
            <w:pPr>
              <w:spacing w:line="360" w:lineRule="auto"/>
              <w:jc w:val="both"/>
              <w:rPr>
                <w:color w:val="auto"/>
              </w:rPr>
            </w:pPr>
            <w:r w:rsidRPr="00530562">
              <w:rPr>
                <w:color w:val="auto"/>
              </w:rPr>
              <w:t>-Minimizing the use of materials</w:t>
            </w:r>
          </w:p>
          <w:p w14:paraId="439232AD" w14:textId="126025FC" w:rsidR="0001044D" w:rsidRPr="00530562" w:rsidRDefault="0001044D" w:rsidP="00663962">
            <w:pPr>
              <w:spacing w:line="360" w:lineRule="auto"/>
              <w:jc w:val="both"/>
              <w:rPr>
                <w:color w:val="auto"/>
                <w:lang w:val="vi-VN"/>
              </w:rPr>
            </w:pPr>
            <w:r w:rsidRPr="00530562">
              <w:rPr>
                <w:color w:val="auto"/>
              </w:rPr>
              <w:t>-Reusab</w:t>
            </w:r>
            <w:r w:rsidR="007F0A65" w:rsidRPr="00530562">
              <w:rPr>
                <w:color w:val="auto"/>
              </w:rPr>
              <w:t>i</w:t>
            </w:r>
            <w:r w:rsidRPr="00530562">
              <w:rPr>
                <w:color w:val="auto"/>
              </w:rPr>
              <w:t>lity of materials</w:t>
            </w:r>
          </w:p>
        </w:tc>
        <w:tc>
          <w:tcPr>
            <w:tcW w:w="2410" w:type="dxa"/>
            <w:vMerge w:val="restart"/>
            <w:vAlign w:val="center"/>
          </w:tcPr>
          <w:p w14:paraId="11AA8DD2" w14:textId="77777777" w:rsidR="0001044D" w:rsidRPr="00530562" w:rsidRDefault="0001044D" w:rsidP="00663962">
            <w:pPr>
              <w:spacing w:line="360" w:lineRule="auto"/>
              <w:jc w:val="both"/>
              <w:rPr>
                <w:color w:val="auto"/>
              </w:rPr>
            </w:pPr>
            <w:r w:rsidRPr="00530562">
              <w:rPr>
                <w:color w:val="auto"/>
              </w:rPr>
              <w:t>-Production process</w:t>
            </w:r>
          </w:p>
          <w:p w14:paraId="22489D0C" w14:textId="1F84956B" w:rsidR="0001044D" w:rsidRPr="00530562" w:rsidRDefault="0001044D" w:rsidP="00663962">
            <w:pPr>
              <w:spacing w:line="360" w:lineRule="auto"/>
              <w:jc w:val="both"/>
              <w:rPr>
                <w:color w:val="auto"/>
                <w:lang w:val="vi-VN"/>
              </w:rPr>
            </w:pPr>
            <w:r w:rsidRPr="00530562">
              <w:rPr>
                <w:color w:val="auto"/>
              </w:rPr>
              <w:t>-Support process</w:t>
            </w:r>
          </w:p>
          <w:p w14:paraId="425C52B7" w14:textId="4CE7F38E" w:rsidR="0001044D" w:rsidRPr="00530562" w:rsidRDefault="0001044D" w:rsidP="00663962">
            <w:pPr>
              <w:spacing w:line="360" w:lineRule="auto"/>
              <w:jc w:val="both"/>
              <w:rPr>
                <w:color w:val="auto"/>
                <w:lang w:val="vi-VN"/>
              </w:rPr>
            </w:pPr>
          </w:p>
          <w:p w14:paraId="5AAEE7EB" w14:textId="75DC8488" w:rsidR="0001044D" w:rsidRPr="00530562" w:rsidRDefault="0001044D" w:rsidP="00663962">
            <w:pPr>
              <w:spacing w:line="360" w:lineRule="auto"/>
              <w:jc w:val="both"/>
              <w:rPr>
                <w:color w:val="auto"/>
                <w:lang w:val="vi-VN"/>
              </w:rPr>
            </w:pPr>
          </w:p>
        </w:tc>
        <w:tc>
          <w:tcPr>
            <w:tcW w:w="2410" w:type="dxa"/>
            <w:vAlign w:val="center"/>
          </w:tcPr>
          <w:p w14:paraId="032F552D" w14:textId="0D9DE481" w:rsidR="0001044D" w:rsidRPr="00530562" w:rsidRDefault="0001044D" w:rsidP="00663962">
            <w:pPr>
              <w:spacing w:line="360" w:lineRule="auto"/>
              <w:jc w:val="both"/>
              <w:rPr>
                <w:color w:val="auto"/>
              </w:rPr>
            </w:pPr>
            <w:r w:rsidRPr="00530562">
              <w:rPr>
                <w:color w:val="auto"/>
              </w:rPr>
              <w:t>-Recyclab</w:t>
            </w:r>
            <w:r w:rsidR="007F0A65" w:rsidRPr="00530562">
              <w:rPr>
                <w:color w:val="auto"/>
              </w:rPr>
              <w:t>i</w:t>
            </w:r>
            <w:r w:rsidRPr="00530562">
              <w:rPr>
                <w:color w:val="auto"/>
              </w:rPr>
              <w:t>lity and reusability of waste sources</w:t>
            </w:r>
          </w:p>
          <w:p w14:paraId="49E3408A" w14:textId="77777777" w:rsidR="0001044D" w:rsidRPr="00530562" w:rsidRDefault="0001044D" w:rsidP="00663962">
            <w:pPr>
              <w:spacing w:line="360" w:lineRule="auto"/>
              <w:jc w:val="both"/>
              <w:rPr>
                <w:color w:val="auto"/>
              </w:rPr>
            </w:pPr>
            <w:r w:rsidRPr="00530562">
              <w:rPr>
                <w:color w:val="auto"/>
              </w:rPr>
              <w:t>-Environmental friendly waste</w:t>
            </w:r>
          </w:p>
          <w:p w14:paraId="030410BF" w14:textId="3EAF4E81" w:rsidR="0001044D" w:rsidRPr="00530562" w:rsidRDefault="0001044D" w:rsidP="00663962">
            <w:pPr>
              <w:spacing w:line="360" w:lineRule="auto"/>
              <w:jc w:val="both"/>
              <w:rPr>
                <w:color w:val="auto"/>
                <w:lang w:val="vi-VN"/>
              </w:rPr>
            </w:pPr>
          </w:p>
        </w:tc>
        <w:tc>
          <w:tcPr>
            <w:tcW w:w="4224" w:type="dxa"/>
            <w:vAlign w:val="center"/>
          </w:tcPr>
          <w:p w14:paraId="7CC68538" w14:textId="77777777" w:rsidR="0001044D" w:rsidRPr="00530562" w:rsidRDefault="0001044D" w:rsidP="00663962">
            <w:pPr>
              <w:spacing w:line="360" w:lineRule="auto"/>
              <w:jc w:val="both"/>
              <w:rPr>
                <w:color w:val="auto"/>
              </w:rPr>
            </w:pPr>
            <w:r w:rsidRPr="00530562">
              <w:rPr>
                <w:color w:val="auto"/>
              </w:rPr>
              <w:t>A shipyard is considered Clean when any production and supporting processes in manufacturing a ship have zero environmental impacts.</w:t>
            </w:r>
          </w:p>
          <w:p w14:paraId="4E0311DA" w14:textId="77777777" w:rsidR="0001044D" w:rsidRPr="00530562" w:rsidRDefault="0001044D" w:rsidP="00663962">
            <w:pPr>
              <w:spacing w:line="360" w:lineRule="auto"/>
              <w:jc w:val="both"/>
              <w:rPr>
                <w:color w:val="auto"/>
                <w:lang w:val="vi-VN"/>
              </w:rPr>
            </w:pPr>
          </w:p>
        </w:tc>
      </w:tr>
      <w:tr w:rsidR="00530562" w:rsidRPr="00530562" w14:paraId="765B6EAF" w14:textId="77777777" w:rsidTr="00903239">
        <w:trPr>
          <w:jc w:val="center"/>
        </w:trPr>
        <w:tc>
          <w:tcPr>
            <w:tcW w:w="1829" w:type="dxa"/>
            <w:vAlign w:val="center"/>
          </w:tcPr>
          <w:p w14:paraId="727B4737" w14:textId="66F1B88B" w:rsidR="0001044D" w:rsidRPr="00530562" w:rsidRDefault="0001044D" w:rsidP="00663962">
            <w:pPr>
              <w:spacing w:line="360" w:lineRule="auto"/>
              <w:jc w:val="both"/>
              <w:rPr>
                <w:color w:val="auto"/>
                <w:lang w:val="vi-VN"/>
              </w:rPr>
            </w:pPr>
            <w:r w:rsidRPr="00530562">
              <w:rPr>
                <w:color w:val="auto"/>
              </w:rPr>
              <w:t>Green Shipyard</w:t>
            </w:r>
          </w:p>
        </w:tc>
        <w:tc>
          <w:tcPr>
            <w:tcW w:w="1484" w:type="dxa"/>
            <w:vAlign w:val="center"/>
          </w:tcPr>
          <w:p w14:paraId="7E67EC2F" w14:textId="6241886E" w:rsidR="0001044D" w:rsidRPr="00530562" w:rsidRDefault="0001044D" w:rsidP="00663962">
            <w:pPr>
              <w:spacing w:line="360" w:lineRule="auto"/>
              <w:jc w:val="both"/>
              <w:rPr>
                <w:color w:val="auto"/>
                <w:lang w:val="vi-VN"/>
              </w:rPr>
            </w:pPr>
            <w:r w:rsidRPr="00530562">
              <w:rPr>
                <w:color w:val="auto"/>
              </w:rPr>
              <w:t>Energy</w:t>
            </w:r>
          </w:p>
        </w:tc>
        <w:tc>
          <w:tcPr>
            <w:tcW w:w="2409" w:type="dxa"/>
            <w:vAlign w:val="center"/>
          </w:tcPr>
          <w:p w14:paraId="071BDF4C" w14:textId="58BFE531" w:rsidR="0001044D" w:rsidRPr="00530562" w:rsidRDefault="0001044D" w:rsidP="00663962">
            <w:pPr>
              <w:spacing w:line="360" w:lineRule="auto"/>
              <w:jc w:val="both"/>
              <w:rPr>
                <w:color w:val="auto"/>
              </w:rPr>
            </w:pPr>
            <w:r w:rsidRPr="00530562">
              <w:rPr>
                <w:color w:val="auto"/>
              </w:rPr>
              <w:t>-Promoting the use of renewables</w:t>
            </w:r>
            <w:r w:rsidR="00A45A7E" w:rsidRPr="00530562">
              <w:rPr>
                <w:color w:val="auto"/>
              </w:rPr>
              <w:t xml:space="preserve"> and transition toward clean</w:t>
            </w:r>
            <w:r w:rsidR="00AB6436" w:rsidRPr="00530562">
              <w:rPr>
                <w:color w:val="auto"/>
              </w:rPr>
              <w:t xml:space="preserve"> and green</w:t>
            </w:r>
            <w:r w:rsidR="00A45A7E" w:rsidRPr="00530562">
              <w:rPr>
                <w:color w:val="auto"/>
              </w:rPr>
              <w:t xml:space="preserve"> energies</w:t>
            </w:r>
          </w:p>
          <w:p w14:paraId="53521956" w14:textId="1B9D3F49" w:rsidR="0001044D" w:rsidRPr="00530562" w:rsidRDefault="0001044D" w:rsidP="00663962">
            <w:pPr>
              <w:spacing w:line="360" w:lineRule="auto"/>
              <w:jc w:val="both"/>
              <w:rPr>
                <w:color w:val="auto"/>
              </w:rPr>
            </w:pPr>
            <w:r w:rsidRPr="00530562">
              <w:rPr>
                <w:color w:val="auto"/>
              </w:rPr>
              <w:t>-Minimizing the use of fossil-based energy/fuels</w:t>
            </w:r>
          </w:p>
          <w:p w14:paraId="73DCB3CB" w14:textId="3CBDED42" w:rsidR="0001044D" w:rsidRPr="00530562" w:rsidRDefault="0001044D" w:rsidP="00663962">
            <w:pPr>
              <w:spacing w:line="360" w:lineRule="auto"/>
              <w:jc w:val="both"/>
              <w:rPr>
                <w:color w:val="auto"/>
                <w:lang w:val="vi-VN"/>
              </w:rPr>
            </w:pPr>
            <w:r w:rsidRPr="00530562">
              <w:rPr>
                <w:color w:val="auto"/>
              </w:rPr>
              <w:lastRenderedPageBreak/>
              <w:t xml:space="preserve">-Efficiency in the energy use </w:t>
            </w:r>
          </w:p>
        </w:tc>
        <w:tc>
          <w:tcPr>
            <w:tcW w:w="2410" w:type="dxa"/>
            <w:vMerge/>
            <w:vAlign w:val="center"/>
          </w:tcPr>
          <w:p w14:paraId="74EA6229" w14:textId="25900CD2" w:rsidR="0001044D" w:rsidRPr="00530562" w:rsidRDefault="0001044D" w:rsidP="00663962">
            <w:pPr>
              <w:spacing w:line="360" w:lineRule="auto"/>
              <w:jc w:val="both"/>
              <w:rPr>
                <w:color w:val="auto"/>
                <w:lang w:val="vi-VN"/>
              </w:rPr>
            </w:pPr>
          </w:p>
        </w:tc>
        <w:tc>
          <w:tcPr>
            <w:tcW w:w="2410" w:type="dxa"/>
            <w:vAlign w:val="center"/>
          </w:tcPr>
          <w:p w14:paraId="5EC4C2FE" w14:textId="0B8704C7" w:rsidR="0001044D" w:rsidRPr="00530562" w:rsidRDefault="0001044D" w:rsidP="00663962">
            <w:pPr>
              <w:spacing w:line="360" w:lineRule="auto"/>
              <w:jc w:val="both"/>
              <w:rPr>
                <w:color w:val="auto"/>
                <w:lang w:val="vi-VN"/>
              </w:rPr>
            </w:pPr>
            <w:r w:rsidRPr="00530562">
              <w:rPr>
                <w:color w:val="auto"/>
              </w:rPr>
              <w:t>-Mitigating the pollutant emissions</w:t>
            </w:r>
          </w:p>
        </w:tc>
        <w:tc>
          <w:tcPr>
            <w:tcW w:w="4224" w:type="dxa"/>
            <w:vAlign w:val="center"/>
          </w:tcPr>
          <w:p w14:paraId="4881660D" w14:textId="77777777" w:rsidR="0001044D" w:rsidRPr="00530562" w:rsidRDefault="0001044D" w:rsidP="00663962">
            <w:pPr>
              <w:spacing w:line="360" w:lineRule="auto"/>
              <w:jc w:val="both"/>
              <w:rPr>
                <w:color w:val="auto"/>
              </w:rPr>
            </w:pPr>
            <w:r w:rsidRPr="00530562">
              <w:rPr>
                <w:color w:val="auto"/>
              </w:rPr>
              <w:t>A shipyard is considered Green when any production and supporting processes in manufacturing a ship have zero air emissions.</w:t>
            </w:r>
          </w:p>
          <w:p w14:paraId="3D796D1B" w14:textId="77777777" w:rsidR="0001044D" w:rsidRPr="00530562" w:rsidRDefault="0001044D" w:rsidP="00663962">
            <w:pPr>
              <w:spacing w:line="360" w:lineRule="auto"/>
              <w:jc w:val="both"/>
              <w:rPr>
                <w:color w:val="auto"/>
                <w:lang w:val="vi-VN"/>
              </w:rPr>
            </w:pPr>
          </w:p>
        </w:tc>
      </w:tr>
      <w:tr w:rsidR="00772266" w:rsidRPr="00530562" w14:paraId="08E22D50" w14:textId="77777777" w:rsidTr="00903239">
        <w:trPr>
          <w:jc w:val="center"/>
        </w:trPr>
        <w:tc>
          <w:tcPr>
            <w:tcW w:w="1829" w:type="dxa"/>
            <w:vAlign w:val="center"/>
          </w:tcPr>
          <w:p w14:paraId="2CB23386" w14:textId="2734DDA3" w:rsidR="0001044D" w:rsidRPr="00530562" w:rsidRDefault="0001044D" w:rsidP="00663962">
            <w:pPr>
              <w:spacing w:line="360" w:lineRule="auto"/>
              <w:jc w:val="both"/>
              <w:rPr>
                <w:color w:val="auto"/>
                <w:lang w:val="vi-VN"/>
              </w:rPr>
            </w:pPr>
            <w:r w:rsidRPr="00530562">
              <w:rPr>
                <w:color w:val="auto"/>
              </w:rPr>
              <w:t>Environmentally Sustainable Shipyard</w:t>
            </w:r>
          </w:p>
        </w:tc>
        <w:tc>
          <w:tcPr>
            <w:tcW w:w="1484" w:type="dxa"/>
            <w:vAlign w:val="center"/>
          </w:tcPr>
          <w:p w14:paraId="4B6F7093" w14:textId="322772AF" w:rsidR="0001044D" w:rsidRPr="00530562" w:rsidRDefault="0001044D" w:rsidP="00663962">
            <w:pPr>
              <w:spacing w:line="360" w:lineRule="auto"/>
              <w:jc w:val="both"/>
              <w:rPr>
                <w:color w:val="auto"/>
                <w:lang w:val="vi-VN"/>
              </w:rPr>
            </w:pPr>
            <w:r w:rsidRPr="00530562">
              <w:rPr>
                <w:color w:val="auto"/>
              </w:rPr>
              <w:t>Material and Energy</w:t>
            </w:r>
          </w:p>
        </w:tc>
        <w:tc>
          <w:tcPr>
            <w:tcW w:w="2409" w:type="dxa"/>
            <w:vAlign w:val="center"/>
          </w:tcPr>
          <w:p w14:paraId="2E676D74" w14:textId="7D53E5ED" w:rsidR="0001044D" w:rsidRPr="00530562" w:rsidRDefault="0001044D" w:rsidP="00663962">
            <w:pPr>
              <w:spacing w:line="360" w:lineRule="auto"/>
              <w:jc w:val="both"/>
              <w:rPr>
                <w:color w:val="auto"/>
              </w:rPr>
            </w:pPr>
            <w:r w:rsidRPr="00530562">
              <w:rPr>
                <w:color w:val="auto"/>
              </w:rPr>
              <w:t>-Recyclab</w:t>
            </w:r>
            <w:r w:rsidR="007F0A65" w:rsidRPr="00530562">
              <w:rPr>
                <w:color w:val="auto"/>
              </w:rPr>
              <w:t>i</w:t>
            </w:r>
            <w:r w:rsidRPr="00530562">
              <w:rPr>
                <w:color w:val="auto"/>
              </w:rPr>
              <w:t>lity of materials</w:t>
            </w:r>
          </w:p>
          <w:p w14:paraId="50DED8BA" w14:textId="01817E89" w:rsidR="0001044D" w:rsidRPr="00530562" w:rsidRDefault="0001044D" w:rsidP="00663962">
            <w:pPr>
              <w:spacing w:line="360" w:lineRule="auto"/>
              <w:jc w:val="both"/>
              <w:rPr>
                <w:color w:val="auto"/>
              </w:rPr>
            </w:pPr>
            <w:r w:rsidRPr="00530562">
              <w:rPr>
                <w:color w:val="auto"/>
              </w:rPr>
              <w:t>-Minimizing the use of materials</w:t>
            </w:r>
          </w:p>
          <w:p w14:paraId="102D2C64" w14:textId="16A8B6BA" w:rsidR="0001044D" w:rsidRPr="00530562" w:rsidRDefault="0001044D" w:rsidP="00663962">
            <w:pPr>
              <w:spacing w:line="360" w:lineRule="auto"/>
              <w:jc w:val="both"/>
              <w:rPr>
                <w:color w:val="auto"/>
              </w:rPr>
            </w:pPr>
            <w:r w:rsidRPr="00530562">
              <w:rPr>
                <w:color w:val="auto"/>
              </w:rPr>
              <w:t>-Reusab</w:t>
            </w:r>
            <w:r w:rsidR="007F0A65" w:rsidRPr="00530562">
              <w:rPr>
                <w:color w:val="auto"/>
              </w:rPr>
              <w:t>i</w:t>
            </w:r>
            <w:r w:rsidRPr="00530562">
              <w:rPr>
                <w:color w:val="auto"/>
              </w:rPr>
              <w:t>lity of materials</w:t>
            </w:r>
          </w:p>
          <w:p w14:paraId="6E2CA4E3" w14:textId="77777777" w:rsidR="00AB6436" w:rsidRPr="00530562" w:rsidRDefault="0001044D" w:rsidP="00663962">
            <w:pPr>
              <w:spacing w:line="360" w:lineRule="auto"/>
              <w:jc w:val="both"/>
              <w:rPr>
                <w:color w:val="auto"/>
              </w:rPr>
            </w:pPr>
            <w:r w:rsidRPr="00530562">
              <w:rPr>
                <w:color w:val="auto"/>
              </w:rPr>
              <w:t>-</w:t>
            </w:r>
            <w:r w:rsidR="00A45A7E" w:rsidRPr="00530562">
              <w:rPr>
                <w:color w:val="auto"/>
              </w:rPr>
              <w:t xml:space="preserve"> Promoting the use of renewables </w:t>
            </w:r>
            <w:r w:rsidR="00AB6436" w:rsidRPr="00530562">
              <w:rPr>
                <w:color w:val="auto"/>
              </w:rPr>
              <w:t xml:space="preserve">and transition toward clean and green energies </w:t>
            </w:r>
          </w:p>
          <w:p w14:paraId="74B426A3" w14:textId="3B6D60F0" w:rsidR="0001044D" w:rsidRPr="00530562" w:rsidRDefault="0001044D" w:rsidP="00663962">
            <w:pPr>
              <w:spacing w:line="360" w:lineRule="auto"/>
              <w:jc w:val="both"/>
              <w:rPr>
                <w:color w:val="auto"/>
              </w:rPr>
            </w:pPr>
            <w:r w:rsidRPr="00530562">
              <w:rPr>
                <w:color w:val="auto"/>
              </w:rPr>
              <w:t>-Minimizing the use of fossil-based energy/fuels</w:t>
            </w:r>
          </w:p>
          <w:p w14:paraId="0D3E8987" w14:textId="3F97FE70" w:rsidR="0001044D" w:rsidRPr="00530562" w:rsidRDefault="0001044D" w:rsidP="00663962">
            <w:pPr>
              <w:spacing w:line="360" w:lineRule="auto"/>
              <w:jc w:val="both"/>
              <w:rPr>
                <w:color w:val="auto"/>
                <w:lang w:val="vi-VN"/>
              </w:rPr>
            </w:pPr>
            <w:r w:rsidRPr="00530562">
              <w:rPr>
                <w:color w:val="auto"/>
              </w:rPr>
              <w:t>-Efficiency in the use of energy</w:t>
            </w:r>
          </w:p>
        </w:tc>
        <w:tc>
          <w:tcPr>
            <w:tcW w:w="2410" w:type="dxa"/>
            <w:vMerge/>
            <w:vAlign w:val="center"/>
          </w:tcPr>
          <w:p w14:paraId="332EB684" w14:textId="12C31A8A" w:rsidR="0001044D" w:rsidRPr="00530562" w:rsidRDefault="0001044D" w:rsidP="00663962">
            <w:pPr>
              <w:spacing w:line="360" w:lineRule="auto"/>
              <w:jc w:val="both"/>
              <w:rPr>
                <w:color w:val="auto"/>
                <w:lang w:val="vi-VN"/>
              </w:rPr>
            </w:pPr>
          </w:p>
        </w:tc>
        <w:tc>
          <w:tcPr>
            <w:tcW w:w="2410" w:type="dxa"/>
            <w:vAlign w:val="center"/>
          </w:tcPr>
          <w:p w14:paraId="07C74B0C" w14:textId="22D75AFF" w:rsidR="0001044D" w:rsidRPr="00530562" w:rsidRDefault="0001044D" w:rsidP="00663962">
            <w:pPr>
              <w:spacing w:line="360" w:lineRule="auto"/>
              <w:jc w:val="both"/>
              <w:rPr>
                <w:color w:val="auto"/>
              </w:rPr>
            </w:pPr>
            <w:r w:rsidRPr="00530562">
              <w:rPr>
                <w:color w:val="auto"/>
              </w:rPr>
              <w:t>-Recyclab</w:t>
            </w:r>
            <w:r w:rsidR="007F0A65" w:rsidRPr="00530562">
              <w:rPr>
                <w:color w:val="auto"/>
              </w:rPr>
              <w:t>ili</w:t>
            </w:r>
            <w:r w:rsidRPr="00530562">
              <w:rPr>
                <w:color w:val="auto"/>
              </w:rPr>
              <w:t>ty and reusability of waste sources</w:t>
            </w:r>
          </w:p>
          <w:p w14:paraId="0396BBD8" w14:textId="77777777" w:rsidR="0001044D" w:rsidRPr="00530562" w:rsidRDefault="0001044D" w:rsidP="00663962">
            <w:pPr>
              <w:spacing w:line="360" w:lineRule="auto"/>
              <w:jc w:val="both"/>
              <w:rPr>
                <w:color w:val="auto"/>
              </w:rPr>
            </w:pPr>
            <w:r w:rsidRPr="00530562">
              <w:rPr>
                <w:color w:val="auto"/>
              </w:rPr>
              <w:t>-Environmental friendly waste</w:t>
            </w:r>
          </w:p>
          <w:p w14:paraId="221CC1D1" w14:textId="4C68C0B1" w:rsidR="0001044D" w:rsidRPr="00530562" w:rsidRDefault="0001044D" w:rsidP="00663962">
            <w:pPr>
              <w:spacing w:line="360" w:lineRule="auto"/>
              <w:jc w:val="both"/>
              <w:rPr>
                <w:color w:val="auto"/>
                <w:lang w:val="vi-VN"/>
              </w:rPr>
            </w:pPr>
            <w:r w:rsidRPr="00530562">
              <w:rPr>
                <w:color w:val="auto"/>
              </w:rPr>
              <w:t>-Mitigating the pollutant emissions</w:t>
            </w:r>
          </w:p>
        </w:tc>
        <w:tc>
          <w:tcPr>
            <w:tcW w:w="4224" w:type="dxa"/>
            <w:vAlign w:val="center"/>
          </w:tcPr>
          <w:p w14:paraId="7BAB9DAA" w14:textId="49038FBB" w:rsidR="0001044D" w:rsidRPr="00530562" w:rsidRDefault="0001044D" w:rsidP="00663962">
            <w:pPr>
              <w:spacing w:line="360" w:lineRule="auto"/>
              <w:jc w:val="both"/>
              <w:rPr>
                <w:color w:val="auto"/>
              </w:rPr>
            </w:pPr>
            <w:r w:rsidRPr="00530562">
              <w:rPr>
                <w:color w:val="auto"/>
              </w:rPr>
              <w:t>A shipyard is considered sustainable when any production and support processes in the ship manufacturing  satisfy both criteria of Clean Shipyard and Green Shipyard</w:t>
            </w:r>
          </w:p>
          <w:p w14:paraId="44443CED" w14:textId="77777777" w:rsidR="0001044D" w:rsidRPr="00530562" w:rsidRDefault="0001044D" w:rsidP="00663962">
            <w:pPr>
              <w:spacing w:line="360" w:lineRule="auto"/>
              <w:jc w:val="both"/>
              <w:rPr>
                <w:color w:val="auto"/>
                <w:lang w:val="vi-VN"/>
              </w:rPr>
            </w:pPr>
          </w:p>
        </w:tc>
      </w:tr>
    </w:tbl>
    <w:p w14:paraId="175A7F2F" w14:textId="77777777" w:rsidR="00903239" w:rsidRPr="00530562" w:rsidRDefault="00903239" w:rsidP="00663962">
      <w:pPr>
        <w:spacing w:line="360" w:lineRule="auto"/>
        <w:jc w:val="both"/>
        <w:rPr>
          <w:color w:val="auto"/>
          <w:lang w:val="vi-VN"/>
        </w:rPr>
        <w:sectPr w:rsidR="00903239" w:rsidRPr="00530562" w:rsidSect="00487300">
          <w:pgSz w:w="15840" w:h="12240" w:orient="landscape"/>
          <w:pgMar w:top="1418" w:right="1418" w:bottom="1418" w:left="1418" w:header="720" w:footer="720" w:gutter="0"/>
          <w:lnNumType w:countBy="1" w:restart="continuous"/>
          <w:pgNumType w:start="24"/>
          <w:cols w:space="720"/>
          <w:docGrid w:linePitch="326"/>
        </w:sectPr>
      </w:pPr>
    </w:p>
    <w:p w14:paraId="0BDA890F" w14:textId="671F1EF0" w:rsidR="00903239" w:rsidRPr="00530562" w:rsidRDefault="00C576C9" w:rsidP="00663962">
      <w:pPr>
        <w:spacing w:line="360" w:lineRule="auto"/>
        <w:jc w:val="both"/>
        <w:rPr>
          <w:color w:val="auto"/>
          <w:lang w:val="vi-VN"/>
        </w:rPr>
      </w:pPr>
      <w:r w:rsidRPr="00530562">
        <w:rPr>
          <w:color w:val="auto"/>
        </w:rPr>
        <w:lastRenderedPageBreak/>
        <w:t>Based on the above-mentioned analysis</w:t>
      </w:r>
      <w:r w:rsidR="003B01D8" w:rsidRPr="00530562">
        <w:rPr>
          <w:color w:val="auto"/>
        </w:rPr>
        <w:t xml:space="preserve">, </w:t>
      </w:r>
      <w:r w:rsidRPr="00530562">
        <w:rPr>
          <w:color w:val="auto"/>
        </w:rPr>
        <w:t xml:space="preserve">it could be concluded that </w:t>
      </w:r>
      <w:r w:rsidR="003B01D8" w:rsidRPr="00530562">
        <w:rPr>
          <w:color w:val="auto"/>
        </w:rPr>
        <w:t xml:space="preserve">improving shipyard’s operational efficiency such as lean manufacturing </w:t>
      </w:r>
      <w:r w:rsidRPr="00530562">
        <w:rPr>
          <w:color w:val="auto"/>
        </w:rPr>
        <w:t xml:space="preserve">could have a significant </w:t>
      </w:r>
      <w:r w:rsidR="003B01D8" w:rsidRPr="00530562">
        <w:rPr>
          <w:color w:val="auto"/>
        </w:rPr>
        <w:t>contribut</w:t>
      </w:r>
      <w:r w:rsidRPr="00530562">
        <w:rPr>
          <w:color w:val="auto"/>
        </w:rPr>
        <w:t>ion</w:t>
      </w:r>
      <w:r w:rsidR="003B01D8" w:rsidRPr="00530562">
        <w:rPr>
          <w:color w:val="auto"/>
        </w:rPr>
        <w:t xml:space="preserve"> </w:t>
      </w:r>
      <w:r w:rsidRPr="00530562">
        <w:rPr>
          <w:color w:val="auto"/>
        </w:rPr>
        <w:t>to</w:t>
      </w:r>
      <w:r w:rsidR="007F0A65" w:rsidRPr="00530562">
        <w:rPr>
          <w:color w:val="auto"/>
        </w:rPr>
        <w:t xml:space="preserve"> </w:t>
      </w:r>
      <w:r w:rsidR="003B01D8" w:rsidRPr="00530562">
        <w:rPr>
          <w:color w:val="auto"/>
        </w:rPr>
        <w:t>the promotion of Clean and Green shipyard</w:t>
      </w:r>
      <w:r w:rsidRPr="00530562">
        <w:rPr>
          <w:color w:val="auto"/>
        </w:rPr>
        <w:t xml:space="preserve">s </w:t>
      </w:r>
      <w:r w:rsidRPr="00530562">
        <w:rPr>
          <w:color w:val="auto"/>
        </w:rPr>
        <w:fldChar w:fldCharType="begin" w:fldLock="1"/>
      </w:r>
      <w:r w:rsidRPr="00530562">
        <w:rPr>
          <w:color w:val="auto"/>
        </w:rPr>
        <w:instrText>ADDIN CSL_CITATION {"citationItems":[{"id":"ITEM-1","itemData":{"DOI":"10.3390/en10050610","ISSN":"1996-1073","author":[{"dropping-particle":"","family":"Ang","given":"Joo","non-dropping-particle":"","parse-names":false,"suffix":""},{"dropping-particle":"","family":"Goh","given":"Cindy","non-dropping-particle":"","parse-names":false,"suffix":""},{"dropping-particle":"","family":"Saldivar","given":"Alfredo","non-dropping-particle":"","parse-names":false,"suffix":""},{"dropping-particle":"","family":"Li","given":"Yun","non-dropping-particle":"","parse-names":false,"suffix":""}],"container-title":"Energies","id":"ITEM-1","issue":"5","issued":{"date-parts":[["2017","4"]]},"page":"610","title":"Energy-Efficient Through-Life Smart Design, Manufacturing and Operation of Ships in an Industry 4.0 Environment","type":"article-journal","volume":"10"},"uris":["http://www.mendeley.com/documents/?uuid=8ac6fc45-603a-4035-a6ac-47ecd4c28d90","http://www.mendeley.com/documents/?uuid=f6124cb3-31b4-4206-ae68-c9878050178b","http://www.mendeley.com/documents/?uuid=1debb2e3-7f8f-4b77-af0e-29ab237acf8c"]}],"mendeley":{"formattedCitation":"[7]","plainTextFormattedCitation":"[7]","previouslyFormattedCitation":"[7]"},"properties":{"noteIndex":0},"schema":"https://github.com/citation-style-language/schema/raw/master/csl-citation.json"}</w:instrText>
      </w:r>
      <w:r w:rsidRPr="00530562">
        <w:rPr>
          <w:color w:val="auto"/>
        </w:rPr>
        <w:fldChar w:fldCharType="separate"/>
      </w:r>
      <w:r w:rsidRPr="00530562">
        <w:rPr>
          <w:color w:val="auto"/>
        </w:rPr>
        <w:t>[7]</w:t>
      </w:r>
      <w:r w:rsidRPr="00530562">
        <w:rPr>
          <w:color w:val="auto"/>
        </w:rPr>
        <w:fldChar w:fldCharType="end"/>
      </w:r>
      <w:r w:rsidRPr="00530562">
        <w:rPr>
          <w:color w:val="auto"/>
        </w:rPr>
        <w:fldChar w:fldCharType="begin" w:fldLock="1"/>
      </w:r>
      <w:r w:rsidRPr="00530562">
        <w:rPr>
          <w:color w:val="auto"/>
        </w:rPr>
        <w:instrText>ADDIN CSL_CITATION {"citationItems":[{"id":"ITEM-1","itemData":{"DOI":"10.5957/JSPD.07180023","ISSN":"2158-2866","abstract":"In an increasingly globalized sector such as the naval construction sector, the search for reduction in execution terms and production costs becomes essential. With this aim, the vessel project should be analyzed globally and in conjunction with the installations in which it will be built. The present research includes a series of improvement proposals for the construction of a 78-m-long ferry, designed for the transport of 700 passengers and 590 lineal meters of cargo space. These improvements are focused on the standardization of equipment and components in the accommodation area and engine room, as well as in the general arrangement of these spaces, by orienting their design toward manufacturing. All this will lead to a series of results, which demonstrate that the correct application of these changes considerably reduces production time and, consequently, the costs associated with it. In parallel, this study analyzes the facilities of the shipyard, proposing changes in its workshops and identifying new business lines to improve the strategic situation of the organization.","author":[{"dropping-particle":"","family":"Mascaraque-Ramírez","given":"Carlos","non-dropping-particle":"","parse-names":false,"suffix":""},{"dropping-particle":"","family":"Para-González","given":"Lorena","non-dropping-particle":"","parse-names":false,"suffix":""},{"dropping-particle":"","family":"Marco-Jornet","given":"Paloma","non-dropping-particle":"","parse-names":false,"suffix":""}],"container-title":"Journal of Ship Production and Design","id":"ITEM-1","issue":"04","issued":{"date-parts":[["2019","11"]]},"page":"309-316","title":"Management of a Ferry Construction Project Using a Production- Oriented Design Methodology","type":"article-journal","volume":"35"},"uris":["http://www.mendeley.com/documents/?uuid=d3cdfcb7-0221-42e6-87ea-a8ec1e328077","http://www.mendeley.com/documents/?uuid=73e50cf3-6f94-4779-92f2-04c10b1631bc","http://www.mendeley.com/documents/?uuid=3396b0ab-e180-4982-96d1-410b1e8612df"]}],"mendeley":{"formattedCitation":"[57]","plainTextFormattedCitation":"[57]","previouslyFormattedCitation":"[57]"},"properties":{"noteIndex":0},"schema":"https://github.com/citation-style-language/schema/raw/master/csl-citation.json"}</w:instrText>
      </w:r>
      <w:r w:rsidRPr="00530562">
        <w:rPr>
          <w:color w:val="auto"/>
        </w:rPr>
        <w:fldChar w:fldCharType="separate"/>
      </w:r>
      <w:r w:rsidRPr="00530562">
        <w:rPr>
          <w:color w:val="auto"/>
        </w:rPr>
        <w:t>[</w:t>
      </w:r>
      <w:r w:rsidR="0024181D" w:rsidRPr="00530562">
        <w:rPr>
          <w:color w:val="auto"/>
        </w:rPr>
        <w:t>93</w:t>
      </w:r>
      <w:r w:rsidRPr="00530562">
        <w:rPr>
          <w:color w:val="auto"/>
        </w:rPr>
        <w:t>]</w:t>
      </w:r>
      <w:r w:rsidRPr="00530562">
        <w:rPr>
          <w:color w:val="auto"/>
        </w:rPr>
        <w:fldChar w:fldCharType="end"/>
      </w:r>
      <w:r w:rsidR="003B01D8" w:rsidRPr="00530562">
        <w:rPr>
          <w:color w:val="auto"/>
        </w:rPr>
        <w:t>.</w:t>
      </w:r>
      <w:r w:rsidR="007F0A65" w:rsidRPr="00530562">
        <w:rPr>
          <w:color w:val="auto"/>
        </w:rPr>
        <w:t xml:space="preserve"> </w:t>
      </w:r>
      <w:r w:rsidR="000358BC" w:rsidRPr="00530562">
        <w:rPr>
          <w:color w:val="auto"/>
        </w:rPr>
        <w:t>Besides, every single operation in Clean and Green shipyards should be efficiently performed to enhance competitiveness and to develop the economy</w:t>
      </w:r>
      <w:r w:rsidR="003B01D8" w:rsidRPr="00530562">
        <w:rPr>
          <w:color w:val="auto"/>
        </w:rPr>
        <w:t xml:space="preserve"> </w:t>
      </w:r>
      <w:r w:rsidR="00665580" w:rsidRPr="00530562">
        <w:rPr>
          <w:color w:val="auto"/>
        </w:rPr>
        <w:fldChar w:fldCharType="begin" w:fldLock="1"/>
      </w:r>
      <w:r w:rsidR="005443B8" w:rsidRPr="00530562">
        <w:rPr>
          <w:color w:val="auto"/>
        </w:rPr>
        <w:instrText>ADDIN CSL_CITATION {"citationItems":[{"id":"ITEM-1","itemData":{"author":[{"dropping-particle":"","family":"Fareza","given":"Muhammad","non-dropping-particle":"","parse-names":false,"suffix":""}],"id":"ITEM-1","issued":{"date-parts":[["2020"]]},"number-of-pages":"1-126","publisher":"The Delft University of Technology","title":"Study of Shipbuilding Competitiveness: Benchmarking analysis as a tool to measure shipyards' competitiveness with a focus on Asian yards","type":"thesis"},"uris":["http://www.mendeley.com/documents/?uuid=6ff06e20-48ba-4410-94c3-c6b384ba8367","http://www.mendeley.com/documents/?uuid=60a9c5e5-1c5b-450b-a6ef-eee82030f15a","http://www.mendeley.com/documents/?uuid=d577c220-4886-4f5c-a386-a39eb5031bb4"]}],"mendeley":{"formattedCitation":"[58]","plainTextFormattedCitation":"[58]","previouslyFormattedCitation":"[58]"},"properties":{"noteIndex":0},"schema":"https://github.com/citation-style-language/schema/raw/master/csl-citation.json"}</w:instrText>
      </w:r>
      <w:r w:rsidR="00665580" w:rsidRPr="00530562">
        <w:rPr>
          <w:color w:val="auto"/>
        </w:rPr>
        <w:fldChar w:fldCharType="separate"/>
      </w:r>
      <w:r w:rsidR="0024181D" w:rsidRPr="00530562">
        <w:rPr>
          <w:color w:val="auto"/>
        </w:rPr>
        <w:t>[94</w:t>
      </w:r>
      <w:r w:rsidR="008F2D15" w:rsidRPr="00530562">
        <w:rPr>
          <w:color w:val="auto"/>
        </w:rPr>
        <w:t>]</w:t>
      </w:r>
      <w:r w:rsidR="00665580" w:rsidRPr="00530562">
        <w:rPr>
          <w:color w:val="auto"/>
        </w:rPr>
        <w:fldChar w:fldCharType="end"/>
      </w:r>
      <w:r w:rsidR="003B01D8" w:rsidRPr="00530562">
        <w:rPr>
          <w:color w:val="auto"/>
        </w:rPr>
        <w:t xml:space="preserve">. </w:t>
      </w:r>
      <w:r w:rsidR="000358BC" w:rsidRPr="00530562">
        <w:rPr>
          <w:color w:val="auto"/>
        </w:rPr>
        <w:t>Moreover</w:t>
      </w:r>
      <w:r w:rsidR="003B01D8" w:rsidRPr="00530562">
        <w:rPr>
          <w:color w:val="auto"/>
        </w:rPr>
        <w:t xml:space="preserve">, complying </w:t>
      </w:r>
      <w:r w:rsidR="009047EE" w:rsidRPr="00530562">
        <w:rPr>
          <w:color w:val="auto"/>
        </w:rPr>
        <w:t xml:space="preserve">with </w:t>
      </w:r>
      <w:r w:rsidR="003B01D8" w:rsidRPr="00530562">
        <w:rPr>
          <w:color w:val="auto"/>
        </w:rPr>
        <w:t>local, national, regional</w:t>
      </w:r>
      <w:r w:rsidR="009047EE" w:rsidRPr="00530562">
        <w:rPr>
          <w:color w:val="auto"/>
        </w:rPr>
        <w:t>,</w:t>
      </w:r>
      <w:r w:rsidR="003B01D8" w:rsidRPr="00530562">
        <w:rPr>
          <w:color w:val="auto"/>
        </w:rPr>
        <w:t xml:space="preserve"> and international standards and adopting best practices</w:t>
      </w:r>
      <w:r w:rsidR="000358BC" w:rsidRPr="00530562">
        <w:rPr>
          <w:color w:val="auto"/>
        </w:rPr>
        <w:t xml:space="preserve"> are also the tasks of Clean and Green shipyards to</w:t>
      </w:r>
      <w:r w:rsidR="003B01D8" w:rsidRPr="00530562">
        <w:rPr>
          <w:color w:val="auto"/>
        </w:rPr>
        <w:t xml:space="preserve"> become</w:t>
      </w:r>
      <w:r w:rsidR="009047EE" w:rsidRPr="00530562">
        <w:rPr>
          <w:color w:val="auto"/>
        </w:rPr>
        <w:t>s</w:t>
      </w:r>
      <w:r w:rsidR="003B01D8" w:rsidRPr="00530562">
        <w:rPr>
          <w:color w:val="auto"/>
        </w:rPr>
        <w:t xml:space="preserve"> prepared for </w:t>
      </w:r>
      <w:r w:rsidR="000358BC" w:rsidRPr="00530562">
        <w:rPr>
          <w:color w:val="auto"/>
        </w:rPr>
        <w:t xml:space="preserve">unpredicted </w:t>
      </w:r>
      <w:r w:rsidR="003B01D8" w:rsidRPr="00530562">
        <w:rPr>
          <w:color w:val="auto"/>
        </w:rPr>
        <w:t>consequences</w:t>
      </w:r>
      <w:r w:rsidR="000358BC" w:rsidRPr="00530562">
        <w:rPr>
          <w:color w:val="auto"/>
        </w:rPr>
        <w:t xml:space="preserve"> from </w:t>
      </w:r>
      <w:r w:rsidR="00DD1E76" w:rsidRPr="00530562">
        <w:rPr>
          <w:color w:val="auto"/>
        </w:rPr>
        <w:t>climate change</w:t>
      </w:r>
      <w:r w:rsidR="003B01D8" w:rsidRPr="00530562">
        <w:rPr>
          <w:color w:val="auto"/>
        </w:rPr>
        <w:t xml:space="preserve"> </w:t>
      </w:r>
      <w:r w:rsidR="00DD1E76" w:rsidRPr="00530562">
        <w:rPr>
          <w:color w:val="auto"/>
        </w:rPr>
        <w:t xml:space="preserve">as well as </w:t>
      </w:r>
      <w:r w:rsidR="003B01D8" w:rsidRPr="00530562">
        <w:rPr>
          <w:color w:val="auto"/>
        </w:rPr>
        <w:t xml:space="preserve">the related </w:t>
      </w:r>
      <w:r w:rsidR="00DD1E76" w:rsidRPr="00530562">
        <w:rPr>
          <w:color w:val="auto"/>
        </w:rPr>
        <w:t xml:space="preserve">negative </w:t>
      </w:r>
      <w:r w:rsidR="003B01D8" w:rsidRPr="00530562">
        <w:rPr>
          <w:color w:val="auto"/>
        </w:rPr>
        <w:t xml:space="preserve">impacts </w:t>
      </w:r>
      <w:r w:rsidR="00665580" w:rsidRPr="00530562">
        <w:rPr>
          <w:color w:val="auto"/>
        </w:rPr>
        <w:fldChar w:fldCharType="begin" w:fldLock="1"/>
      </w:r>
      <w:r w:rsidR="005443B8" w:rsidRPr="00530562">
        <w:rPr>
          <w:color w:val="auto"/>
        </w:rPr>
        <w:instrText>ADDIN CSL_CITATION {"citationItems":[{"id":"ITEM-1","itemData":{"DOI":"10.1080/00963402.2020.1751971","ISSN":"0096-3402","author":[{"dropping-particle":"","family":"VanDervort","given":"Joan","non-dropping-particle":"","parse-names":false,"suffix":""}],"container-title":"Bulletin of the Atomic Scientists","id":"ITEM-1","issue":"3","issued":{"date-parts":[["2020","5"]]},"page":"145-149","title":"Sea level rise and beyond: Is the US military prepared for climate change?","type":"article-journal","volume":"76"},"uris":["http://www.mendeley.com/documents/?uuid=94c63e25-2ab4-4b6f-be8f-6c3fa04fef5c","http://www.mendeley.com/documents/?uuid=63e72437-3df0-43ef-8b72-b9cb3a71c3a8","http://www.mendeley.com/documents/?uuid=8143a53c-c710-41bf-8087-8bdedcb11315"]}],"mendeley":{"formattedCitation":"[59]","plainTextFormattedCitation":"[59]","previouslyFormattedCitation":"[59]"},"properties":{"noteIndex":0},"schema":"https://github.com/citation-style-language/schema/raw/master/csl-citation.json"}</w:instrText>
      </w:r>
      <w:r w:rsidR="00665580" w:rsidRPr="00530562">
        <w:rPr>
          <w:color w:val="auto"/>
        </w:rPr>
        <w:fldChar w:fldCharType="separate"/>
      </w:r>
      <w:r w:rsidR="008F2D15" w:rsidRPr="00530562">
        <w:rPr>
          <w:color w:val="auto"/>
        </w:rPr>
        <w:t>[</w:t>
      </w:r>
      <w:r w:rsidR="0024181D" w:rsidRPr="00530562">
        <w:rPr>
          <w:color w:val="auto"/>
        </w:rPr>
        <w:t>95</w:t>
      </w:r>
      <w:r w:rsidR="008F2D15" w:rsidRPr="00530562">
        <w:rPr>
          <w:color w:val="auto"/>
        </w:rPr>
        <w:t>]</w:t>
      </w:r>
      <w:r w:rsidR="00665580" w:rsidRPr="00530562">
        <w:rPr>
          <w:color w:val="auto"/>
        </w:rPr>
        <w:fldChar w:fldCharType="end"/>
      </w:r>
      <w:r w:rsidR="003B01D8" w:rsidRPr="00530562">
        <w:rPr>
          <w:color w:val="auto"/>
        </w:rPr>
        <w:t xml:space="preserve">. </w:t>
      </w:r>
      <w:r w:rsidR="005A414A" w:rsidRPr="00530562">
        <w:rPr>
          <w:color w:val="auto"/>
        </w:rPr>
        <w:t xml:space="preserve">However, in the preparation process of </w:t>
      </w:r>
      <w:r w:rsidR="007F0A65" w:rsidRPr="00530562">
        <w:rPr>
          <w:color w:val="auto"/>
        </w:rPr>
        <w:t xml:space="preserve">a </w:t>
      </w:r>
      <w:r w:rsidR="005A414A" w:rsidRPr="00530562">
        <w:rPr>
          <w:color w:val="auto"/>
        </w:rPr>
        <w:t>scenario to respond to such consequences and related impacts, it should evaluate climate resilience, take into</w:t>
      </w:r>
      <w:r w:rsidR="00620657" w:rsidRPr="00530562">
        <w:rPr>
          <w:color w:val="auto"/>
        </w:rPr>
        <w:t xml:space="preserve"> account </w:t>
      </w:r>
      <w:r w:rsidR="007F0A65" w:rsidRPr="00530562">
        <w:rPr>
          <w:color w:val="auto"/>
        </w:rPr>
        <w:t xml:space="preserve">the </w:t>
      </w:r>
      <w:r w:rsidR="005A414A" w:rsidRPr="00530562">
        <w:rPr>
          <w:color w:val="auto"/>
        </w:rPr>
        <w:t xml:space="preserve">legal framework, and analyze the quality and risk of </w:t>
      </w:r>
      <w:r w:rsidR="007F0A65" w:rsidRPr="00530562">
        <w:rPr>
          <w:color w:val="auto"/>
        </w:rPr>
        <w:t xml:space="preserve">the </w:t>
      </w:r>
      <w:r w:rsidR="005A414A" w:rsidRPr="00530562">
        <w:rPr>
          <w:color w:val="auto"/>
        </w:rPr>
        <w:t>system to propose the appropriate management policy and solution</w:t>
      </w:r>
      <w:r w:rsidR="00903239" w:rsidRPr="00530562">
        <w:rPr>
          <w:color w:val="auto"/>
        </w:rPr>
        <w:t xml:space="preserve">. </w:t>
      </w:r>
      <w:r w:rsidR="00447AB0" w:rsidRPr="00530562">
        <w:rPr>
          <w:color w:val="auto"/>
        </w:rPr>
        <w:t xml:space="preserve">Therefore, it could define </w:t>
      </w:r>
      <w:r w:rsidR="003B01D8" w:rsidRPr="00530562">
        <w:rPr>
          <w:color w:val="auto"/>
        </w:rPr>
        <w:t>a Sustainable Shipyard</w:t>
      </w:r>
      <w:r w:rsidR="00447AB0" w:rsidRPr="00530562">
        <w:rPr>
          <w:color w:val="auto"/>
        </w:rPr>
        <w:t xml:space="preserve"> as</w:t>
      </w:r>
      <w:r w:rsidR="003B01D8" w:rsidRPr="00530562">
        <w:rPr>
          <w:color w:val="auto"/>
        </w:rPr>
        <w:t>:</w:t>
      </w:r>
      <w:r w:rsidR="00903239" w:rsidRPr="00530562">
        <w:rPr>
          <w:color w:val="auto"/>
          <w:lang w:val="vi-VN"/>
        </w:rPr>
        <w:t xml:space="preserve"> “</w:t>
      </w:r>
      <w:r w:rsidR="003B01D8" w:rsidRPr="00530562">
        <w:rPr>
          <w:i/>
          <w:color w:val="auto"/>
        </w:rPr>
        <w:t xml:space="preserve">A shipyard is considered sustainable when any production and supporting processes in manufacturing a ship have both zero environmental impacts (Clean shipyard) and </w:t>
      </w:r>
      <w:r w:rsidR="00903239" w:rsidRPr="00530562">
        <w:rPr>
          <w:i/>
          <w:color w:val="auto"/>
        </w:rPr>
        <w:t>air emissions (Green shipyard)</w:t>
      </w:r>
      <w:r w:rsidR="00903239" w:rsidRPr="00530562">
        <w:rPr>
          <w:color w:val="auto"/>
        </w:rPr>
        <w:t>”</w:t>
      </w:r>
      <w:r w:rsidR="00903239" w:rsidRPr="00530562">
        <w:rPr>
          <w:color w:val="auto"/>
          <w:lang w:val="vi-VN"/>
        </w:rPr>
        <w:t xml:space="preserve">. </w:t>
      </w:r>
    </w:p>
    <w:p w14:paraId="3FAE1A76" w14:textId="450CAEFD" w:rsidR="006939F7" w:rsidRPr="00530562" w:rsidRDefault="00097AB3" w:rsidP="00663962">
      <w:pPr>
        <w:spacing w:line="360" w:lineRule="auto"/>
        <w:jc w:val="both"/>
        <w:rPr>
          <w:color w:val="auto"/>
        </w:rPr>
      </w:pPr>
      <w:r w:rsidRPr="00530562">
        <w:rPr>
          <w:color w:val="auto"/>
        </w:rPr>
        <w:t xml:space="preserve">It is evident that </w:t>
      </w:r>
      <w:r w:rsidR="003B01D8" w:rsidRPr="00530562">
        <w:rPr>
          <w:color w:val="auto"/>
        </w:rPr>
        <w:t>there is interrelation, intertwined, interaction</w:t>
      </w:r>
      <w:r w:rsidR="009047EE" w:rsidRPr="00530562">
        <w:rPr>
          <w:color w:val="auto"/>
        </w:rPr>
        <w:t>,</w:t>
      </w:r>
      <w:r w:rsidR="003B01D8" w:rsidRPr="00530562">
        <w:rPr>
          <w:color w:val="auto"/>
        </w:rPr>
        <w:t xml:space="preserve"> and synergy between clean and green shipyards</w:t>
      </w:r>
      <w:r w:rsidRPr="00530562">
        <w:rPr>
          <w:color w:val="auto"/>
        </w:rPr>
        <w:t xml:space="preserve">, as demonstrated in </w:t>
      </w:r>
      <w:r w:rsidRPr="00530562">
        <w:rPr>
          <w:b/>
          <w:color w:val="auto"/>
        </w:rPr>
        <w:t xml:space="preserve">Fig. </w:t>
      </w:r>
      <w:r w:rsidR="005970F7" w:rsidRPr="00530562">
        <w:rPr>
          <w:b/>
          <w:color w:val="auto"/>
        </w:rPr>
        <w:t>5</w:t>
      </w:r>
      <w:r w:rsidR="003B01D8" w:rsidRPr="00530562">
        <w:rPr>
          <w:color w:val="auto"/>
        </w:rPr>
        <w:t xml:space="preserve">. It means that a shipyard cannot be a sustainable one if only consider air pollution mitigation measures and improve energy efficiency aspects of the activities or in contrast if only strives to minimize other types of pollutants. It means that when a shipyard follows the Green and Clean concepts, it becomes </w:t>
      </w:r>
      <w:r w:rsidR="009047EE" w:rsidRPr="00530562">
        <w:rPr>
          <w:color w:val="auto"/>
        </w:rPr>
        <w:t xml:space="preserve">a </w:t>
      </w:r>
      <w:r w:rsidR="003B01D8" w:rsidRPr="00530562">
        <w:rPr>
          <w:color w:val="auto"/>
        </w:rPr>
        <w:t xml:space="preserve">Sustainable shipyard. Furthermore, there might be some measures in Clean </w:t>
      </w:r>
      <w:r w:rsidR="006870D9" w:rsidRPr="00530562">
        <w:rPr>
          <w:color w:val="auto"/>
        </w:rPr>
        <w:t>ship</w:t>
      </w:r>
      <w:r w:rsidR="003B01D8" w:rsidRPr="00530562">
        <w:rPr>
          <w:color w:val="auto"/>
        </w:rPr>
        <w:t>yard</w:t>
      </w:r>
      <w:r w:rsidR="006870D9" w:rsidRPr="00530562">
        <w:rPr>
          <w:color w:val="auto"/>
        </w:rPr>
        <w:t>s</w:t>
      </w:r>
      <w:r w:rsidR="003B01D8" w:rsidRPr="00530562">
        <w:rPr>
          <w:color w:val="auto"/>
        </w:rPr>
        <w:t xml:space="preserve"> affect</w:t>
      </w:r>
      <w:r w:rsidR="006870D9" w:rsidRPr="00530562">
        <w:rPr>
          <w:color w:val="auto"/>
        </w:rPr>
        <w:t>ing</w:t>
      </w:r>
      <w:r w:rsidR="003B01D8" w:rsidRPr="00530562">
        <w:rPr>
          <w:color w:val="auto"/>
        </w:rPr>
        <w:t xml:space="preserve"> and promot</w:t>
      </w:r>
      <w:r w:rsidR="006870D9" w:rsidRPr="00530562">
        <w:rPr>
          <w:color w:val="auto"/>
        </w:rPr>
        <w:t>ing</w:t>
      </w:r>
      <w:r w:rsidR="003B01D8" w:rsidRPr="00530562">
        <w:rPr>
          <w:color w:val="auto"/>
        </w:rPr>
        <w:t xml:space="preserve"> Green aspects of the </w:t>
      </w:r>
      <w:r w:rsidR="006870D9" w:rsidRPr="00530562">
        <w:rPr>
          <w:color w:val="auto"/>
        </w:rPr>
        <w:t>ship</w:t>
      </w:r>
      <w:r w:rsidR="003B01D8" w:rsidRPr="00530562">
        <w:rPr>
          <w:color w:val="auto"/>
        </w:rPr>
        <w:t>yard and vice-versa. For example, recycling assists in reducing both emissions and solid waste. If a shipyard considers these measures cannot claim that it is both Clean and Green, because it is compiled and fulfi</w:t>
      </w:r>
      <w:r w:rsidR="009047EE" w:rsidRPr="00530562">
        <w:rPr>
          <w:color w:val="auto"/>
        </w:rPr>
        <w:t>l</w:t>
      </w:r>
      <w:r w:rsidR="003B01D8" w:rsidRPr="00530562">
        <w:rPr>
          <w:color w:val="auto"/>
        </w:rPr>
        <w:t>ls only one measure of Green and Clean shipyard.</w:t>
      </w:r>
    </w:p>
    <w:p w14:paraId="0C17E75A" w14:textId="2B2C70B0" w:rsidR="00F358A0" w:rsidRPr="00530562" w:rsidRDefault="003B01D8" w:rsidP="00663962">
      <w:pPr>
        <w:pStyle w:val="Heading2"/>
        <w:spacing w:line="360" w:lineRule="auto"/>
        <w:jc w:val="both"/>
        <w:rPr>
          <w:color w:val="auto"/>
        </w:rPr>
      </w:pPr>
      <w:r w:rsidRPr="00530562">
        <w:rPr>
          <w:color w:val="auto"/>
        </w:rPr>
        <w:t>4.2. Energy Management Framework and Energy Management System in a Green Shipyard</w:t>
      </w:r>
    </w:p>
    <w:p w14:paraId="0C131DCC" w14:textId="332402B8" w:rsidR="00F358A0" w:rsidRPr="00530562" w:rsidRDefault="003B01D8" w:rsidP="00663962">
      <w:pPr>
        <w:pStyle w:val="Heading3"/>
        <w:spacing w:line="360" w:lineRule="auto"/>
        <w:jc w:val="both"/>
        <w:rPr>
          <w:color w:val="auto"/>
        </w:rPr>
      </w:pPr>
      <w:r w:rsidRPr="00530562">
        <w:rPr>
          <w:color w:val="auto"/>
        </w:rPr>
        <w:t>4.2.1. Why EnMF in the Green shipyards?</w:t>
      </w:r>
    </w:p>
    <w:p w14:paraId="135971EE" w14:textId="02BE5462" w:rsidR="00903239" w:rsidRPr="00530562" w:rsidRDefault="003B01D8" w:rsidP="00663962">
      <w:pPr>
        <w:spacing w:line="360" w:lineRule="auto"/>
        <w:jc w:val="both"/>
        <w:rPr>
          <w:color w:val="auto"/>
        </w:rPr>
      </w:pPr>
      <w:r w:rsidRPr="00530562">
        <w:rPr>
          <w:color w:val="auto"/>
        </w:rPr>
        <w:t xml:space="preserve">To promote sustainability, economic and ecological values must be combined to achieve a win-win result </w:t>
      </w:r>
      <w:r w:rsidR="003502B6" w:rsidRPr="00530562">
        <w:rPr>
          <w:color w:val="auto"/>
        </w:rPr>
        <w:fldChar w:fldCharType="begin" w:fldLock="1"/>
      </w:r>
      <w:r w:rsidR="005443B8" w:rsidRPr="00530562">
        <w:rPr>
          <w:color w:val="auto"/>
        </w:rPr>
        <w:instrText>ADDIN CSL_CITATION {"citationItems":[{"id":"ITEM-1","itemData":{"DOI":"10.1016/j.ecolind.2014.07.022","ISSN":"1470160X","author":[{"dropping-particle":"","family":"Wang","given":"Qunwei","non-dropping-particle":"","parse-names":false,"suffix":""},{"dropping-particle":"","family":"Zhao","given":"Zengyao","non-dropping-particle":"","parse-names":false,"suffix":""},{"dropping-particle":"","family":"Shen","given":"Neng","non-dropping-particle":"","parse-names":false,"suffix":""},{"dropping-particle":"","family":"Liu","given":"Tiantian","non-dropping-particle":"","parse-names":false,"suffix":""}],"container-title":"Ecological Indicators","id":"ITEM-1","issued":{"date-parts":[["2015","4"]]},"page":"151-158","title":"Have Chinese cities achieved the win–win between environmental protection and economic development? From the perspective of environmental efficiency","type":"article-journal","volume":"51"},"uris":["http://www.mendeley.com/documents/?uuid=64a40814-ee74-49ea-bc2e-f0e99175de09","http://www.mendeley.com/documents/?uuid=e027872e-38c9-4bf1-b34d-7de93c1823e1","http://www.mendeley.com/documents/?uuid=e71e115e-021e-4848-b50a-d90c7a854165"]}],"mendeley":{"formattedCitation":"[60]","plainTextFormattedCitation":"[60]","previouslyFormattedCitation":"[60]"},"properties":{"noteIndex":0},"schema":"https://github.com/citation-style-language/schema/raw/master/csl-citation.json"}</w:instrText>
      </w:r>
      <w:r w:rsidR="003502B6" w:rsidRPr="00530562">
        <w:rPr>
          <w:color w:val="auto"/>
        </w:rPr>
        <w:fldChar w:fldCharType="separate"/>
      </w:r>
      <w:r w:rsidR="008F2D15" w:rsidRPr="00530562">
        <w:rPr>
          <w:color w:val="auto"/>
        </w:rPr>
        <w:t>[</w:t>
      </w:r>
      <w:r w:rsidR="0024181D" w:rsidRPr="00530562">
        <w:rPr>
          <w:color w:val="auto"/>
        </w:rPr>
        <w:t>96</w:t>
      </w:r>
      <w:r w:rsidR="008F2D15" w:rsidRPr="00530562">
        <w:rPr>
          <w:color w:val="auto"/>
        </w:rPr>
        <w:t>]</w:t>
      </w:r>
      <w:r w:rsidR="003502B6" w:rsidRPr="00530562">
        <w:rPr>
          <w:color w:val="auto"/>
        </w:rPr>
        <w:fldChar w:fldCharType="end"/>
      </w:r>
      <w:r w:rsidRPr="00530562">
        <w:rPr>
          <w:color w:val="auto"/>
        </w:rPr>
        <w:t>. This needs improving in resource and energy efficiency and developing innovative solutions such as management frameworks and clean and renewable technologies</w:t>
      </w:r>
      <w:r w:rsidR="006723FC" w:rsidRPr="00530562">
        <w:rPr>
          <w:color w:val="auto"/>
        </w:rPr>
        <w:t xml:space="preserve"> [43]</w:t>
      </w:r>
      <w:r w:rsidRPr="00530562">
        <w:rPr>
          <w:color w:val="auto"/>
        </w:rPr>
        <w:t xml:space="preserve"> </w:t>
      </w:r>
      <w:r w:rsidR="003502B6" w:rsidRPr="00530562">
        <w:rPr>
          <w:color w:val="auto"/>
        </w:rPr>
        <w:fldChar w:fldCharType="begin" w:fldLock="1"/>
      </w:r>
      <w:r w:rsidR="005443B8" w:rsidRPr="00530562">
        <w:rPr>
          <w:color w:val="auto"/>
        </w:rPr>
        <w:instrText>ADDIN CSL_CITATION {"citationItems":[{"id":"ITEM-1","itemData":{"ISSN":"0959-6526","author":[{"dropping-particle":"","family":"Nižetić","given":"Sandro","non-dropping-particle":"","parse-names":false,"suffix":""},{"dropping-particle":"","family":"Djilali","given":"Nedjib","non-dropping-particle":"","parse-names":false,"suffix":""},{"dropping-particle":"","family":"Papadopoulos","given":"Agis","non-dropping-particle":"","parse-names":false,"suffix":""},{"dropping-particle":"","family":"Rodrigues","given":"Joel J P C","non-dropping-particle":"","parse-names":false,"suffix":""}],"container-title":"Journal of cleaner production","id":"ITEM-1","issued":{"date-parts":[["2019"]]},"page":"565-591","publisher":"Elsevier","title":"Smart technologies for promotion of energy efficiency, utilization of sustainable resources and waste management","type":"article-journal","volume":"231"},"uris":["http://www.mendeley.com/documents/?uuid=b5ee053e-359b-430a-872e-f238f169e6a2"]}],"mendeley":{"formattedCitation":"[61]","plainTextFormattedCitation":"[61]","previouslyFormattedCitation":"[61]"},"properties":{"noteIndex":0},"schema":"https://github.com/citation-style-language/schema/raw/master/csl-citation.json"}</w:instrText>
      </w:r>
      <w:r w:rsidR="003502B6" w:rsidRPr="00530562">
        <w:rPr>
          <w:color w:val="auto"/>
        </w:rPr>
        <w:fldChar w:fldCharType="separate"/>
      </w:r>
      <w:r w:rsidR="008F2D15" w:rsidRPr="00530562">
        <w:rPr>
          <w:color w:val="auto"/>
        </w:rPr>
        <w:t>[</w:t>
      </w:r>
      <w:r w:rsidR="0024181D" w:rsidRPr="00530562">
        <w:rPr>
          <w:color w:val="auto"/>
        </w:rPr>
        <w:t>97</w:t>
      </w:r>
      <w:r w:rsidR="008F2D15" w:rsidRPr="00530562">
        <w:rPr>
          <w:color w:val="auto"/>
        </w:rPr>
        <w:t>]</w:t>
      </w:r>
      <w:r w:rsidR="003502B6" w:rsidRPr="00530562">
        <w:rPr>
          <w:color w:val="auto"/>
        </w:rPr>
        <w:fldChar w:fldCharType="end"/>
      </w:r>
      <w:r w:rsidRPr="00530562">
        <w:rPr>
          <w:color w:val="auto"/>
        </w:rPr>
        <w:t xml:space="preserve">. To </w:t>
      </w:r>
      <w:r w:rsidRPr="00530562">
        <w:rPr>
          <w:color w:val="auto"/>
        </w:rPr>
        <w:lastRenderedPageBreak/>
        <w:t xml:space="preserve">tackle climate change which is the priority of this century, as well as to promote human health, considering a holistic approach in sustainable energy production and energy policy </w:t>
      </w:r>
      <w:r w:rsidR="003502B6" w:rsidRPr="00530562">
        <w:rPr>
          <w:color w:val="auto"/>
        </w:rPr>
        <w:fldChar w:fldCharType="begin" w:fldLock="1"/>
      </w:r>
      <w:r w:rsidR="005443B8" w:rsidRPr="00530562">
        <w:rPr>
          <w:color w:val="auto"/>
        </w:rPr>
        <w:instrText>ADDIN CSL_CITATION {"citationItems":[{"id":"ITEM-1","itemData":{"DOI":"10.1093/acrefore/9780190228620.013.47","author":[{"dropping-particle":"","family":"Rayner","given":"Tim","non-dropping-particle":"","parse-names":false,"suffix":""},{"dropping-particle":"","family":"Jordan","given":"Andrew","non-dropping-particle":"","parse-names":false,"suffix":""}],"container-title":"Oxford Research Encyclopedia of Climate Science","id":"ITEM-1","issued":{"date-parts":[["2016","8"]]},"publisher":"Oxford University Press","title":"Climate Change Policy in the European Union","type":"chapter"},"uris":["http://www.mendeley.com/documents/?uuid=07c7bc6d-a42b-419f-a21d-8e937294f747","http://www.mendeley.com/documents/?uuid=dfefc351-3ee5-47dc-b6d7-53cc1447031a","http://www.mendeley.com/documents/?uuid=8e2b4768-aa78-43ba-813e-dd6cd246d5f5"]}],"mendeley":{"formattedCitation":"[62]","plainTextFormattedCitation":"[62]","previouslyFormattedCitation":"[62]"},"properties":{"noteIndex":0},"schema":"https://github.com/citation-style-language/schema/raw/master/csl-citation.json"}</w:instrText>
      </w:r>
      <w:r w:rsidR="003502B6" w:rsidRPr="00530562">
        <w:rPr>
          <w:color w:val="auto"/>
        </w:rPr>
        <w:fldChar w:fldCharType="separate"/>
      </w:r>
      <w:r w:rsidR="008F2D15" w:rsidRPr="00530562">
        <w:rPr>
          <w:color w:val="auto"/>
        </w:rPr>
        <w:t>[</w:t>
      </w:r>
      <w:r w:rsidR="0024181D" w:rsidRPr="00530562">
        <w:rPr>
          <w:color w:val="auto"/>
        </w:rPr>
        <w:t>98</w:t>
      </w:r>
      <w:r w:rsidR="008F2D15" w:rsidRPr="00530562">
        <w:rPr>
          <w:color w:val="auto"/>
        </w:rPr>
        <w:t>]</w:t>
      </w:r>
      <w:r w:rsidR="003502B6" w:rsidRPr="00530562">
        <w:rPr>
          <w:color w:val="auto"/>
        </w:rPr>
        <w:fldChar w:fldCharType="end"/>
      </w:r>
      <w:r w:rsidRPr="00530562">
        <w:rPr>
          <w:color w:val="auto"/>
        </w:rPr>
        <w:t xml:space="preserve"> are crucial and by refer</w:t>
      </w:r>
      <w:r w:rsidR="009047EE" w:rsidRPr="00530562">
        <w:rPr>
          <w:color w:val="auto"/>
        </w:rPr>
        <w:t>ring</w:t>
      </w:r>
      <w:r w:rsidRPr="00530562">
        <w:rPr>
          <w:color w:val="auto"/>
        </w:rPr>
        <w:t xml:space="preserve"> to ramifications of climate change can justify having such policy in the maritime energy sector </w:t>
      </w:r>
      <w:r w:rsidR="00F166F0" w:rsidRPr="00530562">
        <w:rPr>
          <w:color w:val="auto"/>
        </w:rPr>
        <w:fldChar w:fldCharType="begin" w:fldLock="1"/>
      </w:r>
      <w:r w:rsidR="005443B8" w:rsidRPr="00530562">
        <w:rPr>
          <w:color w:val="auto"/>
        </w:rPr>
        <w:instrText>ADDIN CSL_CITATION {"citationItems":[{"id":"ITEM-1","itemData":{"DOI":"10.1016/j.envsci.2020.05.007","ISSN":"14629011","author":[{"dropping-particle":"","family":"Hughes","given":"Sara","non-dropping-particle":"","parse-names":false,"suffix":""}],"container-title":"Environmental Science &amp; Policy","id":"ITEM-1","issued":{"date-parts":[["2020","9"]]},"page":"35-41","title":"Principles, drivers, and policy tools for just climate change adaptation in legacy cities","type":"article-journal","volume":"111"},"uris":["http://www.mendeley.com/documents/?uuid=318c9339-020a-4162-8c02-e913bdc8a5bd","http://www.mendeley.com/documents/?uuid=6707bc87-320f-47c3-be80-5d25b90df92f","http://www.mendeley.com/documents/?uuid=357d8174-c679-42a6-839c-002fd1d53a51"]}],"mendeley":{"formattedCitation":"[63]","plainTextFormattedCitation":"[63]","previouslyFormattedCitation":"[63]"},"properties":{"noteIndex":0},"schema":"https://github.com/citation-style-language/schema/raw/master/csl-citation.json"}</w:instrText>
      </w:r>
      <w:r w:rsidR="00F166F0" w:rsidRPr="00530562">
        <w:rPr>
          <w:color w:val="auto"/>
        </w:rPr>
        <w:fldChar w:fldCharType="separate"/>
      </w:r>
      <w:r w:rsidR="008F2D15" w:rsidRPr="00530562">
        <w:rPr>
          <w:color w:val="auto"/>
        </w:rPr>
        <w:t>[</w:t>
      </w:r>
      <w:r w:rsidR="0024181D" w:rsidRPr="00530562">
        <w:rPr>
          <w:color w:val="auto"/>
        </w:rPr>
        <w:t>99</w:t>
      </w:r>
      <w:r w:rsidR="008F2D15" w:rsidRPr="00530562">
        <w:rPr>
          <w:color w:val="auto"/>
        </w:rPr>
        <w:t>]</w:t>
      </w:r>
      <w:r w:rsidR="00F166F0" w:rsidRPr="00530562">
        <w:rPr>
          <w:color w:val="auto"/>
        </w:rPr>
        <w:fldChar w:fldCharType="end"/>
      </w:r>
      <w:r w:rsidRPr="00530562">
        <w:rPr>
          <w:color w:val="auto"/>
        </w:rPr>
        <w:t>. An example of such energy policy at</w:t>
      </w:r>
      <w:r w:rsidR="007F0A65" w:rsidRPr="00530562">
        <w:rPr>
          <w:color w:val="auto"/>
        </w:rPr>
        <w:t xml:space="preserve"> </w:t>
      </w:r>
      <w:r w:rsidR="009047EE" w:rsidRPr="00530562">
        <w:rPr>
          <w:color w:val="auto"/>
        </w:rPr>
        <w:t>the</w:t>
      </w:r>
      <w:r w:rsidRPr="00530562">
        <w:rPr>
          <w:color w:val="auto"/>
        </w:rPr>
        <w:t xml:space="preserve"> regional level is the</w:t>
      </w:r>
      <w:r w:rsidR="00903239" w:rsidRPr="00530562">
        <w:rPr>
          <w:color w:val="auto"/>
        </w:rPr>
        <w:t xml:space="preserve"> recently agreed EU Green Deal, in which t</w:t>
      </w:r>
      <w:r w:rsidRPr="00530562">
        <w:rPr>
          <w:color w:val="auto"/>
        </w:rPr>
        <w:t xml:space="preserve">he EU Green Deal is based on four pillars, i.e., carbon pricing (marine traffic will be considered in ETS), sustainable investment, industrial policy, and transition </w:t>
      </w:r>
      <w:r w:rsidR="008531E1" w:rsidRPr="00530562">
        <w:rPr>
          <w:color w:val="auto"/>
        </w:rPr>
        <w:t>[34]</w:t>
      </w:r>
      <w:r w:rsidR="00F166F0" w:rsidRPr="00530562">
        <w:rPr>
          <w:color w:val="auto"/>
        </w:rPr>
        <w:fldChar w:fldCharType="begin" w:fldLock="1"/>
      </w:r>
      <w:r w:rsidR="005443B8" w:rsidRPr="00530562">
        <w:rPr>
          <w:color w:val="auto"/>
        </w:rPr>
        <w:instrText>ADDIN CSL_CITATION {"citationItems":[{"id":"ITEM-1","itemData":{"DOI":"10.36687/inetwp117","abstract":"The European Union’s Green Deal, a €1 trillion, 10-year investment plan to reduce greenhouse gas emissions by 55% in 2030 (relative to 1990 levels), has been hailed as the first comprehensive plan to achieve climate neutrality at a continental scale. The Deal also constitutes the Union’s new signature mission, providing it with a new raison d’etre and a shared vision of green growth and prosperity for all. Because the stakes are high, a dispassionate, realistic look at the Green Deal is necessary to assess to what extent it reflects ‘what is politically attainable’ and to what degree it does ‘what is required’ in the face of continuous global warming. This paper considers the ambition, scale, substance and strategy of the Deal. It finds that the Green Deal falls short of ‘what is imperative’ but also of ‘what is politically possible’. By choosing to make the Green Deal dependent on global finance, the European Commission itself closes down all policy space for systemic change as well as for ambitious green macroeconomics and green industrial policies, which would enable achieving climate neutrality in a socially and economically inclusive manner. Hence, Otto von Bismarck would have been as unpersuaded by the Green Deal proposal as Greta Thunberg, who dismisses it as mere “empty words”.","author":[{"dropping-particle":"","family":"Storm","given":"Servaas","non-dropping-particle":"","parse-names":false,"suffix":""}],"container-title":"Institute for New Economic Thinking Working Paper Series","id":"ITEM-1","issued":{"date-parts":[["2020","3"]]},"page":"1-31","title":"The EU’s Green Deal: Bismarck’s ‘what is possible’ versus Thunberg’s ‘what is imperative’*","type":"article-journal"},"uris":["http://www.mendeley.com/documents/?uuid=bb84bb62-843a-4359-93cf-ddd02a5d1eaf","http://www.mendeley.com/documents/?uuid=468c89fa-f9c7-4ca5-b3a9-7ca8ba73b9b2","http://www.mendeley.com/documents/?uuid=16c9cb1f-7631-4f2c-868c-e83ae958214d"]}],"mendeley":{"formattedCitation":"[64]","plainTextFormattedCitation":"[64]","previouslyFormattedCitation":"[64]"},"properties":{"noteIndex":0},"schema":"https://github.com/citation-style-language/schema/raw/master/csl-citation.json"}</w:instrText>
      </w:r>
      <w:r w:rsidR="00F166F0" w:rsidRPr="00530562">
        <w:rPr>
          <w:color w:val="auto"/>
        </w:rPr>
        <w:fldChar w:fldCharType="separate"/>
      </w:r>
      <w:r w:rsidR="008F2D15" w:rsidRPr="00530562">
        <w:rPr>
          <w:color w:val="auto"/>
        </w:rPr>
        <w:t>[</w:t>
      </w:r>
      <w:r w:rsidR="0024181D" w:rsidRPr="00530562">
        <w:rPr>
          <w:color w:val="auto"/>
        </w:rPr>
        <w:t>100</w:t>
      </w:r>
      <w:r w:rsidR="008F2D15" w:rsidRPr="00530562">
        <w:rPr>
          <w:color w:val="auto"/>
        </w:rPr>
        <w:t>]</w:t>
      </w:r>
      <w:r w:rsidR="00F166F0" w:rsidRPr="00530562">
        <w:rPr>
          <w:color w:val="auto"/>
        </w:rPr>
        <w:fldChar w:fldCharType="end"/>
      </w:r>
      <w:r w:rsidRPr="00530562">
        <w:rPr>
          <w:color w:val="auto"/>
        </w:rPr>
        <w:t xml:space="preserve">. The main concerns of the EU Green Deal are promoting energy efficiency, which acts a pivotal role to increase energy productivity and in reducing air emissions from industries </w:t>
      </w:r>
      <w:r w:rsidR="00F166F0" w:rsidRPr="00530562">
        <w:rPr>
          <w:color w:val="auto"/>
        </w:rPr>
        <w:fldChar w:fldCharType="begin" w:fldLock="1"/>
      </w:r>
      <w:r w:rsidR="005443B8" w:rsidRPr="00530562">
        <w:rPr>
          <w:color w:val="auto"/>
        </w:rPr>
        <w:instrText>ADDIN CSL_CITATION {"citationItems":[{"id":"ITEM-1","itemData":{"DOI":"10.1016/j.spc.2019.05.006","ISSN":"23525509","author":[{"dropping-particle":"","family":"Hernandez","given":"Ana Gonzalez","non-dropping-particle":"","parse-names":false,"suffix":""},{"dropping-particle":"","family":"Cullen","given":"Jonathan M.","non-dropping-particle":"","parse-names":false,"suffix":""}],"container-title":"Sustainable Production and Consumption","id":"ITEM-1","issued":{"date-parts":[["2019","10"]]},"page":"151-164","title":"Exergy: A universal metric for measuring resource efficiency to address industrial decarbonisation","type":"article-journal","volume":"20"},"uris":["http://www.mendeley.com/documents/?uuid=5d1d45b3-d8b2-46db-b2b6-9909f564679b","http://www.mendeley.com/documents/?uuid=31a824f3-d90e-4ecd-9c5c-a93cdf45b13a","http://www.mendeley.com/documents/?uuid=4d52cfba-aad2-47ba-8d33-fe1fee9372b6"]}],"mendeley":{"formattedCitation":"[65]","plainTextFormattedCitation":"[65]","previouslyFormattedCitation":"[65]"},"properties":{"noteIndex":0},"schema":"https://github.com/citation-style-language/schema/raw/master/csl-citation.json"}</w:instrText>
      </w:r>
      <w:r w:rsidR="00F166F0" w:rsidRPr="00530562">
        <w:rPr>
          <w:color w:val="auto"/>
        </w:rPr>
        <w:fldChar w:fldCharType="separate"/>
      </w:r>
      <w:r w:rsidR="008F2D15" w:rsidRPr="00530562">
        <w:rPr>
          <w:color w:val="auto"/>
        </w:rPr>
        <w:t>[</w:t>
      </w:r>
      <w:r w:rsidR="0024181D" w:rsidRPr="00530562">
        <w:rPr>
          <w:color w:val="auto"/>
        </w:rPr>
        <w:t>101</w:t>
      </w:r>
      <w:r w:rsidR="008F2D15" w:rsidRPr="00530562">
        <w:rPr>
          <w:color w:val="auto"/>
        </w:rPr>
        <w:t>]</w:t>
      </w:r>
      <w:r w:rsidR="00F166F0" w:rsidRPr="00530562">
        <w:rPr>
          <w:color w:val="auto"/>
        </w:rPr>
        <w:fldChar w:fldCharType="end"/>
      </w:r>
      <w:r w:rsidR="00F166F0" w:rsidRPr="00530562">
        <w:rPr>
          <w:color w:val="auto"/>
        </w:rPr>
        <w:fldChar w:fldCharType="begin" w:fldLock="1"/>
      </w:r>
      <w:r w:rsidR="005443B8" w:rsidRPr="00530562">
        <w:rPr>
          <w:color w:val="auto"/>
        </w:rPr>
        <w:instrText>ADDIN CSL_CITATION {"citationItems":[{"id":"ITEM-1","itemData":{"author":[{"dropping-particle":"","family":"Meng","given":"Leong Siew","non-dropping-particle":"","parse-names":false,"suffix":""}],"container-title":"Edited by Shigeru Kimura Han Phoumin","id":"ITEM-1","issued":{"date-parts":[["2020"]]},"page":"62-77","title":"Data Collection to Establishment of Energy Efficiency Indicators","type":"webpage"},"uris":["http://www.mendeley.com/documents/?uuid=7ed91e69-41f7-4bdd-84cc-b683b240cc3e","http://www.mendeley.com/documents/?uuid=0c6362b6-2716-4c34-b19a-078bd819161e","http://www.mendeley.com/documents/?uuid=1d5a6282-c169-4aa5-9978-75fdc26c5ced"]}],"mendeley":{"formattedCitation":"[66]","plainTextFormattedCitation":"[66]","previouslyFormattedCitation":"[66]"},"properties":{"noteIndex":0},"schema":"https://github.com/citation-style-language/schema/raw/master/csl-citation.json"}</w:instrText>
      </w:r>
      <w:r w:rsidR="00F166F0" w:rsidRPr="00530562">
        <w:rPr>
          <w:color w:val="auto"/>
        </w:rPr>
        <w:fldChar w:fldCharType="separate"/>
      </w:r>
      <w:r w:rsidR="008F2D15" w:rsidRPr="00530562">
        <w:rPr>
          <w:color w:val="auto"/>
        </w:rPr>
        <w:t>[</w:t>
      </w:r>
      <w:r w:rsidR="0024181D" w:rsidRPr="00530562">
        <w:rPr>
          <w:color w:val="auto"/>
        </w:rPr>
        <w:t>102</w:t>
      </w:r>
      <w:r w:rsidR="008F2D15" w:rsidRPr="00530562">
        <w:rPr>
          <w:color w:val="auto"/>
        </w:rPr>
        <w:t>]</w:t>
      </w:r>
      <w:r w:rsidR="00F166F0" w:rsidRPr="00530562">
        <w:rPr>
          <w:color w:val="auto"/>
        </w:rPr>
        <w:fldChar w:fldCharType="end"/>
      </w:r>
      <w:r w:rsidRPr="00530562">
        <w:rPr>
          <w:color w:val="auto"/>
        </w:rPr>
        <w:t xml:space="preserve"> and circular economy performance within each industrial sector </w:t>
      </w:r>
      <w:r w:rsidR="008531E1" w:rsidRPr="00530562">
        <w:rPr>
          <w:color w:val="auto"/>
        </w:rPr>
        <w:t>[38]</w:t>
      </w:r>
      <w:r w:rsidR="003F4DF8" w:rsidRPr="00530562">
        <w:rPr>
          <w:color w:val="auto"/>
        </w:rPr>
        <w:fldChar w:fldCharType="begin" w:fldLock="1"/>
      </w:r>
      <w:r w:rsidR="005443B8" w:rsidRPr="00530562">
        <w:rPr>
          <w:color w:val="auto"/>
        </w:rPr>
        <w:instrText>ADDIN CSL_CITATION {"citationItems":[{"id":"ITEM-1","itemData":{"DOI":"10.1016/j.energy.2017.11.128","ISSN":"03605442","author":[{"dropping-particle":"","family":"Malinauskaite","given":"J.","non-dropping-particle":"","parse-names":false,"suffix":""},{"dropping-particle":"","family":"Jouhara","given":"H.","non-dropping-particle":"","parse-names":false,"suffix":""},{"dropping-particle":"","family":"Czajczyńska","given":"D.","non-dropping-particle":"","parse-names":false,"suffix":""},{"dropping-particle":"","family":"Stanchev","given":"P.","non-dropping-particle":"","parse-names":false,"suffix":""},{"dropping-particle":"","family":"Katsou","given":"E.","non-dropping-particle":"","parse-names":false,"suffix":""},{"dropping-particle":"","family":"Rostkowski","given":"P.","non-dropping-particle":"","parse-names":false,"suffix":""},{"dropping-particle":"","family":"Thorne","given":"R.J.","non-dropping-particle":"","parse-names":false,"suffix":""},{"dropping-particle":"","family":"Colón","given":"J.","non-dropping-particle":"","parse-names":false,"suffix":""},{"dropping-particle":"","family":"Ponsá","given":"S.","non-dropping-particle":"","parse-names":false,"suffix":""},{"dropping-particle":"","family":"Al-Mansour","given":"F.","non-dropping-particle":"","parse-names":false,"suffix":""},{"dropping-particle":"","family":"Anguilano","given":"L.","non-dropping-particle":"","parse-names":false,"suffix":""},{"dropping-particle":"","family":"Krzyżyńska","given":"R.","non-dropping-particle":"","parse-names":false,"suffix":""},{"dropping-particle":"","family":"López","given":"I.C.","non-dropping-particle":"","parse-names":false,"suffix":""},{"dropping-particle":"","family":"A.Vlasopoulos","given":"","non-dropping-particle":"","parse-names":false,"suffix":""},{"dropping-particle":"","family":"Spencer","given":"N.","non-dropping-particle":"","parse-names":false,"suffix":""}],"container-title":"Energy","id":"ITEM-1","issued":{"date-parts":[["2017","12"]]},"page":"2013-2044","title":"Municipal solid waste management and waste-to-energy in the context of a circular economy and energy recycling in Europe","type":"article-journal","volume":"141"},"uris":["http://www.mendeley.com/documents/?uuid=bde2f9e8-ea16-4c5d-b7e9-fa711f41d9da","http://www.mendeley.com/documents/?uuid=e209119c-bd15-4031-a006-821aafea9079","http://www.mendeley.com/documents/?uuid=97caa5e2-9e3c-4f9b-b6bb-82bbad727fb8"]}],"mendeley":{"formattedCitation":"[67]","plainTextFormattedCitation":"[67]","previouslyFormattedCitation":"[67]"},"properties":{"noteIndex":0},"schema":"https://github.com/citation-style-language/schema/raw/master/csl-citation.json"}</w:instrText>
      </w:r>
      <w:r w:rsidR="003F4DF8" w:rsidRPr="00530562">
        <w:rPr>
          <w:color w:val="auto"/>
        </w:rPr>
        <w:fldChar w:fldCharType="separate"/>
      </w:r>
      <w:r w:rsidR="008F2D15" w:rsidRPr="00530562">
        <w:rPr>
          <w:color w:val="auto"/>
        </w:rPr>
        <w:t>[</w:t>
      </w:r>
      <w:r w:rsidR="0024181D" w:rsidRPr="00530562">
        <w:rPr>
          <w:color w:val="auto"/>
        </w:rPr>
        <w:t>103</w:t>
      </w:r>
      <w:r w:rsidR="008F2D15" w:rsidRPr="00530562">
        <w:rPr>
          <w:color w:val="auto"/>
        </w:rPr>
        <w:t>]</w:t>
      </w:r>
      <w:r w:rsidR="003F4DF8" w:rsidRPr="00530562">
        <w:rPr>
          <w:color w:val="auto"/>
        </w:rPr>
        <w:fldChar w:fldCharType="end"/>
      </w:r>
      <w:r w:rsidR="003F4DF8" w:rsidRPr="00530562">
        <w:rPr>
          <w:color w:val="auto"/>
        </w:rPr>
        <w:fldChar w:fldCharType="begin" w:fldLock="1"/>
      </w:r>
      <w:r w:rsidR="005443B8" w:rsidRPr="00530562">
        <w:rPr>
          <w:color w:val="auto"/>
        </w:rPr>
        <w:instrText>ADDIN CSL_CITATION {"citationItems":[{"id":"ITEM-1","itemData":{"DOI":"10.1016/j.spc.2020.09.008","ISSN":"23525509","author":[{"dropping-particle":"","family":"Mhatre","given":"Purva","non-dropping-particle":"","parse-names":false,"suffix":""},{"dropping-particle":"","family":"Panchal","given":"Rohit","non-dropping-particle":"","parse-names":false,"suffix":""},{"dropping-particle":"","family":"Singh","given":"Anju","non-dropping-particle":"","parse-names":false,"suffix":""},{"dropping-particle":"","family":"Bibyan","given":"Shyam","non-dropping-particle":"","parse-names":false,"suffix":""}],"container-title":"Sustainable Production and Consumption","id":"ITEM-1","issued":{"date-parts":[["2021","4"]]},"page":"187-202","title":"A systematic literature review on the circular economy initiatives in the European Union","type":"article-journal","volume":"26"},"uris":["http://www.mendeley.com/documents/?uuid=f0c80984-74a4-4ea4-b799-671be3b585ce","http://www.mendeley.com/documents/?uuid=985d062a-d6a3-4636-a33c-aa739ff84ee7","http://www.mendeley.com/documents/?uuid=6e605a45-77ac-41ae-a572-5ef989bc5106"]}],"mendeley":{"formattedCitation":"[68]","plainTextFormattedCitation":"[68]","previouslyFormattedCitation":"[68]"},"properties":{"noteIndex":0},"schema":"https://github.com/citation-style-language/schema/raw/master/csl-citation.json"}</w:instrText>
      </w:r>
      <w:r w:rsidR="003F4DF8" w:rsidRPr="00530562">
        <w:rPr>
          <w:color w:val="auto"/>
        </w:rPr>
        <w:fldChar w:fldCharType="separate"/>
      </w:r>
      <w:r w:rsidR="008F2D15" w:rsidRPr="00530562">
        <w:rPr>
          <w:color w:val="auto"/>
        </w:rPr>
        <w:t>[</w:t>
      </w:r>
      <w:r w:rsidR="0024181D" w:rsidRPr="00530562">
        <w:rPr>
          <w:color w:val="auto"/>
        </w:rPr>
        <w:t>104</w:t>
      </w:r>
      <w:r w:rsidR="008F2D15" w:rsidRPr="00530562">
        <w:rPr>
          <w:color w:val="auto"/>
        </w:rPr>
        <w:t>]</w:t>
      </w:r>
      <w:r w:rsidR="003F4DF8" w:rsidRPr="00530562">
        <w:rPr>
          <w:color w:val="auto"/>
        </w:rPr>
        <w:fldChar w:fldCharType="end"/>
      </w:r>
      <w:r w:rsidRPr="00530562">
        <w:rPr>
          <w:color w:val="auto"/>
        </w:rPr>
        <w:t>. The EU strives to address pollution from heavy industries (e.g. shipbuilding) by adopting related policies inconsistent with climate change, energy</w:t>
      </w:r>
      <w:r w:rsidR="009047EE" w:rsidRPr="00530562">
        <w:rPr>
          <w:color w:val="auto"/>
        </w:rPr>
        <w:t>,</w:t>
      </w:r>
      <w:r w:rsidRPr="00530562">
        <w:rPr>
          <w:color w:val="auto"/>
        </w:rPr>
        <w:t xml:space="preserve"> and circular </w:t>
      </w:r>
      <w:r w:rsidR="009047EE" w:rsidRPr="00530562">
        <w:rPr>
          <w:color w:val="auto"/>
        </w:rPr>
        <w:t xml:space="preserve">economy </w:t>
      </w:r>
      <w:r w:rsidRPr="00530562">
        <w:rPr>
          <w:color w:val="auto"/>
        </w:rPr>
        <w:t>policies</w:t>
      </w:r>
      <w:r w:rsidR="00E5567F" w:rsidRPr="00530562">
        <w:rPr>
          <w:color w:val="auto"/>
        </w:rPr>
        <w:t xml:space="preserve"> [31]</w:t>
      </w:r>
      <w:r w:rsidRPr="00530562">
        <w:rPr>
          <w:color w:val="auto"/>
        </w:rPr>
        <w:t xml:space="preserve"> </w:t>
      </w:r>
      <w:r w:rsidR="008A723A" w:rsidRPr="00530562">
        <w:rPr>
          <w:color w:val="auto"/>
        </w:rPr>
        <w:fldChar w:fldCharType="begin" w:fldLock="1"/>
      </w:r>
      <w:r w:rsidR="005443B8" w:rsidRPr="00530562">
        <w:rPr>
          <w:color w:val="auto"/>
        </w:rPr>
        <w:instrText>ADDIN CSL_CITATION {"citationItems":[{"id":"ITEM-1","itemData":{"author":[{"dropping-particle":"","family":"EUROPEAN COMMISSION (EC)","given":"","non-dropping-particle":"","parse-names":false,"suffix":""}],"id":"ITEM-1","issued":{"date-parts":[["2016"]]},"title":"COMMUNICATION FROM THE COMMISSION TO THE EUROPEAN PARLIAMENT, THE COUNCIL, THE EUROPEAN ECONOMIC AND SOCIAL COMMITTEE AND THE COMMITTEE OF THE REGIONS - A European agenda for the collaborative economy","type":"webpage"},"uris":["http://www.mendeley.com/documents/?uuid=ab62cfdd-f44c-49f5-85b3-d4b663b8bb0d","http://www.mendeley.com/documents/?uuid=3f032eca-b1ee-43bb-ab89-b3e31131bda2","http://www.mendeley.com/documents/?uuid=08e8d8b0-c85f-42ff-b571-ede5bfcb74e5"]}],"mendeley":{"formattedCitation":"[69]","plainTextFormattedCitation":"[69]","previouslyFormattedCitation":"[69]"},"properties":{"noteIndex":0},"schema":"https://github.com/citation-style-language/schema/raw/master/csl-citation.json"}</w:instrText>
      </w:r>
      <w:r w:rsidR="008A723A" w:rsidRPr="00530562">
        <w:rPr>
          <w:color w:val="auto"/>
        </w:rPr>
        <w:fldChar w:fldCharType="separate"/>
      </w:r>
      <w:r w:rsidR="008F2D15" w:rsidRPr="00530562">
        <w:rPr>
          <w:color w:val="auto"/>
        </w:rPr>
        <w:t>[</w:t>
      </w:r>
      <w:r w:rsidR="0024181D" w:rsidRPr="00530562">
        <w:rPr>
          <w:color w:val="auto"/>
        </w:rPr>
        <w:t>105</w:t>
      </w:r>
      <w:r w:rsidR="008F2D15" w:rsidRPr="00530562">
        <w:rPr>
          <w:color w:val="auto"/>
        </w:rPr>
        <w:t>]</w:t>
      </w:r>
      <w:r w:rsidR="008A723A" w:rsidRPr="00530562">
        <w:rPr>
          <w:color w:val="auto"/>
        </w:rPr>
        <w:fldChar w:fldCharType="end"/>
      </w:r>
      <w:r w:rsidRPr="00530562">
        <w:rPr>
          <w:color w:val="auto"/>
        </w:rPr>
        <w:t xml:space="preserve"> and by focusing on energy and circular economy measures </w:t>
      </w:r>
      <w:r w:rsidR="003F4DF8" w:rsidRPr="00530562">
        <w:rPr>
          <w:color w:val="auto"/>
        </w:rPr>
        <w:fldChar w:fldCharType="begin" w:fldLock="1"/>
      </w:r>
      <w:r w:rsidR="005443B8" w:rsidRPr="00530562">
        <w:rPr>
          <w:color w:val="auto"/>
        </w:rPr>
        <w:instrText>ADDIN CSL_CITATION {"citationItems":[{"id":"ITEM-1","itemData":{"DOI":"10.2478/rtuect-2020-0026","ISSN":"2255-8837","abstract":"Recently introduced European Green Deal has set a target for Europe to become the first climate-neutral continent by 2050. This ambitious commitment will bring a serious challenge for the EU. However, the degree of this challenge will not be the same to all EU member states. In this paper, the multi-criteria decision analysis is applied to rank eight selected EU countries (Denmark, Estonia, Ireland, Latvia, Lithuania, Slovenia, Finland and Sweden) regarding GHG performance, and thus illustrate different starting points of the transition to carbon-neutrality. In parallel to the widely used indicator of GHG emissions per capita, evaluation incorporates various other criteria covering energy consumption, population size, and the use of renewable energy and fossil fuel, as well as investment and tax rates. TOPSIS analysis shows that the best GHG performance is achieved by Sweden, while Latvia ranks the lowest. The presented evaluation method could be a useful tool in planning implementation of policies to reach Green Deal settings on European, as well as on a national level.","author":[{"dropping-particle":"","family":"Zlaugotne","given":"Beate","non-dropping-particle":"","parse-names":false,"suffix":""},{"dropping-particle":"","family":"Ievina","given":"Linda","non-dropping-particle":"","parse-names":false,"suffix":""},{"dropping-particle":"","family":"Azis","given":"Reinis","non-dropping-particle":"","parse-names":false,"suffix":""},{"dropping-particle":"","family":"Baranenko","given":"Denis","non-dropping-particle":"","parse-names":false,"suffix":""},{"dropping-particle":"","family":"Blumberga","given":"Dagnija","non-dropping-particle":"","parse-names":false,"suffix":""}],"container-title":"Environmental and Climate Technologies","id":"ITEM-1","issue":"1","issued":{"date-parts":[["2020","1"]]},"page":"431-441","title":"GHG Performance Evaluation in Green Deal Context","type":"article-journal","volume":"24"},"uris":["http://www.mendeley.com/documents/?uuid=c44972f7-397f-47c6-8529-aebfdef3d2c2","http://www.mendeley.com/documents/?uuid=e9399db9-c4ad-4374-ba3c-dd22e2ee0e51","http://www.mendeley.com/documents/?uuid=2575bce9-01b5-4268-a2d1-d34697e08fea"]}],"mendeley":{"formattedCitation":"[70]","plainTextFormattedCitation":"[70]","previouslyFormattedCitation":"[70]"},"properties":{"noteIndex":0},"schema":"https://github.com/citation-style-language/schema/raw/master/csl-citation.json"}</w:instrText>
      </w:r>
      <w:r w:rsidR="003F4DF8" w:rsidRPr="00530562">
        <w:rPr>
          <w:color w:val="auto"/>
        </w:rPr>
        <w:fldChar w:fldCharType="separate"/>
      </w:r>
      <w:r w:rsidR="008F2D15" w:rsidRPr="00530562">
        <w:rPr>
          <w:color w:val="auto"/>
        </w:rPr>
        <w:t>[</w:t>
      </w:r>
      <w:r w:rsidR="0024181D" w:rsidRPr="00530562">
        <w:rPr>
          <w:color w:val="auto"/>
        </w:rPr>
        <w:t>106</w:t>
      </w:r>
      <w:r w:rsidR="008F2D15" w:rsidRPr="00530562">
        <w:rPr>
          <w:color w:val="auto"/>
        </w:rPr>
        <w:t>]</w:t>
      </w:r>
      <w:r w:rsidR="003F4DF8" w:rsidRPr="00530562">
        <w:rPr>
          <w:color w:val="auto"/>
        </w:rPr>
        <w:fldChar w:fldCharType="end"/>
      </w:r>
      <w:r w:rsidRPr="00530562">
        <w:rPr>
          <w:color w:val="auto"/>
        </w:rPr>
        <w:t>. Furthermore, at the industrial level, the primary concern of industrial managers is economic prosperity, competitiveness, profit, safety</w:t>
      </w:r>
      <w:r w:rsidR="009047EE" w:rsidRPr="00530562">
        <w:rPr>
          <w:color w:val="auto"/>
        </w:rPr>
        <w:t>,</w:t>
      </w:r>
      <w:r w:rsidRPr="00530562">
        <w:rPr>
          <w:color w:val="auto"/>
        </w:rPr>
        <w:t xml:space="preserve"> and stability of their business </w:t>
      </w:r>
      <w:r w:rsidR="00E5567F" w:rsidRPr="00530562">
        <w:rPr>
          <w:color w:val="auto"/>
        </w:rPr>
        <w:t>[35]</w:t>
      </w:r>
      <w:r w:rsidR="003F4DF8" w:rsidRPr="00530562">
        <w:rPr>
          <w:color w:val="auto"/>
        </w:rPr>
        <w:fldChar w:fldCharType="begin" w:fldLock="1"/>
      </w:r>
      <w:r w:rsidR="005443B8" w:rsidRPr="00530562">
        <w:rPr>
          <w:color w:val="auto"/>
        </w:rPr>
        <w:instrText>ADDIN CSL_CITATION {"citationItems":[{"id":"ITEM-1","itemData":{"DOI":"10.1108/PR-08-2015-0220","ISSN":"0048-3486","author":[{"dropping-particle":"","family":"Hennekam","given":"Sophie","non-dropping-particle":"","parse-names":false,"suffix":""},{"dropping-particle":"","family":"Bennett","given":"Dawn","non-dropping-particle":"","parse-names":false,"suffix":""}],"container-title":"Personnel Review","id":"ITEM-1","issue":"1","issued":{"date-parts":[["2017","2"]]},"page":"68-85","title":"Creative industries work across multiple contexts: common themes and challenges","type":"article-journal","volume":"46"},"uris":["http://www.mendeley.com/documents/?uuid=d80ae558-474d-4337-9f22-a26a6d1fc38d","http://www.mendeley.com/documents/?uuid=dbb4a667-42dd-45cf-b29b-c216ab0ccbaa","http://www.mendeley.com/documents/?uuid=0485abc1-8121-42f6-b79b-74b79a530eae"]}],"mendeley":{"formattedCitation":"[71]","plainTextFormattedCitation":"[71]","previouslyFormattedCitation":"[71]"},"properties":{"noteIndex":0},"schema":"https://github.com/citation-style-language/schema/raw/master/csl-citation.json"}</w:instrText>
      </w:r>
      <w:r w:rsidR="003F4DF8" w:rsidRPr="00530562">
        <w:rPr>
          <w:color w:val="auto"/>
        </w:rPr>
        <w:fldChar w:fldCharType="separate"/>
      </w:r>
      <w:r w:rsidR="008F2D15" w:rsidRPr="00530562">
        <w:rPr>
          <w:color w:val="auto"/>
        </w:rPr>
        <w:t>[</w:t>
      </w:r>
      <w:r w:rsidR="0024181D" w:rsidRPr="00530562">
        <w:rPr>
          <w:color w:val="auto"/>
        </w:rPr>
        <w:t>107</w:t>
      </w:r>
      <w:r w:rsidR="008F2D15" w:rsidRPr="00530562">
        <w:rPr>
          <w:color w:val="auto"/>
        </w:rPr>
        <w:t>]</w:t>
      </w:r>
      <w:r w:rsidR="003F4DF8" w:rsidRPr="00530562">
        <w:rPr>
          <w:color w:val="auto"/>
        </w:rPr>
        <w:fldChar w:fldCharType="end"/>
      </w:r>
      <w:r w:rsidRPr="00530562">
        <w:rPr>
          <w:color w:val="auto"/>
        </w:rPr>
        <w:t xml:space="preserve">. Due to increasing awareness about environmental aspects and Corporate Social Responsibility, businesses pay increasing attention to the environmental elements and strive to reduce their negative impacts by managing energy consumption </w:t>
      </w:r>
      <w:r w:rsidR="00930427" w:rsidRPr="00530562">
        <w:rPr>
          <w:color w:val="auto"/>
        </w:rPr>
        <w:fldChar w:fldCharType="begin" w:fldLock="1"/>
      </w:r>
      <w:r w:rsidR="005443B8" w:rsidRPr="00530562">
        <w:rPr>
          <w:color w:val="auto"/>
        </w:rPr>
        <w:instrText>ADDIN CSL_CITATION {"citationItems":[{"id":"ITEM-1","itemData":{"ISBN":"1351281437","author":[{"dropping-particle":"","family":"Schaltegger","given":"Stefan","non-dropping-particle":"","parse-names":false,"suffix":""},{"dropping-particle":"","family":"Burritt","given":"Roger","non-dropping-particle":"","parse-names":false,"suffix":""},{"dropping-particle":"","family":"Petersen","given":"Holger","non-dropping-particle":"","parse-names":false,"suffix":""}],"id":"ITEM-1","issued":{"date-parts":[["2017"]]},"publisher":"Routledge","title":"An introduction to corporate environmental management: Striving for sustainability","type":"book"},"uris":["http://www.mendeley.com/documents/?uuid=37f790b4-1485-4b06-9538-6b41751e77c9","http://www.mendeley.com/documents/?uuid=1bbf9f8d-c0d3-480f-aed0-d305719928e3","http://www.mendeley.com/documents/?uuid=3959bcf8-53ce-4df1-9b07-39803137b965"]}],"mendeley":{"formattedCitation":"[72]","plainTextFormattedCitation":"[72]","previouslyFormattedCitation":"[72]"},"properties":{"noteIndex":0},"schema":"https://github.com/citation-style-language/schema/raw/master/csl-citation.json"}</w:instrText>
      </w:r>
      <w:r w:rsidR="00930427" w:rsidRPr="00530562">
        <w:rPr>
          <w:color w:val="auto"/>
        </w:rPr>
        <w:fldChar w:fldCharType="separate"/>
      </w:r>
      <w:r w:rsidR="008F2D15" w:rsidRPr="00530562">
        <w:rPr>
          <w:color w:val="auto"/>
        </w:rPr>
        <w:t>[</w:t>
      </w:r>
      <w:r w:rsidR="0024181D" w:rsidRPr="00530562">
        <w:rPr>
          <w:color w:val="auto"/>
        </w:rPr>
        <w:t>108</w:t>
      </w:r>
      <w:r w:rsidR="008F2D15" w:rsidRPr="00530562">
        <w:rPr>
          <w:color w:val="auto"/>
        </w:rPr>
        <w:t>]</w:t>
      </w:r>
      <w:r w:rsidR="00930427" w:rsidRPr="00530562">
        <w:rPr>
          <w:color w:val="auto"/>
        </w:rPr>
        <w:fldChar w:fldCharType="end"/>
      </w:r>
      <w:r w:rsidRPr="00530562">
        <w:rPr>
          <w:color w:val="auto"/>
        </w:rPr>
        <w:t xml:space="preserve">. </w:t>
      </w:r>
      <w:r w:rsidR="0076532E" w:rsidRPr="00530562">
        <w:rPr>
          <w:color w:val="auto"/>
        </w:rPr>
        <w:t xml:space="preserve">To </w:t>
      </w:r>
      <w:r w:rsidR="006870D9" w:rsidRPr="00530562">
        <w:rPr>
          <w:color w:val="auto"/>
        </w:rPr>
        <w:t>achieve the efficient-energy use</w:t>
      </w:r>
      <w:r w:rsidR="0076532E" w:rsidRPr="00530562">
        <w:rPr>
          <w:color w:val="auto"/>
        </w:rPr>
        <w:t xml:space="preserve">, every </w:t>
      </w:r>
      <w:r w:rsidR="006870D9" w:rsidRPr="00530562">
        <w:rPr>
          <w:color w:val="auto"/>
        </w:rPr>
        <w:t>shipyard</w:t>
      </w:r>
      <w:r w:rsidR="0076532E" w:rsidRPr="00530562">
        <w:rPr>
          <w:color w:val="auto"/>
        </w:rPr>
        <w:t xml:space="preserve"> needs to have a </w:t>
      </w:r>
      <w:r w:rsidR="009047EE" w:rsidRPr="00530562">
        <w:rPr>
          <w:color w:val="auto"/>
        </w:rPr>
        <w:t>long-</w:t>
      </w:r>
      <w:r w:rsidR="0076532E" w:rsidRPr="00530562">
        <w:rPr>
          <w:color w:val="auto"/>
        </w:rPr>
        <w:t>term energy strategy and fulfi</w:t>
      </w:r>
      <w:r w:rsidR="009047EE" w:rsidRPr="00530562">
        <w:rPr>
          <w:color w:val="auto"/>
        </w:rPr>
        <w:t>l</w:t>
      </w:r>
      <w:r w:rsidR="0076532E" w:rsidRPr="00530562">
        <w:rPr>
          <w:color w:val="auto"/>
        </w:rPr>
        <w:t>l an energy management program</w:t>
      </w:r>
      <w:r w:rsidR="00E5567F" w:rsidRPr="00530562">
        <w:rPr>
          <w:color w:val="auto"/>
        </w:rPr>
        <w:t xml:space="preserve"> </w:t>
      </w:r>
      <w:r w:rsidR="00930427" w:rsidRPr="00530562">
        <w:rPr>
          <w:color w:val="auto"/>
        </w:rPr>
        <w:fldChar w:fldCharType="begin" w:fldLock="1"/>
      </w:r>
      <w:r w:rsidR="005443B8" w:rsidRPr="00530562">
        <w:rPr>
          <w:color w:val="auto"/>
        </w:rPr>
        <w:instrText>ADDIN CSL_CITATION {"citationItems":[{"id":"ITEM-1","itemData":{"DOI":"10.1016/j.jclepro.2010.04.011","ISSN":"09596526","author":[{"dropping-particle":"","family":"Thollander","given":"Patrik","non-dropping-particle":"","parse-names":false,"suffix":""},{"dropping-particle":"","family":"Ottosson","given":"Mikael","non-dropping-particle":"","parse-names":false,"suffix":""}],"container-title":"Journal of Cleaner Production","id":"ITEM-1","issue":"12","issued":{"date-parts":[["2010","8"]]},"page":"1125-1133","title":"Energy management practices in Swedish energy-intensive industries","type":"article-journal","volume":"18"},"uris":["http://www.mendeley.com/documents/?uuid=70267305-6c06-4474-b0a4-5edc16ddab69","http://www.mendeley.com/documents/?uuid=79eff018-4b41-4227-af47-4bf030f3cd2c","http://www.mendeley.com/documents/?uuid=c8a284b8-9cfb-48ce-977a-c36b7f0ef970"]}],"mendeley":{"formattedCitation":"[73]","plainTextFormattedCitation":"[73]","previouslyFormattedCitation":"[73]"},"properties":{"noteIndex":0},"schema":"https://github.com/citation-style-language/schema/raw/master/csl-citation.json"}</w:instrText>
      </w:r>
      <w:r w:rsidR="00930427" w:rsidRPr="00530562">
        <w:rPr>
          <w:color w:val="auto"/>
        </w:rPr>
        <w:fldChar w:fldCharType="separate"/>
      </w:r>
      <w:r w:rsidR="008F2D15" w:rsidRPr="00530562">
        <w:rPr>
          <w:color w:val="auto"/>
        </w:rPr>
        <w:t>[</w:t>
      </w:r>
      <w:r w:rsidR="0024181D" w:rsidRPr="00530562">
        <w:rPr>
          <w:color w:val="auto"/>
        </w:rPr>
        <w:t>109</w:t>
      </w:r>
      <w:r w:rsidR="008F2D15" w:rsidRPr="00530562">
        <w:rPr>
          <w:color w:val="auto"/>
        </w:rPr>
        <w:t>]</w:t>
      </w:r>
      <w:r w:rsidR="00930427" w:rsidRPr="00530562">
        <w:rPr>
          <w:color w:val="auto"/>
        </w:rPr>
        <w:fldChar w:fldCharType="end"/>
      </w:r>
      <w:r w:rsidR="0076532E" w:rsidRPr="00530562">
        <w:rPr>
          <w:color w:val="auto"/>
        </w:rPr>
        <w:t xml:space="preserve">. </w:t>
      </w:r>
      <w:r w:rsidR="00B321CB" w:rsidRPr="00530562">
        <w:rPr>
          <w:color w:val="auto"/>
        </w:rPr>
        <w:t>It is clear that only a holistic and integrated approach could mitigate pollutant emissions in shipyards. Alternatively, to fulfill decarbonisation from the shipping industry, it should take into account the role of lifecycle measures in the mitigation of emissions</w:t>
      </w:r>
      <w:r w:rsidR="00E5567F" w:rsidRPr="00530562">
        <w:rPr>
          <w:color w:val="auto"/>
        </w:rPr>
        <w:t xml:space="preserve"> [14]</w:t>
      </w:r>
      <w:r w:rsidR="0076532E" w:rsidRPr="00530562">
        <w:rPr>
          <w:color w:val="auto"/>
        </w:rPr>
        <w:t>.</w:t>
      </w:r>
    </w:p>
    <w:p w14:paraId="5ABC5BD6" w14:textId="49EE1EBB" w:rsidR="00903239" w:rsidRPr="00530562" w:rsidRDefault="00B321CB" w:rsidP="00663962">
      <w:pPr>
        <w:spacing w:line="360" w:lineRule="auto"/>
        <w:jc w:val="both"/>
        <w:rPr>
          <w:color w:val="auto"/>
        </w:rPr>
      </w:pPr>
      <w:r w:rsidRPr="00530562">
        <w:rPr>
          <w:color w:val="auto"/>
        </w:rPr>
        <w:t>Relating to t</w:t>
      </w:r>
      <w:r w:rsidR="003B01D8" w:rsidRPr="00530562">
        <w:rPr>
          <w:color w:val="auto"/>
        </w:rPr>
        <w:t>he EnMF</w:t>
      </w:r>
      <w:r w:rsidRPr="00530562">
        <w:rPr>
          <w:color w:val="auto"/>
        </w:rPr>
        <w:t xml:space="preserve"> of shipyards, it could be utilized to</w:t>
      </w:r>
      <w:r w:rsidR="003B01D8" w:rsidRPr="00530562">
        <w:rPr>
          <w:color w:val="auto"/>
        </w:rPr>
        <w:t xml:space="preserve"> determine the procedures </w:t>
      </w:r>
      <w:r w:rsidRPr="00530562">
        <w:rPr>
          <w:color w:val="auto"/>
        </w:rPr>
        <w:t xml:space="preserve">aiming </w:t>
      </w:r>
      <w:r w:rsidR="003B01D8" w:rsidRPr="00530562">
        <w:rPr>
          <w:color w:val="auto"/>
        </w:rPr>
        <w:t xml:space="preserve">to have a </w:t>
      </w:r>
      <w:r w:rsidR="009047EE" w:rsidRPr="00530562">
        <w:rPr>
          <w:color w:val="auto"/>
        </w:rPr>
        <w:t>long-</w:t>
      </w:r>
      <w:r w:rsidR="003B01D8" w:rsidRPr="00530562">
        <w:rPr>
          <w:color w:val="auto"/>
        </w:rPr>
        <w:t xml:space="preserve">term strategy </w:t>
      </w:r>
      <w:r w:rsidRPr="00530562">
        <w:rPr>
          <w:color w:val="auto"/>
        </w:rPr>
        <w:t xml:space="preserve">associated with </w:t>
      </w:r>
      <w:r w:rsidR="003B01D8" w:rsidRPr="00530562">
        <w:rPr>
          <w:color w:val="auto"/>
        </w:rPr>
        <w:t>energy production, consumption</w:t>
      </w:r>
      <w:r w:rsidR="009047EE" w:rsidRPr="00530562">
        <w:rPr>
          <w:color w:val="auto"/>
        </w:rPr>
        <w:t>,</w:t>
      </w:r>
      <w:r w:rsidR="003B01D8" w:rsidRPr="00530562">
        <w:rPr>
          <w:color w:val="auto"/>
        </w:rPr>
        <w:t xml:space="preserve"> and conservation</w:t>
      </w:r>
      <w:r w:rsidRPr="00530562">
        <w:rPr>
          <w:color w:val="auto"/>
        </w:rPr>
        <w:t>.</w:t>
      </w:r>
      <w:r w:rsidR="007F0A65" w:rsidRPr="00530562">
        <w:rPr>
          <w:color w:val="auto"/>
        </w:rPr>
        <w:t xml:space="preserve"> </w:t>
      </w:r>
      <w:r w:rsidRPr="00530562">
        <w:rPr>
          <w:color w:val="auto"/>
        </w:rPr>
        <w:t>T</w:t>
      </w:r>
      <w:r w:rsidR="003B01D8" w:rsidRPr="00530562">
        <w:rPr>
          <w:color w:val="auto"/>
        </w:rPr>
        <w:t xml:space="preserve">he EnMS is </w:t>
      </w:r>
      <w:r w:rsidRPr="00530562">
        <w:rPr>
          <w:color w:val="auto"/>
        </w:rPr>
        <w:t xml:space="preserve">considered as one of </w:t>
      </w:r>
      <w:r w:rsidR="007F0A65" w:rsidRPr="00530562">
        <w:rPr>
          <w:color w:val="auto"/>
        </w:rPr>
        <w:t xml:space="preserve">the </w:t>
      </w:r>
      <w:r w:rsidR="003B01D8" w:rsidRPr="00530562">
        <w:rPr>
          <w:color w:val="auto"/>
        </w:rPr>
        <w:t>measures and tools</w:t>
      </w:r>
      <w:r w:rsidRPr="00530562">
        <w:rPr>
          <w:color w:val="auto"/>
        </w:rPr>
        <w:t>, which</w:t>
      </w:r>
      <w:r w:rsidR="007F0A65" w:rsidRPr="00530562">
        <w:rPr>
          <w:color w:val="auto"/>
        </w:rPr>
        <w:t xml:space="preserve"> </w:t>
      </w:r>
      <w:r w:rsidRPr="00530562">
        <w:rPr>
          <w:color w:val="auto"/>
        </w:rPr>
        <w:t xml:space="preserve">could </w:t>
      </w:r>
      <w:r w:rsidR="003B01D8" w:rsidRPr="00530562">
        <w:rPr>
          <w:color w:val="auto"/>
        </w:rPr>
        <w:t xml:space="preserve">be </w:t>
      </w:r>
      <w:r w:rsidRPr="00530562">
        <w:rPr>
          <w:color w:val="auto"/>
        </w:rPr>
        <w:t xml:space="preserve">employed </w:t>
      </w:r>
      <w:r w:rsidR="003B01D8" w:rsidRPr="00530562">
        <w:rPr>
          <w:color w:val="auto"/>
        </w:rPr>
        <w:t>for implementing the procedure</w:t>
      </w:r>
      <w:r w:rsidRPr="00530562">
        <w:rPr>
          <w:color w:val="auto"/>
        </w:rPr>
        <w:t>s</w:t>
      </w:r>
      <w:r w:rsidR="003B01D8" w:rsidRPr="00530562">
        <w:rPr>
          <w:color w:val="auto"/>
        </w:rPr>
        <w:t xml:space="preserve"> to achieve the </w:t>
      </w:r>
      <w:r w:rsidRPr="00530562">
        <w:rPr>
          <w:color w:val="auto"/>
        </w:rPr>
        <w:t xml:space="preserve">strategic </w:t>
      </w:r>
      <w:r w:rsidR="003B01D8" w:rsidRPr="00530562">
        <w:rPr>
          <w:color w:val="auto"/>
        </w:rPr>
        <w:t xml:space="preserve">goals </w:t>
      </w:r>
      <w:r w:rsidR="00AC0B64" w:rsidRPr="00530562">
        <w:rPr>
          <w:color w:val="auto"/>
        </w:rPr>
        <w:fldChar w:fldCharType="begin" w:fldLock="1"/>
      </w:r>
      <w:r w:rsidR="008F2D15" w:rsidRPr="00530562">
        <w:rPr>
          <w:color w:val="auto"/>
        </w:rPr>
        <w:instrText>ADDIN CSL_CITATION {"citationItems":[{"id":"ITEM-1","itemData":{"ISBN":"1447141628","author":[{"dropping-particle":"","family":"Thollander","given":"Patrik","non-dropping-particle":"","parse-names":false,"suffix":""},{"dropping-particle":"","family":"Palm","given":"Jenny","non-dropping-particle":"","parse-names":false,"suffix":""}],"id":"ITEM-1","issued":{"date-parts":[["2012"]]},"publisher":"Springer Science &amp; Business Media","title":"Improving energy efficiency in industrial energy systems: An interdisciplinary perspective on barriers, energy audits, energy management, policies, and programs","type":"book"},"uris":["http://www.mendeley.com/documents/?uuid=8a95f506-159f-4435-983b-9bb52f0927a6","http://www.mendeley.com/documents/?uuid=c4629d0d-cfe5-4b3f-999e-6e0c5da5cf74","http://www.mendeley.com/documents/?uuid=32735cf6-92bc-4ceb-a452-822acf306207"]}],"mendeley":{"formattedCitation":"[32]","plainTextFormattedCitation":"[32]","previouslyFormattedCitation":"[32]"},"properties":{"noteIndex":0},"schema":"https://github.com/citation-style-language/schema/raw/master/csl-citation.json"}</w:instrText>
      </w:r>
      <w:r w:rsidR="00AC0B64" w:rsidRPr="00530562">
        <w:rPr>
          <w:color w:val="auto"/>
        </w:rPr>
        <w:fldChar w:fldCharType="separate"/>
      </w:r>
      <w:r w:rsidR="000E1E8A" w:rsidRPr="00530562">
        <w:rPr>
          <w:color w:val="auto"/>
        </w:rPr>
        <w:t>[3</w:t>
      </w:r>
      <w:r w:rsidR="0024181D" w:rsidRPr="00530562">
        <w:rPr>
          <w:color w:val="auto"/>
        </w:rPr>
        <w:t>3</w:t>
      </w:r>
      <w:r w:rsidR="000E1E8A" w:rsidRPr="00530562">
        <w:rPr>
          <w:color w:val="auto"/>
        </w:rPr>
        <w:t>]</w:t>
      </w:r>
      <w:r w:rsidR="00AC0B64" w:rsidRPr="00530562">
        <w:rPr>
          <w:color w:val="auto"/>
        </w:rPr>
        <w:fldChar w:fldCharType="end"/>
      </w:r>
      <w:r w:rsidR="003B01D8" w:rsidRPr="00530562">
        <w:rPr>
          <w:color w:val="auto"/>
        </w:rPr>
        <w:t xml:space="preserve">. The framework provides the shipyards’ managers with an opportunity to make a simple and rational decision in a complicated situation. However, in order to support the EnMF in the shipyards, the related EnMS must be appropriately adopted in the shipyards’ organizations. The framework by considering holistic, and the </w:t>
      </w:r>
      <w:r w:rsidR="00952907" w:rsidRPr="00530562">
        <w:rPr>
          <w:color w:val="auto"/>
        </w:rPr>
        <w:t>trans</w:t>
      </w:r>
      <w:r w:rsidR="003B01D8" w:rsidRPr="00530562">
        <w:rPr>
          <w:color w:val="auto"/>
        </w:rPr>
        <w:t xml:space="preserve">disciplinary approach </w:t>
      </w:r>
      <w:r w:rsidR="00072335" w:rsidRPr="00530562">
        <w:rPr>
          <w:color w:val="auto"/>
        </w:rPr>
        <w:t>could be appl</w:t>
      </w:r>
      <w:r w:rsidR="007F0A65" w:rsidRPr="00530562">
        <w:rPr>
          <w:color w:val="auto"/>
        </w:rPr>
        <w:t>ied to</w:t>
      </w:r>
      <w:r w:rsidR="003B01D8" w:rsidRPr="00530562">
        <w:rPr>
          <w:color w:val="auto"/>
        </w:rPr>
        <w:t xml:space="preserve"> break the silos and provide depth (</w:t>
      </w:r>
      <w:r w:rsidR="00072335" w:rsidRPr="00530562">
        <w:rPr>
          <w:color w:val="auto"/>
        </w:rPr>
        <w:t xml:space="preserve">knowledge </w:t>
      </w:r>
      <w:r w:rsidR="003B01D8" w:rsidRPr="00530562">
        <w:rPr>
          <w:color w:val="auto"/>
        </w:rPr>
        <w:t>extent), breadth (knowledge criteria)</w:t>
      </w:r>
      <w:r w:rsidR="009047EE" w:rsidRPr="00530562">
        <w:rPr>
          <w:color w:val="auto"/>
        </w:rPr>
        <w:t>,</w:t>
      </w:r>
      <w:r w:rsidR="003B01D8" w:rsidRPr="00530562">
        <w:rPr>
          <w:color w:val="auto"/>
        </w:rPr>
        <w:t xml:space="preserve"> and synthesis (</w:t>
      </w:r>
      <w:r w:rsidR="00072335" w:rsidRPr="00530562">
        <w:rPr>
          <w:color w:val="auto"/>
        </w:rPr>
        <w:t xml:space="preserve">integrating different knowledge/perspective into uniform </w:t>
      </w:r>
      <w:r w:rsidR="00072335" w:rsidRPr="00530562">
        <w:rPr>
          <w:color w:val="auto"/>
        </w:rPr>
        <w:lastRenderedPageBreak/>
        <w:t>knowledge/experience</w:t>
      </w:r>
      <w:r w:rsidR="003B01D8" w:rsidRPr="00530562">
        <w:rPr>
          <w:color w:val="auto"/>
        </w:rPr>
        <w:t>) to optimize the decision of DMs</w:t>
      </w:r>
      <w:r w:rsidR="00072335" w:rsidRPr="00530562">
        <w:rPr>
          <w:color w:val="auto"/>
        </w:rPr>
        <w:t xml:space="preserve"> </w:t>
      </w:r>
      <w:r w:rsidR="00072335" w:rsidRPr="00530562">
        <w:rPr>
          <w:color w:val="auto"/>
        </w:rPr>
        <w:fldChar w:fldCharType="begin" w:fldLock="1"/>
      </w:r>
      <w:r w:rsidR="00072335" w:rsidRPr="00530562">
        <w:rPr>
          <w:color w:val="auto"/>
        </w:rPr>
        <w:instrText>ADDIN CSL_CITATION {"citationItems":[{"id":"ITEM-1","itemData":{"DOI":"10.1016/j.ejor.2008.06.013","ISSN":"03772217","author":[{"dropping-particle":"","family":"Wiek","given":"Arnim","non-dropping-particle":"","parse-names":false,"suffix":""},{"dropping-particle":"","family":"Walter","given":"Alexander I.","non-dropping-particle":"","parse-names":false,"suffix":""}],"container-title":"European Journal of Operational Research","id":"ITEM-1","issue":"1","issued":{"date-parts":[["2009","8"]]},"page":"360-370","title":"A transdisciplinary approach for formalized integrated planning and decision-making in complex systems","type":"article-journal","volume":"197"},"uris":["http://www.mendeley.com/documents/?uuid=eae7cafa-12ff-40f5-9f37-9d5910540f49","http://www.mendeley.com/documents/?uuid=ed68775d-408f-4f30-a077-e45a7f9c2934","http://www.mendeley.com/documents/?uuid=512a0c2a-4e80-46db-a07b-b3c8b9ed620f"]}],"mendeley":{"formattedCitation":"[39]","plainTextFormattedCitation":"[39]","previouslyFormattedCitation":"[39]"},"properties":{"noteIndex":0},"schema":"https://github.com/citation-style-language/schema/raw/master/csl-citation.json"}</w:instrText>
      </w:r>
      <w:r w:rsidR="00072335" w:rsidRPr="00530562">
        <w:rPr>
          <w:color w:val="auto"/>
        </w:rPr>
        <w:fldChar w:fldCharType="separate"/>
      </w:r>
      <w:r w:rsidR="00072335" w:rsidRPr="00530562">
        <w:rPr>
          <w:color w:val="auto"/>
        </w:rPr>
        <w:t>[</w:t>
      </w:r>
      <w:r w:rsidR="0024181D" w:rsidRPr="00530562">
        <w:rPr>
          <w:color w:val="auto"/>
        </w:rPr>
        <w:t>54</w:t>
      </w:r>
      <w:r w:rsidR="00072335" w:rsidRPr="00530562">
        <w:rPr>
          <w:color w:val="auto"/>
        </w:rPr>
        <w:t>]</w:t>
      </w:r>
      <w:r w:rsidR="00072335" w:rsidRPr="00530562">
        <w:rPr>
          <w:color w:val="auto"/>
        </w:rPr>
        <w:fldChar w:fldCharType="end"/>
      </w:r>
      <w:r w:rsidR="003B01D8" w:rsidRPr="00530562">
        <w:rPr>
          <w:color w:val="auto"/>
        </w:rPr>
        <w:t>.</w:t>
      </w:r>
      <w:r w:rsidR="00903239" w:rsidRPr="00530562">
        <w:rPr>
          <w:color w:val="auto"/>
          <w:lang w:val="vi-VN"/>
        </w:rPr>
        <w:t xml:space="preserve"> </w:t>
      </w:r>
      <w:r w:rsidR="003B01D8" w:rsidRPr="00530562">
        <w:rPr>
          <w:color w:val="auto"/>
        </w:rPr>
        <w:t xml:space="preserve">Employing the framework leads to mitigate industrial air pollutions and GHG emissions from shipyards. This type of approach promotes the “Green Shipyard” concept and </w:t>
      </w:r>
      <w:r w:rsidR="00903239" w:rsidRPr="00530562">
        <w:rPr>
          <w:color w:val="auto"/>
        </w:rPr>
        <w:t>supports sustainable shipping</w:t>
      </w:r>
      <w:r w:rsidR="00E5567F" w:rsidRPr="00530562">
        <w:rPr>
          <w:color w:val="auto"/>
        </w:rPr>
        <w:t xml:space="preserve"> [14]</w:t>
      </w:r>
      <w:r w:rsidR="00903239" w:rsidRPr="00530562">
        <w:rPr>
          <w:color w:val="auto"/>
        </w:rPr>
        <w:t xml:space="preserve">. </w:t>
      </w:r>
      <w:r w:rsidR="00B516DB" w:rsidRPr="00530562">
        <w:rPr>
          <w:color w:val="auto"/>
        </w:rPr>
        <w:t xml:space="preserve">In addition, The framework with taking into account the life cycle analysis of the procedures in shipyards would support </w:t>
      </w:r>
      <w:r w:rsidR="007F0A65" w:rsidRPr="00530562">
        <w:rPr>
          <w:color w:val="auto"/>
        </w:rPr>
        <w:t xml:space="preserve">the </w:t>
      </w:r>
      <w:r w:rsidR="00B516DB" w:rsidRPr="00530562">
        <w:rPr>
          <w:color w:val="auto"/>
        </w:rPr>
        <w:t>zero-emission shipbuilding industry, green products, and mitigation of emissions</w:t>
      </w:r>
      <w:r w:rsidR="00903239" w:rsidRPr="00530562">
        <w:rPr>
          <w:color w:val="auto"/>
        </w:rPr>
        <w:t xml:space="preserve">. </w:t>
      </w:r>
      <w:r w:rsidR="003B01D8" w:rsidRPr="00530562">
        <w:rPr>
          <w:color w:val="auto"/>
        </w:rPr>
        <w:t>To reach the EU’s ambitious goal (climate-neutral continent by 2050</w:t>
      </w:r>
      <w:r w:rsidR="00EC49CA" w:rsidRPr="00530562">
        <w:rPr>
          <w:color w:val="auto"/>
        </w:rPr>
        <w:t>)</w:t>
      </w:r>
      <w:r w:rsidR="00E5567F" w:rsidRPr="00530562">
        <w:rPr>
          <w:color w:val="auto"/>
        </w:rPr>
        <w:t xml:space="preserve"> </w:t>
      </w:r>
      <w:r w:rsidR="005C7EE7" w:rsidRPr="00530562">
        <w:rPr>
          <w:color w:val="auto"/>
        </w:rPr>
        <w:fldChar w:fldCharType="begin" w:fldLock="1"/>
      </w:r>
      <w:r w:rsidR="005443B8" w:rsidRPr="00530562">
        <w:rPr>
          <w:color w:val="auto"/>
        </w:rPr>
        <w:instrText>ADDIN CSL_CITATION {"citationItems":[{"id":"ITEM-1","itemData":{"author":[{"dropping-particle":"","family":"Claeys","given":"Grégory","non-dropping-particle":"","parse-names":false,"suffix":""},{"dropping-particle":"","family":"Tagliapietra","given":"Simone","non-dropping-particle":"","parse-names":false,"suffix":""},{"dropping-particle":"","family":"Zachmann","given":"Georg","non-dropping-particle":"","parse-names":false,"suffix":""}],"id":"ITEM-1","issued":{"date-parts":[["2019"]]},"publisher":"Bruegel","title":"How to make the European Green Deal work","type":"book"},"uris":["http://www.mendeley.com/documents/?uuid=1102e3f9-7fb5-4e24-b4a4-602a46646599","http://www.mendeley.com/documents/?uuid=4a5fee5e-72b6-43f5-8df3-2d97120f196f","http://www.mendeley.com/documents/?uuid=9433db08-76fd-4c14-bb6c-8750df109225"]}],"mendeley":{"formattedCitation":"[74]","plainTextFormattedCitation":"[74]","previouslyFormattedCitation":"[74]"},"properties":{"noteIndex":0},"schema":"https://github.com/citation-style-language/schema/raw/master/csl-citation.json"}</w:instrText>
      </w:r>
      <w:r w:rsidR="005C7EE7" w:rsidRPr="00530562">
        <w:rPr>
          <w:color w:val="auto"/>
        </w:rPr>
        <w:fldChar w:fldCharType="separate"/>
      </w:r>
      <w:r w:rsidR="008F2D15" w:rsidRPr="00530562">
        <w:rPr>
          <w:color w:val="auto"/>
        </w:rPr>
        <w:t>[</w:t>
      </w:r>
      <w:r w:rsidR="0024181D" w:rsidRPr="00530562">
        <w:rPr>
          <w:color w:val="auto"/>
        </w:rPr>
        <w:t>110</w:t>
      </w:r>
      <w:r w:rsidR="008F2D15" w:rsidRPr="00530562">
        <w:rPr>
          <w:color w:val="auto"/>
        </w:rPr>
        <w:t>]</w:t>
      </w:r>
      <w:r w:rsidR="005C7EE7" w:rsidRPr="00530562">
        <w:rPr>
          <w:color w:val="auto"/>
        </w:rPr>
        <w:fldChar w:fldCharType="end"/>
      </w:r>
      <w:r w:rsidR="003B01D8" w:rsidRPr="00530562">
        <w:rPr>
          <w:color w:val="auto"/>
        </w:rPr>
        <w:t>, developing, implementing</w:t>
      </w:r>
      <w:r w:rsidR="009047EE" w:rsidRPr="00530562">
        <w:rPr>
          <w:color w:val="auto"/>
        </w:rPr>
        <w:t>,</w:t>
      </w:r>
      <w:r w:rsidR="003B01D8" w:rsidRPr="00530562">
        <w:rPr>
          <w:color w:val="auto"/>
        </w:rPr>
        <w:t xml:space="preserve"> and complying with EnMF within shipyards can be part of industrial policy in alignment with t</w:t>
      </w:r>
      <w:r w:rsidR="000B1B86" w:rsidRPr="00530562">
        <w:rPr>
          <w:color w:val="auto"/>
        </w:rPr>
        <w:t>he EU Green Deal into decarbonis</w:t>
      </w:r>
      <w:r w:rsidR="003B01D8" w:rsidRPr="00530562">
        <w:rPr>
          <w:color w:val="auto"/>
        </w:rPr>
        <w:t>ation of transportation. Moreover, applying the EnMS leads to the improvement of energy efficiency and air quality and reduction of air emissions within the shipyards that make it cost-effective measures concerning ETS</w:t>
      </w:r>
      <w:r w:rsidR="00E5567F" w:rsidRPr="00530562">
        <w:rPr>
          <w:color w:val="auto"/>
        </w:rPr>
        <w:t xml:space="preserve"> [100]</w:t>
      </w:r>
      <w:r w:rsidR="003B01D8" w:rsidRPr="00530562">
        <w:rPr>
          <w:color w:val="auto"/>
        </w:rPr>
        <w:t>. Meanwhile, shifting to green technologies and using renewable sources of energy to provide the necessary power of the shipyards is a sustainable investment that fosters job creation, innovations promote</w:t>
      </w:r>
      <w:r w:rsidR="007F0A65" w:rsidRPr="00530562">
        <w:rPr>
          <w:color w:val="auto"/>
        </w:rPr>
        <w:t xml:space="preserve"> and support</w:t>
      </w:r>
      <w:r w:rsidR="003B01D8" w:rsidRPr="00530562">
        <w:rPr>
          <w:color w:val="auto"/>
        </w:rPr>
        <w:t xml:space="preserve"> the EU’s innovative companies, as well as assist in the transition process and export of the EU Green Deal</w:t>
      </w:r>
      <w:r w:rsidR="00E5567F" w:rsidRPr="00530562">
        <w:rPr>
          <w:color w:val="auto"/>
        </w:rPr>
        <w:t xml:space="preserve"> [34]</w:t>
      </w:r>
      <w:r w:rsidR="003B01D8" w:rsidRPr="00530562">
        <w:rPr>
          <w:color w:val="auto"/>
        </w:rPr>
        <w:t>.</w:t>
      </w:r>
    </w:p>
    <w:p w14:paraId="4F7E0662" w14:textId="0D3F138F" w:rsidR="00584242" w:rsidRPr="00530562" w:rsidRDefault="00FC644A" w:rsidP="00663962">
      <w:pPr>
        <w:spacing w:line="360" w:lineRule="auto"/>
        <w:jc w:val="both"/>
        <w:rPr>
          <w:color w:val="auto"/>
        </w:rPr>
      </w:pPr>
      <w:r w:rsidRPr="00530562">
        <w:rPr>
          <w:color w:val="auto"/>
        </w:rPr>
        <w:t>EnMF can be designed and developed for different sizes of shipyards and other industrial sectors. Shipyard size, location and type of operations play an important role in selecting priorities for improving energy efficiency in ship</w:t>
      </w:r>
      <w:r w:rsidR="00322FDB" w:rsidRPr="00530562">
        <w:rPr>
          <w:color w:val="auto"/>
        </w:rPr>
        <w:t>yards [67]</w:t>
      </w:r>
      <w:r w:rsidRPr="00530562">
        <w:rPr>
          <w:color w:val="auto"/>
        </w:rPr>
        <w:t>. As flexibility is one of the key features of the framework and a</w:t>
      </w:r>
      <w:r w:rsidR="003B01D8" w:rsidRPr="00530562">
        <w:rPr>
          <w:color w:val="auto"/>
        </w:rPr>
        <w:t xml:space="preserve">s there is no “one-size-fits-all” approach to improve energy efficiency </w:t>
      </w:r>
      <w:r w:rsidR="005C7EE7" w:rsidRPr="00530562">
        <w:rPr>
          <w:color w:val="auto"/>
        </w:rPr>
        <w:fldChar w:fldCharType="begin" w:fldLock="1"/>
      </w:r>
      <w:r w:rsidR="005443B8" w:rsidRPr="00530562">
        <w:rPr>
          <w:color w:val="auto"/>
        </w:rPr>
        <w:instrText>ADDIN CSL_CITATION {"citationItems":[{"id":"ITEM-1","itemData":{"DOI":"10.1080/10485230509509690","ISSN":"1048-5236","author":[{"dropping-particle":"","family":"Russell","given":"Christopher","non-dropping-particle":"","parse-names":false,"suffix":""}],"container-title":"Strategic Planning for Energy and the Environment","id":"ITEM-1","issue":"3","issued":{"date-parts":[["2005","12"]]},"page":"20-54","title":"Energy Management Pathfinding: Understanding Manufacturers' Ability and Desire to Implement Energy Efficiency","type":"article-journal","volume":"25"},"uris":["http://www.mendeley.com/documents/?uuid=9a3663a4-0a7b-47ef-96f5-1590506188a9","http://www.mendeley.com/documents/?uuid=8485f36d-ea5a-448e-b840-9a4e0f1e89e0","http://www.mendeley.com/documents/?uuid=fe753cc8-7053-408d-8ffa-42b81cf041a6"]}],"mendeley":{"formattedCitation":"[75]","plainTextFormattedCitation":"[75]","previouslyFormattedCitation":"[75]"},"properties":{"noteIndex":0},"schema":"https://github.com/citation-style-language/schema/raw/master/csl-citation.json"}</w:instrText>
      </w:r>
      <w:r w:rsidR="005C7EE7" w:rsidRPr="00530562">
        <w:rPr>
          <w:color w:val="auto"/>
        </w:rPr>
        <w:fldChar w:fldCharType="separate"/>
      </w:r>
      <w:r w:rsidR="008F2D15" w:rsidRPr="00530562">
        <w:rPr>
          <w:color w:val="auto"/>
        </w:rPr>
        <w:t>[</w:t>
      </w:r>
      <w:r w:rsidR="0024181D" w:rsidRPr="00530562">
        <w:rPr>
          <w:color w:val="auto"/>
        </w:rPr>
        <w:t>111</w:t>
      </w:r>
      <w:r w:rsidR="008F2D15" w:rsidRPr="00530562">
        <w:rPr>
          <w:color w:val="auto"/>
        </w:rPr>
        <w:t>]</w:t>
      </w:r>
      <w:r w:rsidR="005C7EE7" w:rsidRPr="00530562">
        <w:rPr>
          <w:color w:val="auto"/>
        </w:rPr>
        <w:fldChar w:fldCharType="end"/>
      </w:r>
      <w:r w:rsidR="003B01D8" w:rsidRPr="00530562">
        <w:rPr>
          <w:color w:val="auto"/>
        </w:rPr>
        <w:t>, the framework could be adapted based on the shipyards’ portfolio and DMs’ priorities, as well as trading</w:t>
      </w:r>
      <w:r w:rsidR="00B516DB" w:rsidRPr="00530562">
        <w:rPr>
          <w:color w:val="auto"/>
        </w:rPr>
        <w:t>-</w:t>
      </w:r>
      <w:r w:rsidR="003B01D8" w:rsidRPr="00530562">
        <w:rPr>
          <w:color w:val="auto"/>
        </w:rPr>
        <w:t xml:space="preserve">off between issues to </w:t>
      </w:r>
      <w:r w:rsidR="00B516DB" w:rsidRPr="00530562">
        <w:rPr>
          <w:color w:val="auto"/>
        </w:rPr>
        <w:t>adjust</w:t>
      </w:r>
      <w:r w:rsidR="003B01D8" w:rsidRPr="00530562">
        <w:rPr>
          <w:color w:val="auto"/>
        </w:rPr>
        <w:t xml:space="preserve"> the framework to any sizes and types of shipyards. The final EnMF and EnMS for each shipyard could be designed and developed by comparing the present case and alternatives concerning the defined criteria. MCDM methods could be used </w:t>
      </w:r>
      <w:r w:rsidR="009621E5" w:rsidRPr="00530562">
        <w:rPr>
          <w:color w:val="auto"/>
        </w:rPr>
        <w:fldChar w:fldCharType="begin" w:fldLock="1"/>
      </w:r>
      <w:r w:rsidR="005443B8" w:rsidRPr="00530562">
        <w:rPr>
          <w:color w:val="auto"/>
        </w:rPr>
        <w:instrText>ADDIN CSL_CITATION {"citationItems":[{"id":"ITEM-1","itemData":{"author":[{"dropping-particle":"","family":"Liesen","given":"Richard J","non-dropping-particle":"","parse-names":false,"suffix":""},{"dropping-particle":"","family":"Swanson","given":"Matthew M","non-dropping-particle":"","parse-names":false,"suffix":""},{"dropping-particle":"","family":"Case","given":"Michael P","non-dropping-particle":"","parse-names":false,"suffix":""},{"dropping-particle":"","family":"Zhivov","given":"Alexander","non-dropping-particle":"","parse-names":false,"suffix":""},{"dropping-particle":"","family":"Latino","given":"Anthony R","non-dropping-particle":"","parse-names":false,"suffix":""},{"dropping-particle":"","family":"Dreyer","given":"David","non-dropping-particle":"","parse-names":false,"suffix":""}],"id":"ITEM-1","issued":{"date-parts":[["2015"]]},"publisher":"ASHRAE","title":"Energy Master Planning Toward Net Zero Energy Installation: Portsmouth Naval Shipyard","type":"book"},"uris":["http://www.mendeley.com/documents/?uuid=6a7bec34-fef8-4407-8148-bd3ad134b032","http://www.mendeley.com/documents/?uuid=7c2d39e3-a677-4bea-be67-92a94de93230","http://www.mendeley.com/documents/?uuid=08a960d0-c490-49e9-9e57-5bc517e9a7d8"]}],"mendeley":{"formattedCitation":"[76]","plainTextFormattedCitation":"[76]","previouslyFormattedCitation":"[76]"},"properties":{"noteIndex":0},"schema":"https://github.com/citation-style-language/schema/raw/master/csl-citation.json"}</w:instrText>
      </w:r>
      <w:r w:rsidR="009621E5" w:rsidRPr="00530562">
        <w:rPr>
          <w:color w:val="auto"/>
        </w:rPr>
        <w:fldChar w:fldCharType="separate"/>
      </w:r>
      <w:r w:rsidR="008F2D15" w:rsidRPr="00530562">
        <w:rPr>
          <w:color w:val="auto"/>
        </w:rPr>
        <w:t>[</w:t>
      </w:r>
      <w:r w:rsidR="006248DC" w:rsidRPr="00530562">
        <w:rPr>
          <w:color w:val="auto"/>
        </w:rPr>
        <w:t>39</w:t>
      </w:r>
      <w:r w:rsidR="008F2D15" w:rsidRPr="00530562">
        <w:rPr>
          <w:color w:val="auto"/>
        </w:rPr>
        <w:t>]</w:t>
      </w:r>
      <w:r w:rsidR="009621E5" w:rsidRPr="00530562">
        <w:rPr>
          <w:color w:val="auto"/>
        </w:rPr>
        <w:fldChar w:fldCharType="end"/>
      </w:r>
      <w:r w:rsidR="009621E5" w:rsidRPr="00530562">
        <w:rPr>
          <w:color w:val="auto"/>
        </w:rPr>
        <w:fldChar w:fldCharType="begin" w:fldLock="1"/>
      </w:r>
      <w:r w:rsidR="008F2D15" w:rsidRPr="00530562">
        <w:rPr>
          <w:color w:val="auto"/>
        </w:rPr>
        <w:instrText>ADDIN CSL_CITATION {"citationItems":[{"id":"ITEM-1","itemData":{"DOI":"10.1016/j.rser.2015.11.021","ISSN":"13640321","author":[{"dropping-particle":"","family":"Strantzali","given":"Eleni","non-dropping-particle":"","parse-names":false,"suffix":""},{"dropping-particle":"","family":"Aravossis","given":"Konstantinos","non-dropping-particle":"","parse-names":false,"suffix":""}],"container-title":"Renewable and Sustainable Energy Reviews","id":"ITEM-1","issued":{"date-parts":[["2016","3"]]},"page":"885-898","title":"Decision making in renewable energy investments: A review","type":"article-journal","volume":"55"},"uris":["http://www.mendeley.com/documents/?uuid=6eb81924-8d7b-4c66-9e8a-57868b7b0613","http://www.mendeley.com/documents/?uuid=ccf972cc-261e-473c-80c6-200a1b978f32","http://www.mendeley.com/documents/?uuid=cad015f0-b4d4-441b-be22-8cb569311026"]}],"mendeley":{"formattedCitation":"[47]","plainTextFormattedCitation":"[47]","previouslyFormattedCitation":"[47]"},"properties":{"noteIndex":0},"schema":"https://github.com/citation-style-language/schema/raw/master/csl-citation.json"}</w:instrText>
      </w:r>
      <w:r w:rsidR="009621E5" w:rsidRPr="00530562">
        <w:rPr>
          <w:color w:val="auto"/>
        </w:rPr>
        <w:fldChar w:fldCharType="separate"/>
      </w:r>
      <w:r w:rsidR="000E1E8A" w:rsidRPr="00530562">
        <w:rPr>
          <w:color w:val="auto"/>
        </w:rPr>
        <w:t>[</w:t>
      </w:r>
      <w:r w:rsidR="006248DC" w:rsidRPr="00530562">
        <w:rPr>
          <w:color w:val="auto"/>
        </w:rPr>
        <w:t>66</w:t>
      </w:r>
      <w:r w:rsidR="000E1E8A" w:rsidRPr="00530562">
        <w:rPr>
          <w:color w:val="auto"/>
        </w:rPr>
        <w:t>]</w:t>
      </w:r>
      <w:r w:rsidR="009621E5" w:rsidRPr="00530562">
        <w:rPr>
          <w:color w:val="auto"/>
        </w:rPr>
        <w:fldChar w:fldCharType="end"/>
      </w:r>
      <w:r w:rsidR="003B01D8" w:rsidRPr="00530562">
        <w:rPr>
          <w:color w:val="auto"/>
        </w:rPr>
        <w:t xml:space="preserve"> to identify the best alternatives to support DSS and assist the DMs in making more rational and optimized decisions in multi-criteria and fuzzy areas. Moreover, </w:t>
      </w:r>
      <w:r w:rsidR="007F0A65" w:rsidRPr="00530562">
        <w:rPr>
          <w:color w:val="auto"/>
        </w:rPr>
        <w:t xml:space="preserve">the </w:t>
      </w:r>
      <w:r w:rsidR="003B01D8" w:rsidRPr="00530562">
        <w:rPr>
          <w:color w:val="auto"/>
        </w:rPr>
        <w:t>desig</w:t>
      </w:r>
      <w:r w:rsidR="007F0A65" w:rsidRPr="00530562">
        <w:rPr>
          <w:color w:val="auto"/>
        </w:rPr>
        <w:t>n</w:t>
      </w:r>
      <w:r w:rsidR="003B01D8" w:rsidRPr="00530562">
        <w:rPr>
          <w:color w:val="auto"/>
        </w:rPr>
        <w:t>, develo</w:t>
      </w:r>
      <w:r w:rsidR="00B516DB" w:rsidRPr="00530562">
        <w:rPr>
          <w:color w:val="auto"/>
        </w:rPr>
        <w:t>pment</w:t>
      </w:r>
      <w:r w:rsidR="003B01D8" w:rsidRPr="00530562">
        <w:rPr>
          <w:color w:val="auto"/>
        </w:rPr>
        <w:t>, and implemen</w:t>
      </w:r>
      <w:r w:rsidR="007F0A65" w:rsidRPr="00530562">
        <w:rPr>
          <w:color w:val="auto"/>
        </w:rPr>
        <w:t>ta</w:t>
      </w:r>
      <w:r w:rsidR="003B01D8" w:rsidRPr="00530562">
        <w:rPr>
          <w:color w:val="auto"/>
        </w:rPr>
        <w:t>ti</w:t>
      </w:r>
      <w:r w:rsidR="00B516DB" w:rsidRPr="00530562">
        <w:rPr>
          <w:color w:val="auto"/>
        </w:rPr>
        <w:t>on of</w:t>
      </w:r>
      <w:r w:rsidR="003B01D8" w:rsidRPr="00530562">
        <w:rPr>
          <w:color w:val="auto"/>
        </w:rPr>
        <w:t xml:space="preserve"> such a holistic framework </w:t>
      </w:r>
      <w:r w:rsidR="00B516DB" w:rsidRPr="00530562">
        <w:rPr>
          <w:color w:val="auto"/>
        </w:rPr>
        <w:t xml:space="preserve">could </w:t>
      </w:r>
      <w:r w:rsidR="003B01D8" w:rsidRPr="00530562">
        <w:rPr>
          <w:color w:val="auto"/>
        </w:rPr>
        <w:t>raise policymakers</w:t>
      </w:r>
      <w:r w:rsidR="00B516DB" w:rsidRPr="00530562">
        <w:rPr>
          <w:color w:val="auto"/>
        </w:rPr>
        <w:t xml:space="preserve">’ awareness </w:t>
      </w:r>
      <w:r w:rsidR="003B01D8" w:rsidRPr="00530562">
        <w:rPr>
          <w:color w:val="auto"/>
        </w:rPr>
        <w:t xml:space="preserve">to adopt policies by considering energy management to enhance energy efficiency potential </w:t>
      </w:r>
      <w:r w:rsidR="009621E5" w:rsidRPr="00530562">
        <w:rPr>
          <w:color w:val="auto"/>
        </w:rPr>
        <w:fldChar w:fldCharType="begin" w:fldLock="1"/>
      </w:r>
      <w:r w:rsidR="005443B8" w:rsidRPr="00530562">
        <w:rPr>
          <w:color w:val="auto"/>
        </w:rPr>
        <w:instrText>ADDIN CSL_CITATION {"citationItems":[{"id":"ITEM-1","itemData":{"DOI":"10.1016/j.jclepro.2015.06.060","ISSN":"09596526","author":[{"dropping-particle":"","family":"Schulze","given":"Mike","non-dropping-particle":"","parse-names":false,"suffix":""},{"dropping-particle":"","family":"Nehler","given":"Henrik","non-dropping-particle":"","parse-names":false,"suffix":""},{"dropping-particle":"","family":"Ottosson","given":"Mikael","non-dropping-particle":"","parse-names":false,"suffix":""},{"dropping-particle":"","family":"Thollander","given":"Patrik","non-dropping-particle":"","parse-names":false,"suffix":""}],"container-title":"Journal of Cleaner Production","id":"ITEM-1","issued":{"date-parts":[["2016","1"]]},"page":"3692-3708","title":"Energy management in industry – a systematic review of previous findings and an integrative conceptual framework","type":"article-journal","volume":"112"},"uris":["http://www.mendeley.com/documents/?uuid=06914c36-8498-4dbd-9eeb-5c263c37f4a3","http://www.mendeley.com/documents/?uuid=bc666310-59c8-40ec-919b-b512b6995ee0","http://www.mendeley.com/documents/?uuid=b4990e4c-3498-4a52-9562-5b510d43dcfd"]}],"mendeley":{"formattedCitation":"[77]","plainTextFormattedCitation":"[77]","previouslyFormattedCitation":"[77]"},"properties":{"noteIndex":0},"schema":"https://github.com/citation-style-language/schema/raw/master/csl-citation.json"}</w:instrText>
      </w:r>
      <w:r w:rsidR="009621E5" w:rsidRPr="00530562">
        <w:rPr>
          <w:color w:val="auto"/>
        </w:rPr>
        <w:fldChar w:fldCharType="separate"/>
      </w:r>
      <w:r w:rsidR="008F2D15" w:rsidRPr="00530562">
        <w:rPr>
          <w:color w:val="auto"/>
        </w:rPr>
        <w:t>[</w:t>
      </w:r>
      <w:r w:rsidR="006248DC" w:rsidRPr="00530562">
        <w:rPr>
          <w:color w:val="auto"/>
        </w:rPr>
        <w:t>112</w:t>
      </w:r>
      <w:r w:rsidR="008F2D15" w:rsidRPr="00530562">
        <w:rPr>
          <w:color w:val="auto"/>
        </w:rPr>
        <w:t>]</w:t>
      </w:r>
      <w:r w:rsidR="009621E5" w:rsidRPr="00530562">
        <w:rPr>
          <w:color w:val="auto"/>
        </w:rPr>
        <w:fldChar w:fldCharType="end"/>
      </w:r>
      <w:r w:rsidR="003B01D8" w:rsidRPr="00530562">
        <w:rPr>
          <w:color w:val="auto"/>
        </w:rPr>
        <w:t xml:space="preserve"> and create a movement to meet the zero-emission goal in the life cycle of ships.</w:t>
      </w:r>
      <w:r w:rsidR="00903239" w:rsidRPr="00530562">
        <w:rPr>
          <w:color w:val="auto"/>
          <w:lang w:val="vi-VN"/>
        </w:rPr>
        <w:t xml:space="preserve"> </w:t>
      </w:r>
      <w:r w:rsidR="003B01D8" w:rsidRPr="00530562">
        <w:rPr>
          <w:color w:val="auto"/>
        </w:rPr>
        <w:t>Furthermore, as shipbuilding is an energy-intensive industry</w:t>
      </w:r>
      <w:r w:rsidR="008927C9" w:rsidRPr="00530562">
        <w:rPr>
          <w:color w:val="auto"/>
        </w:rPr>
        <w:t xml:space="preserve"> [7]</w:t>
      </w:r>
      <w:r w:rsidR="003B01D8" w:rsidRPr="00530562">
        <w:rPr>
          <w:color w:val="auto"/>
        </w:rPr>
        <w:t>, develop</w:t>
      </w:r>
      <w:r w:rsidR="00BD0806" w:rsidRPr="00530562">
        <w:rPr>
          <w:color w:val="auto"/>
        </w:rPr>
        <w:t>ing</w:t>
      </w:r>
      <w:r w:rsidR="003B01D8" w:rsidRPr="00530562">
        <w:rPr>
          <w:color w:val="auto"/>
        </w:rPr>
        <w:t xml:space="preserve"> and implementing such a framework not only </w:t>
      </w:r>
      <w:r w:rsidR="003B01D8" w:rsidRPr="00530562">
        <w:rPr>
          <w:i/>
          <w:color w:val="auto"/>
        </w:rPr>
        <w:t xml:space="preserve">promote the </w:t>
      </w:r>
      <w:r w:rsidR="00BD0806" w:rsidRPr="00530562">
        <w:rPr>
          <w:i/>
          <w:color w:val="auto"/>
        </w:rPr>
        <w:t xml:space="preserve">position of </w:t>
      </w:r>
      <w:r w:rsidR="003B01D8" w:rsidRPr="00530562">
        <w:rPr>
          <w:i/>
          <w:color w:val="auto"/>
        </w:rPr>
        <w:t>shipyard</w:t>
      </w:r>
      <w:r w:rsidR="00BD0806" w:rsidRPr="00530562">
        <w:rPr>
          <w:i/>
          <w:color w:val="auto"/>
        </w:rPr>
        <w:t>s</w:t>
      </w:r>
      <w:r w:rsidR="003B01D8" w:rsidRPr="00530562">
        <w:rPr>
          <w:i/>
          <w:color w:val="auto"/>
        </w:rPr>
        <w:t xml:space="preserve"> in economic competitiveness in the</w:t>
      </w:r>
      <w:r w:rsidR="00994386" w:rsidRPr="00530562">
        <w:rPr>
          <w:i/>
          <w:color w:val="auto"/>
        </w:rPr>
        <w:t xml:space="preserve"> market and improve their</w:t>
      </w:r>
      <w:r w:rsidR="003B01D8" w:rsidRPr="00530562">
        <w:rPr>
          <w:i/>
          <w:color w:val="auto"/>
        </w:rPr>
        <w:t xml:space="preserve"> financial benefits in both business economic (reduction of energy cost and improve the industrial </w:t>
      </w:r>
      <w:r w:rsidR="003B01D8" w:rsidRPr="00530562">
        <w:rPr>
          <w:i/>
          <w:color w:val="auto"/>
        </w:rPr>
        <w:lastRenderedPageBreak/>
        <w:t>capacity in ETS) and socio-economic (external cost) perspectives</w:t>
      </w:r>
      <w:r w:rsidR="003B01D8" w:rsidRPr="00530562">
        <w:rPr>
          <w:color w:val="auto"/>
        </w:rPr>
        <w:t xml:space="preserve"> but also </w:t>
      </w:r>
      <w:r w:rsidR="003B01D8" w:rsidRPr="00530562">
        <w:rPr>
          <w:i/>
          <w:color w:val="auto"/>
        </w:rPr>
        <w:t>create both capacity building and development for any enterprises that comply with the framework to present and train the personnel of other interested shipyards and even other industries</w:t>
      </w:r>
      <w:r w:rsidR="003B01D8" w:rsidRPr="00530562">
        <w:rPr>
          <w:color w:val="auto"/>
        </w:rPr>
        <w:t>.</w:t>
      </w:r>
    </w:p>
    <w:p w14:paraId="3FFB6605" w14:textId="77777777" w:rsidR="00F358A0" w:rsidRPr="00530562" w:rsidRDefault="003B01D8" w:rsidP="00663962">
      <w:pPr>
        <w:pStyle w:val="Heading3"/>
        <w:spacing w:line="360" w:lineRule="auto"/>
        <w:jc w:val="both"/>
        <w:rPr>
          <w:color w:val="auto"/>
        </w:rPr>
      </w:pPr>
      <w:r w:rsidRPr="00530562">
        <w:rPr>
          <w:color w:val="auto"/>
        </w:rPr>
        <w:t xml:space="preserve">4.2.2. Concept of EnMF </w:t>
      </w:r>
    </w:p>
    <w:p w14:paraId="7ACDC989" w14:textId="6C2A6E58" w:rsidR="00903239" w:rsidRPr="00530562" w:rsidRDefault="003B01D8" w:rsidP="00663962">
      <w:pPr>
        <w:spacing w:line="360" w:lineRule="auto"/>
        <w:jc w:val="both"/>
        <w:rPr>
          <w:color w:val="auto"/>
        </w:rPr>
      </w:pPr>
      <w:r w:rsidRPr="00530562">
        <w:rPr>
          <w:color w:val="auto"/>
        </w:rPr>
        <w:t>A</w:t>
      </w:r>
      <w:r w:rsidR="00903239" w:rsidRPr="00530562">
        <w:rPr>
          <w:color w:val="auto"/>
        </w:rPr>
        <w:t xml:space="preserve">s </w:t>
      </w:r>
      <w:r w:rsidR="00903239" w:rsidRPr="00530562">
        <w:rPr>
          <w:b/>
          <w:color w:val="auto"/>
        </w:rPr>
        <w:t>Fig.</w:t>
      </w:r>
      <w:r w:rsidRPr="00530562">
        <w:rPr>
          <w:b/>
          <w:color w:val="auto"/>
        </w:rPr>
        <w:t xml:space="preserve"> </w:t>
      </w:r>
      <w:r w:rsidR="005970F7" w:rsidRPr="00530562">
        <w:rPr>
          <w:b/>
          <w:color w:val="auto"/>
        </w:rPr>
        <w:t>7</w:t>
      </w:r>
      <w:r w:rsidRPr="00530562">
        <w:rPr>
          <w:color w:val="auto"/>
        </w:rPr>
        <w:t xml:space="preserve"> shows, the EnMF is placed</w:t>
      </w:r>
      <w:r w:rsidR="00727BAA" w:rsidRPr="00530562">
        <w:rPr>
          <w:color w:val="auto"/>
        </w:rPr>
        <w:t xml:space="preserve"> on the top</w:t>
      </w:r>
      <w:r w:rsidRPr="00530562">
        <w:rPr>
          <w:color w:val="auto"/>
        </w:rPr>
        <w:t>, and through the five pillars</w:t>
      </w:r>
      <w:r w:rsidR="0076532E" w:rsidRPr="00530562">
        <w:rPr>
          <w:color w:val="auto"/>
        </w:rPr>
        <w:t xml:space="preserve"> (disciplines)</w:t>
      </w:r>
      <w:r w:rsidRPr="00530562">
        <w:rPr>
          <w:color w:val="auto"/>
        </w:rPr>
        <w:t xml:space="preserve">, it will </w:t>
      </w:r>
      <w:r w:rsidR="00727BAA" w:rsidRPr="00530562">
        <w:rPr>
          <w:color w:val="auto"/>
        </w:rPr>
        <w:t>result in the development of</w:t>
      </w:r>
      <w:r w:rsidR="007F0A65" w:rsidRPr="00530562">
        <w:rPr>
          <w:color w:val="auto"/>
        </w:rPr>
        <w:t xml:space="preserve"> the G</w:t>
      </w:r>
      <w:r w:rsidRPr="00530562">
        <w:rPr>
          <w:color w:val="auto"/>
        </w:rPr>
        <w:t>reen ship</w:t>
      </w:r>
      <w:r w:rsidR="00727BAA" w:rsidRPr="00530562">
        <w:rPr>
          <w:color w:val="auto"/>
        </w:rPr>
        <w:t>yard</w:t>
      </w:r>
      <w:r w:rsidRPr="00530562">
        <w:rPr>
          <w:color w:val="auto"/>
        </w:rPr>
        <w:t xml:space="preserve"> in life cycle time. A systematic approach has been used to design the framework. It means that to solve the problem, we look to energy through the other stakeholders’ perspectives </w:t>
      </w:r>
      <w:r w:rsidR="008927C9" w:rsidRPr="00530562">
        <w:rPr>
          <w:color w:val="auto"/>
        </w:rPr>
        <w:t>[33]</w:t>
      </w:r>
      <w:r w:rsidR="009621E5" w:rsidRPr="00530562">
        <w:rPr>
          <w:color w:val="auto"/>
        </w:rPr>
        <w:fldChar w:fldCharType="begin" w:fldLock="1"/>
      </w:r>
      <w:r w:rsidR="005443B8" w:rsidRPr="00530562">
        <w:rPr>
          <w:color w:val="auto"/>
        </w:rPr>
        <w:instrText>ADDIN CSL_CITATION {"citationItems":[{"id":"ITEM-1","itemData":{"ISBN":"1506307876","author":[{"dropping-particle":"","family":"Rossi","given":"Peter H","non-dropping-particle":"","parse-names":false,"suffix":""},{"dropping-particle":"","family":"Lipsey","given":"Mark W","non-dropping-particle":"","parse-names":false,"suffix":""},{"dropping-particle":"","family":"Henry","given":"Gary T","non-dropping-particle":"","parse-names":false,"suffix":""}],"id":"ITEM-1","issued":{"date-parts":[["2018"]]},"publisher":"Sage publications","title":"Evaluation: A systematic approach","type":"book"},"uris":["http://www.mendeley.com/documents/?uuid=00a4c0e3-fde9-4a2c-af58-819b80c4c0a7","http://www.mendeley.com/documents/?uuid=0341ac17-34c9-4592-b874-d5d9ef8747a7","http://www.mendeley.com/documents/?uuid=65bc7943-d7d4-409c-ba75-1e019696a93c"]}],"mendeley":{"formattedCitation":"[78]","plainTextFormattedCitation":"[78]","previouslyFormattedCitation":"[78]"},"properties":{"noteIndex":0},"schema":"https://github.com/citation-style-language/schema/raw/master/csl-citation.json"}</w:instrText>
      </w:r>
      <w:r w:rsidR="009621E5" w:rsidRPr="00530562">
        <w:rPr>
          <w:color w:val="auto"/>
        </w:rPr>
        <w:fldChar w:fldCharType="separate"/>
      </w:r>
      <w:r w:rsidR="008F2D15" w:rsidRPr="00530562">
        <w:rPr>
          <w:color w:val="auto"/>
        </w:rPr>
        <w:t>[</w:t>
      </w:r>
      <w:r w:rsidR="006248DC" w:rsidRPr="00530562">
        <w:rPr>
          <w:color w:val="auto"/>
        </w:rPr>
        <w:t>113</w:t>
      </w:r>
      <w:r w:rsidR="008F2D15" w:rsidRPr="00530562">
        <w:rPr>
          <w:color w:val="auto"/>
        </w:rPr>
        <w:t>]</w:t>
      </w:r>
      <w:r w:rsidR="009621E5" w:rsidRPr="00530562">
        <w:rPr>
          <w:color w:val="auto"/>
        </w:rPr>
        <w:fldChar w:fldCharType="end"/>
      </w:r>
      <w:r w:rsidRPr="00530562">
        <w:rPr>
          <w:color w:val="auto"/>
        </w:rPr>
        <w:t xml:space="preserve"> and substitute the single dimension of thinking with </w:t>
      </w:r>
      <w:r w:rsidR="009047EE" w:rsidRPr="00530562">
        <w:rPr>
          <w:color w:val="auto"/>
        </w:rPr>
        <w:t xml:space="preserve">a </w:t>
      </w:r>
      <w:r w:rsidRPr="00530562">
        <w:rPr>
          <w:color w:val="auto"/>
        </w:rPr>
        <w:t>multi-dimensional one. As the energy is categorized in the socio-technical system</w:t>
      </w:r>
      <w:r w:rsidR="008927C9" w:rsidRPr="00530562">
        <w:rPr>
          <w:color w:val="auto"/>
        </w:rPr>
        <w:t xml:space="preserve"> [35]</w:t>
      </w:r>
      <w:r w:rsidR="009621E5" w:rsidRPr="00530562">
        <w:rPr>
          <w:color w:val="auto"/>
        </w:rPr>
        <w:fldChar w:fldCharType="begin" w:fldLock="1"/>
      </w:r>
      <w:r w:rsidR="005443B8" w:rsidRPr="00530562">
        <w:rPr>
          <w:color w:val="auto"/>
        </w:rPr>
        <w:instrText>ADDIN CSL_CITATION {"citationItems":[{"id":"ITEM-1","itemData":{"DOI":"10.1007/978-3-319-46164-9_12","author":[{"dropping-particle":"","family":"Lachhab","given":"F.","non-dropping-particle":"","parse-names":false,"suffix":""},{"dropping-particle":"","family":"Bakhouya","given":"M.","non-dropping-particle":"","parse-names":false,"suffix":""},{"dropping-particle":"","family":"Ouladsine","given":"R.","non-dropping-particle":"","parse-names":false,"suffix":""},{"dropping-particle":"","family":"Essaaidi","given":"M.","non-dropping-particle":"","parse-names":false,"suffix":""}],"id":"ITEM-1","issued":{"date-parts":[["2017"]]},"page":"247-265","title":"Energy-Efficient Buildings as Complex Socio-technical Systems: Approaches and Challenges","type":"chapter"},"uris":["http://www.mendeley.com/documents/?uuid=3ddcd1ba-5c88-4e52-8dc0-e9ef91d6007b","http://www.mendeley.com/documents/?uuid=6a022148-be2c-4b13-ad37-ce012e7304f4","http://www.mendeley.com/documents/?uuid=63ff3e65-f751-4589-9439-6a252724ae8f"]}],"mendeley":{"formattedCitation":"[79]","plainTextFormattedCitation":"[79]","previouslyFormattedCitation":"[79]"},"properties":{"noteIndex":0},"schema":"https://github.com/citation-style-language/schema/raw/master/csl-citation.json"}</w:instrText>
      </w:r>
      <w:r w:rsidR="009621E5" w:rsidRPr="00530562">
        <w:rPr>
          <w:color w:val="auto"/>
        </w:rPr>
        <w:fldChar w:fldCharType="separate"/>
      </w:r>
      <w:r w:rsidR="008F2D15" w:rsidRPr="00530562">
        <w:rPr>
          <w:color w:val="auto"/>
        </w:rPr>
        <w:t>[</w:t>
      </w:r>
      <w:r w:rsidR="006248DC" w:rsidRPr="00530562">
        <w:rPr>
          <w:color w:val="auto"/>
        </w:rPr>
        <w:t>114</w:t>
      </w:r>
      <w:r w:rsidR="008F2D15" w:rsidRPr="00530562">
        <w:rPr>
          <w:color w:val="auto"/>
        </w:rPr>
        <w:t>]</w:t>
      </w:r>
      <w:r w:rsidR="009621E5" w:rsidRPr="00530562">
        <w:rPr>
          <w:color w:val="auto"/>
        </w:rPr>
        <w:fldChar w:fldCharType="end"/>
      </w:r>
      <w:r w:rsidRPr="00530562">
        <w:rPr>
          <w:color w:val="auto"/>
        </w:rPr>
        <w:t>, it is essential to consider the solution, which is technology within the related environment and social context.</w:t>
      </w:r>
    </w:p>
    <w:p w14:paraId="48EEF031" w14:textId="32DBE421" w:rsidR="00466327" w:rsidRPr="00530562" w:rsidRDefault="0076532E" w:rsidP="00663962">
      <w:pPr>
        <w:spacing w:line="360" w:lineRule="auto"/>
        <w:jc w:val="both"/>
        <w:rPr>
          <w:color w:val="auto"/>
        </w:rPr>
      </w:pPr>
      <w:r w:rsidRPr="00530562">
        <w:rPr>
          <w:color w:val="auto"/>
        </w:rPr>
        <w:t xml:space="preserve">The EnMF is an </w:t>
      </w:r>
      <w:r w:rsidR="008927C9" w:rsidRPr="00530562">
        <w:rPr>
          <w:color w:val="auto"/>
        </w:rPr>
        <w:t>trans</w:t>
      </w:r>
      <w:r w:rsidRPr="00530562">
        <w:rPr>
          <w:color w:val="auto"/>
        </w:rPr>
        <w:t>disciplinary framework and contributes bridging socio-technical aspects and a variety of perspectives, methods</w:t>
      </w:r>
      <w:r w:rsidR="009047EE" w:rsidRPr="00530562">
        <w:rPr>
          <w:color w:val="auto"/>
        </w:rPr>
        <w:t>,</w:t>
      </w:r>
      <w:r w:rsidRPr="00530562">
        <w:rPr>
          <w:color w:val="auto"/>
        </w:rPr>
        <w:t xml:space="preserve"> and models can be used to synthesize the improvement of energy efficiency in shipyards. Accordingly, based on the systematic literature review</w:t>
      </w:r>
      <w:r w:rsidR="005443B8" w:rsidRPr="00530562">
        <w:rPr>
          <w:color w:val="auto"/>
          <w:lang w:val="vi-VN"/>
        </w:rPr>
        <w:t>, it could be</w:t>
      </w:r>
      <w:r w:rsidRPr="00530562">
        <w:rPr>
          <w:color w:val="auto"/>
        </w:rPr>
        <w:t xml:space="preserve"> understood that the five disciplines of </w:t>
      </w:r>
      <w:r w:rsidR="009047EE" w:rsidRPr="00530562">
        <w:rPr>
          <w:color w:val="auto"/>
        </w:rPr>
        <w:t xml:space="preserve">the </w:t>
      </w:r>
      <w:r w:rsidRPr="00530562">
        <w:rPr>
          <w:color w:val="auto"/>
        </w:rPr>
        <w:t>human element, technology and innovation, policy and regulation, operation, and economic</w:t>
      </w:r>
      <w:r w:rsidR="00E32B95" w:rsidRPr="00530562">
        <w:rPr>
          <w:color w:val="auto"/>
        </w:rPr>
        <w:t>s</w:t>
      </w:r>
      <w:r w:rsidRPr="00530562">
        <w:rPr>
          <w:color w:val="auto"/>
        </w:rPr>
        <w:t xml:space="preserve"> are the most important disciplines among the others to improve energy efficiency in shipyards</w:t>
      </w:r>
      <w:r w:rsidR="00CD3971" w:rsidRPr="00530562">
        <w:rPr>
          <w:color w:val="auto"/>
        </w:rPr>
        <w:t xml:space="preserve"> </w:t>
      </w:r>
      <w:r w:rsidR="00C649F4" w:rsidRPr="00530562">
        <w:rPr>
          <w:color w:val="auto"/>
        </w:rPr>
        <w:t>[14]</w:t>
      </w:r>
      <w:r w:rsidRPr="00530562">
        <w:rPr>
          <w:color w:val="auto"/>
        </w:rPr>
        <w:t>, and accordingly the framework is based on the five mentioned pillars, which are complementary and each contains various measures and tools to</w:t>
      </w:r>
      <w:r w:rsidR="00903239" w:rsidRPr="00530562">
        <w:rPr>
          <w:color w:val="auto"/>
        </w:rPr>
        <w:t xml:space="preserve"> support and promote the EnMF. </w:t>
      </w:r>
    </w:p>
    <w:p w14:paraId="72AD2464" w14:textId="032ABB73" w:rsidR="000358BC" w:rsidRPr="00530562" w:rsidRDefault="005A414A" w:rsidP="00663962">
      <w:pPr>
        <w:spacing w:line="360" w:lineRule="auto"/>
        <w:jc w:val="both"/>
        <w:rPr>
          <w:color w:val="auto"/>
        </w:rPr>
      </w:pPr>
      <w:r w:rsidRPr="00530562">
        <w:rPr>
          <w:color w:val="auto"/>
          <w:lang w:val="en-GB" w:eastAsia="en-GB"/>
        </w:rPr>
        <w:lastRenderedPageBreak/>
        <w:drawing>
          <wp:inline distT="0" distB="0" distL="0" distR="0" wp14:anchorId="1965D56A" wp14:editId="09DE5F67">
            <wp:extent cx="5971540" cy="318897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71540" cy="3188970"/>
                    </a:xfrm>
                    <a:prstGeom prst="rect">
                      <a:avLst/>
                    </a:prstGeom>
                  </pic:spPr>
                </pic:pic>
              </a:graphicData>
            </a:graphic>
          </wp:inline>
        </w:drawing>
      </w:r>
    </w:p>
    <w:p w14:paraId="32FDAD52" w14:textId="4F36A59D" w:rsidR="00466327" w:rsidRPr="00530562" w:rsidRDefault="00466327" w:rsidP="00663962">
      <w:pPr>
        <w:pStyle w:val="Caption"/>
        <w:jc w:val="both"/>
        <w:rPr>
          <w:color w:val="auto"/>
        </w:rPr>
      </w:pPr>
      <w:r w:rsidRPr="00530562">
        <w:rPr>
          <w:color w:val="auto"/>
        </w:rPr>
        <w:t xml:space="preserve">Fig.  </w:t>
      </w:r>
      <w:r w:rsidR="005970F7" w:rsidRPr="00530562">
        <w:rPr>
          <w:color w:val="auto"/>
        </w:rPr>
        <w:t>7</w:t>
      </w:r>
      <w:r w:rsidRPr="00530562">
        <w:rPr>
          <w:color w:val="auto"/>
          <w:lang w:val="vi-VN"/>
        </w:rPr>
        <w:t xml:space="preserve">. </w:t>
      </w:r>
      <w:r w:rsidRPr="00530562">
        <w:rPr>
          <w:color w:val="auto"/>
        </w:rPr>
        <w:t xml:space="preserve">The Energy Management Framework concept  </w:t>
      </w:r>
    </w:p>
    <w:p w14:paraId="167222D1" w14:textId="4ED58A56" w:rsidR="00F358A0" w:rsidRPr="00530562" w:rsidRDefault="0076532E" w:rsidP="00663962">
      <w:pPr>
        <w:spacing w:line="360" w:lineRule="auto"/>
        <w:jc w:val="both"/>
        <w:rPr>
          <w:color w:val="auto"/>
        </w:rPr>
      </w:pPr>
      <w:r w:rsidRPr="00530562">
        <w:rPr>
          <w:color w:val="auto"/>
        </w:rPr>
        <w:t xml:space="preserve">The human element </w:t>
      </w:r>
      <w:r w:rsidR="0066643C" w:rsidRPr="00530562">
        <w:rPr>
          <w:color w:val="auto"/>
          <w:lang w:val="vi-VN"/>
        </w:rPr>
        <w:t xml:space="preserve">(such as </w:t>
      </w:r>
      <w:r w:rsidR="0066643C" w:rsidRPr="00530562">
        <w:rPr>
          <w:color w:val="auto"/>
        </w:rPr>
        <w:t>Training</w:t>
      </w:r>
      <w:r w:rsidR="00ED1947" w:rsidRPr="00530562">
        <w:rPr>
          <w:color w:val="auto"/>
        </w:rPr>
        <w:t>)</w:t>
      </w:r>
      <w:r w:rsidR="0066643C" w:rsidRPr="00530562">
        <w:rPr>
          <w:color w:val="auto"/>
          <w:lang w:val="vi-VN"/>
        </w:rPr>
        <w:t xml:space="preserve"> </w:t>
      </w:r>
      <w:r w:rsidR="0066643C" w:rsidRPr="00530562">
        <w:rPr>
          <w:color w:val="auto"/>
        </w:rPr>
        <w:fldChar w:fldCharType="begin" w:fldLock="1"/>
      </w:r>
      <w:r w:rsidR="00466327" w:rsidRPr="00530562">
        <w:rPr>
          <w:color w:val="auto"/>
        </w:rPr>
        <w:instrText>ADDIN CSL_CITATION {"citationItems":[{"id":"ITEM-1","itemData":{"author":[{"dropping-particle":"","family":"Demirel","given":"Ergun","non-dropping-particle":"","parse-names":false,"suffix":""}],"container-title":"Universal Journal of Educational Research","id":"ITEM-1","issue":"9","issued":{"date-parts":[["2020"]]},"page":"4129-4142","title":"Maritime Education and Training in the Digital Era","type":"article-journal","volume":"8"},"uris":["http://www.mendeley.com/documents/?uuid=bc8feec1-4712-4280-962f-42f739cae5d8","http://www.mendeley.com/documents/?uuid=745e54be-3750-463c-b050-8d2a04b95da1","http://www.mendeley.com/documents/?uuid=c303e850-568c-424e-a583-d966d5603332"]}],"mendeley":{"formattedCitation":"[80]","plainTextFormattedCitation":"[80]","previouslyFormattedCitation":"[86]"},"properties":{"noteIndex":0},"schema":"https://github.com/citation-style-language/schema/raw/master/csl-citation.json"}</w:instrText>
      </w:r>
      <w:r w:rsidR="0066643C" w:rsidRPr="00530562">
        <w:rPr>
          <w:color w:val="auto"/>
        </w:rPr>
        <w:fldChar w:fldCharType="separate"/>
      </w:r>
      <w:r w:rsidR="00466327" w:rsidRPr="00530562">
        <w:rPr>
          <w:color w:val="auto"/>
        </w:rPr>
        <w:t>[</w:t>
      </w:r>
      <w:r w:rsidR="006248DC" w:rsidRPr="00530562">
        <w:rPr>
          <w:color w:val="auto"/>
        </w:rPr>
        <w:t>115</w:t>
      </w:r>
      <w:r w:rsidR="00466327" w:rsidRPr="00530562">
        <w:rPr>
          <w:color w:val="auto"/>
        </w:rPr>
        <w:t>]</w:t>
      </w:r>
      <w:r w:rsidR="0066643C" w:rsidRPr="00530562">
        <w:rPr>
          <w:color w:val="auto"/>
        </w:rPr>
        <w:fldChar w:fldCharType="end"/>
      </w:r>
      <w:r w:rsidR="0066643C" w:rsidRPr="00530562">
        <w:rPr>
          <w:color w:val="auto"/>
          <w:lang w:val="vi-VN"/>
        </w:rPr>
        <w:t xml:space="preserve">, </w:t>
      </w:r>
      <w:r w:rsidR="0066643C" w:rsidRPr="00530562">
        <w:rPr>
          <w:color w:val="auto"/>
        </w:rPr>
        <w:t xml:space="preserve">Governance and Corporate Social Responsibility </w:t>
      </w:r>
      <w:r w:rsidR="0066643C" w:rsidRPr="00530562">
        <w:rPr>
          <w:color w:val="auto"/>
        </w:rPr>
        <w:fldChar w:fldCharType="begin" w:fldLock="1"/>
      </w:r>
      <w:r w:rsidR="00466327" w:rsidRPr="00530562">
        <w:rPr>
          <w:color w:val="auto"/>
        </w:rPr>
        <w:instrText>ADDIN CSL_CITATION {"citationItems":[{"id":"ITEM-1","itemData":{"DOI":"10.1002/csr.2004","ISSN":"1535-3958","author":[{"dropping-particle":"","family":"Para‐González","given":"Lorena","non-dropping-particle":"","parse-names":false,"suffix":""},{"dropping-particle":"","family":"Mascaraque‐Ramírez","given":"Carlos","non-dropping-particle":"","parse-names":false,"suffix":""},{"dropping-particle":"","family":"Cubillas‐Para","given":"Clara","non-dropping-particle":"","parse-names":false,"suffix":""}],"container-title":"Corporate Social Responsibility and Environmental Management","id":"ITEM-1","issue":"6","issued":{"date-parts":[["2020","11"]]},"page":"2804-2815","title":"Maximizing performance through CSR: The mediator role of the CSR principles in the shipbuilding industry","type":"article-journal","volume":"27"},"uris":["http://www.mendeley.com/documents/?uuid=c7e6fd57-65e3-40b2-8e8d-700cd6a54542","http://www.mendeley.com/documents/?uuid=1959c06f-43ce-4f90-8890-18e409e5574a","http://www.mendeley.com/documents/?uuid=cabb0e79-076b-4ae6-a802-e4771198b7e6"]}],"mendeley":{"formattedCitation":"[81]","plainTextFormattedCitation":"[81]","previouslyFormattedCitation":"[87]"},"properties":{"noteIndex":0},"schema":"https://github.com/citation-style-language/schema/raw/master/csl-citation.json"}</w:instrText>
      </w:r>
      <w:r w:rsidR="0066643C" w:rsidRPr="00530562">
        <w:rPr>
          <w:color w:val="auto"/>
        </w:rPr>
        <w:fldChar w:fldCharType="separate"/>
      </w:r>
      <w:r w:rsidR="00466327" w:rsidRPr="00530562">
        <w:rPr>
          <w:color w:val="auto"/>
        </w:rPr>
        <w:t>[</w:t>
      </w:r>
      <w:r w:rsidR="006248DC" w:rsidRPr="00530562">
        <w:rPr>
          <w:color w:val="auto"/>
        </w:rPr>
        <w:t>116</w:t>
      </w:r>
      <w:r w:rsidR="00466327" w:rsidRPr="00530562">
        <w:rPr>
          <w:color w:val="auto"/>
        </w:rPr>
        <w:t>]</w:t>
      </w:r>
      <w:r w:rsidR="0066643C" w:rsidRPr="00530562">
        <w:rPr>
          <w:color w:val="auto"/>
        </w:rPr>
        <w:fldChar w:fldCharType="end"/>
      </w:r>
      <w:r w:rsidR="0066643C" w:rsidRPr="00530562">
        <w:rPr>
          <w:color w:val="auto"/>
          <w:lang w:val="vi-VN"/>
        </w:rPr>
        <w:t xml:space="preserve">, </w:t>
      </w:r>
      <w:r w:rsidR="0066643C" w:rsidRPr="00530562">
        <w:rPr>
          <w:color w:val="auto"/>
        </w:rPr>
        <w:t>Education</w:t>
      </w:r>
      <w:r w:rsidR="0066643C" w:rsidRPr="00530562">
        <w:rPr>
          <w:color w:val="auto"/>
          <w:lang w:val="vi-VN"/>
        </w:rPr>
        <w:t xml:space="preserve"> </w:t>
      </w:r>
      <w:r w:rsidR="0066643C" w:rsidRPr="00530562">
        <w:rPr>
          <w:color w:val="auto"/>
        </w:rPr>
        <w:fldChar w:fldCharType="begin" w:fldLock="1"/>
      </w:r>
      <w:r w:rsidR="00466327" w:rsidRPr="00530562">
        <w:rPr>
          <w:color w:val="auto"/>
        </w:rPr>
        <w:instrText>ADDIN CSL_CITATION {"citationItems":[{"id":"ITEM-1","itemData":{"ISSN":"2073-7173","author":[{"dropping-particle":"","family":"Nikitakos","given":"Nikitas","non-dropping-particle":"","parse-names":false,"suffix":""},{"dropping-particle":"","family":"Papachristos","given":"Dimitrios","non-dropping-particle":"","parse-names":false,"suffix":""},{"dropping-particle":"V","family":"Isaeva","given":"Marina","non-dropping-particle":"","parse-names":false,"suffix":""},{"dropping-particle":"","family":"Kovalishin","given":"Pavel Yu","non-dropping-particle":"","parse-names":false,"suffix":""}],"container-title":"Морские интеллектуальные технологии","id":"ITEM-1","issue":"4","issued":{"date-parts":[["2019"]]},"page":"111-119","publisher":"Общество с ограниченной ответственностью НАУЧНО-ИССЛЕДОВАТЕЛЬСКИЙ ЦЕНТР …","title":"A conceptual educational framework for shipyard workers based education 4.0","type":"article-journal","volume":"4"},"uris":["http://www.mendeley.com/documents/?uuid=35b5e8c6-3515-4ca0-a0b0-c1bb7a88b705","http://www.mendeley.com/documents/?uuid=2544a01e-3824-475f-bfb0-45bda62bfe64","http://www.mendeley.com/documents/?uuid=188d235c-0d11-4b01-a4f4-cfccaf2b438f"]}],"mendeley":{"formattedCitation":"[82]","plainTextFormattedCitation":"[82]","previouslyFormattedCitation":"[88]"},"properties":{"noteIndex":0},"schema":"https://github.com/citation-style-language/schema/raw/master/csl-citation.json"}</w:instrText>
      </w:r>
      <w:r w:rsidR="0066643C" w:rsidRPr="00530562">
        <w:rPr>
          <w:color w:val="auto"/>
        </w:rPr>
        <w:fldChar w:fldCharType="separate"/>
      </w:r>
      <w:r w:rsidR="00466327" w:rsidRPr="00530562">
        <w:rPr>
          <w:color w:val="auto"/>
        </w:rPr>
        <w:t>[</w:t>
      </w:r>
      <w:r w:rsidR="006248DC" w:rsidRPr="00530562">
        <w:rPr>
          <w:color w:val="auto"/>
        </w:rPr>
        <w:t>117</w:t>
      </w:r>
      <w:r w:rsidR="00466327" w:rsidRPr="00530562">
        <w:rPr>
          <w:color w:val="auto"/>
        </w:rPr>
        <w:t>]</w:t>
      </w:r>
      <w:r w:rsidR="0066643C" w:rsidRPr="00530562">
        <w:rPr>
          <w:color w:val="auto"/>
        </w:rPr>
        <w:fldChar w:fldCharType="end"/>
      </w:r>
      <w:r w:rsidR="0066643C" w:rsidRPr="00530562">
        <w:rPr>
          <w:color w:val="auto"/>
          <w:lang w:val="vi-VN"/>
        </w:rPr>
        <w:t xml:space="preserve">, </w:t>
      </w:r>
      <w:r w:rsidR="0066643C" w:rsidRPr="00530562">
        <w:rPr>
          <w:color w:val="auto"/>
        </w:rPr>
        <w:t>Capacity building</w:t>
      </w:r>
      <w:r w:rsidR="0066643C" w:rsidRPr="00530562">
        <w:rPr>
          <w:color w:val="auto"/>
          <w:lang w:val="vi-VN"/>
        </w:rPr>
        <w:t xml:space="preserve"> </w:t>
      </w:r>
      <w:r w:rsidR="0066643C" w:rsidRPr="00530562">
        <w:rPr>
          <w:color w:val="auto"/>
        </w:rPr>
        <w:fldChar w:fldCharType="begin" w:fldLock="1"/>
      </w:r>
      <w:r w:rsidR="00466327" w:rsidRPr="00530562">
        <w:rPr>
          <w:color w:val="auto"/>
        </w:rPr>
        <w:instrText>ADDIN CSL_CITATION {"citationItems":[{"id":"ITEM-1","itemData":{"DOI":"10.1201/9780429505294-49","author":[{"dropping-particle":"","family":"Atanasova","given":"I.","non-dropping-particle":"","parse-names":false,"suffix":""},{"dropping-particle":"","family":"Damyanliev","given":"T.","non-dropping-particle":"","parse-names":false,"suffix":""},{"dropping-particle":"","family":"Georgiev","given":"P.","non-dropping-particle":"","parse-names":false,"suffix":""},{"dropping-particle":"","family":"Garbatov","given":"Y.","non-dropping-particle":"","parse-names":false,"suffix":""}],"container-title":"Progress in Maritime Technology and Engineering","id":"ITEM-1","issued":{"date-parts":[["2018","4"]]},"page":"431-438","publisher":"CRC Press","title":"Analysis of SME Ship Repair Yard Capacity in Building New Ships","type":"chapter"},"uris":["http://www.mendeley.com/documents/?uuid=16110d51-ebab-4b7b-9ab3-369ca84cacdd","http://www.mendeley.com/documents/?uuid=209157ea-95d7-4c35-b8ba-7f27d8a33e1c","http://www.mendeley.com/documents/?uuid=2df2875c-9b5e-4acf-9c42-1b3ef0281ba5"]}],"mendeley":{"formattedCitation":"[83]","plainTextFormattedCitation":"[83]","previouslyFormattedCitation":"[89]"},"properties":{"noteIndex":0},"schema":"https://github.com/citation-style-language/schema/raw/master/csl-citation.json"}</w:instrText>
      </w:r>
      <w:r w:rsidR="0066643C" w:rsidRPr="00530562">
        <w:rPr>
          <w:color w:val="auto"/>
        </w:rPr>
        <w:fldChar w:fldCharType="separate"/>
      </w:r>
      <w:r w:rsidR="00466327" w:rsidRPr="00530562">
        <w:rPr>
          <w:color w:val="auto"/>
        </w:rPr>
        <w:t>[</w:t>
      </w:r>
      <w:r w:rsidR="006248DC" w:rsidRPr="00530562">
        <w:rPr>
          <w:color w:val="auto"/>
        </w:rPr>
        <w:t>118</w:t>
      </w:r>
      <w:r w:rsidR="00466327" w:rsidRPr="00530562">
        <w:rPr>
          <w:color w:val="auto"/>
        </w:rPr>
        <w:t>]</w:t>
      </w:r>
      <w:r w:rsidR="0066643C" w:rsidRPr="00530562">
        <w:rPr>
          <w:color w:val="auto"/>
        </w:rPr>
        <w:fldChar w:fldCharType="end"/>
      </w:r>
      <w:r w:rsidR="0066643C" w:rsidRPr="00530562">
        <w:rPr>
          <w:color w:val="auto"/>
          <w:lang w:val="vi-VN"/>
        </w:rPr>
        <w:t xml:space="preserve">, </w:t>
      </w:r>
      <w:r w:rsidR="0066643C" w:rsidRPr="00530562">
        <w:rPr>
          <w:color w:val="auto"/>
        </w:rPr>
        <w:t>Awareness Raising</w:t>
      </w:r>
      <w:r w:rsidR="0066643C" w:rsidRPr="00530562">
        <w:rPr>
          <w:color w:val="auto"/>
          <w:lang w:val="vi-VN"/>
        </w:rPr>
        <w:t xml:space="preserve"> </w:t>
      </w:r>
      <w:r w:rsidR="0066643C" w:rsidRPr="00530562">
        <w:rPr>
          <w:color w:val="auto"/>
        </w:rPr>
        <w:fldChar w:fldCharType="begin" w:fldLock="1"/>
      </w:r>
      <w:r w:rsidR="00466327" w:rsidRPr="00530562">
        <w:rPr>
          <w:color w:val="auto"/>
        </w:rPr>
        <w:instrText>ADDIN CSL_CITATION {"citationItems":[{"id":"ITEM-1","itemData":{"ISBN":"042999947X","author":[{"dropping-particle":"","family":"Costa","given":"B","non-dropping-particle":"","parse-names":false,"suffix":""},{"dropping-particle":"","family":"Jacinto","given":"C","non-dropping-particle":"","parse-names":false,"suffix":""},{"dropping-particle":"","family":"Teixeira","given":"A P","non-dropping-particle":"","parse-names":false,"suffix":""},{"dropping-particle":"","family":"Soares","given":"C Guedes","non-dropping-particle":"","parse-names":false,"suffix":""}],"container-title":"Progress in Maritime Technology and Engineering: Proceedings of the 4th International Conference on Maritime Technology and Engineering (MARTECH 2018), May 7-9, 2018, Lisbon, Portugal","id":"ITEM-1","issued":{"date-parts":[["2018"]]},"page":"421","publisher":"CRC Press","title":"Causal analysis of accidents at work in a shipyard complemented with Bayesian nets modelling","type":"paper-conference"},"uris":["http://www.mendeley.com/documents/?uuid=0e38efc5-d19d-46ed-9084-00601f677e01","http://www.mendeley.com/documents/?uuid=76c36668-ef33-4f9a-b4c5-c3aa3fa8c4de","http://www.mendeley.com/documents/?uuid=29d06a74-8a66-474f-afa8-2b4e0a2dc3c5"]}],"mendeley":{"formattedCitation":"[84]","plainTextFormattedCitation":"[84]","previouslyFormattedCitation":"[90]"},"properties":{"noteIndex":0},"schema":"https://github.com/citation-style-language/schema/raw/master/csl-citation.json"}</w:instrText>
      </w:r>
      <w:r w:rsidR="0066643C" w:rsidRPr="00530562">
        <w:rPr>
          <w:color w:val="auto"/>
        </w:rPr>
        <w:fldChar w:fldCharType="separate"/>
      </w:r>
      <w:r w:rsidR="00466327" w:rsidRPr="00530562">
        <w:rPr>
          <w:color w:val="auto"/>
        </w:rPr>
        <w:t>[</w:t>
      </w:r>
      <w:r w:rsidR="006248DC" w:rsidRPr="00530562">
        <w:rPr>
          <w:color w:val="auto"/>
        </w:rPr>
        <w:t>119</w:t>
      </w:r>
      <w:r w:rsidR="00466327" w:rsidRPr="00530562">
        <w:rPr>
          <w:color w:val="auto"/>
        </w:rPr>
        <w:t>]</w:t>
      </w:r>
      <w:r w:rsidR="0066643C" w:rsidRPr="00530562">
        <w:rPr>
          <w:color w:val="auto"/>
        </w:rPr>
        <w:fldChar w:fldCharType="end"/>
      </w:r>
      <w:r w:rsidR="0066643C" w:rsidRPr="00530562">
        <w:rPr>
          <w:color w:val="auto"/>
          <w:lang w:val="vi-VN"/>
        </w:rPr>
        <w:t>,</w:t>
      </w:r>
      <w:r w:rsidR="0066643C" w:rsidRPr="00530562">
        <w:rPr>
          <w:color w:val="auto"/>
        </w:rPr>
        <w:t xml:space="preserve"> Research and Development (R&amp;D)</w:t>
      </w:r>
      <w:r w:rsidR="0066643C" w:rsidRPr="00530562">
        <w:rPr>
          <w:color w:val="auto"/>
          <w:lang w:val="vi-VN"/>
        </w:rPr>
        <w:t xml:space="preserve"> </w:t>
      </w:r>
      <w:r w:rsidR="0066643C" w:rsidRPr="00530562">
        <w:rPr>
          <w:color w:val="auto"/>
        </w:rPr>
        <w:fldChar w:fldCharType="begin" w:fldLock="1"/>
      </w:r>
      <w:r w:rsidR="00466327" w:rsidRPr="00530562">
        <w:rPr>
          <w:color w:val="auto"/>
        </w:rPr>
        <w:instrText>ADDIN CSL_CITATION {"citationItems":[{"id":"ITEM-1","itemData":{"author":[{"dropping-particle":"","family":"MHIG","given":"","non-dropping-particle":"","parse-names":false,"suffix":""}],"container-title":"CSR DATA BOOK","id":"ITEM-1","issued":{"date-parts":[["2017"]]},"page":"1-84","title":"Business Strategy Office Corporate Communication Department","type":"webpage"},"uris":["http://www.mendeley.com/documents/?uuid=760c798d-8f7e-4f86-849c-62d7370bca31","http://www.mendeley.com/documents/?uuid=098245e9-d475-461a-b4ad-4ff10dd78d9f","http://www.mendeley.com/documents/?uuid=6ccad721-dd75-44d1-be4a-271141a70309"]}],"mendeley":{"formattedCitation":"[85]","plainTextFormattedCitation":"[85]","previouslyFormattedCitation":"[91]"},"properties":{"noteIndex":0},"schema":"https://github.com/citation-style-language/schema/raw/master/csl-citation.json"}</w:instrText>
      </w:r>
      <w:r w:rsidR="0066643C" w:rsidRPr="00530562">
        <w:rPr>
          <w:color w:val="auto"/>
        </w:rPr>
        <w:fldChar w:fldCharType="separate"/>
      </w:r>
      <w:r w:rsidR="00466327" w:rsidRPr="00530562">
        <w:rPr>
          <w:color w:val="auto"/>
        </w:rPr>
        <w:t>[</w:t>
      </w:r>
      <w:r w:rsidR="006248DC" w:rsidRPr="00530562">
        <w:rPr>
          <w:color w:val="auto"/>
        </w:rPr>
        <w:t>120</w:t>
      </w:r>
      <w:r w:rsidR="00466327" w:rsidRPr="00530562">
        <w:rPr>
          <w:color w:val="auto"/>
        </w:rPr>
        <w:t>]</w:t>
      </w:r>
      <w:r w:rsidR="0066643C" w:rsidRPr="00530562">
        <w:rPr>
          <w:color w:val="auto"/>
        </w:rPr>
        <w:fldChar w:fldCharType="end"/>
      </w:r>
      <w:r w:rsidR="0066643C" w:rsidRPr="00530562">
        <w:rPr>
          <w:color w:val="auto"/>
          <w:lang w:val="vi-VN"/>
        </w:rPr>
        <w:t>)</w:t>
      </w:r>
      <w:r w:rsidR="006402EB" w:rsidRPr="00530562">
        <w:rPr>
          <w:color w:val="auto"/>
          <w:lang w:val="vi-VN"/>
        </w:rPr>
        <w:t xml:space="preserve"> </w:t>
      </w:r>
      <w:r w:rsidRPr="00530562">
        <w:rPr>
          <w:color w:val="auto"/>
        </w:rPr>
        <w:t xml:space="preserve">was chosen as one of the disciplines in the EnMF because within the complex socio-technical system and shipyard sectors plays a crucial role and is continually being transformed and redefined by technological advancement </w:t>
      </w:r>
      <w:r w:rsidR="00222741" w:rsidRPr="00530562">
        <w:rPr>
          <w:color w:val="auto"/>
        </w:rPr>
        <w:fldChar w:fldCharType="begin" w:fldLock="1"/>
      </w:r>
      <w:r w:rsidR="00466327" w:rsidRPr="00530562">
        <w:rPr>
          <w:color w:val="auto"/>
        </w:rPr>
        <w:instrText>ADDIN CSL_CITATION {"citationItems":[{"id":"ITEM-1","itemData":{"DOI":"10.1080/00140139.2019.1659995","ISSN":"0014-0139","author":[{"dropping-particle":"","family":"Mallam","given":"Steven C.","non-dropping-particle":"","parse-names":false,"suffix":""},{"dropping-particle":"","family":"Nazir","given":"Salman","non-dropping-particle":"","parse-names":false,"suffix":""},{"dropping-particle":"","family":"Sharma","given":"Amit","non-dropping-particle":"","parse-names":false,"suffix":""}],"container-title":"Ergonomics","id":"ITEM-1","issue":"3","issued":{"date-parts":[["2020","3"]]},"page":"334-345","title":"The human element in future Maritime Operations – perceived impact of autonomous shipping","type":"article-journal","volume":"63"},"uris":["http://www.mendeley.com/documents/?uuid=873a2f45-a7c7-4a2a-98a2-f5a1b1119a58","http://www.mendeley.com/documents/?uuid=b4f3e866-b045-4956-9cd0-89b6e0c36609","http://www.mendeley.com/documents/?uuid=f6939e3c-0bf3-4838-a73b-0589c0f97d52"]}],"mendeley":{"formattedCitation":"[86]","plainTextFormattedCitation":"[86]","previouslyFormattedCitation":"[80]"},"properties":{"noteIndex":0},"schema":"https://github.com/citation-style-language/schema/raw/master/csl-citation.json"}</w:instrText>
      </w:r>
      <w:r w:rsidR="00222741" w:rsidRPr="00530562">
        <w:rPr>
          <w:color w:val="auto"/>
        </w:rPr>
        <w:fldChar w:fldCharType="separate"/>
      </w:r>
      <w:r w:rsidR="00466327" w:rsidRPr="00530562">
        <w:rPr>
          <w:color w:val="auto"/>
        </w:rPr>
        <w:t>[</w:t>
      </w:r>
      <w:r w:rsidR="006248DC" w:rsidRPr="00530562">
        <w:rPr>
          <w:color w:val="auto"/>
        </w:rPr>
        <w:t>121</w:t>
      </w:r>
      <w:r w:rsidR="00466327" w:rsidRPr="00530562">
        <w:rPr>
          <w:color w:val="auto"/>
        </w:rPr>
        <w:t>]</w:t>
      </w:r>
      <w:r w:rsidR="00222741" w:rsidRPr="00530562">
        <w:rPr>
          <w:color w:val="auto"/>
        </w:rPr>
        <w:fldChar w:fldCharType="end"/>
      </w:r>
      <w:r w:rsidRPr="00530562">
        <w:rPr>
          <w:color w:val="auto"/>
        </w:rPr>
        <w:t>. Moreover, technology and innovation</w:t>
      </w:r>
      <w:r w:rsidR="0066643C" w:rsidRPr="00530562">
        <w:rPr>
          <w:color w:val="auto"/>
          <w:lang w:val="vi-VN"/>
        </w:rPr>
        <w:t xml:space="preserve"> (including </w:t>
      </w:r>
      <w:r w:rsidR="0066643C" w:rsidRPr="00530562">
        <w:rPr>
          <w:color w:val="auto"/>
        </w:rPr>
        <w:t>Digitalization (4th Industrial revolution)</w:t>
      </w:r>
      <w:r w:rsidR="006C1E5F" w:rsidRPr="00530562">
        <w:rPr>
          <w:color w:val="auto"/>
        </w:rPr>
        <w:t>) [42]</w:t>
      </w:r>
      <w:r w:rsidR="0066643C" w:rsidRPr="00530562">
        <w:rPr>
          <w:color w:val="auto"/>
          <w:lang w:val="da-DK"/>
        </w:rPr>
        <w:fldChar w:fldCharType="begin" w:fldLock="1"/>
      </w:r>
      <w:r w:rsidR="00466327" w:rsidRPr="00530562">
        <w:rPr>
          <w:color w:val="auto"/>
          <w:lang w:val="en-GB"/>
        </w:rPr>
        <w:instrText>ADDIN CSL_CITATION {"citationItems":[{"id":"ITEM-1","itemData":{"DOI":"10.1016/j.ijpe.2019.01.004","ISSN":"09255273","author":[{"dropping-particle":"","family":"Frank","given":"Alejandro Germán","non-dropping-particle":"","parse-names":false,"suffix":""},{"dropping-particle":"","family":"Dalenogare","given":"Lucas Santos","non-dropping-particle":"","parse-names":false,"suffix":""},{"dropping-particle":"","family":"Ayala","given":"Néstor Fabián","non-dropping-particle":"","parse-names":false,"suffix":""}],"container-title":"International Journal of Production Economics","id":"ITEM-1","issued":{"date-parts":[["2019","4"]]},"page":"15-26","title":"Industry 4.0 technologies: Implementation patterns in manufacturing companies","type":"article-journal","volume":"210"},"uris":["http://www.mendeley.com/documents/?uuid=ea78c645-4341-4cf0-b018-e58637ce4295","http://www.mendeley.com/documents/?uuid=bc55dab1-035b-4ddf-a1ea-da92db0d2b5e","http://www.mendeley.com/documents/?uuid=0cde68e4-deb1-4907-b548-563fec4e0d07"]}],"mendeley":{"formattedCitation":"[87]","plainTextFormattedCitation":"[87]","previouslyFormattedCitation":"[92]"},"properties":{"noteIndex":0},"schema":"https://github.com/citation-style-language/schema/raw/master/csl-citation.json"}</w:instrText>
      </w:r>
      <w:r w:rsidR="0066643C" w:rsidRPr="00530562">
        <w:rPr>
          <w:color w:val="auto"/>
          <w:lang w:val="da-DK"/>
        </w:rPr>
        <w:fldChar w:fldCharType="separate"/>
      </w:r>
      <w:r w:rsidR="00466327" w:rsidRPr="00530562">
        <w:rPr>
          <w:color w:val="auto"/>
          <w:lang w:val="en-GB"/>
        </w:rPr>
        <w:t>[</w:t>
      </w:r>
      <w:r w:rsidR="006248DC" w:rsidRPr="00530562">
        <w:rPr>
          <w:color w:val="auto"/>
          <w:lang w:val="en-GB"/>
        </w:rPr>
        <w:t>122</w:t>
      </w:r>
      <w:r w:rsidR="00466327" w:rsidRPr="00530562">
        <w:rPr>
          <w:color w:val="auto"/>
          <w:lang w:val="en-GB"/>
        </w:rPr>
        <w:t>]</w:t>
      </w:r>
      <w:r w:rsidR="0066643C" w:rsidRPr="00530562">
        <w:rPr>
          <w:color w:val="auto"/>
          <w:lang w:val="da-DK"/>
        </w:rPr>
        <w:fldChar w:fldCharType="end"/>
      </w:r>
      <w:r w:rsidR="0066643C" w:rsidRPr="00530562">
        <w:rPr>
          <w:color w:val="auto"/>
          <w:lang w:val="da-DK"/>
        </w:rPr>
        <w:fldChar w:fldCharType="begin" w:fldLock="1"/>
      </w:r>
      <w:r w:rsidR="00466327" w:rsidRPr="00530562">
        <w:rPr>
          <w:color w:val="auto"/>
          <w:lang w:val="en-GB"/>
        </w:rPr>
        <w:instrText>ADDIN CSL_CITATION {"citationItems":[{"id":"ITEM-1","itemData":{"DOI":"10.1016/j.jclepro.2019.118789","ISSN":"09596526","author":[{"dropping-particle":"","family":"Ramirez-Peña","given":"Magdalena","non-dropping-particle":"","parse-names":false,"suffix":""},{"dropping-particle":"","family":"Sánchez Sotano","given":"Alejandro J.","non-dropping-particle":"","parse-names":false,"suffix":""},{"dropping-particle":"","family":"Pérez-Fernandez","given":"Víctor","non-dropping-particle":"","parse-names":false,"suffix":""},{"dropping-particle":"","family":"Abad","given":"Francisco J.","non-dropping-particle":"","parse-names":false,"suffix":""},{"dropping-particle":"","family":"Batista","given":"Moises","non-dropping-particle":"","parse-names":false,"suffix":""}],"container-title":"Journal of Cleaner Production","id":"ITEM-1","issued":{"date-parts":[["2020","1"]]},"page":"118789","title":"Achieving a sustainable shipbuilding supply chain under I4.0 perspective","type":"article-journal","volume":"244"},"uris":["http://www.mendeley.com/documents/?uuid=3dc38259-cab5-4fbd-b252-3bcbeea15751","http://www.mendeley.com/documents/?uuid=92fbfad4-f741-4353-950f-131b69c31106","http://www.mendeley.com/documents/?uuid=5bfe94ed-fcd4-473e-be3d-d05a6326f8f0"]}],"mendeley":{"formattedCitation":"[88]","plainTextFormattedCitation":"[88]","previouslyFormattedCitation":"[93]"},"properties":{"noteIndex":0},"schema":"https://github.com/citation-style-language/schema/raw/master/csl-citation.json"}</w:instrText>
      </w:r>
      <w:r w:rsidR="0066643C" w:rsidRPr="00530562">
        <w:rPr>
          <w:color w:val="auto"/>
          <w:lang w:val="da-DK"/>
        </w:rPr>
        <w:fldChar w:fldCharType="separate"/>
      </w:r>
      <w:r w:rsidR="00466327" w:rsidRPr="00530562">
        <w:rPr>
          <w:color w:val="auto"/>
          <w:lang w:val="en-GB"/>
        </w:rPr>
        <w:t>[</w:t>
      </w:r>
      <w:r w:rsidR="006248DC" w:rsidRPr="00530562">
        <w:rPr>
          <w:color w:val="auto"/>
          <w:lang w:val="en-GB"/>
        </w:rPr>
        <w:t>123</w:t>
      </w:r>
      <w:r w:rsidR="00466327" w:rsidRPr="00530562">
        <w:rPr>
          <w:color w:val="auto"/>
          <w:lang w:val="en-GB"/>
        </w:rPr>
        <w:t>]</w:t>
      </w:r>
      <w:r w:rsidR="0066643C" w:rsidRPr="00530562">
        <w:rPr>
          <w:color w:val="auto"/>
          <w:lang w:val="da-DK"/>
        </w:rPr>
        <w:fldChar w:fldCharType="end"/>
      </w:r>
      <w:r w:rsidR="0066643C" w:rsidRPr="00530562">
        <w:rPr>
          <w:color w:val="auto"/>
          <w:lang w:val="vi-VN"/>
        </w:rPr>
        <w:t xml:space="preserve">, </w:t>
      </w:r>
      <w:r w:rsidR="0066643C" w:rsidRPr="00530562">
        <w:rPr>
          <w:color w:val="auto"/>
        </w:rPr>
        <w:t xml:space="preserve">Micro Grid </w:t>
      </w:r>
      <w:r w:rsidR="006C1E5F" w:rsidRPr="00530562">
        <w:rPr>
          <w:color w:val="auto"/>
        </w:rPr>
        <w:t>[41]</w:t>
      </w:r>
      <w:r w:rsidR="0066643C" w:rsidRPr="00530562">
        <w:rPr>
          <w:color w:val="auto"/>
        </w:rPr>
        <w:fldChar w:fldCharType="begin" w:fldLock="1"/>
      </w:r>
      <w:r w:rsidR="00466327" w:rsidRPr="00530562">
        <w:rPr>
          <w:color w:val="auto"/>
        </w:rPr>
        <w:instrText>ADDIN CSL_CITATION {"citationItems":[{"id":"ITEM-1","itemData":{"ISSN":"9526058674","author":[{"dropping-particle":"","family":"Juntunen","given":"Jouni K","non-dropping-particle":"","parse-names":false,"suffix":""}],"id":"ITEM-1","issued":{"date-parts":[["2014"]]},"publisher":"Aalto University","title":"Prosuming energy–User innovation and new energy communities in renewable micro-generation","type":"article-journal"},"uris":["http://www.mendeley.com/documents/?uuid=ee594658-b480-4dac-8637-92b3f21b167e","http://www.mendeley.com/documents/?uuid=9fa102e1-f86e-4365-be61-4e98c9b99245","http://www.mendeley.com/documents/?uuid=1741e867-47c7-4d7c-aa55-c75f4723fb8f"]}],"mendeley":{"formattedCitation":"[89]","plainTextFormattedCitation":"[89]","previouslyFormattedCitation":"[94]"},"properties":{"noteIndex":0},"schema":"https://github.com/citation-style-language/schema/raw/master/csl-citation.json"}</w:instrText>
      </w:r>
      <w:r w:rsidR="0066643C" w:rsidRPr="00530562">
        <w:rPr>
          <w:color w:val="auto"/>
        </w:rPr>
        <w:fldChar w:fldCharType="separate"/>
      </w:r>
      <w:r w:rsidR="00466327" w:rsidRPr="00530562">
        <w:rPr>
          <w:color w:val="auto"/>
        </w:rPr>
        <w:t>[</w:t>
      </w:r>
      <w:r w:rsidR="006248DC" w:rsidRPr="00530562">
        <w:rPr>
          <w:color w:val="auto"/>
        </w:rPr>
        <w:t>124</w:t>
      </w:r>
      <w:r w:rsidR="00466327" w:rsidRPr="00530562">
        <w:rPr>
          <w:color w:val="auto"/>
        </w:rPr>
        <w:t>]</w:t>
      </w:r>
      <w:r w:rsidR="0066643C" w:rsidRPr="00530562">
        <w:rPr>
          <w:color w:val="auto"/>
        </w:rPr>
        <w:fldChar w:fldCharType="end"/>
      </w:r>
      <w:r w:rsidR="0066643C" w:rsidRPr="00530562">
        <w:rPr>
          <w:color w:val="auto"/>
          <w:lang w:val="vi-VN"/>
        </w:rPr>
        <w:t xml:space="preserve">, </w:t>
      </w:r>
      <w:r w:rsidR="0066643C" w:rsidRPr="00530562">
        <w:rPr>
          <w:color w:val="auto"/>
        </w:rPr>
        <w:t xml:space="preserve">Renewable Energy </w:t>
      </w:r>
      <w:r w:rsidR="0066643C" w:rsidRPr="00530562">
        <w:rPr>
          <w:color w:val="auto"/>
        </w:rPr>
        <w:fldChar w:fldCharType="begin" w:fldLock="1"/>
      </w:r>
      <w:r w:rsidR="00466327" w:rsidRPr="00530562">
        <w:rPr>
          <w:color w:val="auto"/>
        </w:rPr>
        <w:instrText>ADDIN CSL_CITATION {"citationItems":[{"id":"ITEM-1","itemData":{"DOI":"10.21278/brod69201","ISSN":"0007215X","author":[{"dropping-particle":"","family":"Hadžić","given":"Neven","non-dropping-particle":"","parse-names":false,"suffix":""},{"dropping-particle":"","family":"Kozmar","given":"Hrvoje","non-dropping-particle":"","parse-names":false,"suffix":""},{"dropping-particle":"","family":"Tomić","given":"Marko","non-dropping-particle":"","parse-names":false,"suffix":""}],"container-title":"Brodogradnja","id":"ITEM-1","issue":"2","issued":{"date-parts":[["2018","6"]]},"page":"1-16","title":"FEASIBILITY OF INVESTMENT IN RENEWABLE ENERGY SYSTEMS FOR SHIPYARDS","type":"article-journal","volume":"69"},"uris":["http://www.mendeley.com/documents/?uuid=d7805a95-bd48-483b-bb8e-7f4ba9284cc9","http://www.mendeley.com/documents/?uuid=09867db1-191d-43de-ad58-2c6d13a1e025","http://www.mendeley.com/documents/?uuid=9157ece1-49a2-4eab-aa0d-f6ddc480fb4d"]}],"mendeley":{"formattedCitation":"[90]","plainTextFormattedCitation":"[90]","previouslyFormattedCitation":"[95]"},"properties":{"noteIndex":0},"schema":"https://github.com/citation-style-language/schema/raw/master/csl-citation.json"}</w:instrText>
      </w:r>
      <w:r w:rsidR="0066643C" w:rsidRPr="00530562">
        <w:rPr>
          <w:color w:val="auto"/>
        </w:rPr>
        <w:fldChar w:fldCharType="separate"/>
      </w:r>
      <w:r w:rsidR="00466327" w:rsidRPr="00530562">
        <w:rPr>
          <w:color w:val="auto"/>
        </w:rPr>
        <w:t>[</w:t>
      </w:r>
      <w:r w:rsidR="006248DC" w:rsidRPr="00530562">
        <w:rPr>
          <w:color w:val="auto"/>
        </w:rPr>
        <w:t>43</w:t>
      </w:r>
      <w:r w:rsidR="00466327" w:rsidRPr="00530562">
        <w:rPr>
          <w:color w:val="auto"/>
        </w:rPr>
        <w:t>]</w:t>
      </w:r>
      <w:r w:rsidR="0066643C" w:rsidRPr="00530562">
        <w:rPr>
          <w:color w:val="auto"/>
        </w:rPr>
        <w:fldChar w:fldCharType="end"/>
      </w:r>
      <w:r w:rsidR="006C1E5F" w:rsidRPr="00530562">
        <w:rPr>
          <w:color w:val="auto"/>
        </w:rPr>
        <w:t>[44][45]</w:t>
      </w:r>
      <w:r w:rsidR="009E556B" w:rsidRPr="00530562">
        <w:rPr>
          <w:color w:val="auto"/>
        </w:rPr>
        <w:t>[47]</w:t>
      </w:r>
      <w:r w:rsidR="0066643C" w:rsidRPr="00530562">
        <w:rPr>
          <w:color w:val="auto"/>
          <w:lang w:val="vi-VN"/>
        </w:rPr>
        <w:t xml:space="preserve">, </w:t>
      </w:r>
      <w:r w:rsidR="0066643C" w:rsidRPr="00530562">
        <w:rPr>
          <w:color w:val="auto"/>
        </w:rPr>
        <w:t>Electrification (Battery, Fuel cell etc.)</w:t>
      </w:r>
      <w:r w:rsidR="0066643C" w:rsidRPr="00530562">
        <w:rPr>
          <w:color w:val="auto"/>
          <w:lang w:val="vi-VN"/>
        </w:rPr>
        <w:t xml:space="preserve"> </w:t>
      </w:r>
      <w:r w:rsidR="0066643C" w:rsidRPr="00530562">
        <w:rPr>
          <w:color w:val="auto"/>
        </w:rPr>
        <w:fldChar w:fldCharType="begin" w:fldLock="1"/>
      </w:r>
      <w:r w:rsidR="00466327" w:rsidRPr="00530562">
        <w:rPr>
          <w:color w:val="auto"/>
        </w:rPr>
        <w:instrText>ADDIN CSL_CITATION {"citationItems":[{"id":"ITEM-1","itemData":{"DOI":"10.1109/TTE.2016.2626838","ISSN":"2332-7782","author":[{"dropping-particle":"","family":"Sulligoi","given":"Giorgio","non-dropping-particle":"","parse-names":false,"suffix":""},{"dropping-particle":"","family":"Rathore","given":"Akshay Kumar","non-dropping-particle":"","parse-names":false,"suffix":""}],"container-title":"IEEE Transactions on Transportation Electrification","id":"ITEM-1","issue":"4","issued":{"date-parts":[["2016","12"]]},"page":"504-506","title":"Guest Editorial Marine Systems Electrification","type":"article-journal","volume":"2"},"uris":["http://www.mendeley.com/documents/?uuid=2d9ce956-1bd2-4a74-9e69-c7dcd4d7cb8e","http://www.mendeley.com/documents/?uuid=1f5a0ae8-ef92-46cd-be16-06770ee02f72","http://www.mendeley.com/documents/?uuid=5a65e006-b39b-4ea5-a197-144cb259dff8"]}],"mendeley":{"formattedCitation":"[91]","plainTextFormattedCitation":"[91]","previouslyFormattedCitation":"[96]"},"properties":{"noteIndex":0},"schema":"https://github.com/citation-style-language/schema/raw/master/csl-citation.json"}</w:instrText>
      </w:r>
      <w:r w:rsidR="0066643C" w:rsidRPr="00530562">
        <w:rPr>
          <w:color w:val="auto"/>
        </w:rPr>
        <w:fldChar w:fldCharType="separate"/>
      </w:r>
      <w:r w:rsidR="00466327" w:rsidRPr="00530562">
        <w:rPr>
          <w:color w:val="auto"/>
        </w:rPr>
        <w:t>[</w:t>
      </w:r>
      <w:r w:rsidR="006248DC" w:rsidRPr="00530562">
        <w:rPr>
          <w:color w:val="auto"/>
        </w:rPr>
        <w:t>125</w:t>
      </w:r>
      <w:r w:rsidR="00466327" w:rsidRPr="00530562">
        <w:rPr>
          <w:color w:val="auto"/>
        </w:rPr>
        <w:t>]</w:t>
      </w:r>
      <w:r w:rsidR="0066643C" w:rsidRPr="00530562">
        <w:rPr>
          <w:color w:val="auto"/>
        </w:rPr>
        <w:fldChar w:fldCharType="end"/>
      </w:r>
      <w:r w:rsidR="0066643C" w:rsidRPr="00530562">
        <w:rPr>
          <w:color w:val="auto"/>
          <w:lang w:val="vi-VN"/>
        </w:rPr>
        <w:t xml:space="preserve">, </w:t>
      </w:r>
      <w:r w:rsidR="0066643C" w:rsidRPr="00530562">
        <w:rPr>
          <w:color w:val="auto"/>
        </w:rPr>
        <w:t xml:space="preserve">Alternative clean fossil fuel (Natural gas etc.) </w:t>
      </w:r>
      <w:r w:rsidR="0066643C" w:rsidRPr="00530562">
        <w:rPr>
          <w:color w:val="auto"/>
        </w:rPr>
        <w:fldChar w:fldCharType="begin" w:fldLock="1"/>
      </w:r>
      <w:r w:rsidR="00466327" w:rsidRPr="00530562">
        <w:rPr>
          <w:color w:val="auto"/>
        </w:rPr>
        <w:instrText>ADDIN CSL_CITATION {"citationItems":[{"id":"ITEM-1","itemData":{"DOI":"10.1016/j.trd.2020.102383","ISSN":"13619209","author":[{"dropping-particle":"","family":"Aspen","given":"Dina Margrethe","non-dropping-particle":"","parse-names":false,"suffix":""},{"dropping-particle":"","family":"Sparrevik","given":"Magnus","non-dropping-particle":"","parse-names":false,"suffix":""}],"container-title":"Transportation Research Part D: Transport and Environment","id":"ITEM-1","issued":{"date-parts":[["2020","9"]]},"page":"102383","title":"Evaluating alternative energy carriers in ferry transportation using a stochastic multi-criteria decision analysis approach","type":"article-journal","volume":"86"},"uris":["http://www.mendeley.com/documents/?uuid=a84fec7b-3263-4cba-b9cf-73eb13a6eab5","http://www.mendeley.com/documents/?uuid=1f6a796c-ecf2-44df-bea6-e33aff062a04","http://www.mendeley.com/documents/?uuid=4b09eb46-cd89-4af4-af26-b2fbb3fe79c7"]}],"mendeley":{"formattedCitation":"[92]","plainTextFormattedCitation":"[92]","previouslyFormattedCitation":"[97]"},"properties":{"noteIndex":0},"schema":"https://github.com/citation-style-language/schema/raw/master/csl-citation.json"}</w:instrText>
      </w:r>
      <w:r w:rsidR="0066643C" w:rsidRPr="00530562">
        <w:rPr>
          <w:color w:val="auto"/>
        </w:rPr>
        <w:fldChar w:fldCharType="separate"/>
      </w:r>
      <w:r w:rsidR="00466327" w:rsidRPr="00530562">
        <w:rPr>
          <w:color w:val="auto"/>
        </w:rPr>
        <w:t>[</w:t>
      </w:r>
      <w:r w:rsidR="006248DC" w:rsidRPr="00530562">
        <w:rPr>
          <w:color w:val="auto"/>
        </w:rPr>
        <w:t>126</w:t>
      </w:r>
      <w:r w:rsidR="00466327" w:rsidRPr="00530562">
        <w:rPr>
          <w:color w:val="auto"/>
        </w:rPr>
        <w:t>]</w:t>
      </w:r>
      <w:r w:rsidR="0066643C" w:rsidRPr="00530562">
        <w:rPr>
          <w:color w:val="auto"/>
        </w:rPr>
        <w:fldChar w:fldCharType="end"/>
      </w:r>
      <w:r w:rsidR="0066643C" w:rsidRPr="00530562">
        <w:rPr>
          <w:color w:val="auto"/>
          <w:lang w:val="vi-VN"/>
        </w:rPr>
        <w:t xml:space="preserve">, </w:t>
      </w:r>
      <w:r w:rsidR="0066643C" w:rsidRPr="00530562">
        <w:rPr>
          <w:color w:val="auto"/>
        </w:rPr>
        <w:t xml:space="preserve">Carbon Capture and Storage (CCS) </w:t>
      </w:r>
      <w:r w:rsidR="0066643C" w:rsidRPr="00530562">
        <w:rPr>
          <w:color w:val="auto"/>
        </w:rPr>
        <w:fldChar w:fldCharType="begin" w:fldLock="1"/>
      </w:r>
      <w:r w:rsidR="00466327" w:rsidRPr="00530562">
        <w:rPr>
          <w:color w:val="auto"/>
        </w:rPr>
        <w:instrText>ADDIN CSL_CITATION {"citationItems":[{"id":"ITEM-1","itemData":{"DOI":"10.1039/C7EE02342A","ISSN":"1754-5692","abstract":"Carbon capture and storage (CCS) is vital to climate change mitigation, and has application across the economy, in addition to facilitating atmospheric carbon dioxide removal resulting in emissions offsets and net negative emissions. This contribution reviews the state-of-the-art and identifies key challenges which must be overcome in order to pave the way for its large-scale deployment.","author":[{"dropping-particle":"","family":"Bui","given":"Mai","non-dropping-particle":"","parse-names":false,"suffix":""},{"dropping-particle":"","family":"Adjiman","given":"Claire S.","non-dropping-particle":"","parse-names":false,"suffix":""},{"dropping-particle":"","family":"Bardow","given":"André","non-dropping-particle":"","parse-names":false,"suffix":""},{"dropping-particle":"","family":"Anthony","given":"Edward J.","non-dropping-particle":"","parse-names":false,"suffix":""},{"dropping-particle":"","family":"Boston","given":"Andy","non-dropping-particle":"","parse-names":false,"suffix":""},{"dropping-particle":"","family":"Brown","given":"Solomon","non-dropping-particle":"","parse-names":false,"suffix":""},{"dropping-particle":"","family":"Fennell","given":"Paul S.","non-dropping-particle":"","parse-names":false,"suffix":""},{"dropping-particle":"","family":"Fuss","given":"Sabine","non-dropping-particle":"","parse-names":false,"suffix":""},{"dropping-particle":"","family":"Galindo","given":"Amparo","non-dropping-particle":"","parse-names":false,"suffix":""},{"dropping-particle":"","family":"Hackett","given":"Leigh A.","non-dropping-particle":"","parse-names":false,"suffix":""},{"dropping-particle":"","family":"Hallett","given":"Jason P.","non-dropping-particle":"","parse-names":false,"suffix":""},{"dropping-particle":"","family":"Herzog","given":"Howard J.","non-dropping-particle":"","parse-names":false,"suffix":""},{"dropping-particle":"","family":"Jackson","given":"George","non-dropping-particle":"","parse-names":false,"suffix":""},{"dropping-particle":"","family":"Kemper","given":"Jasmin","non-dropping-particle":"","parse-names":false,"suffix":""},{"dropping-particle":"","family":"Krevor","given":"Samuel","non-dropping-particle":"","parse-names":false,"suffix":""},{"dropping-particle":"","family":"Maitland","given":"Geoffrey C.","non-dropping-particle":"","parse-names":false,"suffix":""},{"dropping-particle":"","family":"Matuszewski","given":"Michael","non-dropping-particle":"","parse-names":false,"suffix":""},{"dropping-particle":"","family":"Metcalfe","given":"Ian S.","non-dropping-particle":"","parse-names":false,"suffix":""},{"dropping-particle":"","family":"Petit","given":"Camille","non-dropping-particle":"","parse-names":false,"suffix":""},{"dropping-particle":"","family":"Puxty","given":"Graeme","non-dropping-particle":"","parse-names":false,"suffix":""},{"dropping-particle":"","family":"Reimer","given":"Jeffrey","non-dropping-particle":"","parse-names":false,"suffix":""},{"dropping-particle":"","family":"Reiner","given":"David M.","non-dropping-particle":"","parse-names":false,"suffix":""},{"dropping-particle":"","family":"Rubin","given":"Edward S.","non-dropping-particle":"","parse-names":false,"suffix":""},{"dropping-particle":"","family":"Scott","given":"Stuart A.","non-dropping-particle":"","parse-names":false,"suffix":""},{"dropping-particle":"","family":"Shah","given":"Nilay","non-dropping-particle":"","parse-names":false,"suffix":""},{"dropping-particle":"","family":"Smit","given":"Berend","non-dropping-particle":"","parse-names":false,"suffix":""},{"dropping-particle":"","family":"Trusler","given":"J. P. Martin","non-dropping-particle":"","parse-names":false,"suffix":""},{"dropping-particle":"","family":"Webley","given":"Paul","non-dropping-particle":"","parse-names":false,"suffix":""},{"dropping-particle":"","family":"Wilcox","given":"Jennifer","non-dropping-particle":"","parse-names":false,"suffix":""},{"dropping-particle":"","family":"Dowell","given":"Niall","non-dropping-particle":"Mac","parse-names":false,"suffix":""}],"container-title":"Energy &amp; Environmental Science","id":"ITEM-1","issue":"5","issued":{"date-parts":[["2018"]]},"page":"1062-1176","title":"Carbon capture and storage (CCS): the way forward","type":"article-journal","volume":"11"},"uris":["http://www.mendeley.com/documents/?uuid=6c5d721c-9bab-4a12-9da7-7c896ff47a9e","http://www.mendeley.com/documents/?uuid=ce631327-3318-400d-a338-de21a2e7b294","http://www.mendeley.com/documents/?uuid=cbccd9cc-e7bc-4ed4-95c2-8c97648046d8"]}],"mendeley":{"formattedCitation":"[93]","plainTextFormattedCitation":"[93]","previouslyFormattedCitation":"[98]"},"properties":{"noteIndex":0},"schema":"https://github.com/citation-style-language/schema/raw/master/csl-citation.json"}</w:instrText>
      </w:r>
      <w:r w:rsidR="0066643C" w:rsidRPr="00530562">
        <w:rPr>
          <w:color w:val="auto"/>
        </w:rPr>
        <w:fldChar w:fldCharType="separate"/>
      </w:r>
      <w:r w:rsidR="00466327" w:rsidRPr="00530562">
        <w:rPr>
          <w:color w:val="auto"/>
        </w:rPr>
        <w:t>[</w:t>
      </w:r>
      <w:r w:rsidR="006248DC" w:rsidRPr="00530562">
        <w:rPr>
          <w:color w:val="auto"/>
        </w:rPr>
        <w:t>127</w:t>
      </w:r>
      <w:r w:rsidR="00466327" w:rsidRPr="00530562">
        <w:rPr>
          <w:color w:val="auto"/>
        </w:rPr>
        <w:t>]</w:t>
      </w:r>
      <w:r w:rsidR="0066643C" w:rsidRPr="00530562">
        <w:rPr>
          <w:color w:val="auto"/>
        </w:rPr>
        <w:fldChar w:fldCharType="end"/>
      </w:r>
      <w:r w:rsidR="0066643C" w:rsidRPr="00530562">
        <w:rPr>
          <w:color w:val="auto"/>
          <w:lang w:val="vi-VN"/>
        </w:rPr>
        <w:t>)</w:t>
      </w:r>
      <w:r w:rsidRPr="00530562">
        <w:rPr>
          <w:color w:val="auto"/>
        </w:rPr>
        <w:t xml:space="preserve"> was chosen as another discipline in the EnMF because it is essential for sustainable energy transitions </w:t>
      </w:r>
      <w:r w:rsidR="009047EE" w:rsidRPr="00530562">
        <w:rPr>
          <w:color w:val="auto"/>
        </w:rPr>
        <w:t xml:space="preserve">to </w:t>
      </w:r>
      <w:r w:rsidRPr="00530562">
        <w:rPr>
          <w:color w:val="auto"/>
        </w:rPr>
        <w:t xml:space="preserve">necessarily comprise socio-technical aspects </w:t>
      </w:r>
      <w:r w:rsidR="00222741" w:rsidRPr="00530562">
        <w:rPr>
          <w:color w:val="auto"/>
        </w:rPr>
        <w:fldChar w:fldCharType="begin" w:fldLock="1"/>
      </w:r>
      <w:r w:rsidR="00466327" w:rsidRPr="00530562">
        <w:rPr>
          <w:color w:val="auto"/>
        </w:rPr>
        <w:instrText>ADDIN CSL_CITATION {"citationItems":[{"id":"ITEM-1","itemData":{"DOI":"10.1016/j.apenergy.2018.06.104","ISSN":"03062619","author":[{"dropping-particle":"","family":"Sareen","given":"Siddharth","non-dropping-particle":"","parse-names":false,"suffix":""},{"dropping-particle":"","family":"Haarstad","given":"Håvard","non-dropping-particle":"","parse-names":false,"suffix":""}],"container-title":"Applied Energy","id":"ITEM-1","issued":{"date-parts":[["2018","10"]]},"page":"624-632","title":"Bridging socio-technical and justice aspects of sustainable energy transitions","type":"article-journal","volume":"228"},"uris":["http://www.mendeley.com/documents/?uuid=11af8e2e-d3da-4462-af3a-a252144e51f1","http://www.mendeley.com/documents/?uuid=7f696a68-90a9-4bad-841b-6bac99f92414","http://www.mendeley.com/documents/?uuid=0700f7a1-5e05-408b-b047-733c166e8d11"]}],"mendeley":{"formattedCitation":"[94]","plainTextFormattedCitation":"[94]","previouslyFormattedCitation":"[81]"},"properties":{"noteIndex":0},"schema":"https://github.com/citation-style-language/schema/raw/master/csl-citation.json"}</w:instrText>
      </w:r>
      <w:r w:rsidR="00222741" w:rsidRPr="00530562">
        <w:rPr>
          <w:color w:val="auto"/>
        </w:rPr>
        <w:fldChar w:fldCharType="separate"/>
      </w:r>
      <w:r w:rsidR="00466327" w:rsidRPr="00530562">
        <w:rPr>
          <w:color w:val="auto"/>
        </w:rPr>
        <w:t>[</w:t>
      </w:r>
      <w:r w:rsidR="006248DC" w:rsidRPr="00530562">
        <w:rPr>
          <w:color w:val="auto"/>
        </w:rPr>
        <w:t>128</w:t>
      </w:r>
      <w:r w:rsidR="00466327" w:rsidRPr="00530562">
        <w:rPr>
          <w:color w:val="auto"/>
        </w:rPr>
        <w:t>]</w:t>
      </w:r>
      <w:r w:rsidR="00222741" w:rsidRPr="00530562">
        <w:rPr>
          <w:color w:val="auto"/>
        </w:rPr>
        <w:fldChar w:fldCharType="end"/>
      </w:r>
      <w:r w:rsidRPr="00530562">
        <w:rPr>
          <w:color w:val="auto"/>
        </w:rPr>
        <w:t xml:space="preserve"> as well as effects on changing market requirements and evolving maritime curriculum </w:t>
      </w:r>
      <w:r w:rsidR="00222741" w:rsidRPr="00530562">
        <w:rPr>
          <w:color w:val="auto"/>
        </w:rPr>
        <w:fldChar w:fldCharType="begin" w:fldLock="1"/>
      </w:r>
      <w:r w:rsidR="00466327" w:rsidRPr="00530562">
        <w:rPr>
          <w:color w:val="auto"/>
        </w:rPr>
        <w:instrText>ADDIN CSL_CITATION {"citationItems":[{"id":"ITEM-1","itemData":{"DOI":"10.1108/WHATT-10-2019-0065","ISSN":"1755-4217","author":[{"dropping-particle":"","family":"Smith Johnson","given":"Evette M.","non-dropping-particle":"","parse-names":false,"suffix":""}],"container-title":"Worldwide Hospitality and Tourism Themes","id":"ITEM-1","issue":"1","issued":{"date-parts":[["2020","1"]]},"page":"69-79","title":"Exploring the effects of technology and innovation on changing market requirements and the evolving maritime curriculum","type":"article-journal","volume":"12"},"uris":["http://www.mendeley.com/documents/?uuid=816911bb-f190-411b-9572-c6a1c58d437e","http://www.mendeley.com/documents/?uuid=afc577c1-91f8-4159-81c7-ef9b774cf3ea","http://www.mendeley.com/documents/?uuid=0fcecfa4-53ef-4c0f-a826-d16e646733e8"]}],"mendeley":{"formattedCitation":"[95]","plainTextFormattedCitation":"[95]","previouslyFormattedCitation":"[82]"},"properties":{"noteIndex":0},"schema":"https://github.com/citation-style-language/schema/raw/master/csl-citation.json"}</w:instrText>
      </w:r>
      <w:r w:rsidR="00222741" w:rsidRPr="00530562">
        <w:rPr>
          <w:color w:val="auto"/>
        </w:rPr>
        <w:fldChar w:fldCharType="separate"/>
      </w:r>
      <w:r w:rsidR="00466327" w:rsidRPr="00530562">
        <w:rPr>
          <w:color w:val="auto"/>
        </w:rPr>
        <w:t>[</w:t>
      </w:r>
      <w:r w:rsidR="006248DC" w:rsidRPr="00530562">
        <w:rPr>
          <w:color w:val="auto"/>
        </w:rPr>
        <w:t>129</w:t>
      </w:r>
      <w:r w:rsidR="00466327" w:rsidRPr="00530562">
        <w:rPr>
          <w:color w:val="auto"/>
        </w:rPr>
        <w:t>]</w:t>
      </w:r>
      <w:r w:rsidR="00222741" w:rsidRPr="00530562">
        <w:rPr>
          <w:color w:val="auto"/>
        </w:rPr>
        <w:fldChar w:fldCharType="end"/>
      </w:r>
      <w:r w:rsidRPr="00530562">
        <w:rPr>
          <w:color w:val="auto"/>
        </w:rPr>
        <w:t>. In alignment with that operation of the shipyards</w:t>
      </w:r>
      <w:r w:rsidR="0066643C" w:rsidRPr="00530562">
        <w:rPr>
          <w:color w:val="auto"/>
          <w:lang w:val="vi-VN"/>
        </w:rPr>
        <w:t xml:space="preserve"> (such as</w:t>
      </w:r>
      <w:r w:rsidRPr="00530562">
        <w:rPr>
          <w:color w:val="auto"/>
        </w:rPr>
        <w:t xml:space="preserve"> </w:t>
      </w:r>
      <w:r w:rsidR="0066643C" w:rsidRPr="00530562">
        <w:rPr>
          <w:color w:val="auto"/>
        </w:rPr>
        <w:t>Resource Management ( Demand response management)</w:t>
      </w:r>
      <w:r w:rsidR="0066643C" w:rsidRPr="00530562">
        <w:rPr>
          <w:color w:val="auto"/>
          <w:lang w:val="vi-VN"/>
        </w:rPr>
        <w:t xml:space="preserve"> </w:t>
      </w:r>
      <w:r w:rsidR="008927C9" w:rsidRPr="00530562">
        <w:rPr>
          <w:color w:val="auto"/>
        </w:rPr>
        <w:t>[50]</w:t>
      </w:r>
      <w:r w:rsidR="0066643C" w:rsidRPr="00530562">
        <w:rPr>
          <w:color w:val="auto"/>
        </w:rPr>
        <w:fldChar w:fldCharType="begin" w:fldLock="1"/>
      </w:r>
      <w:r w:rsidR="00466327" w:rsidRPr="00530562">
        <w:rPr>
          <w:color w:val="auto"/>
        </w:rPr>
        <w:instrText>ADDIN CSL_CITATION {"citationItems":[{"id":"ITEM-1","itemData":{"ISSN":"0360-8352","author":[{"dropping-particle":"","family":"Li","given":"Jinghua","non-dropping-particle":"","parse-names":false,"suffix":""},{"dropping-particle":"","family":"Sun","given":"Miaomiao","non-dropping-particle":"","parse-names":false,"suffix":""},{"dropping-particle":"","family":"Han","given":"Duanfeng","non-dropping-particle":"","parse-names":false,"suffix":""},{"dropping-particle":"","family":"Wu","given":"Xiaoyuan","non-dropping-particle":"","parse-names":false,"suffix":""},{"dropping-particle":"","family":"Yang","given":"Boxin","non-dropping-particle":"","parse-names":false,"suffix":""},{"dropping-particle":"","family":"Mao","given":"Xuezhang","non-dropping-particle":"","parse-names":false,"suffix":""},{"dropping-particle":"","family":"Zhou","given":"Qinghua","non-dropping-particle":"","parse-names":false,"suffix":""}],"container-title":"Computers &amp; Industrial Engineering","id":"ITEM-1","issued":{"date-parts":[["2018"]]},"page":"179-191","publisher":"Elsevier","title":"A governance platform for multi-project management in shipyards","type":"article-journal","volume":"120"},"uris":["http://www.mendeley.com/documents/?uuid=c6221a88-1ae3-4742-96ff-29911e9ff0b2"]}],"mendeley":{"formattedCitation":"[96]","plainTextFormattedCitation":"[96]","previouslyFormattedCitation":"[99]"},"properties":{"noteIndex":0},"schema":"https://github.com/citation-style-language/schema/raw/master/csl-citation.json"}</w:instrText>
      </w:r>
      <w:r w:rsidR="0066643C" w:rsidRPr="00530562">
        <w:rPr>
          <w:color w:val="auto"/>
        </w:rPr>
        <w:fldChar w:fldCharType="separate"/>
      </w:r>
      <w:r w:rsidR="00466327" w:rsidRPr="00530562">
        <w:rPr>
          <w:color w:val="auto"/>
        </w:rPr>
        <w:t>[</w:t>
      </w:r>
      <w:r w:rsidR="006248DC" w:rsidRPr="00530562">
        <w:rPr>
          <w:color w:val="auto"/>
        </w:rPr>
        <w:t>130</w:t>
      </w:r>
      <w:r w:rsidR="00466327" w:rsidRPr="00530562">
        <w:rPr>
          <w:color w:val="auto"/>
        </w:rPr>
        <w:t>]</w:t>
      </w:r>
      <w:r w:rsidR="0066643C" w:rsidRPr="00530562">
        <w:rPr>
          <w:color w:val="auto"/>
        </w:rPr>
        <w:fldChar w:fldCharType="end"/>
      </w:r>
      <w:r w:rsidR="008927C9" w:rsidRPr="00530562">
        <w:rPr>
          <w:color w:val="auto"/>
        </w:rPr>
        <w:t>,</w:t>
      </w:r>
      <w:r w:rsidR="0066643C" w:rsidRPr="00530562">
        <w:rPr>
          <w:color w:val="auto"/>
          <w:lang w:val="vi-VN"/>
        </w:rPr>
        <w:t xml:space="preserve"> </w:t>
      </w:r>
      <w:r w:rsidR="0066643C" w:rsidRPr="00530562">
        <w:rPr>
          <w:color w:val="auto"/>
        </w:rPr>
        <w:t>Project Management</w:t>
      </w:r>
      <w:r w:rsidR="008927C9" w:rsidRPr="00530562">
        <w:rPr>
          <w:color w:val="auto"/>
        </w:rPr>
        <w:t xml:space="preserve"> [51]</w:t>
      </w:r>
      <w:r w:rsidR="0066643C" w:rsidRPr="00530562">
        <w:rPr>
          <w:color w:val="auto"/>
        </w:rPr>
        <w:fldChar w:fldCharType="begin" w:fldLock="1"/>
      </w:r>
      <w:r w:rsidR="00466327" w:rsidRPr="00530562">
        <w:rPr>
          <w:color w:val="auto"/>
        </w:rPr>
        <w:instrText>ADDIN CSL_CITATION {"citationItems":[{"id":"ITEM-1","itemData":{"DOI":"10.1016/j.procir.2020.05.022","ISSN":"22128271","author":[{"dropping-particle":"","family":"Sender","given":"Jan","non-dropping-particle":"","parse-names":false,"suffix":""},{"dropping-particle":"","family":"Klink","given":"Steffen","non-dropping-particle":"","parse-names":false,"suffix":""},{"dropping-particle":"","family":"Flügge","given":"Wilko","non-dropping-particle":"","parse-names":false,"suffix":""}],"container-title":"Procedia CIRP","id":"ITEM-1","issued":{"date-parts":[["2020"]]},"page":"122-126","title":"Method for integrated logistics planning in shipbuilding","type":"article-journal","volume":"88"},"uris":["http://www.mendeley.com/documents/?uuid=c80c04af-364a-4111-8f2f-ece60cd5143b","http://www.mendeley.com/documents/?uuid=ff102b7b-ac39-4aa3-9be3-48ac643450f4","http://www.mendeley.com/documents/?uuid=ec935502-60ec-43e6-90f3-5f4d9ea53932"]}],"mendeley":{"formattedCitation":"[97]","plainTextFormattedCitation":"[97]","previouslyFormattedCitation":"[100]"},"properties":{"noteIndex":0},"schema":"https://github.com/citation-style-language/schema/raw/master/csl-citation.json"}</w:instrText>
      </w:r>
      <w:r w:rsidR="0066643C" w:rsidRPr="00530562">
        <w:rPr>
          <w:color w:val="auto"/>
        </w:rPr>
        <w:fldChar w:fldCharType="separate"/>
      </w:r>
      <w:r w:rsidR="00466327" w:rsidRPr="00530562">
        <w:rPr>
          <w:color w:val="auto"/>
        </w:rPr>
        <w:t>[</w:t>
      </w:r>
      <w:r w:rsidR="006248DC" w:rsidRPr="00530562">
        <w:rPr>
          <w:color w:val="auto"/>
        </w:rPr>
        <w:t>131</w:t>
      </w:r>
      <w:r w:rsidR="00466327" w:rsidRPr="00530562">
        <w:rPr>
          <w:color w:val="auto"/>
        </w:rPr>
        <w:t>]</w:t>
      </w:r>
      <w:r w:rsidR="0066643C" w:rsidRPr="00530562">
        <w:rPr>
          <w:color w:val="auto"/>
        </w:rPr>
        <w:fldChar w:fldCharType="end"/>
      </w:r>
      <w:r w:rsidR="0066643C" w:rsidRPr="00530562">
        <w:rPr>
          <w:color w:val="auto"/>
          <w:lang w:val="vi-VN"/>
        </w:rPr>
        <w:t xml:space="preserve">, </w:t>
      </w:r>
      <w:r w:rsidR="0066643C" w:rsidRPr="00530562">
        <w:rPr>
          <w:color w:val="auto"/>
        </w:rPr>
        <w:t xml:space="preserve">Lean Approach </w:t>
      </w:r>
      <w:r w:rsidR="0066643C" w:rsidRPr="00530562">
        <w:rPr>
          <w:color w:val="auto"/>
        </w:rPr>
        <w:fldChar w:fldCharType="begin" w:fldLock="1"/>
      </w:r>
      <w:r w:rsidR="00466327" w:rsidRPr="00530562">
        <w:rPr>
          <w:color w:val="auto"/>
        </w:rPr>
        <w:instrText>ADDIN CSL_CITATION {"citationItems":[{"id":"ITEM-1","itemData":{"DOI":"10.2478/IJNAOE-2013-0122","ISSN":"20926782","author":[{"dropping-particle":"","family":"Song","given":"Young Joo","non-dropping-particle":"","parse-names":false,"suffix":""},{"dropping-particle":"","family":"Woo","given":"Jong Hun","non-dropping-particle":"","parse-names":false,"suffix":""}],"container-title":"International Journal of Naval Architecture and Ocean Engineering","id":"ITEM-1","issue":"1","issued":{"date-parts":[["2013","3"]]},"page":"132-146","title":"New shipyard layout design for the preliminary phase &amp;amp; case study for the green field project","type":"article-journal","volume":"5"},"uris":["http://www.mendeley.com/documents/?uuid=e6ce330b-3e1a-453d-afbd-748be13ed5b6","http://www.mendeley.com/documents/?uuid=24be750a-54ed-44f5-b735-4980c928bccc","http://www.mendeley.com/documents/?uuid=f7f0392f-5717-4634-b729-d6d65586f51d"]}],"mendeley":{"formattedCitation":"[98]","plainTextFormattedCitation":"[98]","previouslyFormattedCitation":"[101]"},"properties":{"noteIndex":0},"schema":"https://github.com/citation-style-language/schema/raw/master/csl-citation.json"}</w:instrText>
      </w:r>
      <w:r w:rsidR="0066643C" w:rsidRPr="00530562">
        <w:rPr>
          <w:color w:val="auto"/>
        </w:rPr>
        <w:fldChar w:fldCharType="separate"/>
      </w:r>
      <w:r w:rsidR="00466327" w:rsidRPr="00530562">
        <w:rPr>
          <w:color w:val="auto"/>
        </w:rPr>
        <w:t>[</w:t>
      </w:r>
      <w:r w:rsidR="006248DC" w:rsidRPr="00530562">
        <w:rPr>
          <w:color w:val="auto"/>
        </w:rPr>
        <w:t>132</w:t>
      </w:r>
      <w:r w:rsidR="00466327" w:rsidRPr="00530562">
        <w:rPr>
          <w:color w:val="auto"/>
        </w:rPr>
        <w:t>]</w:t>
      </w:r>
      <w:r w:rsidR="0066643C" w:rsidRPr="00530562">
        <w:rPr>
          <w:color w:val="auto"/>
        </w:rPr>
        <w:fldChar w:fldCharType="end"/>
      </w:r>
      <w:r w:rsidR="0066643C" w:rsidRPr="00530562">
        <w:rPr>
          <w:color w:val="auto"/>
        </w:rPr>
        <w:fldChar w:fldCharType="begin" w:fldLock="1"/>
      </w:r>
      <w:r w:rsidR="00466327" w:rsidRPr="00530562">
        <w:rPr>
          <w:color w:val="auto"/>
        </w:rPr>
        <w:instrText>ADDIN CSL_CITATION {"citationItems":[{"id":"ITEM-1","itemData":{"DOI":"10.1016/j.proeng.2017.08.140","ISSN":"18777058","author":[{"dropping-particle":"","family":"Sharma","given":"Suresh","non-dropping-particle":"","parse-names":false,"suffix":""},{"dropping-particle":"","family":"Gandhi","given":"Pankaj J.","non-dropping-particle":"","parse-names":false,"suffix":""}],"container-title":"Procedia Engineering","id":"ITEM-1","issued":{"date-parts":[["2017"]]},"page":"232-240","title":"Scope and Impact of Implementing Lean Principles &amp;amp; Practices in Shipbuilding","type":"article-journal","volume":"194"},"uris":["http://www.mendeley.com/documents/?uuid=d161f009-d9af-4893-a3de-403360b834c6","http://www.mendeley.com/documents/?uuid=ddfd5554-7f83-4b70-add6-c57cf70e9a35","http://www.mendeley.com/documents/?uuid=b4190d0f-c585-413d-9d22-b98d12cb80d2"]}],"mendeley":{"formattedCitation":"[99]","plainTextFormattedCitation":"[99]","previouslyFormattedCitation":"[102]"},"properties":{"noteIndex":0},"schema":"https://github.com/citation-style-language/schema/raw/master/csl-citation.json"}</w:instrText>
      </w:r>
      <w:r w:rsidR="0066643C" w:rsidRPr="00530562">
        <w:rPr>
          <w:color w:val="auto"/>
        </w:rPr>
        <w:fldChar w:fldCharType="separate"/>
      </w:r>
      <w:r w:rsidR="00466327" w:rsidRPr="00530562">
        <w:rPr>
          <w:color w:val="auto"/>
        </w:rPr>
        <w:t>[</w:t>
      </w:r>
      <w:r w:rsidR="006248DC" w:rsidRPr="00530562">
        <w:rPr>
          <w:color w:val="auto"/>
        </w:rPr>
        <w:t>133</w:t>
      </w:r>
      <w:r w:rsidR="00466327" w:rsidRPr="00530562">
        <w:rPr>
          <w:color w:val="auto"/>
        </w:rPr>
        <w:t>]</w:t>
      </w:r>
      <w:r w:rsidR="0066643C" w:rsidRPr="00530562">
        <w:rPr>
          <w:color w:val="auto"/>
        </w:rPr>
        <w:fldChar w:fldCharType="end"/>
      </w:r>
      <w:r w:rsidR="0066643C" w:rsidRPr="00530562">
        <w:rPr>
          <w:color w:val="auto"/>
          <w:lang w:val="vi-VN"/>
        </w:rPr>
        <w:t xml:space="preserve">, </w:t>
      </w:r>
      <w:r w:rsidR="0066643C" w:rsidRPr="00530562">
        <w:rPr>
          <w:color w:val="auto"/>
        </w:rPr>
        <w:t xml:space="preserve">Production Planning and Strategy e.g. Integrated Hull Construction, Outfitting, and Painting (IHOP) </w:t>
      </w:r>
      <w:r w:rsidR="0066643C" w:rsidRPr="00530562">
        <w:rPr>
          <w:color w:val="auto"/>
        </w:rPr>
        <w:fldChar w:fldCharType="begin" w:fldLock="1"/>
      </w:r>
      <w:r w:rsidR="0066643C" w:rsidRPr="00530562">
        <w:rPr>
          <w:color w:val="auto"/>
        </w:rPr>
        <w:instrText>ADDIN CSL_CITATION {"citationItems":[{"id":"ITEM-1","itemData":{"author":[{"dropping-particle":"","family":"Janson","given":"Daniel I","non-dropping-particle":"","parse-names":false,"suffix":""}],"id":"ITEM-1","issued":{"date-parts":[["2016"]]},"publisher":"Construction Management and Engineering, Faculty of Engineering Technology, University of Twente","title":"The development of a green shipyard concept","type":"thesis"},"uris":["http://www.mendeley.com/documents/?uuid=d424edaa-9f9d-461b-9993-45deb7599151","http://www.mendeley.com/documents/?uuid=e8c30699-5c56-4ea0-ba45-0e1fd820a0e5","http://www.mendeley.com/documents/?uuid=970c5340-fd21-4e96-b1e5-be385e3fcf58"]}],"mendeley":{"formattedCitation":"[31]","plainTextFormattedCitation":"[31]","previouslyFormattedCitation":"[31]"},"properties":{"noteIndex":0},"schema":"https://github.com/citation-style-language/schema/raw/master/csl-citation.json"}</w:instrText>
      </w:r>
      <w:r w:rsidR="0066643C" w:rsidRPr="00530562">
        <w:rPr>
          <w:color w:val="auto"/>
        </w:rPr>
        <w:fldChar w:fldCharType="separate"/>
      </w:r>
      <w:r w:rsidR="0066643C" w:rsidRPr="00530562">
        <w:rPr>
          <w:color w:val="auto"/>
        </w:rPr>
        <w:t>[3</w:t>
      </w:r>
      <w:r w:rsidR="006248DC" w:rsidRPr="00530562">
        <w:rPr>
          <w:color w:val="auto"/>
        </w:rPr>
        <w:t>2</w:t>
      </w:r>
      <w:r w:rsidR="0066643C" w:rsidRPr="00530562">
        <w:rPr>
          <w:color w:val="auto"/>
        </w:rPr>
        <w:t>]</w:t>
      </w:r>
      <w:r w:rsidR="0066643C" w:rsidRPr="00530562">
        <w:rPr>
          <w:color w:val="auto"/>
        </w:rPr>
        <w:fldChar w:fldCharType="end"/>
      </w:r>
      <w:r w:rsidR="0066643C" w:rsidRPr="00530562">
        <w:rPr>
          <w:color w:val="auto"/>
          <w:lang w:val="vi-VN"/>
        </w:rPr>
        <w:t xml:space="preserve">, </w:t>
      </w:r>
      <w:r w:rsidR="0066643C" w:rsidRPr="00530562">
        <w:rPr>
          <w:color w:val="auto"/>
        </w:rPr>
        <w:t xml:space="preserve">Optimizing shipyard design </w:t>
      </w:r>
      <w:r w:rsidR="0066643C" w:rsidRPr="00530562">
        <w:rPr>
          <w:color w:val="auto"/>
        </w:rPr>
        <w:fldChar w:fldCharType="begin" w:fldLock="1"/>
      </w:r>
      <w:r w:rsidR="00466327" w:rsidRPr="00530562">
        <w:rPr>
          <w:color w:val="auto"/>
        </w:rPr>
        <w:instrText>ADDIN CSL_CITATION {"citationItems":[{"id":"ITEM-1","itemData":{"DOI":"10.5957/JSPD.33.3.160013","ISSN":"2158-2866","abstract":"There are two types of approaches for analyzing various aspects related to green-house gas (GHG) emissions, i.e., top-down and bottom-up approaches. Although the top-down approach focuses on macro-economic perspectives, the bottom-up approach is more suitable to investigate GHG emissions at an industry level utilizing domain-specific knowledge. For example, a bottom-up analysis requires a wide variety of data such as energy demands, conversion factors, and energy efficiency, which may be obtained by analyzing industrial process data. This study aims to provide a bottom-up approach for analyzing GHG emissions from shipbuilding processes in Korea. Reference energy system and energy balance for shipbuilding processes are derived for bottom-up modeling. Based on the midterm forecast on energy demands of the Korean shipbuilding industry, it is shown that the business-as-usual GHG emissions may be obtained. Relevant mitigation measures are then investigated to analyze their mitigation potentials for low-carbon ship production.","author":[{"dropping-particle":"","family":"Chung","given":"Yongjoo","non-dropping-particle":"","parse-names":false,"suffix":""},{"dropping-particle":"","family":"Paik","given":"Chunhyun","non-dropping-particle":"","parse-names":false,"suffix":""},{"dropping-particle":"","family":"Kim","given":"Hugon","non-dropping-particle":"","parse-names":false,"suffix":""},{"dropping-particle":"","family":"Kim","given":"Young Jin","non-dropping-particle":"","parse-names":false,"suffix":""}],"container-title":"Journal of Ship Production and Design","id":"ITEM-1","issue":"03","issued":{"date-parts":[["2017","8"]]},"page":"221-226","title":"Bottom-up Analysis of GHG Emissions from Shipbuilding Processes for Low-carbon Ship Production in Korea","type":"article-journal","volume":"33"},"uris":["http://www.mendeley.com/documents/?uuid=0047c9ff-cf71-42ad-8d7b-768130e01084","http://www.mendeley.com/documents/?uuid=7caec809-b252-4567-b020-b4d61973b0a6","http://www.mendeley.com/documents/?uuid=7285926c-01bb-4af6-a2d9-d35afdc2ea79"]}],"mendeley":{"formattedCitation":"[100]","plainTextFormattedCitation":"[100]","previouslyFormattedCitation":"[103]"},"properties":{"noteIndex":0},"schema":"https://github.com/citation-style-language/schema/raw/master/csl-citation.json"}</w:instrText>
      </w:r>
      <w:r w:rsidR="0066643C" w:rsidRPr="00530562">
        <w:rPr>
          <w:color w:val="auto"/>
        </w:rPr>
        <w:fldChar w:fldCharType="separate"/>
      </w:r>
      <w:r w:rsidR="00466327" w:rsidRPr="00530562">
        <w:rPr>
          <w:color w:val="auto"/>
        </w:rPr>
        <w:t>[1</w:t>
      </w:r>
      <w:r w:rsidR="006248DC" w:rsidRPr="00530562">
        <w:rPr>
          <w:color w:val="auto"/>
        </w:rPr>
        <w:t>34</w:t>
      </w:r>
      <w:r w:rsidR="00466327" w:rsidRPr="00530562">
        <w:rPr>
          <w:color w:val="auto"/>
        </w:rPr>
        <w:t>]</w:t>
      </w:r>
      <w:r w:rsidR="0066643C" w:rsidRPr="00530562">
        <w:rPr>
          <w:color w:val="auto"/>
        </w:rPr>
        <w:fldChar w:fldCharType="end"/>
      </w:r>
      <w:r w:rsidR="0066643C" w:rsidRPr="00530562">
        <w:rPr>
          <w:color w:val="auto"/>
          <w:lang w:val="vi-VN"/>
        </w:rPr>
        <w:t xml:space="preserve">) </w:t>
      </w:r>
      <w:r w:rsidRPr="00530562">
        <w:rPr>
          <w:color w:val="auto"/>
        </w:rPr>
        <w:t xml:space="preserve">was chosen as another column in the EnMF, because it can potentially influence productivity, efficiency, and manpower requirements in shipyards </w:t>
      </w:r>
      <w:r w:rsidR="00222741" w:rsidRPr="00530562">
        <w:rPr>
          <w:color w:val="auto"/>
        </w:rPr>
        <w:fldChar w:fldCharType="begin" w:fldLock="1"/>
      </w:r>
      <w:r w:rsidR="00466327" w:rsidRPr="00530562">
        <w:rPr>
          <w:color w:val="auto"/>
        </w:rPr>
        <w:instrText>ADDIN CSL_CITATION {"citationItems":[{"id":"ITEM-1","itemData":{"DOI":"10.1061/(ASCE)IS.1943-555X.0000541","ISSN":"1076-0342","author":[{"dropping-particle":"","family":"Mayo","given":"Glenda","non-dropping-particle":"","parse-names":false,"suffix":""},{"dropping-particle":"","family":"Shoghli","given":"Omidreza","non-dropping-particle":"","parse-names":false,"suffix":""},{"dropping-particle":"","family":"Morgan","given":"Tyler","non-dropping-particle":"","parse-names":false,"suffix":""}],"container-title":"Journal of Infrastructure Systems","id":"ITEM-1","issue":"2","issued":{"date-parts":[["2020","6"]]},"page":"04020013","title":"Investigating Efficiency Utilizing Data Envelopment Analysis: Case Study of Shipyards","type":"article-journal","volume":"26"},"uris":["http://www.mendeley.com/documents/?uuid=3ad83aff-0a05-4a63-b4c7-46d26b43fbe3","http://www.mendeley.com/documents/?uuid=5835d21f-f602-4950-ba25-01b4f742326b","http://www.mendeley.com/documents/?uuid=60b4a04e-83b5-431d-95ac-88cb9254d57a"]}],"mendeley":{"formattedCitation":"[101]","plainTextFormattedCitation":"[101]","previouslyFormattedCitation":"[83]"},"properties":{"noteIndex":0},"schema":"https://github.com/citation-style-language/schema/raw/master/csl-citation.json"}</w:instrText>
      </w:r>
      <w:r w:rsidR="00222741" w:rsidRPr="00530562">
        <w:rPr>
          <w:color w:val="auto"/>
        </w:rPr>
        <w:fldChar w:fldCharType="separate"/>
      </w:r>
      <w:r w:rsidR="00466327" w:rsidRPr="00530562">
        <w:rPr>
          <w:color w:val="auto"/>
        </w:rPr>
        <w:t>[</w:t>
      </w:r>
      <w:r w:rsidR="006248DC" w:rsidRPr="00530562">
        <w:rPr>
          <w:color w:val="auto"/>
        </w:rPr>
        <w:t>50</w:t>
      </w:r>
      <w:r w:rsidR="00466327" w:rsidRPr="00530562">
        <w:rPr>
          <w:color w:val="auto"/>
        </w:rPr>
        <w:t>]</w:t>
      </w:r>
      <w:r w:rsidR="00222741" w:rsidRPr="00530562">
        <w:rPr>
          <w:color w:val="auto"/>
        </w:rPr>
        <w:fldChar w:fldCharType="end"/>
      </w:r>
      <w:r w:rsidR="0066643C" w:rsidRPr="00530562">
        <w:rPr>
          <w:color w:val="auto"/>
        </w:rPr>
        <w:t>. Moreover, p</w:t>
      </w:r>
      <w:r w:rsidRPr="00530562">
        <w:rPr>
          <w:color w:val="auto"/>
        </w:rPr>
        <w:t xml:space="preserve">olicy and </w:t>
      </w:r>
      <w:r w:rsidRPr="00530562">
        <w:rPr>
          <w:color w:val="auto"/>
        </w:rPr>
        <w:lastRenderedPageBreak/>
        <w:t>regulation</w:t>
      </w:r>
      <w:r w:rsidR="00B06CD6" w:rsidRPr="00530562">
        <w:rPr>
          <w:color w:val="auto"/>
        </w:rPr>
        <w:t xml:space="preserve"> discipline</w:t>
      </w:r>
      <w:r w:rsidRPr="00530562">
        <w:rPr>
          <w:color w:val="auto"/>
        </w:rPr>
        <w:t xml:space="preserve"> </w:t>
      </w:r>
      <w:r w:rsidR="0066643C" w:rsidRPr="00530562">
        <w:rPr>
          <w:color w:val="auto"/>
          <w:lang w:val="vi-VN"/>
        </w:rPr>
        <w:t xml:space="preserve">(including </w:t>
      </w:r>
      <w:r w:rsidR="0066643C" w:rsidRPr="00530562">
        <w:rPr>
          <w:color w:val="auto"/>
        </w:rPr>
        <w:t>Environmental regulations (International, Regional, National, and Local)</w:t>
      </w:r>
      <w:r w:rsidR="0066643C" w:rsidRPr="00530562">
        <w:rPr>
          <w:color w:val="auto"/>
          <w:lang w:val="vi-VN"/>
        </w:rPr>
        <w:t xml:space="preserve"> </w:t>
      </w:r>
      <w:r w:rsidR="0066643C" w:rsidRPr="00530562">
        <w:rPr>
          <w:color w:val="auto"/>
        </w:rPr>
        <w:fldChar w:fldCharType="begin" w:fldLock="1"/>
      </w:r>
      <w:r w:rsidR="00466327" w:rsidRPr="00530562">
        <w:rPr>
          <w:color w:val="auto"/>
        </w:rPr>
        <w:instrText>ADDIN CSL_CITATION {"citationItems":[{"id":"ITEM-1","itemData":{"author":[{"dropping-particle":"","family":"Warsilan","given":"Warsilan","non-dropping-particle":"","parse-names":false,"suffix":""}],"id":"ITEM-1","issued":{"date-parts":[["2018"]]},"title":"Shipyard Industrial Development Studies East Kalimantan","type":"article-journal"},"uris":["http://www.mendeley.com/documents/?uuid=d5de126d-a738-4a72-b1ca-28177b39258b","http://www.mendeley.com/documents/?uuid=9427aa2c-5499-43d7-8181-455a0962d042","http://www.mendeley.com/documents/?uuid=b3773a09-cbd8-456f-bc98-d0c0174dd483"]}],"mendeley":{"formattedCitation":"[102]","plainTextFormattedCitation":"[102]","previouslyFormattedCitation":"[104]"},"properties":{"noteIndex":0},"schema":"https://github.com/citation-style-language/schema/raw/master/csl-citation.json"}</w:instrText>
      </w:r>
      <w:r w:rsidR="0066643C" w:rsidRPr="00530562">
        <w:rPr>
          <w:color w:val="auto"/>
        </w:rPr>
        <w:fldChar w:fldCharType="separate"/>
      </w:r>
      <w:r w:rsidR="00466327" w:rsidRPr="00530562">
        <w:rPr>
          <w:color w:val="auto"/>
        </w:rPr>
        <w:t>[</w:t>
      </w:r>
      <w:r w:rsidR="006248DC" w:rsidRPr="00530562">
        <w:rPr>
          <w:color w:val="auto"/>
        </w:rPr>
        <w:t>135</w:t>
      </w:r>
      <w:r w:rsidR="00466327" w:rsidRPr="00530562">
        <w:rPr>
          <w:color w:val="auto"/>
        </w:rPr>
        <w:t>]</w:t>
      </w:r>
      <w:r w:rsidR="0066643C" w:rsidRPr="00530562">
        <w:rPr>
          <w:color w:val="auto"/>
        </w:rPr>
        <w:fldChar w:fldCharType="end"/>
      </w:r>
      <w:r w:rsidR="0066643C" w:rsidRPr="00530562">
        <w:rPr>
          <w:color w:val="auto"/>
          <w:lang w:val="vi-VN"/>
        </w:rPr>
        <w:t xml:space="preserve">, </w:t>
      </w:r>
      <w:r w:rsidR="0066643C" w:rsidRPr="00530562">
        <w:rPr>
          <w:color w:val="auto"/>
        </w:rPr>
        <w:t>Life Cycle orientation</w:t>
      </w:r>
      <w:r w:rsidR="0066643C" w:rsidRPr="00530562">
        <w:rPr>
          <w:color w:val="auto"/>
          <w:lang w:val="vi-VN"/>
        </w:rPr>
        <w:t xml:space="preserve"> </w:t>
      </w:r>
      <w:r w:rsidR="0066643C" w:rsidRPr="00530562">
        <w:rPr>
          <w:color w:val="auto"/>
        </w:rPr>
        <w:fldChar w:fldCharType="begin" w:fldLock="1"/>
      </w:r>
      <w:r w:rsidR="00466327" w:rsidRPr="00530562">
        <w:rPr>
          <w:color w:val="auto"/>
        </w:rPr>
        <w:instrText>ADDIN CSL_CITATION {"citationItems":[{"id":"ITEM-1","itemData":{"DOI":"10.1016/j.procir.2017.11.071","ISSN":"22128271","author":[{"dropping-particle":"","family":"Favi","given":"Claudio","non-dropping-particle":"","parse-names":false,"suffix":""},{"dropping-particle":"","family":"Germani","given":"Michele","non-dropping-particle":"","parse-names":false,"suffix":""},{"dropping-particle":"","family":"Campi","given":"Federico","non-dropping-particle":"","parse-names":false,"suffix":""},{"dropping-particle":"","family":"Mandolini","given":"Marco","non-dropping-particle":"","parse-names":false,"suffix":""},{"dropping-particle":"","family":"Manieri","given":"Steve","non-dropping-particle":"","parse-names":false,"suffix":""},{"dropping-particle":"","family":"Marconi","given":"Marco","non-dropping-particle":"","parse-names":false,"suffix":""},{"dropping-particle":"","family":"Vita","given":"Alessio","non-dropping-particle":"","parse-names":false,"suffix":""}],"container-title":"Procedia CIRP","id":"ITEM-1","issued":{"date-parts":[["2018"]]},"page":"523-528","title":"Life Cycle Model and Metrics in Shipbuilding: How to Use them in the Preliminary Design Phases","type":"article-journal","volume":"69"},"uris":["http://www.mendeley.com/documents/?uuid=137a3b90-2c02-45ad-8cce-d8a51c6786b0","http://www.mendeley.com/documents/?uuid=3759d276-5b3f-4190-94cc-d160318dfcae","http://www.mendeley.com/documents/?uuid=980be438-45c3-4a52-8dcd-345bb3ff7d30"]}],"mendeley":{"formattedCitation":"[103]","plainTextFormattedCitation":"[103]","previouslyFormattedCitation":"[105]"},"properties":{"noteIndex":0},"schema":"https://github.com/citation-style-language/schema/raw/master/csl-citation.json"}</w:instrText>
      </w:r>
      <w:r w:rsidR="0066643C" w:rsidRPr="00530562">
        <w:rPr>
          <w:color w:val="auto"/>
        </w:rPr>
        <w:fldChar w:fldCharType="separate"/>
      </w:r>
      <w:r w:rsidR="00466327" w:rsidRPr="00530562">
        <w:rPr>
          <w:color w:val="auto"/>
        </w:rPr>
        <w:t>[1</w:t>
      </w:r>
      <w:r w:rsidR="006248DC" w:rsidRPr="00530562">
        <w:rPr>
          <w:color w:val="auto"/>
        </w:rPr>
        <w:t>36</w:t>
      </w:r>
      <w:r w:rsidR="00466327" w:rsidRPr="00530562">
        <w:rPr>
          <w:color w:val="auto"/>
        </w:rPr>
        <w:t>]</w:t>
      </w:r>
      <w:r w:rsidR="0066643C" w:rsidRPr="00530562">
        <w:rPr>
          <w:color w:val="auto"/>
        </w:rPr>
        <w:fldChar w:fldCharType="end"/>
      </w:r>
      <w:r w:rsidR="0066643C" w:rsidRPr="00530562">
        <w:rPr>
          <w:color w:val="auto"/>
          <w:lang w:val="vi-VN"/>
        </w:rPr>
        <w:t xml:space="preserve">, </w:t>
      </w:r>
      <w:r w:rsidR="0066643C" w:rsidRPr="00530562">
        <w:rPr>
          <w:color w:val="auto"/>
        </w:rPr>
        <w:t>Green Products</w:t>
      </w:r>
      <w:r w:rsidR="0066643C" w:rsidRPr="00530562">
        <w:rPr>
          <w:color w:val="auto"/>
          <w:lang w:val="vi-VN"/>
        </w:rPr>
        <w:t xml:space="preserve"> </w:t>
      </w:r>
      <w:r w:rsidR="0066643C" w:rsidRPr="00530562">
        <w:rPr>
          <w:color w:val="auto"/>
        </w:rPr>
        <w:fldChar w:fldCharType="begin" w:fldLock="1"/>
      </w:r>
      <w:r w:rsidR="00466327" w:rsidRPr="00530562">
        <w:rPr>
          <w:color w:val="auto"/>
        </w:rPr>
        <w:instrText>ADDIN CSL_CITATION {"citationItems":[{"id":"ITEM-1","itemData":{"author":[{"dropping-particle":"","family":"Estiasih","given":"Soffia Pudji","non-dropping-particle":"","parse-names":false,"suffix":""},{"dropping-particle":"","family":"Sutejo","given":"Bambang","non-dropping-particle":"","parse-names":false,"suffix":""},{"dropping-particle":"","family":"Wing Hendroprasetyo Akbar","given":"Putra","non-dropping-particle":"","parse-names":false,"suffix":""}],"container-title":"LEAN AND GREEN MANUFACTURING DESIGN OF SMES'S MADURA SHIPYARD WITH VALUE STREAM MAPPING TOOL AND SIMULATION MODEL","id":"ITEM-1","issue":"9","issued":{"date-parts":[["2017"]]},"page":"194-202","publisher":"SAVAP international","title":"LEAN AND GREEN MANUFACTURING DESIGN AT SMES’S MADURA SHIPYARD WITH VALUE STREAM MAPPING TOOL AND SIMULATION MODEL","type":"article-journal","volume":"8"},"uris":["http://www.mendeley.com/documents/?uuid=9c493f3d-3c27-4379-b559-e6946e96dc3f","http://www.mendeley.com/documents/?uuid=9650c1ec-fc15-479c-b327-923d9570ef7d","http://www.mendeley.com/documents/?uuid=7b7d16c6-e7ec-45bd-a619-0e8755967d10"]}],"mendeley":{"formattedCitation":"[104]","plainTextFormattedCitation":"[104]","previouslyFormattedCitation":"[106]"},"properties":{"noteIndex":0},"schema":"https://github.com/citation-style-language/schema/raw/master/csl-citation.json"}</w:instrText>
      </w:r>
      <w:r w:rsidR="0066643C" w:rsidRPr="00530562">
        <w:rPr>
          <w:color w:val="auto"/>
        </w:rPr>
        <w:fldChar w:fldCharType="separate"/>
      </w:r>
      <w:r w:rsidR="00466327" w:rsidRPr="00530562">
        <w:rPr>
          <w:color w:val="auto"/>
        </w:rPr>
        <w:t>[1</w:t>
      </w:r>
      <w:r w:rsidR="006248DC" w:rsidRPr="00530562">
        <w:rPr>
          <w:color w:val="auto"/>
        </w:rPr>
        <w:t>37</w:t>
      </w:r>
      <w:r w:rsidR="00466327" w:rsidRPr="00530562">
        <w:rPr>
          <w:color w:val="auto"/>
        </w:rPr>
        <w:t>]</w:t>
      </w:r>
      <w:r w:rsidR="0066643C" w:rsidRPr="00530562">
        <w:rPr>
          <w:color w:val="auto"/>
        </w:rPr>
        <w:fldChar w:fldCharType="end"/>
      </w:r>
      <w:r w:rsidR="0066643C" w:rsidRPr="00530562">
        <w:rPr>
          <w:color w:val="auto"/>
          <w:lang w:val="vi-VN"/>
        </w:rPr>
        <w:t xml:space="preserve">, </w:t>
      </w:r>
      <w:r w:rsidR="0066643C" w:rsidRPr="00530562">
        <w:rPr>
          <w:color w:val="auto"/>
        </w:rPr>
        <w:t>Innovation, sustainability, and competitiveness</w:t>
      </w:r>
      <w:r w:rsidR="0066643C" w:rsidRPr="00530562">
        <w:rPr>
          <w:color w:val="auto"/>
          <w:lang w:val="vi-VN"/>
        </w:rPr>
        <w:t xml:space="preserve"> </w:t>
      </w:r>
      <w:r w:rsidR="0066643C" w:rsidRPr="00530562">
        <w:rPr>
          <w:color w:val="auto"/>
        </w:rPr>
        <w:fldChar w:fldCharType="begin" w:fldLock="1"/>
      </w:r>
      <w:r w:rsidR="00466327" w:rsidRPr="00530562">
        <w:rPr>
          <w:color w:val="auto"/>
        </w:rPr>
        <w:instrText>ADDIN CSL_CITATION {"citationItems":[{"id":"ITEM-1","itemData":{"DOI":"10.1016/j.envsci.2018.01.016","ISSN":"14629011","author":[{"dropping-particle":"","family":"Miller","given":"Clark A.","non-dropping-particle":"","parse-names":false,"suffix":""},{"dropping-particle":"","family":"Wyborn","given":"Carina","non-dropping-particle":"","parse-names":false,"suffix":""}],"container-title":"Environmental Science &amp; Policy","id":"ITEM-1","issued":{"date-parts":[["2020","11"]]},"page":"88-95","title":"Co-production in global sustainability: Histories and theories","type":"article-journal","volume":"113"},"uris":["http://www.mendeley.com/documents/?uuid=8edf1f81-4877-455c-9278-cb5194459cd8","http://www.mendeley.com/documents/?uuid=ff3dcfdc-709f-4674-bb36-e4b72c7f9fa1","http://www.mendeley.com/documents/?uuid=40e66ac7-101d-43ee-a020-6df8eafd7235"]}],"mendeley":{"formattedCitation":"[105]","plainTextFormattedCitation":"[105]","previouslyFormattedCitation":"[107]"},"properties":{"noteIndex":0},"schema":"https://github.com/citation-style-language/schema/raw/master/csl-citation.json"}</w:instrText>
      </w:r>
      <w:r w:rsidR="0066643C" w:rsidRPr="00530562">
        <w:rPr>
          <w:color w:val="auto"/>
        </w:rPr>
        <w:fldChar w:fldCharType="separate"/>
      </w:r>
      <w:r w:rsidR="00466327" w:rsidRPr="00530562">
        <w:rPr>
          <w:color w:val="auto"/>
        </w:rPr>
        <w:t>[</w:t>
      </w:r>
      <w:r w:rsidR="006248DC" w:rsidRPr="00530562">
        <w:rPr>
          <w:color w:val="auto"/>
        </w:rPr>
        <w:t>138</w:t>
      </w:r>
      <w:r w:rsidR="00466327" w:rsidRPr="00530562">
        <w:rPr>
          <w:color w:val="auto"/>
        </w:rPr>
        <w:t>]</w:t>
      </w:r>
      <w:r w:rsidR="0066643C" w:rsidRPr="00530562">
        <w:rPr>
          <w:color w:val="auto"/>
        </w:rPr>
        <w:fldChar w:fldCharType="end"/>
      </w:r>
      <w:r w:rsidR="0066643C" w:rsidRPr="00530562">
        <w:rPr>
          <w:color w:val="auto"/>
          <w:lang w:val="vi-VN"/>
        </w:rPr>
        <w:t xml:space="preserve">, </w:t>
      </w:r>
      <w:r w:rsidR="0066643C" w:rsidRPr="00530562">
        <w:rPr>
          <w:color w:val="auto"/>
        </w:rPr>
        <w:t>Energy Management System (ISO 50001)</w:t>
      </w:r>
      <w:r w:rsidR="0066643C" w:rsidRPr="00530562">
        <w:rPr>
          <w:color w:val="auto"/>
          <w:lang w:val="vi-VN"/>
        </w:rPr>
        <w:t xml:space="preserve"> </w:t>
      </w:r>
      <w:r w:rsidR="0066643C" w:rsidRPr="00530562">
        <w:rPr>
          <w:color w:val="auto"/>
        </w:rPr>
        <w:fldChar w:fldCharType="begin" w:fldLock="1"/>
      </w:r>
      <w:r w:rsidR="00466327" w:rsidRPr="00530562">
        <w:rPr>
          <w:color w:val="auto"/>
        </w:rPr>
        <w:instrText>ADDIN CSL_CITATION {"citationItems":[{"id":"ITEM-1","itemData":{"DOI":"10.1016/j.enpol.2012.04.012","ISSN":"03014215","author":[{"dropping-particle":"","family":"Chai","given":"Kah-Hin","non-dropping-particle":"","parse-names":false,"suffix":""},{"dropping-particle":"","family":"Yeo","given":"Catrina","non-dropping-particle":"","parse-names":false,"suffix":""}],"container-title":"Energy Policy","id":"ITEM-1","issued":{"date-parts":[["2012","7"]]},"page":"460-472","title":"Overcoming energy efficiency barriers through systems approach—A conceptual framework","type":"article-journal","volume":"46"},"uris":["http://www.mendeley.com/documents/?uuid=8d8fc077-7077-4343-bb8b-b539d621bad8","http://www.mendeley.com/documents/?uuid=434f7207-86d5-44a1-bc72-0ccb88428d35","http://www.mendeley.com/documents/?uuid=7a9d8981-4701-4fc7-8797-f9b6f5a59e03"]}],"mendeley":{"formattedCitation":"[106]","plainTextFormattedCitation":"[106]","previouslyFormattedCitation":"[108]"},"properties":{"noteIndex":0},"schema":"https://github.com/citation-style-language/schema/raw/master/csl-citation.json"}</w:instrText>
      </w:r>
      <w:r w:rsidR="0066643C" w:rsidRPr="00530562">
        <w:rPr>
          <w:color w:val="auto"/>
        </w:rPr>
        <w:fldChar w:fldCharType="separate"/>
      </w:r>
      <w:r w:rsidR="00466327" w:rsidRPr="00530562">
        <w:rPr>
          <w:color w:val="auto"/>
        </w:rPr>
        <w:t>[1</w:t>
      </w:r>
      <w:r w:rsidR="006248DC" w:rsidRPr="00530562">
        <w:rPr>
          <w:color w:val="auto"/>
        </w:rPr>
        <w:t>39</w:t>
      </w:r>
      <w:r w:rsidR="00466327" w:rsidRPr="00530562">
        <w:rPr>
          <w:color w:val="auto"/>
        </w:rPr>
        <w:t>]</w:t>
      </w:r>
      <w:r w:rsidR="0066643C" w:rsidRPr="00530562">
        <w:rPr>
          <w:color w:val="auto"/>
        </w:rPr>
        <w:fldChar w:fldCharType="end"/>
      </w:r>
      <w:r w:rsidR="0066643C" w:rsidRPr="00530562">
        <w:rPr>
          <w:color w:val="auto"/>
          <w:lang w:val="vi-VN"/>
        </w:rPr>
        <w:t xml:space="preserve">, </w:t>
      </w:r>
      <w:r w:rsidR="0066643C" w:rsidRPr="00530562">
        <w:rPr>
          <w:color w:val="auto"/>
        </w:rPr>
        <w:t>Environment Management System (ISO 14001)</w:t>
      </w:r>
      <w:r w:rsidR="0066643C" w:rsidRPr="00530562">
        <w:rPr>
          <w:color w:val="auto"/>
          <w:lang w:val="vi-VN"/>
        </w:rPr>
        <w:t xml:space="preserve"> </w:t>
      </w:r>
      <w:r w:rsidR="0066643C" w:rsidRPr="00530562">
        <w:rPr>
          <w:color w:val="auto"/>
        </w:rPr>
        <w:fldChar w:fldCharType="begin" w:fldLock="1"/>
      </w:r>
      <w:r w:rsidR="00466327" w:rsidRPr="00530562">
        <w:rPr>
          <w:color w:val="auto"/>
        </w:rPr>
        <w:instrText>ADDIN CSL_CITATION {"citationItems":[{"id":"ITEM-1","itemData":{"ISSN":"2146-4553","author":[{"dropping-particle":"","family":"Mahzun","given":"Ridwan","non-dropping-particle":"","parse-names":false,"suffix":""},{"dropping-particle":"","family":"Thamrin","given":"Thamrin","non-dropping-particle":"","parse-names":false,"suffix":""},{"dropping-particle":"","family":"Bahruddin","given":"Bahruddin","non-dropping-particle":"","parse-names":false,"suffix":""},{"dropping-particle":"","family":"Nofrizal","given":"Nofrizal","non-dropping-particle":"","parse-names":false,"suffix":""}],"container-title":"International Journal of Energy Economics and Policy","id":"ITEM-1","issue":"6","issued":{"date-parts":[["2020"]]},"page":"469","publisher":"Econjournals","title":"Effect of Ecological, Economic and Social Factors on the Implementation of ISO 14001 Environmental Management System in Heavy Industries in Indonesia","type":"article-journal","volume":"10"},"uris":["http://www.mendeley.com/documents/?uuid=e6a70aa9-0a85-4c1d-8061-95488d715499","http://www.mendeley.com/documents/?uuid=df063fa9-419e-46da-94f5-313aebf36d9c","http://www.mendeley.com/documents/?uuid=1139ce95-6565-46f7-bd41-ca9ae7c2027c"]}],"mendeley":{"formattedCitation":"[107]","plainTextFormattedCitation":"[107]","previouslyFormattedCitation":"[109]"},"properties":{"noteIndex":0},"schema":"https://github.com/citation-style-language/schema/raw/master/csl-citation.json"}</w:instrText>
      </w:r>
      <w:r w:rsidR="0066643C" w:rsidRPr="00530562">
        <w:rPr>
          <w:color w:val="auto"/>
        </w:rPr>
        <w:fldChar w:fldCharType="separate"/>
      </w:r>
      <w:r w:rsidR="00466327" w:rsidRPr="00530562">
        <w:rPr>
          <w:color w:val="auto"/>
        </w:rPr>
        <w:t>[1</w:t>
      </w:r>
      <w:r w:rsidR="006248DC" w:rsidRPr="00530562">
        <w:rPr>
          <w:color w:val="auto"/>
        </w:rPr>
        <w:t>40</w:t>
      </w:r>
      <w:r w:rsidR="00466327" w:rsidRPr="00530562">
        <w:rPr>
          <w:color w:val="auto"/>
        </w:rPr>
        <w:t>]</w:t>
      </w:r>
      <w:r w:rsidR="0066643C" w:rsidRPr="00530562">
        <w:rPr>
          <w:color w:val="auto"/>
        </w:rPr>
        <w:fldChar w:fldCharType="end"/>
      </w:r>
      <w:r w:rsidR="0066643C" w:rsidRPr="00530562">
        <w:rPr>
          <w:color w:val="auto"/>
          <w:lang w:val="vi-VN"/>
        </w:rPr>
        <w:t xml:space="preserve">, </w:t>
      </w:r>
      <w:r w:rsidR="0066643C" w:rsidRPr="00530562">
        <w:rPr>
          <w:color w:val="auto"/>
        </w:rPr>
        <w:t>Cyber security</w:t>
      </w:r>
      <w:r w:rsidR="0066643C" w:rsidRPr="00530562">
        <w:rPr>
          <w:color w:val="auto"/>
          <w:lang w:val="vi-VN"/>
        </w:rPr>
        <w:t xml:space="preserve"> </w:t>
      </w:r>
      <w:r w:rsidR="0066643C" w:rsidRPr="00530562">
        <w:rPr>
          <w:color w:val="auto"/>
        </w:rPr>
        <w:fldChar w:fldCharType="begin" w:fldLock="1"/>
      </w:r>
      <w:r w:rsidR="00466327" w:rsidRPr="00530562">
        <w:rPr>
          <w:color w:val="auto"/>
        </w:rPr>
        <w:instrText>ADDIN CSL_CITATION {"citationItems":[{"id":"ITEM-1","itemData":{"author":[{"dropping-particle":"","family":"Candell","given":"Richard","non-dropping-particle":"","parse-names":false,"suffix":""},{"dropping-particle":"","family":"Liu","given":"Yongkang","non-dropping-particle":"","parse-names":false,"suffix":""},{"dropping-particle":"","family":"Hany","given":"Mohamed","non-dropping-particle":"","parse-names":false,"suffix":""},{"dropping-particle":"","family":"Montgomery","given":"Karl","non-dropping-particle":"","parse-names":false,"suffix":""}],"id":"ITEM-1","issued":{"date-parts":[["2020"]]},"page":"1-23","publisher":"Advanced Manufacturing Series (NIST AMS), National Institute of Standards …","title":"Industrial Wireless Deployments in the Navy Shipyard","type":"webpage"},"uris":["http://www.mendeley.com/documents/?uuid=37ed7731-80f4-4cb8-86c5-97a90515fa37","http://www.mendeley.com/documents/?uuid=b8b4745a-6053-4588-9deb-069043dce730","http://www.mendeley.com/documents/?uuid=3816dd4c-c479-4d2a-ad72-c86beb4584e8"]}],"mendeley":{"formattedCitation":"[108]","plainTextFormattedCitation":"[108]","previouslyFormattedCitation":"[110]"},"properties":{"noteIndex":0},"schema":"https://github.com/citation-style-language/schema/raw/master/csl-citation.json"}</w:instrText>
      </w:r>
      <w:r w:rsidR="0066643C" w:rsidRPr="00530562">
        <w:rPr>
          <w:color w:val="auto"/>
        </w:rPr>
        <w:fldChar w:fldCharType="separate"/>
      </w:r>
      <w:r w:rsidR="00466327" w:rsidRPr="00530562">
        <w:rPr>
          <w:color w:val="auto"/>
        </w:rPr>
        <w:t>[</w:t>
      </w:r>
      <w:r w:rsidR="006248DC" w:rsidRPr="00530562">
        <w:rPr>
          <w:color w:val="auto"/>
        </w:rPr>
        <w:t>141</w:t>
      </w:r>
      <w:r w:rsidR="00466327" w:rsidRPr="00530562">
        <w:rPr>
          <w:color w:val="auto"/>
        </w:rPr>
        <w:t>]</w:t>
      </w:r>
      <w:r w:rsidR="0066643C" w:rsidRPr="00530562">
        <w:rPr>
          <w:color w:val="auto"/>
        </w:rPr>
        <w:fldChar w:fldCharType="end"/>
      </w:r>
      <w:r w:rsidR="0066643C" w:rsidRPr="00530562">
        <w:rPr>
          <w:color w:val="auto"/>
          <w:lang w:val="vi-VN"/>
        </w:rPr>
        <w:t xml:space="preserve">,  </w:t>
      </w:r>
      <w:r w:rsidR="0066643C" w:rsidRPr="00530562">
        <w:rPr>
          <w:color w:val="auto"/>
        </w:rPr>
        <w:t>Circular Economy</w:t>
      </w:r>
      <w:r w:rsidR="0066643C" w:rsidRPr="00530562">
        <w:rPr>
          <w:color w:val="auto"/>
          <w:lang w:val="vi-VN"/>
        </w:rPr>
        <w:t xml:space="preserve"> </w:t>
      </w:r>
      <w:r w:rsidR="0066643C" w:rsidRPr="00530562">
        <w:rPr>
          <w:color w:val="auto"/>
        </w:rPr>
        <w:fldChar w:fldCharType="begin" w:fldLock="1"/>
      </w:r>
      <w:r w:rsidR="00466327" w:rsidRPr="00530562">
        <w:rPr>
          <w:color w:val="auto"/>
        </w:rPr>
        <w:instrText>ADDIN CSL_CITATION {"citationItems":[{"id":"ITEM-1","itemData":{"DOI":"10.1007/978-3-319-45390-3_57","author":[{"dropping-particle":"","family":"Jansson","given":"Kim","non-dropping-particle":"","parse-names":false,"suffix":""}],"id":"ITEM-1","issued":{"date-parts":[["2016"]]},"page":"661-671","title":"Circular Economy in Shipbuilding and Marine Networks – A Focus on Remanufacturing in Ship Repair","type":"chapter"},"uris":["http://www.mendeley.com/documents/?uuid=4301b4fa-01f5-4821-903d-b4562b502629","http://www.mendeley.com/documents/?uuid=dfd9a65d-cfdc-460e-854e-cf5bdcb953fd","http://www.mendeley.com/documents/?uuid=990018ac-9e4d-4d4a-94df-3465588c5ba6"]}],"mendeley":{"formattedCitation":"[109]","plainTextFormattedCitation":"[109]","previouslyFormattedCitation":"[111]"},"properties":{"noteIndex":0},"schema":"https://github.com/citation-style-language/schema/raw/master/csl-citation.json"}</w:instrText>
      </w:r>
      <w:r w:rsidR="0066643C" w:rsidRPr="00530562">
        <w:rPr>
          <w:color w:val="auto"/>
        </w:rPr>
        <w:fldChar w:fldCharType="separate"/>
      </w:r>
      <w:r w:rsidR="00466327" w:rsidRPr="00530562">
        <w:rPr>
          <w:color w:val="auto"/>
        </w:rPr>
        <w:t>[</w:t>
      </w:r>
      <w:r w:rsidR="006248DC" w:rsidRPr="00530562">
        <w:rPr>
          <w:color w:val="auto"/>
        </w:rPr>
        <w:t>142</w:t>
      </w:r>
      <w:r w:rsidR="00466327" w:rsidRPr="00530562">
        <w:rPr>
          <w:color w:val="auto"/>
        </w:rPr>
        <w:t>]</w:t>
      </w:r>
      <w:r w:rsidR="0066643C" w:rsidRPr="00530562">
        <w:rPr>
          <w:color w:val="auto"/>
        </w:rPr>
        <w:fldChar w:fldCharType="end"/>
      </w:r>
      <w:r w:rsidR="0066643C" w:rsidRPr="00530562">
        <w:rPr>
          <w:color w:val="auto"/>
          <w:lang w:val="vi-VN"/>
        </w:rPr>
        <w:t xml:space="preserve">, </w:t>
      </w:r>
      <w:r w:rsidR="0066643C" w:rsidRPr="00530562">
        <w:rPr>
          <w:color w:val="auto"/>
        </w:rPr>
        <w:t>Voluntarily agreement</w:t>
      </w:r>
      <w:r w:rsidR="0066643C" w:rsidRPr="00530562">
        <w:rPr>
          <w:color w:val="auto"/>
          <w:lang w:val="vi-VN"/>
        </w:rPr>
        <w:t xml:space="preserve"> </w:t>
      </w:r>
      <w:r w:rsidR="0066643C" w:rsidRPr="00530562">
        <w:rPr>
          <w:color w:val="auto"/>
        </w:rPr>
        <w:fldChar w:fldCharType="begin" w:fldLock="1"/>
      </w:r>
      <w:r w:rsidR="00466327" w:rsidRPr="00530562">
        <w:rPr>
          <w:color w:val="auto"/>
        </w:rPr>
        <w:instrText>ADDIN CSL_CITATION {"citationItems":[{"id":"ITEM-1","itemData":{"ISBN":"9039371105","author":[{"dropping-particle":"","family":"Abeelen","given":"Christiaan Johannes","non-dropping-particle":"","parse-names":false,"suffix":""}],"id":"ITEM-1","issued":{"date-parts":[["2019"]]},"number-of-pages":"1-196","publisher":"Utrecht University","title":"Implementation of energy efficiency projects by manufacturing companies in the Netherlands","type":"thesis"},"uris":["http://www.mendeley.com/documents/?uuid=be6be878-8d7a-4515-8141-f524c33928f8","http://www.mendeley.com/documents/?uuid=c47c7219-cc73-467d-aabb-3a6d5051ac40","http://www.mendeley.com/documents/?uuid=1a064b48-492a-4d7e-b4ba-bcacc0f165d5"]}],"mendeley":{"formattedCitation":"[110]","plainTextFormattedCitation":"[110]","previouslyFormattedCitation":"[112]"},"properties":{"noteIndex":0},"schema":"https://github.com/citation-style-language/schema/raw/master/csl-citation.json"}</w:instrText>
      </w:r>
      <w:r w:rsidR="0066643C" w:rsidRPr="00530562">
        <w:rPr>
          <w:color w:val="auto"/>
        </w:rPr>
        <w:fldChar w:fldCharType="separate"/>
      </w:r>
      <w:r w:rsidR="00466327" w:rsidRPr="00530562">
        <w:rPr>
          <w:color w:val="auto"/>
        </w:rPr>
        <w:t>[</w:t>
      </w:r>
      <w:r w:rsidR="006248DC" w:rsidRPr="00530562">
        <w:rPr>
          <w:color w:val="auto"/>
        </w:rPr>
        <w:t>143</w:t>
      </w:r>
      <w:r w:rsidR="00466327" w:rsidRPr="00530562">
        <w:rPr>
          <w:color w:val="auto"/>
        </w:rPr>
        <w:t>]</w:t>
      </w:r>
      <w:r w:rsidR="0066643C" w:rsidRPr="00530562">
        <w:rPr>
          <w:color w:val="auto"/>
        </w:rPr>
        <w:fldChar w:fldCharType="end"/>
      </w:r>
      <w:r w:rsidR="0066643C" w:rsidRPr="00530562">
        <w:rPr>
          <w:color w:val="auto"/>
          <w:lang w:val="vi-VN"/>
        </w:rPr>
        <w:t xml:space="preserve">) </w:t>
      </w:r>
      <w:r w:rsidR="00B06CD6" w:rsidRPr="00530562">
        <w:rPr>
          <w:color w:val="auto"/>
        </w:rPr>
        <w:t>is</w:t>
      </w:r>
      <w:r w:rsidRPr="00530562">
        <w:rPr>
          <w:color w:val="auto"/>
        </w:rPr>
        <w:t xml:space="preserve"> one of the most important factors to assist the shipping industry in achieving its ambitious goal for a substantial and swift reduction for carbon emissions reduction and the socio-technical transition within the sector </w:t>
      </w:r>
      <w:r w:rsidR="00222741" w:rsidRPr="00530562">
        <w:rPr>
          <w:color w:val="auto"/>
        </w:rPr>
        <w:fldChar w:fldCharType="begin" w:fldLock="1"/>
      </w:r>
      <w:r w:rsidR="00466327" w:rsidRPr="00530562">
        <w:rPr>
          <w:color w:val="auto"/>
        </w:rPr>
        <w:instrText>ADDIN CSL_CITATION {"citationItems":[{"id":"ITEM-1","itemData":{"DOI":"10.1016/j.trd.2017.05.001","ISSN":"13619209","author":[{"dropping-particle":"","family":"Pettit","given":"Stephen","non-dropping-particle":"","parse-names":false,"suffix":""},{"dropping-particle":"","family":"Wells","given":"Peter","non-dropping-particle":"","parse-names":false,"suffix":""},{"dropping-particle":"","family":"Haider","given":"Jane","non-dropping-particle":"","parse-names":false,"suffix":""},{"dropping-particle":"","family":"Abouarghoub","given":"Wessam","non-dropping-particle":"","parse-names":false,"suffix":""}],"container-title":"Transportation Research Part D: Transport and Environment","id":"ITEM-1","issued":{"date-parts":[["2018","1"]]},"page":"292-307","title":"Revisiting history: Can shipping achieve a second socio-technical transition for carbon emissions reduction?","type":"article-journal","volume":"58"},"uris":["http://www.mendeley.com/documents/?uuid=3dad50f2-a16a-481c-9a35-f8cdc7eb0105","http://www.mendeley.com/documents/?uuid=e1f520b0-fd32-4a36-ae7c-4030ce636c19","http://www.mendeley.com/documents/?uuid=720b50c0-a6d9-4b18-be5f-b3ebaa4eb4ab"]}],"mendeley":{"formattedCitation":"[111]","plainTextFormattedCitation":"[111]","previouslyFormattedCitation":"[84]"},"properties":{"noteIndex":0},"schema":"https://github.com/citation-style-language/schema/raw/master/csl-citation.json"}</w:instrText>
      </w:r>
      <w:r w:rsidR="00222741" w:rsidRPr="00530562">
        <w:rPr>
          <w:color w:val="auto"/>
        </w:rPr>
        <w:fldChar w:fldCharType="separate"/>
      </w:r>
      <w:r w:rsidR="00466327" w:rsidRPr="00530562">
        <w:rPr>
          <w:color w:val="auto"/>
        </w:rPr>
        <w:t>[</w:t>
      </w:r>
      <w:r w:rsidR="006248DC" w:rsidRPr="00530562">
        <w:rPr>
          <w:color w:val="auto"/>
        </w:rPr>
        <w:t>144</w:t>
      </w:r>
      <w:r w:rsidR="00466327" w:rsidRPr="00530562">
        <w:rPr>
          <w:color w:val="auto"/>
        </w:rPr>
        <w:t>]</w:t>
      </w:r>
      <w:r w:rsidR="00222741" w:rsidRPr="00530562">
        <w:rPr>
          <w:color w:val="auto"/>
        </w:rPr>
        <w:fldChar w:fldCharType="end"/>
      </w:r>
      <w:r w:rsidRPr="00530562">
        <w:rPr>
          <w:color w:val="auto"/>
        </w:rPr>
        <w:t>. Finally, economic factors and analysis</w:t>
      </w:r>
      <w:r w:rsidR="0066643C" w:rsidRPr="00530562">
        <w:rPr>
          <w:color w:val="auto"/>
          <w:lang w:val="vi-VN"/>
        </w:rPr>
        <w:t xml:space="preserve"> (including </w:t>
      </w:r>
      <w:r w:rsidR="0066643C" w:rsidRPr="00530562">
        <w:rPr>
          <w:color w:val="auto"/>
        </w:rPr>
        <w:t>Financial Source</w:t>
      </w:r>
      <w:r w:rsidR="0066643C" w:rsidRPr="00530562">
        <w:rPr>
          <w:color w:val="auto"/>
          <w:lang w:val="vi-VN"/>
        </w:rPr>
        <w:t xml:space="preserve"> </w:t>
      </w:r>
      <w:r w:rsidR="0066643C" w:rsidRPr="00530562">
        <w:rPr>
          <w:color w:val="auto"/>
        </w:rPr>
        <w:fldChar w:fldCharType="begin" w:fldLock="1"/>
      </w:r>
      <w:r w:rsidR="00466327" w:rsidRPr="00530562">
        <w:rPr>
          <w:color w:val="auto"/>
        </w:rPr>
        <w:instrText>ADDIN CSL_CITATION {"citationItems":[{"id":"ITEM-1","itemData":{"DOI":"10.4028/www.scientific.net/AEF.34.300","ISSN":"2234-991X","abstract":"Since the quality management systems have undergone a significant change by taking into account the concept of risk, for the shipyards, becomes necessary, an approach aimed at improving organizational performance by implementing a actions plan based on the risks which may adversely affect the achievement of the objectives identification and assessment. The purpose of the paper is to propose a series of measures for improving the shiprepairs shipyards organizational performance,based on identifying and assessing the risks. The contents of the paper address the following aspects: summarizes the main changes made by the quality management systems; presents some developments in view of the identification and results of the risk assessment, identifying key performance indicators specific to the ships maintenance works in shiprepairs shipyards, the use of the performance indicators related to the management systems processes (quality, environment, security and occupational health). Concluding, the authors bring some proposals on improving the quality of institutional relations of the shiprepair shipyards.","author":[{"dropping-particle":"","family":"Manea","given":"Emil","non-dropping-particle":"","parse-names":false,"suffix":""},{"dropping-particle":"","family":"Manea","given":"Mihaela Greti","non-dropping-particle":"","parse-names":false,"suffix":""}],"container-title":"Advanced Engineering Forum","id":"ITEM-1","issued":{"date-parts":[["2019","10"]]},"page":"300-308","title":"The Risk Concept and the Impact on the Organizational Performance of Maritime Shiprepairs Shipyards","type":"article-journal","volume":"34"},"uris":["http://www.mendeley.com/documents/?uuid=798c8a96-cf0b-4957-909e-3d92414c910c","http://www.mendeley.com/documents/?uuid=7ea0bf94-3940-489f-b41a-d2066f4e5ee6","http://www.mendeley.com/documents/?uuid=bd20a64e-aceb-4840-989b-3de4869bcd3d"]}],"mendeley":{"formattedCitation":"[112]","plainTextFormattedCitation":"[112]","previouslyFormattedCitation":"[113]"},"properties":{"noteIndex":0},"schema":"https://github.com/citation-style-language/schema/raw/master/csl-citation.json"}</w:instrText>
      </w:r>
      <w:r w:rsidR="0066643C" w:rsidRPr="00530562">
        <w:rPr>
          <w:color w:val="auto"/>
        </w:rPr>
        <w:fldChar w:fldCharType="separate"/>
      </w:r>
      <w:r w:rsidR="006248DC" w:rsidRPr="00530562">
        <w:rPr>
          <w:color w:val="auto"/>
        </w:rPr>
        <w:t>[145</w:t>
      </w:r>
      <w:r w:rsidR="00466327" w:rsidRPr="00530562">
        <w:rPr>
          <w:color w:val="auto"/>
        </w:rPr>
        <w:t>]</w:t>
      </w:r>
      <w:r w:rsidR="0066643C" w:rsidRPr="00530562">
        <w:rPr>
          <w:color w:val="auto"/>
        </w:rPr>
        <w:fldChar w:fldCharType="end"/>
      </w:r>
      <w:r w:rsidR="0066643C" w:rsidRPr="00530562">
        <w:rPr>
          <w:color w:val="auto"/>
          <w:lang w:val="vi-VN"/>
        </w:rPr>
        <w:t xml:space="preserve">, </w:t>
      </w:r>
      <w:r w:rsidR="0066643C" w:rsidRPr="00530562">
        <w:rPr>
          <w:color w:val="auto"/>
        </w:rPr>
        <w:t xml:space="preserve">Cost of energy </w:t>
      </w:r>
      <w:r w:rsidR="0066643C" w:rsidRPr="00530562">
        <w:rPr>
          <w:color w:val="auto"/>
        </w:rPr>
        <w:fldChar w:fldCharType="begin" w:fldLock="1"/>
      </w:r>
      <w:r w:rsidR="00466327" w:rsidRPr="00530562">
        <w:rPr>
          <w:color w:val="auto"/>
        </w:rPr>
        <w:instrText>ADDIN CSL_CITATION {"citationItems":[{"id":"ITEM-1","itemData":{"abstract":"While the marine industry provides one the most energy-efficient modes of transportation (OECD, 2010), activities of manufacturing plants in this industry, including shipyards and marine equipment manufacturers, are highly energy intensive and environmentally polluting. For instance, a ship is a giant structure consisting of various systems of which construction require very diverse shipyard manufacturing processes such as cutting, bending, blasting, and welding, and so on. Similarly, manufacturing of various machinery and equipment such as marine engines and marine propellers and other onboard equipment and components involve energy-intensive processes such as melting and machining. All the systems and processes are required to be powered using large amounts of energy. Improved energy performance is of great importance for marine manufacturing plants in terms of their business competitiveness because the marine industry represents one of the world`s most open and competitive markets (Stopford, 2009). In such a fiercely competitive market, business factors such as cost-cutting, and good corporate image are imperative to be successful. Also, increased awareness of the effective energy management practices in their production systems will undoubtedly strengthen the ability of marine manufacturers to compete effectively in the open marine market through increased greener corporate image and reduced energy costs. As well as for their benefits, an overall effort from marine manufacturing industries will also contribute to global and national efforts in fighting climate change. Bearing the above motivational reasons, the present study aims to develop a holistic framework for improved energy performance in marine manufacturing plants and to demonstrate the applicability to a typical marine equipment&amp;component manufacturing plant in Turkey. The developed framework consists of the critical energy management themes of Energy Efficiency, Renewable Energy Use, and Demand Response Participation, which together form a holistic energy management framework incorporating all critical aspects of improved energy performance in a manufacturing plant. The application of the proposed framework requires performing a detailed energy audit and a techno-economic feasibility analysis for renewables-based microgrid application with demand response. In this research, a real application case study of a Turkish marine component&amp;equipment manufacturing plant is chosen and exemplified …","author":[{"dropping-particle":"","family":"Uyan","given":"Eren","non-dropping-particle":"","parse-names":false,"suffix":""}],"id":"ITEM-1","issued":{"date-parts":[["2019"]]},"number-of-pages":"1-615","publisher":"Newcastle University","title":"A holistic framework for improved energy performance in marine manufacturing plants","type":"thesis"},"uris":["http://www.mendeley.com/documents/?uuid=ac337010-a1e6-422f-b2fe-d87f4b7cab3e","http://www.mendeley.com/documents/?uuid=1122faa5-2411-46cf-81c1-6c88170a970a","http://www.mendeley.com/documents/?uuid=abfd23ad-f95a-4197-a4b5-6f2b4a6f8ecf"]}],"mendeley":{"formattedCitation":"[113]","plainTextFormattedCitation":"[113]","previouslyFormattedCitation":"[114]"},"properties":{"noteIndex":0},"schema":"https://github.com/citation-style-language/schema/raw/master/csl-citation.json"}</w:instrText>
      </w:r>
      <w:r w:rsidR="0066643C" w:rsidRPr="00530562">
        <w:rPr>
          <w:color w:val="auto"/>
        </w:rPr>
        <w:fldChar w:fldCharType="separate"/>
      </w:r>
      <w:r w:rsidR="00466327" w:rsidRPr="00530562">
        <w:rPr>
          <w:color w:val="auto"/>
        </w:rPr>
        <w:t>[</w:t>
      </w:r>
      <w:r w:rsidR="006248DC" w:rsidRPr="00530562">
        <w:rPr>
          <w:color w:val="auto"/>
        </w:rPr>
        <w:t>146</w:t>
      </w:r>
      <w:r w:rsidR="00466327" w:rsidRPr="00530562">
        <w:rPr>
          <w:color w:val="auto"/>
        </w:rPr>
        <w:t>]</w:t>
      </w:r>
      <w:r w:rsidR="0066643C" w:rsidRPr="00530562">
        <w:rPr>
          <w:color w:val="auto"/>
        </w:rPr>
        <w:fldChar w:fldCharType="end"/>
      </w:r>
      <w:r w:rsidR="0066643C" w:rsidRPr="00530562">
        <w:rPr>
          <w:color w:val="auto"/>
          <w:lang w:val="vi-VN"/>
        </w:rPr>
        <w:t xml:space="preserve">, </w:t>
      </w:r>
      <w:r w:rsidR="0066643C" w:rsidRPr="00530562">
        <w:rPr>
          <w:color w:val="auto"/>
        </w:rPr>
        <w:t>Levelized cost of energy</w:t>
      </w:r>
      <w:r w:rsidR="0066643C" w:rsidRPr="00530562">
        <w:rPr>
          <w:color w:val="auto"/>
          <w:lang w:val="vi-VN"/>
        </w:rPr>
        <w:t xml:space="preserve"> </w:t>
      </w:r>
      <w:r w:rsidR="0066643C" w:rsidRPr="00530562">
        <w:rPr>
          <w:color w:val="auto"/>
        </w:rPr>
        <w:fldChar w:fldCharType="begin" w:fldLock="1"/>
      </w:r>
      <w:r w:rsidR="00466327" w:rsidRPr="00530562">
        <w:rPr>
          <w:color w:val="auto"/>
        </w:rPr>
        <w:instrText>ADDIN CSL_CITATION {"citationItems":[{"id":"ITEM-1","itemData":{"DOI":"10.1016/j.renene.2016.06.016","ISSN":"09601481","author":[{"dropping-particle":"","family":"Castro-Santos","given":"Laura","non-dropping-particle":"","parse-names":false,"suffix":""},{"dropping-particle":"","family":"Martins","given":"Elson","non-dropping-particle":"","parse-names":false,"suffix":""},{"dropping-particle":"","family":"Guedes Soares","given":"C.","non-dropping-particle":"","parse-names":false,"suffix":""}],"container-title":"Renewable Energy","id":"ITEM-1","issued":{"date-parts":[["2016","11"]]},"page":"866-880","title":"Cost assessment methodology for combined wind and wave floating offshore renewable energy systems","type":"article-journal","volume":"97"},"uris":["http://www.mendeley.com/documents/?uuid=dfd167d1-6d9a-40bb-918a-b6ab69816099","http://www.mendeley.com/documents/?uuid=54d18ba5-cec1-4037-b6e7-45b507eabec6","http://www.mendeley.com/documents/?uuid=b94a79ea-f195-4570-a6da-2894ca635aec"]}],"mendeley":{"formattedCitation":"[114]","plainTextFormattedCitation":"[114]","previouslyFormattedCitation":"[115]"},"properties":{"noteIndex":0},"schema":"https://github.com/citation-style-language/schema/raw/master/csl-citation.json"}</w:instrText>
      </w:r>
      <w:r w:rsidR="0066643C" w:rsidRPr="00530562">
        <w:rPr>
          <w:color w:val="auto"/>
        </w:rPr>
        <w:fldChar w:fldCharType="separate"/>
      </w:r>
      <w:r w:rsidR="00466327" w:rsidRPr="00530562">
        <w:rPr>
          <w:color w:val="auto"/>
        </w:rPr>
        <w:t>[</w:t>
      </w:r>
      <w:r w:rsidR="006248DC" w:rsidRPr="00530562">
        <w:rPr>
          <w:color w:val="auto"/>
        </w:rPr>
        <w:t>46</w:t>
      </w:r>
      <w:r w:rsidR="00466327" w:rsidRPr="00530562">
        <w:rPr>
          <w:color w:val="auto"/>
        </w:rPr>
        <w:t>]</w:t>
      </w:r>
      <w:r w:rsidR="0066643C" w:rsidRPr="00530562">
        <w:rPr>
          <w:color w:val="auto"/>
        </w:rPr>
        <w:fldChar w:fldCharType="end"/>
      </w:r>
      <w:r w:rsidR="0066643C" w:rsidRPr="00530562">
        <w:rPr>
          <w:color w:val="auto"/>
        </w:rPr>
        <w:t xml:space="preserve">, Lifecycle cost </w:t>
      </w:r>
      <w:r w:rsidR="0066643C" w:rsidRPr="00530562">
        <w:rPr>
          <w:color w:val="auto"/>
        </w:rPr>
        <w:fldChar w:fldCharType="begin" w:fldLock="1"/>
      </w:r>
      <w:r w:rsidR="00466327" w:rsidRPr="00530562">
        <w:rPr>
          <w:color w:val="auto"/>
        </w:rPr>
        <w:instrText>ADDIN CSL_CITATION {"citationItems":[{"id":"ITEM-1","itemData":{"DOI":"10.21278/brod69201","ISSN":"0007215X","author":[{"dropping-particle":"","family":"Hadžić","given":"Neven","non-dropping-particle":"","parse-names":false,"suffix":""},{"dropping-particle":"","family":"Kozmar","given":"Hrvoje","non-dropping-particle":"","parse-names":false,"suffix":""},{"dropping-particle":"","family":"Tomić","given":"Marko","non-dropping-particle":"","parse-names":false,"suffix":""}],"container-title":"Brodogradnja","id":"ITEM-1","issue":"2","issued":{"date-parts":[["2018","6"]]},"page":"1-16","title":"FEASIBILITY OF INVESTMENT IN RENEWABLE ENERGY SYSTEMS FOR SHIPYARDS","type":"article-journal","volume":"69"},"uris":["http://www.mendeley.com/documents/?uuid=9157ece1-49a2-4eab-aa0d-f6ddc480fb4d","http://www.mendeley.com/documents/?uuid=09867db1-191d-43de-ad58-2c6d13a1e025","http://www.mendeley.com/documents/?uuid=d7805a95-bd48-483b-bb8e-7f4ba9284cc9"]}],"mendeley":{"formattedCitation":"[90]","plainTextFormattedCitation":"[90]","previouslyFormattedCitation":"[95]"},"properties":{"noteIndex":0},"schema":"https://github.com/citation-style-language/schema/raw/master/csl-citation.json"}</w:instrText>
      </w:r>
      <w:r w:rsidR="0066643C" w:rsidRPr="00530562">
        <w:rPr>
          <w:color w:val="auto"/>
        </w:rPr>
        <w:fldChar w:fldCharType="separate"/>
      </w:r>
      <w:r w:rsidR="00466327" w:rsidRPr="00530562">
        <w:rPr>
          <w:color w:val="auto"/>
        </w:rPr>
        <w:t>[</w:t>
      </w:r>
      <w:r w:rsidR="006248DC" w:rsidRPr="00530562">
        <w:rPr>
          <w:color w:val="auto"/>
        </w:rPr>
        <w:t>43</w:t>
      </w:r>
      <w:r w:rsidR="00466327" w:rsidRPr="00530562">
        <w:rPr>
          <w:color w:val="auto"/>
        </w:rPr>
        <w:t>]</w:t>
      </w:r>
      <w:r w:rsidR="0066643C" w:rsidRPr="00530562">
        <w:rPr>
          <w:color w:val="auto"/>
        </w:rPr>
        <w:fldChar w:fldCharType="end"/>
      </w:r>
      <w:r w:rsidR="0066643C" w:rsidRPr="00530562">
        <w:rPr>
          <w:color w:val="auto"/>
          <w:lang w:val="vi-VN"/>
        </w:rPr>
        <w:t xml:space="preserve">, </w:t>
      </w:r>
      <w:r w:rsidR="0066643C" w:rsidRPr="00530562">
        <w:rPr>
          <w:color w:val="auto"/>
        </w:rPr>
        <w:t>Societal cost</w:t>
      </w:r>
      <w:r w:rsidR="0066643C" w:rsidRPr="00530562">
        <w:rPr>
          <w:color w:val="auto"/>
          <w:lang w:val="vi-VN"/>
        </w:rPr>
        <w:t xml:space="preserve"> </w:t>
      </w:r>
      <w:r w:rsidR="0066643C" w:rsidRPr="00530562">
        <w:rPr>
          <w:color w:val="auto"/>
        </w:rPr>
        <w:fldChar w:fldCharType="begin" w:fldLock="1"/>
      </w:r>
      <w:r w:rsidR="00466327" w:rsidRPr="00530562">
        <w:rPr>
          <w:color w:val="auto"/>
        </w:rPr>
        <w:instrText>ADDIN CSL_CITATION {"citationItems":[{"id":"ITEM-1","itemData":{"DOI":"10.3233/ISP-180144","ISSN":"15662829","author":[{"dropping-particle":"","family":"Gualeni","given":"Paola","non-dropping-particle":"","parse-names":false,"suffix":""},{"dropping-particle":"","family":"Maggioncalda","given":"Matteo","non-dropping-particle":"","parse-names":false,"suffix":""}],"container-title":"International Shipbuilding Progress","id":"ITEM-1","issue":"2","issued":{"date-parts":[["2018","12"]]},"page":"127-147","title":"Life cycle ship performance assessment (LCPA): A blended formulation between costs and environmental aspects for early design stage","type":"article-journal","volume":"65"},"uris":["http://www.mendeley.com/documents/?uuid=b6ca0310-064e-4209-b6c7-a11e85752889","http://www.mendeley.com/documents/?uuid=bc9e67f4-84cc-480d-921c-a577cb50d1de","http://www.mendeley.com/documents/?uuid=ea83a6cb-9075-46cb-b894-e67b1ab20db3"]}],"mendeley":{"formattedCitation":"[115]","plainTextFormattedCitation":"[115]","previouslyFormattedCitation":"[116]"},"properties":{"noteIndex":0},"schema":"https://github.com/citation-style-language/schema/raw/master/csl-citation.json"}</w:instrText>
      </w:r>
      <w:r w:rsidR="0066643C" w:rsidRPr="00530562">
        <w:rPr>
          <w:color w:val="auto"/>
        </w:rPr>
        <w:fldChar w:fldCharType="separate"/>
      </w:r>
      <w:r w:rsidR="00466327" w:rsidRPr="00530562">
        <w:rPr>
          <w:color w:val="auto"/>
        </w:rPr>
        <w:t>[</w:t>
      </w:r>
      <w:r w:rsidR="006248DC" w:rsidRPr="00530562">
        <w:rPr>
          <w:color w:val="auto"/>
        </w:rPr>
        <w:t>147</w:t>
      </w:r>
      <w:r w:rsidR="00466327" w:rsidRPr="00530562">
        <w:rPr>
          <w:color w:val="auto"/>
        </w:rPr>
        <w:t>]</w:t>
      </w:r>
      <w:r w:rsidR="0066643C" w:rsidRPr="00530562">
        <w:rPr>
          <w:color w:val="auto"/>
        </w:rPr>
        <w:fldChar w:fldCharType="end"/>
      </w:r>
      <w:r w:rsidR="0066643C" w:rsidRPr="00530562">
        <w:rPr>
          <w:color w:val="auto"/>
          <w:lang w:val="vi-VN"/>
        </w:rPr>
        <w:t xml:space="preserve">, </w:t>
      </w:r>
      <w:r w:rsidR="0066643C" w:rsidRPr="00530562">
        <w:rPr>
          <w:color w:val="auto"/>
        </w:rPr>
        <w:t xml:space="preserve">Economic competitiveness </w:t>
      </w:r>
      <w:r w:rsidR="0066643C" w:rsidRPr="00530562">
        <w:rPr>
          <w:color w:val="auto"/>
        </w:rPr>
        <w:fldChar w:fldCharType="begin" w:fldLock="1"/>
      </w:r>
      <w:r w:rsidR="0066643C" w:rsidRPr="00530562">
        <w:rPr>
          <w:color w:val="auto"/>
        </w:rPr>
        <w:instrText>ADDIN CSL_CITATION {"citationItems":[{"id":"ITEM-1","itemData":{"author":[{"dropping-particle":"","family":"Harish","given":"Ch Rajeswar","non-dropping-particle":"","parse-names":false,"suffix":""},{"dropping-particle":"","family":"Sunil","given":"Soumya K","non-dropping-particle":"","parse-names":false,"suffix":""}],"container-title":"International Journal of Innovative Research &amp; Development","id":"ITEM-1","issue":"7","issued":{"date-parts":[["2015"]]},"page":"26-31","title":"Energy consumption and conservation in shipbuilding","type":"article-journal","volume":"4"},"uris":["http://www.mendeley.com/documents/?uuid=c83aba71-ef85-48ae-8655-d90da0549d8f","http://www.mendeley.com/documents/?uuid=4ffebe8d-f6ac-4f3d-af9c-d5d03ef14f12","http://www.mendeley.com/documents/?uuid=4ac3dd88-60a9-4527-994c-152327909b7c"]}],"mendeley":{"formattedCitation":"[25]","plainTextFormattedCitation":"[25]","previouslyFormattedCitation":"[25]"},"properties":{"noteIndex":0},"schema":"https://github.com/citation-style-language/schema/raw/master/csl-citation.json"}</w:instrText>
      </w:r>
      <w:r w:rsidR="0066643C" w:rsidRPr="00530562">
        <w:rPr>
          <w:color w:val="auto"/>
        </w:rPr>
        <w:fldChar w:fldCharType="separate"/>
      </w:r>
      <w:r w:rsidR="0066643C" w:rsidRPr="00530562">
        <w:rPr>
          <w:color w:val="auto"/>
        </w:rPr>
        <w:t>[2</w:t>
      </w:r>
      <w:r w:rsidR="006248DC" w:rsidRPr="00530562">
        <w:rPr>
          <w:color w:val="auto"/>
        </w:rPr>
        <w:t>6</w:t>
      </w:r>
      <w:r w:rsidR="0066643C" w:rsidRPr="00530562">
        <w:rPr>
          <w:color w:val="auto"/>
        </w:rPr>
        <w:t>]</w:t>
      </w:r>
      <w:r w:rsidR="0066643C" w:rsidRPr="00530562">
        <w:rPr>
          <w:color w:val="auto"/>
        </w:rPr>
        <w:fldChar w:fldCharType="end"/>
      </w:r>
      <w:r w:rsidR="0066643C" w:rsidRPr="00530562">
        <w:rPr>
          <w:color w:val="auto"/>
          <w:lang w:val="vi-VN"/>
        </w:rPr>
        <w:t xml:space="preserve">, </w:t>
      </w:r>
      <w:r w:rsidR="0066643C" w:rsidRPr="00530562">
        <w:rPr>
          <w:color w:val="auto"/>
        </w:rPr>
        <w:t>Cost saving</w:t>
      </w:r>
      <w:r w:rsidR="0066643C" w:rsidRPr="00530562">
        <w:rPr>
          <w:color w:val="auto"/>
          <w:lang w:val="vi-VN"/>
        </w:rPr>
        <w:t xml:space="preserve"> </w:t>
      </w:r>
      <w:r w:rsidR="0066643C" w:rsidRPr="00530562">
        <w:rPr>
          <w:color w:val="auto"/>
        </w:rPr>
        <w:fldChar w:fldCharType="begin" w:fldLock="1"/>
      </w:r>
      <w:r w:rsidR="00466327" w:rsidRPr="00530562">
        <w:rPr>
          <w:color w:val="auto"/>
        </w:rPr>
        <w:instrText>ADDIN CSL_CITATION {"citationItems":[{"id":"ITEM-1","itemData":{"abstract":"While the marine industry provides one the most energy-efficient modes of transportation (OECD, 2010), activities of manufacturing plants in this industry, including shipyards and marine equipment manufacturers, are highly energy intensive and environmentally polluting. For instance, a ship is a giant structure consisting of various systems of which construction require very diverse shipyard manufacturing processes such as cutting, bending, blasting, and welding, and so on. Similarly, manufacturing of various machinery and equipment such as marine engines and marine propellers and other onboard equipment and components involve energy-intensive processes such as melting and machining. All the systems and processes are required to be powered using large amounts of energy. Improved energy performance is of great importance for marine manufacturing plants in terms of their business competitiveness because the marine industry represents one of the world`s most open and competitive markets (Stopford, 2009). In such a fiercely competitive market, business factors such as cost-cutting, and good corporate image are imperative to be successful. Also, increased awareness of the effective energy management practices in their production systems will undoubtedly strengthen the ability of marine manufacturers to compete effectively in the open marine market through increased greener corporate image and reduced energy costs. As well as for their benefits, an overall effort from marine manufacturing industries will also contribute to global and national efforts in fighting climate change. Bearing the above motivational reasons, the present study aims to develop a holistic framework for improved energy performance in marine manufacturing plants and to demonstrate the applicability to a typical marine equipment&amp;component manufacturing plant in Turkey. The developed framework consists of the critical energy management themes of Energy Efficiency, Renewable Energy Use, and Demand Response Participation, which together form a holistic energy management framework incorporating all critical aspects of improved energy performance in a manufacturing plant. The application of the proposed framework requires performing a detailed energy audit and a techno-economic feasibility analysis for renewables-based microgrid application with demand response. In this research, a real application case study of a Turkish marine component&amp;equipment manufacturing plant is chosen and exemplified …","author":[{"dropping-particle":"","family":"Uyan","given":"Eren","non-dropping-particle":"","parse-names":false,"suffix":""}],"id":"ITEM-1","issued":{"date-parts":[["2019"]]},"number-of-pages":"1-615","publisher":"Newcastle University","title":"A holistic framework for improved energy performance in marine manufacturing plants","type":"thesis"},"uris":["http://www.mendeley.com/documents/?uuid=abfd23ad-f95a-4197-a4b5-6f2b4a6f8ecf","http://www.mendeley.com/documents/?uuid=1122faa5-2411-46cf-81c1-6c88170a970a","http://www.mendeley.com/documents/?uuid=ac337010-a1e6-422f-b2fe-d87f4b7cab3e"]}],"mendeley":{"formattedCitation":"[113]","plainTextFormattedCitation":"[113]","previouslyFormattedCitation":"[114]"},"properties":{"noteIndex":0},"schema":"https://github.com/citation-style-language/schema/raw/master/csl-citation.json"}</w:instrText>
      </w:r>
      <w:r w:rsidR="0066643C" w:rsidRPr="00530562">
        <w:rPr>
          <w:color w:val="auto"/>
        </w:rPr>
        <w:fldChar w:fldCharType="separate"/>
      </w:r>
      <w:r w:rsidR="00466327" w:rsidRPr="00530562">
        <w:rPr>
          <w:color w:val="auto"/>
        </w:rPr>
        <w:t>[1</w:t>
      </w:r>
      <w:r w:rsidR="006248DC" w:rsidRPr="00530562">
        <w:rPr>
          <w:color w:val="auto"/>
        </w:rPr>
        <w:t>46</w:t>
      </w:r>
      <w:r w:rsidR="00466327" w:rsidRPr="00530562">
        <w:rPr>
          <w:color w:val="auto"/>
        </w:rPr>
        <w:t>]</w:t>
      </w:r>
      <w:r w:rsidR="0066643C" w:rsidRPr="00530562">
        <w:rPr>
          <w:color w:val="auto"/>
        </w:rPr>
        <w:fldChar w:fldCharType="end"/>
      </w:r>
      <w:r w:rsidR="0066643C" w:rsidRPr="00530562">
        <w:rPr>
          <w:color w:val="auto"/>
          <w:lang w:val="vi-VN"/>
        </w:rPr>
        <w:t xml:space="preserve">, </w:t>
      </w:r>
      <w:r w:rsidR="0066643C" w:rsidRPr="00530562">
        <w:rPr>
          <w:color w:val="auto"/>
        </w:rPr>
        <w:t>Incentive</w:t>
      </w:r>
      <w:r w:rsidR="0066643C" w:rsidRPr="00530562">
        <w:rPr>
          <w:color w:val="auto"/>
          <w:lang w:val="vi-VN"/>
        </w:rPr>
        <w:t xml:space="preserve"> </w:t>
      </w:r>
      <w:r w:rsidR="0066643C" w:rsidRPr="00530562">
        <w:rPr>
          <w:color w:val="auto"/>
        </w:rPr>
        <w:fldChar w:fldCharType="begin" w:fldLock="1"/>
      </w:r>
      <w:r w:rsidR="00466327" w:rsidRPr="00530562">
        <w:rPr>
          <w:color w:val="auto"/>
        </w:rPr>
        <w:instrText>ADDIN CSL_CITATION {"citationItems":[{"id":"ITEM-1","itemData":{"abstract":"A major rethink of NAVSEA’s shipyard contracting strategy is required to support the critical need of improving our naval fleet availability. Operational Fleet material availability is reduced when various parts of the “NAVSEA production system” operate at cross-purposes. By increasing alignment between major players (i.e., NAVSEA and the private shipyards), major improvements in delivery performance, cost, and even throughput can be realized. Developing strategies and specific actions to do so is a rich field given the current state of the system. We take an analytical as well as evidence-based approach to propose strategies that can be successful given the peculiar conditions of ship repair and modernization.","author":[{"dropping-particle":"","family":"Castelle, K. M., Bradley, J. M., &amp; Gupta","given":"S.","non-dropping-particle":"","parse-names":false,"suffix":""}],"id":"ITEM-1","issued":{"date-parts":[["2019"]]},"page":"1-21","title":"Leveraging Contracting Strategies with Private Shipyards for Increasing Naval Fleet Operational Availability","type":"webpage"},"uris":["http://www.mendeley.com/documents/?uuid=402cd921-be78-4a4e-8ab1-595cb673b2e2","http://www.mendeley.com/documents/?uuid=984687cc-c91d-482a-a773-464ce8b76184","http://www.mendeley.com/documents/?uuid=ced12eb3-64ba-4aa7-82d7-c0d695fd8504"]}],"mendeley":{"formattedCitation":"[116]","plainTextFormattedCitation":"[116]","previouslyFormattedCitation":"[117]"},"properties":{"noteIndex":0},"schema":"https://github.com/citation-style-language/schema/raw/master/csl-citation.json"}</w:instrText>
      </w:r>
      <w:r w:rsidR="0066643C" w:rsidRPr="00530562">
        <w:rPr>
          <w:color w:val="auto"/>
        </w:rPr>
        <w:fldChar w:fldCharType="separate"/>
      </w:r>
      <w:r w:rsidR="00466327" w:rsidRPr="00530562">
        <w:rPr>
          <w:color w:val="auto"/>
        </w:rPr>
        <w:t>[</w:t>
      </w:r>
      <w:r w:rsidR="006248DC" w:rsidRPr="00530562">
        <w:rPr>
          <w:color w:val="auto"/>
        </w:rPr>
        <w:t>148</w:t>
      </w:r>
      <w:r w:rsidR="00466327" w:rsidRPr="00530562">
        <w:rPr>
          <w:color w:val="auto"/>
        </w:rPr>
        <w:t>]</w:t>
      </w:r>
      <w:r w:rsidR="0066643C" w:rsidRPr="00530562">
        <w:rPr>
          <w:color w:val="auto"/>
        </w:rPr>
        <w:fldChar w:fldCharType="end"/>
      </w:r>
      <w:r w:rsidR="0066643C" w:rsidRPr="00530562">
        <w:rPr>
          <w:color w:val="auto"/>
          <w:lang w:val="vi-VN"/>
        </w:rPr>
        <w:t>)</w:t>
      </w:r>
      <w:r w:rsidRPr="00530562">
        <w:rPr>
          <w:color w:val="auto"/>
        </w:rPr>
        <w:t xml:space="preserve"> due to its important role in decision making and competitiveness within the shipyard and the maritime cluster </w:t>
      </w:r>
      <w:r w:rsidR="00222741" w:rsidRPr="00530562">
        <w:rPr>
          <w:color w:val="auto"/>
        </w:rPr>
        <w:fldChar w:fldCharType="begin" w:fldLock="1"/>
      </w:r>
      <w:r w:rsidR="00466327" w:rsidRPr="00530562">
        <w:rPr>
          <w:color w:val="auto"/>
        </w:rPr>
        <w:instrText>ADDIN CSL_CITATION {"citationItems":[{"id":"ITEM-1","itemData":{"DOI":"10.1504/IJSPM.2019.099904","ISSN":"1740-2123","author":[{"dropping-particle":"","family":"Dono","given":"José Antonio Muiña","non-dropping-particle":"","parse-names":false,"suffix":""},{"dropping-particle":"","family":"Rodríguez","given":"Adolfo Lamas","non-dropping-particle":"","parse-names":false,"suffix":""},{"dropping-particle":"","family":"Álvarez","given":"David Chas","non-dropping-particle":"","parse-names":false,"suffix":""}],"container-title":"International Journal of Simulation and Process Modelling","id":"ITEM-1","issue":"2","issued":{"date-parts":[["2019"]]},"page":"137","title":"Collaborative training in a virtual environment to increase productivity in a shipyard","type":"article-journal","volume":"14"},"uris":["http://www.mendeley.com/documents/?uuid=8aaf9093-e279-40c6-8e22-c873c22b24fc","http://www.mendeley.com/documents/?uuid=660732ce-2818-458f-ad1e-ba0c81130567","http://www.mendeley.com/documents/?uuid=431ed03b-5e37-463a-b0ce-c75999b411ba"]}],"mendeley":{"formattedCitation":"[117]","plainTextFormattedCitation":"[117]","previouslyFormattedCitation":"[85]"},"properties":{"noteIndex":0},"schema":"https://github.com/citation-style-language/schema/raw/master/csl-citation.json"}</w:instrText>
      </w:r>
      <w:r w:rsidR="00222741" w:rsidRPr="00530562">
        <w:rPr>
          <w:color w:val="auto"/>
        </w:rPr>
        <w:fldChar w:fldCharType="separate"/>
      </w:r>
      <w:r w:rsidR="00466327" w:rsidRPr="00530562">
        <w:rPr>
          <w:color w:val="auto"/>
        </w:rPr>
        <w:t>[</w:t>
      </w:r>
      <w:r w:rsidR="006248DC" w:rsidRPr="00530562">
        <w:rPr>
          <w:color w:val="auto"/>
        </w:rPr>
        <w:t>149</w:t>
      </w:r>
      <w:r w:rsidR="00222741" w:rsidRPr="00530562">
        <w:rPr>
          <w:color w:val="auto"/>
        </w:rPr>
        <w:fldChar w:fldCharType="end"/>
      </w:r>
      <w:r w:rsidR="006248DC" w:rsidRPr="00530562">
        <w:rPr>
          <w:color w:val="auto"/>
        </w:rPr>
        <w:t>]</w:t>
      </w:r>
      <w:r w:rsidRPr="00530562">
        <w:rPr>
          <w:color w:val="auto"/>
        </w:rPr>
        <w:t xml:space="preserve"> were chosen as the fifth discipline in the EnMF. </w:t>
      </w:r>
    </w:p>
    <w:p w14:paraId="43872A73" w14:textId="77777777" w:rsidR="00903239" w:rsidRPr="00530562" w:rsidRDefault="00903239" w:rsidP="00663962">
      <w:pPr>
        <w:spacing w:line="360" w:lineRule="auto"/>
        <w:jc w:val="both"/>
        <w:rPr>
          <w:color w:val="auto"/>
        </w:rPr>
        <w:sectPr w:rsidR="00903239" w:rsidRPr="00530562" w:rsidSect="0089108D">
          <w:type w:val="continuous"/>
          <w:pgSz w:w="12240" w:h="15840"/>
          <w:pgMar w:top="1418" w:right="1418" w:bottom="1418" w:left="1418" w:header="720" w:footer="720" w:gutter="0"/>
          <w:lnNumType w:countBy="1" w:restart="continuous"/>
          <w:cols w:space="720"/>
          <w:docGrid w:linePitch="326"/>
        </w:sectPr>
      </w:pPr>
    </w:p>
    <w:p w14:paraId="67C7207F" w14:textId="0C0F56F2" w:rsidR="00903239" w:rsidRPr="00530562" w:rsidRDefault="00903239" w:rsidP="00663962">
      <w:pPr>
        <w:spacing w:line="360" w:lineRule="auto"/>
        <w:jc w:val="both"/>
        <w:rPr>
          <w:color w:val="auto"/>
        </w:rPr>
      </w:pPr>
      <w:r w:rsidRPr="00530562">
        <w:rPr>
          <w:color w:val="auto"/>
          <w:lang w:val="en-GB" w:eastAsia="en-GB"/>
        </w:rPr>
        <w:lastRenderedPageBreak/>
        <w:drawing>
          <wp:inline distT="0" distB="0" distL="0" distR="0" wp14:anchorId="7F17CC79" wp14:editId="5BCA2FF9">
            <wp:extent cx="9198610" cy="5857593"/>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248566" cy="5889405"/>
                    </a:xfrm>
                    <a:prstGeom prst="rect">
                      <a:avLst/>
                    </a:prstGeom>
                    <a:noFill/>
                  </pic:spPr>
                </pic:pic>
              </a:graphicData>
            </a:graphic>
          </wp:inline>
        </w:drawing>
      </w:r>
    </w:p>
    <w:p w14:paraId="5EA51B5E" w14:textId="23A0F353" w:rsidR="00903239" w:rsidRPr="00530562" w:rsidRDefault="00903239" w:rsidP="00663962">
      <w:pPr>
        <w:pStyle w:val="Caption"/>
        <w:jc w:val="both"/>
        <w:rPr>
          <w:color w:val="auto"/>
        </w:rPr>
      </w:pPr>
      <w:r w:rsidRPr="00530562">
        <w:rPr>
          <w:color w:val="auto"/>
        </w:rPr>
        <w:t xml:space="preserve">Fig.  </w:t>
      </w:r>
      <w:r w:rsidR="005970F7" w:rsidRPr="00530562">
        <w:rPr>
          <w:color w:val="auto"/>
        </w:rPr>
        <w:t>8</w:t>
      </w:r>
      <w:r w:rsidRPr="00530562">
        <w:rPr>
          <w:color w:val="auto"/>
          <w:lang w:val="vi-VN"/>
        </w:rPr>
        <w:t xml:space="preserve">. </w:t>
      </w:r>
      <w:r w:rsidRPr="00530562">
        <w:rPr>
          <w:color w:val="auto"/>
        </w:rPr>
        <w:t>Energy Management Framework and Energy Management System in shipyards</w:t>
      </w:r>
    </w:p>
    <w:p w14:paraId="12DBE85B" w14:textId="77777777" w:rsidR="00903239" w:rsidRPr="00530562" w:rsidRDefault="00903239" w:rsidP="00663962">
      <w:pPr>
        <w:spacing w:line="360" w:lineRule="auto"/>
        <w:jc w:val="both"/>
        <w:rPr>
          <w:color w:val="auto"/>
        </w:rPr>
        <w:sectPr w:rsidR="00903239" w:rsidRPr="00530562" w:rsidSect="008D3F91">
          <w:pgSz w:w="15840" w:h="12240" w:orient="landscape"/>
          <w:pgMar w:top="851" w:right="851" w:bottom="851" w:left="851" w:header="720" w:footer="0" w:gutter="0"/>
          <w:lnNumType w:countBy="1" w:restart="continuous"/>
          <w:cols w:space="720"/>
          <w:docGrid w:linePitch="326"/>
        </w:sectPr>
      </w:pPr>
    </w:p>
    <w:p w14:paraId="2DF3B6CC" w14:textId="62571339" w:rsidR="00F358A0" w:rsidRPr="00530562" w:rsidRDefault="003B01D8" w:rsidP="00663962">
      <w:pPr>
        <w:spacing w:line="360" w:lineRule="auto"/>
        <w:jc w:val="both"/>
        <w:rPr>
          <w:color w:val="auto"/>
        </w:rPr>
      </w:pPr>
      <w:r w:rsidRPr="00530562">
        <w:rPr>
          <w:b/>
          <w:bCs/>
          <w:color w:val="auto"/>
        </w:rPr>
        <w:lastRenderedPageBreak/>
        <w:t>F</w:t>
      </w:r>
      <w:r w:rsidR="00903239" w:rsidRPr="00530562">
        <w:rPr>
          <w:b/>
          <w:bCs/>
          <w:color w:val="auto"/>
        </w:rPr>
        <w:t>ig.</w:t>
      </w:r>
      <w:r w:rsidRPr="00530562">
        <w:rPr>
          <w:b/>
          <w:bCs/>
          <w:color w:val="auto"/>
        </w:rPr>
        <w:t xml:space="preserve"> </w:t>
      </w:r>
      <w:r w:rsidR="005970F7" w:rsidRPr="00530562">
        <w:rPr>
          <w:b/>
          <w:bCs/>
          <w:color w:val="auto"/>
        </w:rPr>
        <w:t>8</w:t>
      </w:r>
      <w:r w:rsidRPr="00530562">
        <w:rPr>
          <w:color w:val="auto"/>
        </w:rPr>
        <w:t xml:space="preserve"> shows the EnMF and EnMS and </w:t>
      </w:r>
      <w:r w:rsidR="009047EE" w:rsidRPr="00530562">
        <w:rPr>
          <w:color w:val="auto"/>
        </w:rPr>
        <w:t xml:space="preserve">their </w:t>
      </w:r>
      <w:r w:rsidRPr="00530562">
        <w:rPr>
          <w:color w:val="auto"/>
        </w:rPr>
        <w:t>specific components. Although each discipline has its tools and measures, they are interlink</w:t>
      </w:r>
      <w:r w:rsidR="009047EE" w:rsidRPr="00530562">
        <w:rPr>
          <w:color w:val="auto"/>
        </w:rPr>
        <w:t>ed</w:t>
      </w:r>
      <w:r w:rsidRPr="00530562">
        <w:rPr>
          <w:color w:val="auto"/>
        </w:rPr>
        <w:t>, intertwined</w:t>
      </w:r>
      <w:r w:rsidR="009047EE" w:rsidRPr="00530562">
        <w:rPr>
          <w:color w:val="auto"/>
        </w:rPr>
        <w:t>,</w:t>
      </w:r>
      <w:r w:rsidRPr="00530562">
        <w:rPr>
          <w:color w:val="auto"/>
        </w:rPr>
        <w:t xml:space="preserve"> and have interaction with each other and even some measures might be common in different criteria. For example, at policy and regulation criteria circular economy is placed; however, at the same time</w:t>
      </w:r>
      <w:r w:rsidR="009047EE" w:rsidRPr="00530562">
        <w:rPr>
          <w:color w:val="auto"/>
        </w:rPr>
        <w:t>,</w:t>
      </w:r>
      <w:r w:rsidRPr="00530562">
        <w:rPr>
          <w:color w:val="auto"/>
        </w:rPr>
        <w:t xml:space="preserve"> it is crucial that required technology and innovation measures be placed to implement this policy. Another important feature of the framework is its dynamic characteristic. It means that the framework continuously is updated based on the feedback and results of implementation and new benchmark</w:t>
      </w:r>
      <w:r w:rsidR="009047EE" w:rsidRPr="00530562">
        <w:rPr>
          <w:color w:val="auto"/>
        </w:rPr>
        <w:t>s</w:t>
      </w:r>
      <w:r w:rsidRPr="00530562">
        <w:rPr>
          <w:color w:val="auto"/>
        </w:rPr>
        <w:t xml:space="preserve"> and requirements are set accordingly. The dynamic vision can be achieved by complying with the Plan-Do-Check-Act (PDCA) cycle </w:t>
      </w:r>
      <w:r w:rsidR="00E25F72" w:rsidRPr="00530562">
        <w:rPr>
          <w:color w:val="auto"/>
        </w:rPr>
        <w:fldChar w:fldCharType="begin" w:fldLock="1"/>
      </w:r>
      <w:r w:rsidR="005443B8" w:rsidRPr="00530562">
        <w:rPr>
          <w:color w:val="auto"/>
        </w:rPr>
        <w:instrText>ADDIN CSL_CITATION {"citationItems":[{"id":"ITEM-1","itemData":{"ISBN":"131714368X","author":[{"dropping-particle":"","family":"Oung","given":"Kit","non-dropping-particle":"","parse-names":false,"suffix":""}],"id":"ITEM-1","issued":{"date-parts":[["2016"]]},"publisher":"Routledge","title":"Energy Management in Business: The Manager's Guide to Maximising and Sustaining Energy Reduction","type":"book"},"uris":["http://www.mendeley.com/documents/?uuid=e2510ada-2588-49a2-8cc4-86b96f4624f1","http://www.mendeley.com/documents/?uuid=af7b76e2-d505-4a44-b074-3723e07efbce","http://www.mendeley.com/documents/?uuid=a7fc636e-acca-48df-a873-a27bd62e5950"]}],"mendeley":{"formattedCitation":"[56]","plainTextFormattedCitation":"[56]","previouslyFormattedCitation":"[56]"},"properties":{"noteIndex":0},"schema":"https://github.com/citation-style-language/schema/raw/master/csl-citation.json"}</w:instrText>
      </w:r>
      <w:r w:rsidR="00E25F72" w:rsidRPr="00530562">
        <w:rPr>
          <w:color w:val="auto"/>
        </w:rPr>
        <w:fldChar w:fldCharType="separate"/>
      </w:r>
      <w:r w:rsidR="008F2D15" w:rsidRPr="00530562">
        <w:rPr>
          <w:color w:val="auto"/>
        </w:rPr>
        <w:t>[</w:t>
      </w:r>
      <w:r w:rsidR="00E31F8A" w:rsidRPr="00530562">
        <w:rPr>
          <w:color w:val="auto"/>
        </w:rPr>
        <w:t>85</w:t>
      </w:r>
      <w:r w:rsidR="008F2D15" w:rsidRPr="00530562">
        <w:rPr>
          <w:color w:val="auto"/>
        </w:rPr>
        <w:t>]</w:t>
      </w:r>
      <w:r w:rsidR="00E25F72" w:rsidRPr="00530562">
        <w:rPr>
          <w:color w:val="auto"/>
        </w:rPr>
        <w:fldChar w:fldCharType="end"/>
      </w:r>
      <w:r w:rsidR="0066643C" w:rsidRPr="00530562">
        <w:rPr>
          <w:color w:val="auto"/>
        </w:rPr>
        <w:t xml:space="preserve">. </w:t>
      </w:r>
      <w:r w:rsidR="0066643C" w:rsidRPr="00530562">
        <w:rPr>
          <w:b/>
          <w:color w:val="auto"/>
        </w:rPr>
        <w:t>Fig.</w:t>
      </w:r>
      <w:r w:rsidRPr="00530562">
        <w:rPr>
          <w:b/>
          <w:color w:val="auto"/>
        </w:rPr>
        <w:t xml:space="preserve"> </w:t>
      </w:r>
      <w:r w:rsidR="005970F7" w:rsidRPr="00530562">
        <w:rPr>
          <w:b/>
          <w:color w:val="auto"/>
        </w:rPr>
        <w:t>9</w:t>
      </w:r>
      <w:r w:rsidRPr="00530562">
        <w:rPr>
          <w:color w:val="auto"/>
        </w:rPr>
        <w:t xml:space="preserve"> illustrates PDCA cycle sequences that make the framework </w:t>
      </w:r>
      <w:r w:rsidR="007F0A65" w:rsidRPr="00530562">
        <w:rPr>
          <w:color w:val="auto"/>
        </w:rPr>
        <w:t xml:space="preserve">become </w:t>
      </w:r>
      <w:r w:rsidRPr="00530562">
        <w:rPr>
          <w:color w:val="auto"/>
        </w:rPr>
        <w:t>a living document. These features of the framework lead to continuous improvement and adaptation.</w:t>
      </w:r>
    </w:p>
    <w:p w14:paraId="3EA70F7E" w14:textId="77777777" w:rsidR="0066643C" w:rsidRPr="00530562" w:rsidRDefault="0066643C" w:rsidP="00663962">
      <w:pPr>
        <w:spacing w:line="360" w:lineRule="auto"/>
        <w:jc w:val="both"/>
        <w:rPr>
          <w:color w:val="auto"/>
        </w:rPr>
        <w:sectPr w:rsidR="0066643C" w:rsidRPr="00530562" w:rsidSect="008D3F91">
          <w:pgSz w:w="12240" w:h="15840"/>
          <w:pgMar w:top="1418" w:right="1418" w:bottom="1418" w:left="1418" w:header="720" w:footer="720" w:gutter="0"/>
          <w:lnNumType w:countBy="1" w:restart="continuous"/>
          <w:cols w:space="720"/>
          <w:docGrid w:linePitch="326"/>
        </w:sectPr>
      </w:pPr>
    </w:p>
    <w:p w14:paraId="7369EE2E" w14:textId="1D3CC039" w:rsidR="0066643C" w:rsidRPr="00530562" w:rsidRDefault="00FE2CC9" w:rsidP="00663962">
      <w:pPr>
        <w:spacing w:line="360" w:lineRule="auto"/>
        <w:jc w:val="both"/>
        <w:rPr>
          <w:color w:val="auto"/>
        </w:rPr>
      </w:pPr>
      <w:r w:rsidRPr="00530562">
        <w:rPr>
          <w:color w:val="auto"/>
          <w:lang w:val="en-GB" w:eastAsia="en-GB"/>
        </w:rPr>
        <w:lastRenderedPageBreak/>
        <w:drawing>
          <wp:inline distT="0" distB="0" distL="0" distR="0" wp14:anchorId="50761ED5" wp14:editId="1A4F3679">
            <wp:extent cx="9027160" cy="4754880"/>
            <wp:effectExtent l="0" t="0" r="254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071260" cy="4778109"/>
                    </a:xfrm>
                    <a:prstGeom prst="rect">
                      <a:avLst/>
                    </a:prstGeom>
                    <a:noFill/>
                  </pic:spPr>
                </pic:pic>
              </a:graphicData>
            </a:graphic>
          </wp:inline>
        </w:drawing>
      </w:r>
    </w:p>
    <w:p w14:paraId="547CFBD5" w14:textId="4187FA19" w:rsidR="00F358A0" w:rsidRPr="00530562" w:rsidRDefault="0066643C" w:rsidP="00663962">
      <w:pPr>
        <w:pStyle w:val="Caption"/>
        <w:jc w:val="both"/>
        <w:rPr>
          <w:color w:val="auto"/>
        </w:rPr>
      </w:pPr>
      <w:r w:rsidRPr="00530562">
        <w:rPr>
          <w:color w:val="auto"/>
        </w:rPr>
        <w:t xml:space="preserve">Fig.  </w:t>
      </w:r>
      <w:r w:rsidR="005970F7" w:rsidRPr="00530562">
        <w:rPr>
          <w:color w:val="auto"/>
        </w:rPr>
        <w:t>9</w:t>
      </w:r>
      <w:r w:rsidRPr="00530562">
        <w:rPr>
          <w:color w:val="auto"/>
          <w:lang w:val="vi-VN"/>
        </w:rPr>
        <w:t xml:space="preserve">. </w:t>
      </w:r>
      <w:r w:rsidR="003B01D8" w:rsidRPr="00530562">
        <w:rPr>
          <w:color w:val="auto"/>
        </w:rPr>
        <w:t>Plan</w:t>
      </w:r>
      <w:r w:rsidRPr="00530562">
        <w:rPr>
          <w:color w:val="auto"/>
          <w:lang w:val="vi-VN"/>
        </w:rPr>
        <w:t>,</w:t>
      </w:r>
      <w:r w:rsidR="003B01D8" w:rsidRPr="00530562">
        <w:rPr>
          <w:color w:val="auto"/>
        </w:rPr>
        <w:t xml:space="preserve"> Do, Check, and Act (PDCA) cycle</w:t>
      </w:r>
    </w:p>
    <w:p w14:paraId="62355F85" w14:textId="77777777" w:rsidR="0066643C" w:rsidRPr="00530562" w:rsidRDefault="0066643C" w:rsidP="00663962">
      <w:pPr>
        <w:spacing w:line="360" w:lineRule="auto"/>
        <w:jc w:val="both"/>
        <w:rPr>
          <w:color w:val="auto"/>
        </w:rPr>
        <w:sectPr w:rsidR="0066643C" w:rsidRPr="00530562" w:rsidSect="0089108D">
          <w:type w:val="continuous"/>
          <w:pgSz w:w="15840" w:h="12240" w:orient="landscape"/>
          <w:pgMar w:top="1440" w:right="1440" w:bottom="1440" w:left="1440" w:header="720" w:footer="720" w:gutter="0"/>
          <w:lnNumType w:countBy="1" w:restart="continuous"/>
          <w:cols w:space="720"/>
          <w:docGrid w:linePitch="326"/>
        </w:sectPr>
      </w:pPr>
    </w:p>
    <w:p w14:paraId="44DD5CA2" w14:textId="2A0A24E0" w:rsidR="00F358A0" w:rsidRPr="00530562" w:rsidRDefault="003B01D8" w:rsidP="00663962">
      <w:pPr>
        <w:pStyle w:val="Heading3"/>
        <w:spacing w:line="360" w:lineRule="auto"/>
        <w:jc w:val="both"/>
        <w:rPr>
          <w:color w:val="auto"/>
        </w:rPr>
      </w:pPr>
      <w:r w:rsidRPr="00530562">
        <w:rPr>
          <w:color w:val="auto"/>
        </w:rPr>
        <w:lastRenderedPageBreak/>
        <w:t>4.2.3. Adoption of the EnMF</w:t>
      </w:r>
    </w:p>
    <w:p w14:paraId="1EB752D4" w14:textId="24B850E9" w:rsidR="0066643C" w:rsidRPr="00530562" w:rsidRDefault="003B01D8" w:rsidP="00663962">
      <w:pPr>
        <w:spacing w:line="360" w:lineRule="auto"/>
        <w:jc w:val="both"/>
        <w:rPr>
          <w:color w:val="auto"/>
        </w:rPr>
      </w:pPr>
      <w:r w:rsidRPr="00530562">
        <w:rPr>
          <w:color w:val="auto"/>
        </w:rPr>
        <w:t>Innovation means introducing any new idea, material, policy, measures</w:t>
      </w:r>
      <w:r w:rsidR="009047EE" w:rsidRPr="00530562">
        <w:rPr>
          <w:color w:val="auto"/>
        </w:rPr>
        <w:t>,</w:t>
      </w:r>
      <w:r w:rsidRPr="00530562">
        <w:rPr>
          <w:color w:val="auto"/>
        </w:rPr>
        <w:t xml:space="preserve"> etc. to a system to improve productivity and efficiency </w:t>
      </w:r>
      <w:r w:rsidR="00E25F72" w:rsidRPr="00530562">
        <w:rPr>
          <w:color w:val="auto"/>
        </w:rPr>
        <w:fldChar w:fldCharType="begin" w:fldLock="1"/>
      </w:r>
      <w:r w:rsidR="00466327" w:rsidRPr="00530562">
        <w:rPr>
          <w:color w:val="auto"/>
        </w:rPr>
        <w:instrText>ADDIN CSL_CITATION {"citationItems":[{"id":"ITEM-1","itemData":{"ISBN":"978-1107188976","author":[{"dropping-particle":"","family":"Bhatti","given":"Yasser","non-dropping-particle":"","parse-names":false,"suffix":""},{"dropping-particle":"","family":"Basu","given":"Radha","non-dropping-particle":"","parse-names":false,"suffix":""},{"dropping-particle":"","family":"Barron","given":"David","non-dropping-particle":"","parse-names":false,"suffix":""},{"dropping-particle":"","family":"Ventresca","given":"Marc","non-dropping-particle":"","parse-names":false,"suffix":""}],"id":"ITEM-1","issued":{"date-parts":[["2018"]]},"number-of-pages":"308","publisher":"Cambridge University Press","title":"Frugal Innovation: Models, Means, Methods","type":"book"},"uris":["http://www.mendeley.com/documents/?uuid=233c5cdc-f624-4a61-a79c-1d825f8d7050","http://www.mendeley.com/documents/?uuid=94405f11-f3a8-44cd-8c6a-250faf0c6d59","http://www.mendeley.com/documents/?uuid=71e86a29-f945-4a2c-947d-082ab6be6d0a"]}],"mendeley":{"formattedCitation":"[118]","plainTextFormattedCitation":"[118]","previouslyFormattedCitation":"[118]"},"properties":{"noteIndex":0},"schema":"https://github.com/citation-style-language/schema/raw/master/csl-citation.json"}</w:instrText>
      </w:r>
      <w:r w:rsidR="00E25F72" w:rsidRPr="00530562">
        <w:rPr>
          <w:color w:val="auto"/>
        </w:rPr>
        <w:fldChar w:fldCharType="separate"/>
      </w:r>
      <w:r w:rsidR="005443B8" w:rsidRPr="00530562">
        <w:rPr>
          <w:color w:val="auto"/>
        </w:rPr>
        <w:t>[1</w:t>
      </w:r>
      <w:r w:rsidR="00E31F8A" w:rsidRPr="00530562">
        <w:rPr>
          <w:color w:val="auto"/>
        </w:rPr>
        <w:t>50</w:t>
      </w:r>
      <w:r w:rsidR="005443B8" w:rsidRPr="00530562">
        <w:rPr>
          <w:color w:val="auto"/>
        </w:rPr>
        <w:t>]</w:t>
      </w:r>
      <w:r w:rsidR="00E25F72" w:rsidRPr="00530562">
        <w:rPr>
          <w:color w:val="auto"/>
        </w:rPr>
        <w:fldChar w:fldCharType="end"/>
      </w:r>
      <w:r w:rsidRPr="00530562">
        <w:rPr>
          <w:color w:val="auto"/>
        </w:rPr>
        <w:t>. The most critical factor for the success of any innovation is its adoption. As shipping is a complex criterion with the engagement of multi actors, any innovation must be accepted by the relative social group. There are different types of approach</w:t>
      </w:r>
      <w:r w:rsidR="009047EE" w:rsidRPr="00530562">
        <w:rPr>
          <w:color w:val="auto"/>
        </w:rPr>
        <w:t>es</w:t>
      </w:r>
      <w:r w:rsidRPr="00530562">
        <w:rPr>
          <w:color w:val="auto"/>
        </w:rPr>
        <w:t xml:space="preserve"> to innovation; the linear process is about introducing the innovation to problematic criteria until to solve the problem </w:t>
      </w:r>
      <w:r w:rsidR="00E25F72" w:rsidRPr="00530562">
        <w:rPr>
          <w:color w:val="auto"/>
        </w:rPr>
        <w:fldChar w:fldCharType="begin" w:fldLock="1"/>
      </w:r>
      <w:r w:rsidR="00466327" w:rsidRPr="00530562">
        <w:rPr>
          <w:color w:val="auto"/>
        </w:rPr>
        <w:instrText>ADDIN CSL_CITATION {"citationItems":[{"id":"ITEM-1","itemData":{"DOI":"10.1111/isj.12093","ISSN":"13501917","author":[{"dropping-particle":"","family":"Lyytinen","given":"Kalle","non-dropping-particle":"","parse-names":false,"suffix":""},{"dropping-particle":"","family":"Yoo","given":"Youngjin","non-dropping-particle":"","parse-names":false,"suffix":""},{"dropping-particle":"","family":"Boland Jr.","given":"Richard J.","non-dropping-particle":"","parse-names":false,"suffix":""}],"container-title":"Information Systems Journal","id":"ITEM-1","issue":"1","issued":{"date-parts":[["2016","1"]]},"page":"47-75","title":"Digital product innovation within four classes of innovation networks","type":"article-journal","volume":"26"},"uris":["http://www.mendeley.com/documents/?uuid=f9df9f81-19fb-4be9-bf68-482a1e97389c","http://www.mendeley.com/documents/?uuid=e0321b51-4a07-4685-a337-9adfe6932c15","http://www.mendeley.com/documents/?uuid=7b7675b3-ba5b-4140-ba5f-a9436d5bd7c8"]}],"mendeley":{"formattedCitation":"[119]","plainTextFormattedCitation":"[119]","previouslyFormattedCitation":"[119]"},"properties":{"noteIndex":0},"schema":"https://github.com/citation-style-language/schema/raw/master/csl-citation.json"}</w:instrText>
      </w:r>
      <w:r w:rsidR="00E25F72" w:rsidRPr="00530562">
        <w:rPr>
          <w:color w:val="auto"/>
        </w:rPr>
        <w:fldChar w:fldCharType="separate"/>
      </w:r>
      <w:r w:rsidR="005443B8" w:rsidRPr="00530562">
        <w:rPr>
          <w:color w:val="auto"/>
        </w:rPr>
        <w:t>[1</w:t>
      </w:r>
      <w:r w:rsidR="00E31F8A" w:rsidRPr="00530562">
        <w:rPr>
          <w:color w:val="auto"/>
        </w:rPr>
        <w:t>51</w:t>
      </w:r>
      <w:r w:rsidR="005443B8" w:rsidRPr="00530562">
        <w:rPr>
          <w:color w:val="auto"/>
        </w:rPr>
        <w:t>]</w:t>
      </w:r>
      <w:r w:rsidR="00E25F72" w:rsidRPr="00530562">
        <w:rPr>
          <w:color w:val="auto"/>
        </w:rPr>
        <w:fldChar w:fldCharType="end"/>
      </w:r>
      <w:r w:rsidRPr="00530562">
        <w:rPr>
          <w:color w:val="auto"/>
        </w:rPr>
        <w:t>. However, in the energy system</w:t>
      </w:r>
      <w:r w:rsidR="009047EE" w:rsidRPr="00530562">
        <w:rPr>
          <w:color w:val="auto"/>
        </w:rPr>
        <w:t>,</w:t>
      </w:r>
      <w:r w:rsidRPr="00530562">
        <w:rPr>
          <w:color w:val="auto"/>
        </w:rPr>
        <w:t xml:space="preserve"> the process is more complex and does not occur through the linear approach </w:t>
      </w:r>
      <w:r w:rsidR="00E25F72" w:rsidRPr="00530562">
        <w:rPr>
          <w:color w:val="auto"/>
        </w:rPr>
        <w:t xml:space="preserve"> </w:t>
      </w:r>
      <w:r w:rsidR="00E25F72" w:rsidRPr="00530562">
        <w:rPr>
          <w:color w:val="auto"/>
        </w:rPr>
        <w:fldChar w:fldCharType="begin" w:fldLock="1"/>
      </w:r>
      <w:r w:rsidR="00466327" w:rsidRPr="00530562">
        <w:rPr>
          <w:color w:val="auto"/>
        </w:rPr>
        <w:instrText>ADDIN CSL_CITATION {"citationItems":[{"id":"ITEM-1","itemData":{"DOI":"10.1016/j.erss.2017.11.003","ISSN":"22146296","author":[{"dropping-particle":"","family":"Geels","given":"Frank W.","non-dropping-particle":"","parse-names":false,"suffix":""},{"dropping-particle":"","family":"Schwanen","given":"Tim","non-dropping-particle":"","parse-names":false,"suffix":""},{"dropping-particle":"","family":"Sorrell","given":"Steve","non-dropping-particle":"","parse-names":false,"suffix":""},{"dropping-particle":"","family":"Jenkins","given":"Kirsten","non-dropping-particle":"","parse-names":false,"suffix":""},{"dropping-particle":"","family":"Sovacool","given":"Benjamin K.","non-dropping-particle":"","parse-names":false,"suffix":""}],"container-title":"Energy Research &amp; Social Science","id":"ITEM-1","issued":{"date-parts":[["2018","6"]]},"page":"23-35","title":"Reducing energy demand through low carbon innovation: A sociotechnical transitions perspective and thirteen research debates","type":"article-journal","volume":"40"},"uris":["http://www.mendeley.com/documents/?uuid=d9963415-dea6-4ccb-9109-8526e1d060ff","http://www.mendeley.com/documents/?uuid=29be1b9f-917e-4c71-9d70-209409a12b7b","http://www.mendeley.com/documents/?uuid=ff813efd-7f0b-44fc-9d29-7d7f4a7a6573"]}],"mendeley":{"formattedCitation":"[120]","plainTextFormattedCitation":"[120]","previouslyFormattedCitation":"[120]"},"properties":{"noteIndex":0},"schema":"https://github.com/citation-style-language/schema/raw/master/csl-citation.json"}</w:instrText>
      </w:r>
      <w:r w:rsidR="00E25F72" w:rsidRPr="00530562">
        <w:rPr>
          <w:color w:val="auto"/>
        </w:rPr>
        <w:fldChar w:fldCharType="separate"/>
      </w:r>
      <w:r w:rsidR="005443B8" w:rsidRPr="00530562">
        <w:rPr>
          <w:color w:val="auto"/>
        </w:rPr>
        <w:t>[1</w:t>
      </w:r>
      <w:r w:rsidR="00E31F8A" w:rsidRPr="00530562">
        <w:rPr>
          <w:color w:val="auto"/>
        </w:rPr>
        <w:t>52</w:t>
      </w:r>
      <w:r w:rsidR="005443B8" w:rsidRPr="00530562">
        <w:rPr>
          <w:color w:val="auto"/>
        </w:rPr>
        <w:t>]</w:t>
      </w:r>
      <w:r w:rsidR="00E25F72" w:rsidRPr="00530562">
        <w:rPr>
          <w:color w:val="auto"/>
        </w:rPr>
        <w:fldChar w:fldCharType="end"/>
      </w:r>
      <w:r w:rsidRPr="00530562">
        <w:rPr>
          <w:color w:val="auto"/>
        </w:rPr>
        <w:t xml:space="preserve">. The innovation must be adopted by the end-users, as well as be supported for both marketing and seek user acceptance </w:t>
      </w:r>
      <w:r w:rsidR="00941A8F" w:rsidRPr="00530562">
        <w:rPr>
          <w:color w:val="auto"/>
        </w:rPr>
        <w:fldChar w:fldCharType="begin" w:fldLock="1"/>
      </w:r>
      <w:r w:rsidR="00466327" w:rsidRPr="00530562">
        <w:rPr>
          <w:color w:val="auto"/>
        </w:rPr>
        <w:instrText>ADDIN CSL_CITATION {"citationItems":[{"id":"ITEM-1","itemData":{"DOI":"10.1016/j.jfranklin.2016.11.025","ISSN":"00160032","author":[{"dropping-particle":"","family":"Ma","given":"Ping","non-dropping-particle":"","parse-names":false,"suffix":""},{"dropping-particle":"","family":"Ding","given":"Feng","non-dropping-particle":"","parse-names":false,"suffix":""}],"container-title":"Journal of the Franklin Institute","id":"ITEM-1","issue":"3","issued":{"date-parts":[["2017","2"]]},"page":"1568-1583","title":"New gradient based identification methods for multivariate pseudo-linear systems using the multi-innovation and the data filtering","type":"article-journal","volume":"354"},"uris":["http://www.mendeley.com/documents/?uuid=c18529bd-6895-4bcc-9ec8-8a2bb0a87ebc","http://www.mendeley.com/documents/?uuid=b2f11fe2-ca3a-40f9-a5a6-9ee13e8bee87","http://www.mendeley.com/documents/?uuid=d8e466d5-1daa-4ea2-8f6e-095c357e3a05"]}],"mendeley":{"formattedCitation":"[121]","plainTextFormattedCitation":"[121]","previouslyFormattedCitation":"[121]"},"properties":{"noteIndex":0},"schema":"https://github.com/citation-style-language/schema/raw/master/csl-citation.json"}</w:instrText>
      </w:r>
      <w:r w:rsidR="00941A8F" w:rsidRPr="00530562">
        <w:rPr>
          <w:color w:val="auto"/>
        </w:rPr>
        <w:fldChar w:fldCharType="separate"/>
      </w:r>
      <w:r w:rsidR="005443B8" w:rsidRPr="00530562">
        <w:rPr>
          <w:color w:val="auto"/>
        </w:rPr>
        <w:t>[1</w:t>
      </w:r>
      <w:r w:rsidR="00E31F8A" w:rsidRPr="00530562">
        <w:rPr>
          <w:color w:val="auto"/>
        </w:rPr>
        <w:t>53</w:t>
      </w:r>
      <w:r w:rsidR="005443B8" w:rsidRPr="00530562">
        <w:rPr>
          <w:color w:val="auto"/>
        </w:rPr>
        <w:t>]</w:t>
      </w:r>
      <w:r w:rsidR="00941A8F" w:rsidRPr="00530562">
        <w:rPr>
          <w:color w:val="auto"/>
        </w:rPr>
        <w:fldChar w:fldCharType="end"/>
      </w:r>
      <w:r w:rsidRPr="00530562">
        <w:rPr>
          <w:color w:val="auto"/>
        </w:rPr>
        <w:t xml:space="preserve">. Furthermore, the innovation must be adopted in different phases and multilevel models from micro-level with abrupt changes to macro-level with </w:t>
      </w:r>
      <w:r w:rsidR="009047EE" w:rsidRPr="00530562">
        <w:rPr>
          <w:color w:val="auto"/>
        </w:rPr>
        <w:t>long-</w:t>
      </w:r>
      <w:r w:rsidRPr="00530562">
        <w:rPr>
          <w:color w:val="auto"/>
        </w:rPr>
        <w:t xml:space="preserve">term changes </w:t>
      </w:r>
      <w:r w:rsidR="00941A8F" w:rsidRPr="00530562">
        <w:rPr>
          <w:color w:val="auto"/>
        </w:rPr>
        <w:fldChar w:fldCharType="begin" w:fldLock="1"/>
      </w:r>
      <w:r w:rsidR="00466327" w:rsidRPr="00530562">
        <w:rPr>
          <w:color w:val="auto"/>
        </w:rPr>
        <w:instrText>ADDIN CSL_CITATION {"citationItems":[{"id":"ITEM-1","itemData":{"DOI":"10.1177/0007650318789104","ISSN":"0007-6503","abstract":"Social innovations are urgently needed as we confront complex social problems. As these social problems feature substantial interdependencies among multiple systems and actors, developing and implementing innovative solutions involve the re-negotiating of settled institutions or the building of new ones. In this introductory article, we introduce a stylized three-cycle model highlighting the institutional nature of social innovation efforts. The model conceptualizes social innovation processes as the product of agentic, relational, and situated dynamics in three interrelated cycles that operate at the micro, meso, and macro levels of analysis. The five papers included in this special issue address one or more of these cycles. We draw on these papers and the model to stimulate and offer guidance to future conversations on social innovations from an institutional theory perspective.","author":[{"dropping-particle":"","family":"Wijk","given":"Jakomijn","non-dropping-particle":"van","parse-names":false,"suffix":""},{"dropping-particle":"","family":"Zietsma","given":"Charlene","non-dropping-particle":"","parse-names":false,"suffix":""},{"dropping-particle":"","family":"Dorado","given":"Silvia","non-dropping-particle":"","parse-names":false,"suffix":""},{"dropping-particle":"","family":"Bakker","given":"Frank G. A.","non-dropping-particle":"de","parse-names":false,"suffix":""},{"dropping-particle":"","family":"Martí","given":"Ignasi","non-dropping-particle":"","parse-names":false,"suffix":""}],"container-title":"Business &amp; Society","id":"ITEM-1","issue":"5","issued":{"date-parts":[["2019","5"]]},"page":"887-918","title":"Social Innovation: Integrating Micro, Meso, and Macro Level Insights From Institutional Theory","type":"article-journal","volume":"58"},"uris":["http://www.mendeley.com/documents/?uuid=c90f5066-c7c7-4089-ab0b-4a9e41aace1d","http://www.mendeley.com/documents/?uuid=271d84cc-3c48-4acd-8ac6-cc8a11b7e994","http://www.mendeley.com/documents/?uuid=611cb912-1210-4181-a0c7-927878c606e6"]}],"mendeley":{"formattedCitation":"[122]","plainTextFormattedCitation":"[122]","previouslyFormattedCitation":"[122]"},"properties":{"noteIndex":0},"schema":"https://github.com/citation-style-language/schema/raw/master/csl-citation.json"}</w:instrText>
      </w:r>
      <w:r w:rsidR="00941A8F" w:rsidRPr="00530562">
        <w:rPr>
          <w:color w:val="auto"/>
        </w:rPr>
        <w:fldChar w:fldCharType="separate"/>
      </w:r>
      <w:r w:rsidR="005443B8" w:rsidRPr="00530562">
        <w:rPr>
          <w:color w:val="auto"/>
        </w:rPr>
        <w:t>[1</w:t>
      </w:r>
      <w:r w:rsidR="00E31F8A" w:rsidRPr="00530562">
        <w:rPr>
          <w:color w:val="auto"/>
        </w:rPr>
        <w:t>54</w:t>
      </w:r>
      <w:r w:rsidR="005443B8" w:rsidRPr="00530562">
        <w:rPr>
          <w:color w:val="auto"/>
        </w:rPr>
        <w:t>]</w:t>
      </w:r>
      <w:r w:rsidR="00941A8F" w:rsidRPr="00530562">
        <w:rPr>
          <w:color w:val="auto"/>
        </w:rPr>
        <w:fldChar w:fldCharType="end"/>
      </w:r>
      <w:r w:rsidRPr="00530562">
        <w:rPr>
          <w:color w:val="auto"/>
        </w:rPr>
        <w:t>.</w:t>
      </w:r>
    </w:p>
    <w:p w14:paraId="65B41013" w14:textId="4D79BE4E" w:rsidR="00637BCA" w:rsidRPr="00530562" w:rsidRDefault="003B01D8" w:rsidP="00663962">
      <w:pPr>
        <w:spacing w:line="360" w:lineRule="auto"/>
        <w:jc w:val="both"/>
        <w:rPr>
          <w:color w:val="auto"/>
        </w:rPr>
      </w:pPr>
      <w:r w:rsidRPr="00530562">
        <w:rPr>
          <w:color w:val="auto"/>
        </w:rPr>
        <w:t>The EnMF is an innovative instrument in the socio-technical system to support the DSS in shipyard operations, in order to manage energy consumption and provide the DMs with a framework to make a simple, rational</w:t>
      </w:r>
      <w:r w:rsidR="009047EE" w:rsidRPr="00530562">
        <w:rPr>
          <w:color w:val="auto"/>
        </w:rPr>
        <w:t>,</w:t>
      </w:r>
      <w:r w:rsidRPr="00530562">
        <w:rPr>
          <w:color w:val="auto"/>
        </w:rPr>
        <w:t xml:space="preserve"> and optimized decision in a complex atmosphere</w:t>
      </w:r>
      <w:r w:rsidR="00A13C4D" w:rsidRPr="00530562">
        <w:rPr>
          <w:color w:val="auto"/>
        </w:rPr>
        <w:t xml:space="preserve"> [14]</w:t>
      </w:r>
      <w:r w:rsidRPr="00530562">
        <w:rPr>
          <w:color w:val="auto"/>
        </w:rPr>
        <w:t xml:space="preserve">. As the framework is a niche </w:t>
      </w:r>
      <w:r w:rsidR="009047EE" w:rsidRPr="00530562">
        <w:rPr>
          <w:color w:val="auto"/>
        </w:rPr>
        <w:t xml:space="preserve">at the </w:t>
      </w:r>
      <w:r w:rsidRPr="00530562">
        <w:rPr>
          <w:color w:val="auto"/>
        </w:rPr>
        <w:t xml:space="preserve">microlevel, it is essential to be supported by society till the EnMF be adopted by the related social group, which is the shipbuilding industry. </w:t>
      </w:r>
    </w:p>
    <w:p w14:paraId="7080C7A0" w14:textId="41E0B91C" w:rsidR="00564B33" w:rsidRPr="00530562" w:rsidRDefault="003B01D8" w:rsidP="00663962">
      <w:pPr>
        <w:spacing w:line="360" w:lineRule="auto"/>
        <w:jc w:val="both"/>
        <w:rPr>
          <w:color w:val="auto"/>
        </w:rPr>
      </w:pPr>
      <w:r w:rsidRPr="00530562">
        <w:rPr>
          <w:color w:val="auto"/>
        </w:rPr>
        <w:t xml:space="preserve"> </w:t>
      </w:r>
      <w:r w:rsidR="0066643C" w:rsidRPr="00530562">
        <w:rPr>
          <w:b/>
          <w:color w:val="auto"/>
        </w:rPr>
        <w:t>Fig</w:t>
      </w:r>
      <w:r w:rsidR="0066643C" w:rsidRPr="00530562">
        <w:rPr>
          <w:b/>
          <w:color w:val="auto"/>
          <w:lang w:val="vi-VN"/>
        </w:rPr>
        <w:t>.</w:t>
      </w:r>
      <w:r w:rsidRPr="00530562">
        <w:rPr>
          <w:b/>
          <w:color w:val="auto"/>
        </w:rPr>
        <w:t xml:space="preserve"> </w:t>
      </w:r>
      <w:r w:rsidR="005970F7" w:rsidRPr="00530562">
        <w:rPr>
          <w:b/>
          <w:color w:val="auto"/>
        </w:rPr>
        <w:t>10</w:t>
      </w:r>
      <w:r w:rsidRPr="00530562">
        <w:rPr>
          <w:color w:val="auto"/>
        </w:rPr>
        <w:t xml:space="preserve"> shows the adoption process of the framework within three different levels of the micro (niches), meso (regime)</w:t>
      </w:r>
      <w:r w:rsidR="009047EE" w:rsidRPr="00530562">
        <w:rPr>
          <w:color w:val="auto"/>
        </w:rPr>
        <w:t>,</w:t>
      </w:r>
      <w:r w:rsidRPr="00530562">
        <w:rPr>
          <w:color w:val="auto"/>
        </w:rPr>
        <w:t xml:space="preserve"> and macro (landscape). The EnMF is an innovative measure and is placed at the micro-level of adoption. In order to be adopted at a higher level, it requires more time and effort. In the regime, the stakeholders in shipbuilding define their priorities, aims</w:t>
      </w:r>
      <w:r w:rsidR="009047EE" w:rsidRPr="00530562">
        <w:rPr>
          <w:color w:val="auto"/>
        </w:rPr>
        <w:t>,</w:t>
      </w:r>
      <w:r w:rsidRPr="00530562">
        <w:rPr>
          <w:color w:val="auto"/>
        </w:rPr>
        <w:t xml:space="preserve"> and goals within the structural format </w:t>
      </w:r>
      <w:r w:rsidR="00941A8F" w:rsidRPr="00530562">
        <w:rPr>
          <w:color w:val="auto"/>
        </w:rPr>
        <w:fldChar w:fldCharType="begin" w:fldLock="1"/>
      </w:r>
      <w:r w:rsidR="008F2D15" w:rsidRPr="00530562">
        <w:rPr>
          <w:color w:val="auto"/>
        </w:rPr>
        <w:instrText>ADDIN CSL_CITATION {"citationItems":[{"id":"ITEM-1","itemData":{"ISBN":"1447141628","author":[{"dropping-particle":"","family":"Thollander","given":"Patrik","non-dropping-particle":"","parse-names":false,"suffix":""},{"dropping-particle":"","family":"Palm","given":"Jenny","non-dropping-particle":"","parse-names":false,"suffix":""}],"id":"ITEM-1","issued":{"date-parts":[["2012"]]},"publisher":"Springer Science &amp; Business Media","title":"Improving energy efficiency in industrial energy systems: An interdisciplinary perspective on barriers, energy audits, energy management, policies, and programs","type":"book"},"uris":["http://www.mendeley.com/documents/?uuid=8a95f506-159f-4435-983b-9bb52f0927a6","http://www.mendeley.com/documents/?uuid=c4629d0d-cfe5-4b3f-999e-6e0c5da5cf74","http://www.mendeley.com/documents/?uuid=32735cf6-92bc-4ceb-a452-822acf306207"]}],"mendeley":{"formattedCitation":"[32]","plainTextFormattedCitation":"[32]","previouslyFormattedCitation":"[32]"},"properties":{"noteIndex":0},"schema":"https://github.com/citation-style-language/schema/raw/master/csl-citation.json"}</w:instrText>
      </w:r>
      <w:r w:rsidR="00941A8F" w:rsidRPr="00530562">
        <w:rPr>
          <w:color w:val="auto"/>
        </w:rPr>
        <w:fldChar w:fldCharType="separate"/>
      </w:r>
      <w:r w:rsidR="000E1E8A" w:rsidRPr="00530562">
        <w:rPr>
          <w:color w:val="auto"/>
        </w:rPr>
        <w:t>[3</w:t>
      </w:r>
      <w:r w:rsidR="00FC644A" w:rsidRPr="00530562">
        <w:rPr>
          <w:color w:val="auto"/>
        </w:rPr>
        <w:t>3]</w:t>
      </w:r>
      <w:r w:rsidR="00941A8F" w:rsidRPr="00530562">
        <w:rPr>
          <w:color w:val="auto"/>
        </w:rPr>
        <w:fldChar w:fldCharType="end"/>
      </w:r>
      <w:r w:rsidRPr="00530562">
        <w:rPr>
          <w:color w:val="auto"/>
        </w:rPr>
        <w:t>. As much as the multi-actors priorities in the different systems such as human element, economy, policy, technology, operation</w:t>
      </w:r>
      <w:r w:rsidR="009047EE" w:rsidRPr="00530562">
        <w:rPr>
          <w:color w:val="auto"/>
        </w:rPr>
        <w:t>,</w:t>
      </w:r>
      <w:r w:rsidRPr="00530562">
        <w:rPr>
          <w:color w:val="auto"/>
        </w:rPr>
        <w:t xml:space="preserve"> etc. are homogeneous, the adoption takes less time and energy.</w:t>
      </w:r>
      <w:r w:rsidR="0066643C" w:rsidRPr="00530562">
        <w:rPr>
          <w:color w:val="auto"/>
          <w:lang w:val="vi-VN"/>
        </w:rPr>
        <w:t xml:space="preserve"> </w:t>
      </w:r>
      <w:r w:rsidRPr="00530562">
        <w:rPr>
          <w:color w:val="auto"/>
        </w:rPr>
        <w:t xml:space="preserve">Meanwhile, the landscapes in different criteria such as climate change, competitiveness, and human health act as the main driver to affect and pressure the direction of investment and introduce innovations in both meso and micro levels </w:t>
      </w:r>
      <w:r w:rsidR="00941A8F" w:rsidRPr="00530562">
        <w:rPr>
          <w:color w:val="auto"/>
        </w:rPr>
        <w:fldChar w:fldCharType="begin" w:fldLock="1"/>
      </w:r>
      <w:r w:rsidR="00466327" w:rsidRPr="00530562">
        <w:rPr>
          <w:color w:val="auto"/>
        </w:rPr>
        <w:instrText>ADDIN CSL_CITATION {"citationItems":[{"id":"ITEM-1","itemData":{"DOI":"10.1016/j.techfore.2018.11.019","ISSN":"00401625","author":[{"dropping-particle":"","family":"Roberts","given":"Cameron","non-dropping-particle":"","parse-names":false,"suffix":""},{"dropping-particle":"","family":"Geels","given":"Frank W.","non-dropping-particle":"","parse-names":false,"suffix":""}],"container-title":"Technological Forecasting and Social Change","id":"ITEM-1","issued":{"date-parts":[["2019","3"]]},"page":"221-240","title":"Conditions for politically accelerated transitions: Historical institutionalism, the multi-level perspective, and two historical case studies in transport and agriculture","type":"article-journal","volume":"140"},"uris":["http://www.mendeley.com/documents/?uuid=ec4899e9-d93d-4807-9f54-d1f40d3e4fcf","http://www.mendeley.com/documents/?uuid=ac52677d-3f67-4fcd-a44e-88db4a429d5d","http://www.mendeley.com/documents/?uuid=6c73b2de-ce2b-487e-b17b-b0de124d335f"]}],"mendeley":{"formattedCitation":"[123]","plainTextFormattedCitation":"[123]","previouslyFormattedCitation":"[123]"},"properties":{"noteIndex":0},"schema":"https://github.com/citation-style-language/schema/raw/master/csl-citation.json"}</w:instrText>
      </w:r>
      <w:r w:rsidR="00941A8F" w:rsidRPr="00530562">
        <w:rPr>
          <w:color w:val="auto"/>
        </w:rPr>
        <w:fldChar w:fldCharType="separate"/>
      </w:r>
      <w:r w:rsidR="005443B8" w:rsidRPr="00530562">
        <w:rPr>
          <w:color w:val="auto"/>
        </w:rPr>
        <w:t>[1</w:t>
      </w:r>
      <w:r w:rsidR="00FC644A" w:rsidRPr="00530562">
        <w:rPr>
          <w:color w:val="auto"/>
        </w:rPr>
        <w:t>55</w:t>
      </w:r>
      <w:r w:rsidR="005443B8" w:rsidRPr="00530562">
        <w:rPr>
          <w:color w:val="auto"/>
        </w:rPr>
        <w:t>]</w:t>
      </w:r>
      <w:r w:rsidR="00941A8F" w:rsidRPr="00530562">
        <w:rPr>
          <w:color w:val="auto"/>
        </w:rPr>
        <w:fldChar w:fldCharType="end"/>
      </w:r>
      <w:r w:rsidRPr="00530562">
        <w:rPr>
          <w:color w:val="auto"/>
        </w:rPr>
        <w:t xml:space="preserve">. Furthermore, the growth of models (S curves) in the maturity of the innovation is essential to make the progression evolutionary </w:t>
      </w:r>
      <w:r w:rsidR="00A13C4D" w:rsidRPr="00530562">
        <w:rPr>
          <w:color w:val="auto"/>
        </w:rPr>
        <w:fldChar w:fldCharType="begin" w:fldLock="1"/>
      </w:r>
      <w:r w:rsidR="00A13C4D" w:rsidRPr="00530562">
        <w:rPr>
          <w:color w:val="auto"/>
        </w:rPr>
        <w:instrText>ADDIN CSL_CITATION {"citationItems":[{"id":"ITEM-1","itemData":{"DOI":"10.1002/smj.2363","ISSN":"01432095","author":[{"dropping-particle":"","family":"Adner","given":"Ron","non-dropping-particle":"","parse-names":false,"suffix":""},{"dropping-particle":"","family":"Kapoor","given":"Rahul","non-dropping-particle":"","parse-names":false,"suffix":""}],"container-title":"Strategic Management Journal","id":"ITEM-1","issue":"4","issued":{"date-parts":[["2016","4"]]},"page":"625-648","title":"Innovation ecosystems and the pace of substitution: Re-examining technology S-curves","type":"article-journal","volume":"37"},"uris":["http://www.mendeley.com/documents/?uuid=3236ebdd-d72f-4d53-9b60-c6f3f5c11a45","http://www.mendeley.com/documents/?uuid=28b43f85-7f32-4de1-abb3-a4bc8c99a06a","http://www.mendeley.com/documents/?uuid=7f396656-688f-4095-b76e-4fa86064a226"]}],"mendeley":{"formattedCitation":"[36]","plainTextFormattedCitation":"[36]","previouslyFormattedCitation":"[36]"},"properties":{"noteIndex":0},"schema":"https://github.com/citation-style-language/schema/raw/master/csl-citation.json"}</w:instrText>
      </w:r>
      <w:r w:rsidR="00A13C4D" w:rsidRPr="00530562">
        <w:rPr>
          <w:color w:val="auto"/>
        </w:rPr>
        <w:fldChar w:fldCharType="separate"/>
      </w:r>
      <w:r w:rsidR="00A13C4D" w:rsidRPr="00530562">
        <w:rPr>
          <w:color w:val="auto"/>
        </w:rPr>
        <w:t>[37]</w:t>
      </w:r>
      <w:r w:rsidR="00A13C4D" w:rsidRPr="00530562">
        <w:rPr>
          <w:color w:val="auto"/>
        </w:rPr>
        <w:fldChar w:fldCharType="end"/>
      </w:r>
      <w:r w:rsidR="00941A8F" w:rsidRPr="00530562">
        <w:rPr>
          <w:color w:val="auto"/>
        </w:rPr>
        <w:fldChar w:fldCharType="begin" w:fldLock="1"/>
      </w:r>
      <w:r w:rsidR="00466327" w:rsidRPr="00530562">
        <w:rPr>
          <w:color w:val="auto"/>
        </w:rPr>
        <w:instrText>ADDIN CSL_CITATION {"citationItems":[{"id":"ITEM-1","itemData":{"ISBN":"1586039431","author":[{"dropping-particle":"","family":"Wijnolst","given":"Niko","non-dropping-particle":"","parse-names":false,"suffix":""},{"dropping-particle":"","family":"Wergeland","given":"Tor","non-dropping-particle":"","parse-names":false,"suffix":""}],"id":"ITEM-1","issued":{"date-parts":[["2009"]]},"publisher":"IOS Press","title":"Shipping innovation","type":"book"},"uris":["http://www.mendeley.com/documents/?uuid=cef69b91-235c-45ce-8b39-b2aa57823d28","http://www.mendeley.com/documents/?uuid=96bc42ac-6466-43f2-b6a5-4625f0182a40","http://www.mendeley.com/documents/?uuid=550bbf47-a0df-4d3d-b39a-8fdb51362a1c"]}],"mendeley":{"formattedCitation":"[124]","plainTextFormattedCitation":"[124]","previouslyFormattedCitation":"[124]"},"properties":{"noteIndex":0},"schema":"https://github.com/citation-style-language/schema/raw/master/csl-citation.json"}</w:instrText>
      </w:r>
      <w:r w:rsidR="00941A8F" w:rsidRPr="00530562">
        <w:rPr>
          <w:color w:val="auto"/>
        </w:rPr>
        <w:fldChar w:fldCharType="separate"/>
      </w:r>
      <w:r w:rsidR="005443B8" w:rsidRPr="00530562">
        <w:rPr>
          <w:color w:val="auto"/>
        </w:rPr>
        <w:t>[1</w:t>
      </w:r>
      <w:r w:rsidR="00FC644A" w:rsidRPr="00530562">
        <w:rPr>
          <w:color w:val="auto"/>
        </w:rPr>
        <w:t>56</w:t>
      </w:r>
      <w:r w:rsidR="005443B8" w:rsidRPr="00530562">
        <w:rPr>
          <w:color w:val="auto"/>
        </w:rPr>
        <w:t>]</w:t>
      </w:r>
      <w:r w:rsidR="00941A8F" w:rsidRPr="00530562">
        <w:rPr>
          <w:color w:val="auto"/>
        </w:rPr>
        <w:fldChar w:fldCharType="end"/>
      </w:r>
      <w:r w:rsidRPr="00530562">
        <w:rPr>
          <w:color w:val="auto"/>
        </w:rPr>
        <w:t>. It consists of three different phases of infancy, rapid growth</w:t>
      </w:r>
      <w:r w:rsidR="009047EE" w:rsidRPr="00530562">
        <w:rPr>
          <w:color w:val="auto"/>
        </w:rPr>
        <w:t>,</w:t>
      </w:r>
      <w:r w:rsidRPr="00530562">
        <w:rPr>
          <w:color w:val="auto"/>
        </w:rPr>
        <w:t xml:space="preserve"> and maturity, and in each stage, there are opportunities and threats for the EnMF. </w:t>
      </w:r>
    </w:p>
    <w:p w14:paraId="7B2065CE" w14:textId="77777777" w:rsidR="0066643C" w:rsidRPr="00530562" w:rsidRDefault="0066643C" w:rsidP="00663962">
      <w:pPr>
        <w:spacing w:line="360" w:lineRule="auto"/>
        <w:jc w:val="both"/>
        <w:rPr>
          <w:color w:val="auto"/>
        </w:rPr>
        <w:sectPr w:rsidR="0066643C" w:rsidRPr="00530562" w:rsidSect="0089108D">
          <w:type w:val="continuous"/>
          <w:pgSz w:w="12240" w:h="15840"/>
          <w:pgMar w:top="1440" w:right="1440" w:bottom="1440" w:left="1440" w:header="720" w:footer="720" w:gutter="0"/>
          <w:lnNumType w:countBy="1" w:restart="continuous"/>
          <w:cols w:space="720"/>
          <w:docGrid w:linePitch="326"/>
        </w:sectPr>
      </w:pPr>
    </w:p>
    <w:p w14:paraId="1C66F2DD" w14:textId="77777777" w:rsidR="00727BAA" w:rsidRPr="00530562" w:rsidRDefault="00FE2CC9" w:rsidP="00663962">
      <w:pPr>
        <w:spacing w:line="360" w:lineRule="auto"/>
        <w:jc w:val="both"/>
        <w:rPr>
          <w:color w:val="auto"/>
        </w:rPr>
      </w:pPr>
      <w:r w:rsidRPr="00530562">
        <w:rPr>
          <w:color w:val="auto"/>
          <w:lang w:val="en-GB" w:eastAsia="en-GB"/>
        </w:rPr>
        <w:lastRenderedPageBreak/>
        <w:drawing>
          <wp:inline distT="0" distB="0" distL="0" distR="0" wp14:anchorId="68CAA728" wp14:editId="6A65DE73">
            <wp:extent cx="9004203" cy="5848350"/>
            <wp:effectExtent l="0" t="0" r="698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9093832" cy="5906565"/>
                    </a:xfrm>
                    <a:prstGeom prst="rect">
                      <a:avLst/>
                    </a:prstGeom>
                    <a:noFill/>
                  </pic:spPr>
                </pic:pic>
              </a:graphicData>
            </a:graphic>
          </wp:inline>
        </w:drawing>
      </w:r>
    </w:p>
    <w:p w14:paraId="46532854" w14:textId="28721CB8" w:rsidR="0066643C" w:rsidRPr="00530562" w:rsidRDefault="00727BAA" w:rsidP="00663962">
      <w:pPr>
        <w:pStyle w:val="Caption"/>
        <w:jc w:val="both"/>
        <w:rPr>
          <w:bCs/>
          <w:color w:val="auto"/>
        </w:rPr>
        <w:sectPr w:rsidR="0066643C" w:rsidRPr="00530562" w:rsidSect="008D3F91">
          <w:pgSz w:w="15840" w:h="12240" w:orient="landscape"/>
          <w:pgMar w:top="851" w:right="1440" w:bottom="567" w:left="1440" w:header="720" w:footer="0" w:gutter="0"/>
          <w:lnNumType w:countBy="1" w:restart="continuous"/>
          <w:cols w:space="720"/>
          <w:docGrid w:linePitch="326"/>
        </w:sectPr>
      </w:pPr>
      <w:r w:rsidRPr="00530562">
        <w:rPr>
          <w:color w:val="auto"/>
        </w:rPr>
        <w:t xml:space="preserve">Fig.  </w:t>
      </w:r>
      <w:r w:rsidR="005970F7" w:rsidRPr="00530562">
        <w:rPr>
          <w:color w:val="auto"/>
        </w:rPr>
        <w:t>10</w:t>
      </w:r>
      <w:r w:rsidRPr="00530562">
        <w:rPr>
          <w:color w:val="auto"/>
        </w:rPr>
        <w:t xml:space="preserve">. </w:t>
      </w:r>
      <w:r w:rsidR="003B01D8" w:rsidRPr="00530562">
        <w:rPr>
          <w:color w:val="auto"/>
        </w:rPr>
        <w:t>Multi-level Energ</w:t>
      </w:r>
      <w:r w:rsidR="0066643C" w:rsidRPr="00530562">
        <w:rPr>
          <w:color w:val="auto"/>
        </w:rPr>
        <w:t>y Management Framework adoption</w:t>
      </w:r>
    </w:p>
    <w:p w14:paraId="675A39AA" w14:textId="626CDCAF" w:rsidR="00C65FD0" w:rsidRPr="00530562" w:rsidRDefault="00621F69" w:rsidP="00663962">
      <w:pPr>
        <w:pStyle w:val="Heading3"/>
        <w:spacing w:line="360" w:lineRule="auto"/>
        <w:jc w:val="both"/>
        <w:rPr>
          <w:color w:val="auto"/>
        </w:rPr>
      </w:pPr>
      <w:r w:rsidRPr="00530562">
        <w:rPr>
          <w:color w:val="auto"/>
        </w:rPr>
        <w:lastRenderedPageBreak/>
        <w:t>5</w:t>
      </w:r>
      <w:r w:rsidR="00C65FD0" w:rsidRPr="00530562">
        <w:rPr>
          <w:color w:val="auto"/>
        </w:rPr>
        <w:t xml:space="preserve">. </w:t>
      </w:r>
      <w:r w:rsidR="00D04C22" w:rsidRPr="00530562">
        <w:rPr>
          <w:color w:val="auto"/>
        </w:rPr>
        <w:t xml:space="preserve"> Case stud</w:t>
      </w:r>
      <w:r w:rsidR="00BA62F9" w:rsidRPr="00530562">
        <w:rPr>
          <w:color w:val="auto"/>
        </w:rPr>
        <w:t>ies</w:t>
      </w:r>
      <w:r w:rsidR="00487300" w:rsidRPr="00530562">
        <w:rPr>
          <w:color w:val="auto"/>
        </w:rPr>
        <w:t xml:space="preserve"> and discussion</w:t>
      </w:r>
      <w:r w:rsidR="00BA62F9" w:rsidRPr="00530562">
        <w:rPr>
          <w:color w:val="auto"/>
        </w:rPr>
        <w:t>s</w:t>
      </w:r>
    </w:p>
    <w:p w14:paraId="621B0C93" w14:textId="664595C9" w:rsidR="007E2E00" w:rsidRPr="00530562" w:rsidRDefault="007E2E00" w:rsidP="00663962">
      <w:pPr>
        <w:spacing w:line="360" w:lineRule="auto"/>
        <w:jc w:val="both"/>
        <w:rPr>
          <w:color w:val="auto"/>
        </w:rPr>
      </w:pPr>
      <w:r w:rsidRPr="00530562">
        <w:rPr>
          <w:color w:val="auto"/>
        </w:rPr>
        <w:t xml:space="preserve">To understand how shipyards can develop and improve energy management related to the proposed framework, we conducted an in-depth case study for two different sizes of shipyards. A Bangladeshi shipyard and an Italian shipyard. To identify the size of shipyard the European Union (EU) definition was taken into consideration. The shipyard with less than fewer than 50 employees was considered as a small shipyard and a medium-sized shipyards were considered as ones with less than 250 employees. Shipyards with more than 250 employees were categorized into a big shipyard </w:t>
      </w:r>
      <w:r w:rsidR="00322FDB" w:rsidRPr="00530562">
        <w:rPr>
          <w:color w:val="auto"/>
        </w:rPr>
        <w:t>[157]</w:t>
      </w:r>
      <w:r w:rsidRPr="00530562">
        <w:rPr>
          <w:color w:val="auto"/>
        </w:rPr>
        <w:t>.</w:t>
      </w:r>
    </w:p>
    <w:p w14:paraId="7DF368F6" w14:textId="75A4E664" w:rsidR="006968C2" w:rsidRPr="00530562" w:rsidRDefault="006968C2" w:rsidP="00663962">
      <w:pPr>
        <w:spacing w:line="360" w:lineRule="auto"/>
        <w:jc w:val="both"/>
        <w:rPr>
          <w:i/>
          <w:color w:val="auto"/>
        </w:rPr>
      </w:pPr>
      <w:r w:rsidRPr="00530562">
        <w:rPr>
          <w:i/>
          <w:color w:val="auto"/>
        </w:rPr>
        <w:t xml:space="preserve"> A Bangladeshi shipyard</w:t>
      </w:r>
    </w:p>
    <w:p w14:paraId="3268C087" w14:textId="75A7C8BE" w:rsidR="00420115" w:rsidRPr="00530562" w:rsidRDefault="00AB54CC" w:rsidP="00663962">
      <w:pPr>
        <w:spacing w:line="360" w:lineRule="auto"/>
        <w:jc w:val="both"/>
        <w:rPr>
          <w:color w:val="auto"/>
        </w:rPr>
      </w:pPr>
      <w:r w:rsidRPr="00530562">
        <w:rPr>
          <w:color w:val="auto"/>
        </w:rPr>
        <w:t xml:space="preserve">The shipyard is </w:t>
      </w:r>
      <w:r w:rsidR="00403D30" w:rsidRPr="00530562">
        <w:rPr>
          <w:color w:val="auto"/>
        </w:rPr>
        <w:t xml:space="preserve">one of the first ship exporters from Bangladesh </w:t>
      </w:r>
      <w:r w:rsidR="009047EE" w:rsidRPr="00530562">
        <w:rPr>
          <w:color w:val="auto"/>
        </w:rPr>
        <w:t xml:space="preserve">to produce </w:t>
      </w:r>
      <w:r w:rsidR="00403D30" w:rsidRPr="00530562">
        <w:rPr>
          <w:color w:val="auto"/>
        </w:rPr>
        <w:t xml:space="preserve">both steel and aluminum ships. As a large </w:t>
      </w:r>
      <w:r w:rsidR="009047EE" w:rsidRPr="00530562">
        <w:rPr>
          <w:color w:val="auto"/>
        </w:rPr>
        <w:t>private-</w:t>
      </w:r>
      <w:r w:rsidR="00403D30" w:rsidRPr="00530562">
        <w:rPr>
          <w:color w:val="auto"/>
        </w:rPr>
        <w:t>sector enterprise, the shipyard is equipped with modern production facilities and has a capacity to produce ten</w:t>
      </w:r>
      <w:r w:rsidR="00420115" w:rsidRPr="00530562">
        <w:rPr>
          <w:color w:val="auto"/>
          <w:lang w:val="vi-VN"/>
        </w:rPr>
        <w:t xml:space="preserve"> </w:t>
      </w:r>
      <w:r w:rsidR="00403D30" w:rsidRPr="00530562">
        <w:rPr>
          <w:color w:val="auto"/>
        </w:rPr>
        <w:t>15,000 DWT ships of various types annually</w:t>
      </w:r>
      <w:r w:rsidRPr="00530562">
        <w:rPr>
          <w:color w:val="auto"/>
        </w:rPr>
        <w:t xml:space="preserve"> and based on European Union (EU) definition </w:t>
      </w:r>
      <w:r w:rsidRPr="00530562">
        <w:rPr>
          <w:color w:val="auto"/>
          <w:lang w:val="en-GB"/>
        </w:rPr>
        <w:t xml:space="preserve">the shipyard </w:t>
      </w:r>
      <w:r w:rsidRPr="00530562">
        <w:rPr>
          <w:color w:val="auto"/>
        </w:rPr>
        <w:t>is categorized as a small shipyard</w:t>
      </w:r>
      <w:r w:rsidR="00403D30" w:rsidRPr="00530562">
        <w:rPr>
          <w:color w:val="auto"/>
        </w:rPr>
        <w:t xml:space="preserve">. The shipyard’s product range covers the marine structure, watercraft as well as steel fabrication of a reasonably complex nature. Multipurpose Container Ships, Dry Cargo Ships, Tankers of 150 m in length with </w:t>
      </w:r>
      <w:r w:rsidR="009047EE" w:rsidRPr="00530562">
        <w:rPr>
          <w:color w:val="auto"/>
        </w:rPr>
        <w:t xml:space="preserve">a </w:t>
      </w:r>
      <w:r w:rsidR="00403D30" w:rsidRPr="00530562">
        <w:rPr>
          <w:color w:val="auto"/>
        </w:rPr>
        <w:t>capacity of 15000 DWT, Passenger Vessels, Ro-Ro Ferries</w:t>
      </w:r>
      <w:r w:rsidR="009047EE" w:rsidRPr="00530562">
        <w:rPr>
          <w:color w:val="auto"/>
        </w:rPr>
        <w:t>,</w:t>
      </w:r>
      <w:r w:rsidR="00403D30" w:rsidRPr="00530562">
        <w:rPr>
          <w:color w:val="auto"/>
        </w:rPr>
        <w:t xml:space="preserve"> and Ferries, 100-ton Pull Tugs, Dredgers, Crane Boats, Floating Workshops, Pilot Boats, Supply Ships, Survey Vessels, Inspection Craft, Fast Patrol Craft, Fishing Vessels</w:t>
      </w:r>
      <w:r w:rsidR="009047EE" w:rsidRPr="00530562">
        <w:rPr>
          <w:color w:val="auto"/>
        </w:rPr>
        <w:t>,</w:t>
      </w:r>
      <w:r w:rsidR="00403D30" w:rsidRPr="00530562">
        <w:rPr>
          <w:color w:val="auto"/>
        </w:rPr>
        <w:t xml:space="preserve"> and bi-metal ships ar</w:t>
      </w:r>
      <w:r w:rsidR="00420115" w:rsidRPr="00530562">
        <w:rPr>
          <w:color w:val="auto"/>
        </w:rPr>
        <w:t>e some types of ships produced.</w:t>
      </w:r>
      <w:r w:rsidR="00420115" w:rsidRPr="00530562">
        <w:rPr>
          <w:color w:val="auto"/>
          <w:lang w:val="vi-VN"/>
        </w:rPr>
        <w:t xml:space="preserve"> </w:t>
      </w:r>
      <w:r w:rsidR="004767CD" w:rsidRPr="00530562">
        <w:rPr>
          <w:color w:val="auto"/>
        </w:rPr>
        <w:t xml:space="preserve">Refer to the proposed </w:t>
      </w:r>
      <w:r w:rsidR="00B14C38" w:rsidRPr="00530562">
        <w:rPr>
          <w:color w:val="auto"/>
        </w:rPr>
        <w:t>trans</w:t>
      </w:r>
      <w:r w:rsidR="004767CD" w:rsidRPr="00530562">
        <w:rPr>
          <w:color w:val="auto"/>
        </w:rPr>
        <w:t>disciplinary approach to design and develop EnMF a</w:t>
      </w:r>
      <w:r w:rsidR="00420115" w:rsidRPr="00530562">
        <w:rPr>
          <w:color w:val="auto"/>
        </w:rPr>
        <w:t xml:space="preserve">nd EnMS in shipyards (see </w:t>
      </w:r>
      <w:r w:rsidR="00420115" w:rsidRPr="00530562">
        <w:rPr>
          <w:b/>
          <w:color w:val="auto"/>
        </w:rPr>
        <w:t>Fig.</w:t>
      </w:r>
      <w:r w:rsidR="004767CD" w:rsidRPr="00530562">
        <w:rPr>
          <w:b/>
          <w:color w:val="auto"/>
        </w:rPr>
        <w:t xml:space="preserve"> </w:t>
      </w:r>
      <w:r w:rsidR="00F7211E" w:rsidRPr="00530562">
        <w:rPr>
          <w:b/>
          <w:color w:val="auto"/>
        </w:rPr>
        <w:t>3</w:t>
      </w:r>
      <w:r w:rsidR="004767CD" w:rsidRPr="00530562">
        <w:rPr>
          <w:color w:val="auto"/>
        </w:rPr>
        <w:t>)</w:t>
      </w:r>
      <w:r w:rsidR="00F373E2" w:rsidRPr="00530562">
        <w:rPr>
          <w:color w:val="auto"/>
        </w:rPr>
        <w:t xml:space="preserve"> </w:t>
      </w:r>
      <w:r w:rsidR="00225201" w:rsidRPr="00530562">
        <w:rPr>
          <w:color w:val="auto"/>
        </w:rPr>
        <w:t xml:space="preserve">the energy strategy of the shipyard developed. A questionnaire designed and </w:t>
      </w:r>
      <w:r w:rsidR="009047EE" w:rsidRPr="00530562">
        <w:rPr>
          <w:color w:val="auto"/>
        </w:rPr>
        <w:t xml:space="preserve">an </w:t>
      </w:r>
      <w:r w:rsidR="00225201" w:rsidRPr="00530562">
        <w:rPr>
          <w:color w:val="auto"/>
        </w:rPr>
        <w:t xml:space="preserve">interview conducted with 3 DMs of the shipyard. </w:t>
      </w:r>
      <w:r w:rsidR="00E012F1" w:rsidRPr="00530562">
        <w:rPr>
          <w:color w:val="auto"/>
        </w:rPr>
        <w:t xml:space="preserve">The following results are achieved </w:t>
      </w:r>
      <w:r w:rsidR="00420115" w:rsidRPr="00530562">
        <w:rPr>
          <w:color w:val="auto"/>
        </w:rPr>
        <w:t>and following worth reporting:</w:t>
      </w:r>
    </w:p>
    <w:p w14:paraId="3CCA3AE5" w14:textId="42D289CF" w:rsidR="00420115" w:rsidRPr="00530562" w:rsidRDefault="00914A7B" w:rsidP="00663962">
      <w:pPr>
        <w:spacing w:line="360" w:lineRule="auto"/>
        <w:jc w:val="both"/>
        <w:rPr>
          <w:color w:val="auto"/>
        </w:rPr>
      </w:pPr>
      <w:r w:rsidRPr="00530562">
        <w:rPr>
          <w:i/>
          <w:iCs/>
          <w:color w:val="auto"/>
        </w:rPr>
        <w:t>Goal formation:</w:t>
      </w:r>
      <w:r w:rsidR="00E012F1" w:rsidRPr="00530562">
        <w:rPr>
          <w:color w:val="auto"/>
        </w:rPr>
        <w:t xml:space="preserve"> Based on the shipyard’s oper</w:t>
      </w:r>
      <w:r w:rsidR="00DE12A4" w:rsidRPr="00530562">
        <w:rPr>
          <w:color w:val="auto"/>
        </w:rPr>
        <w:t xml:space="preserve">ation profile measures and tools are identified and classified </w:t>
      </w:r>
      <w:r w:rsidR="009047EE" w:rsidRPr="00530562">
        <w:rPr>
          <w:color w:val="auto"/>
        </w:rPr>
        <w:t>in</w:t>
      </w:r>
      <w:r w:rsidRPr="00530562">
        <w:rPr>
          <w:color w:val="auto"/>
        </w:rPr>
        <w:t>to</w:t>
      </w:r>
      <w:r w:rsidR="00B14C38" w:rsidRPr="00530562">
        <w:rPr>
          <w:color w:val="auto"/>
        </w:rPr>
        <w:t xml:space="preserve"> five main disciplines</w:t>
      </w:r>
      <w:r w:rsidRPr="00530562">
        <w:rPr>
          <w:color w:val="auto"/>
        </w:rPr>
        <w:t xml:space="preserve">, which are </w:t>
      </w:r>
      <w:r w:rsidR="00A11C9C" w:rsidRPr="00530562">
        <w:rPr>
          <w:color w:val="auto"/>
        </w:rPr>
        <w:t>human element, technology and innovation, regulation and policy, operation, and economics.</w:t>
      </w:r>
    </w:p>
    <w:p w14:paraId="7AD5D870" w14:textId="06DEFD88" w:rsidR="00420115" w:rsidRPr="00530562" w:rsidRDefault="00DE12A4" w:rsidP="00663962">
      <w:pPr>
        <w:spacing w:line="360" w:lineRule="auto"/>
        <w:jc w:val="both"/>
        <w:rPr>
          <w:color w:val="auto"/>
        </w:rPr>
      </w:pPr>
      <w:r w:rsidRPr="00530562">
        <w:rPr>
          <w:i/>
          <w:iCs/>
          <w:color w:val="auto"/>
        </w:rPr>
        <w:t>System analysing:</w:t>
      </w:r>
      <w:r w:rsidRPr="00530562">
        <w:rPr>
          <w:color w:val="auto"/>
        </w:rPr>
        <w:t xml:space="preserve"> </w:t>
      </w:r>
      <w:r w:rsidR="00914A7B" w:rsidRPr="00530562">
        <w:rPr>
          <w:color w:val="auto"/>
        </w:rPr>
        <w:t xml:space="preserve">Through </w:t>
      </w:r>
      <w:r w:rsidR="00A11C9C" w:rsidRPr="00530562">
        <w:rPr>
          <w:color w:val="auto"/>
        </w:rPr>
        <w:t>FAHP</w:t>
      </w:r>
      <w:r w:rsidR="00724FE6" w:rsidRPr="00530562">
        <w:rPr>
          <w:color w:val="auto"/>
        </w:rPr>
        <w:t xml:space="preserve"> method</w:t>
      </w:r>
      <w:r w:rsidR="00A11C9C" w:rsidRPr="00530562">
        <w:rPr>
          <w:color w:val="auto"/>
        </w:rPr>
        <w:t xml:space="preserve"> the attributes’ weight of each discipline </w:t>
      </w:r>
      <w:r w:rsidR="009047EE" w:rsidRPr="00530562">
        <w:rPr>
          <w:color w:val="auto"/>
        </w:rPr>
        <w:t xml:space="preserve">was </w:t>
      </w:r>
      <w:r w:rsidR="00A11C9C" w:rsidRPr="00530562">
        <w:rPr>
          <w:color w:val="auto"/>
        </w:rPr>
        <w:t>determined</w:t>
      </w:r>
      <w:r w:rsidR="00B14C38" w:rsidRPr="00530562">
        <w:rPr>
          <w:color w:val="auto"/>
        </w:rPr>
        <w:t xml:space="preserve"> [59]</w:t>
      </w:r>
      <w:r w:rsidR="00A11C9C" w:rsidRPr="00530562">
        <w:rPr>
          <w:color w:val="auto"/>
        </w:rPr>
        <w:t>.</w:t>
      </w:r>
      <w:r w:rsidR="0043039B" w:rsidRPr="00530562">
        <w:rPr>
          <w:color w:val="auto"/>
        </w:rPr>
        <w:t xml:space="preserve"> </w:t>
      </w:r>
      <w:r w:rsidR="00327B0B" w:rsidRPr="00530562">
        <w:rPr>
          <w:color w:val="auto"/>
        </w:rPr>
        <w:t xml:space="preserve">The economic </w:t>
      </w:r>
      <w:r w:rsidR="0043039B" w:rsidRPr="00530562">
        <w:rPr>
          <w:color w:val="auto"/>
        </w:rPr>
        <w:t>discipline</w:t>
      </w:r>
      <w:r w:rsidR="00327B0B" w:rsidRPr="00530562">
        <w:rPr>
          <w:color w:val="auto"/>
        </w:rPr>
        <w:t xml:space="preserve"> ha</w:t>
      </w:r>
      <w:r w:rsidR="00724FE6" w:rsidRPr="00530562">
        <w:rPr>
          <w:color w:val="auto"/>
        </w:rPr>
        <w:t>d</w:t>
      </w:r>
      <w:r w:rsidR="00327B0B" w:rsidRPr="00530562">
        <w:rPr>
          <w:color w:val="auto"/>
        </w:rPr>
        <w:t xml:space="preserve"> the highest importance and policy and regulation </w:t>
      </w:r>
      <w:r w:rsidR="009047EE" w:rsidRPr="00530562">
        <w:rPr>
          <w:color w:val="auto"/>
        </w:rPr>
        <w:t xml:space="preserve">were </w:t>
      </w:r>
      <w:r w:rsidR="00327B0B" w:rsidRPr="00530562">
        <w:rPr>
          <w:color w:val="auto"/>
        </w:rPr>
        <w:t xml:space="preserve">placed </w:t>
      </w:r>
      <w:r w:rsidR="00327B0B" w:rsidRPr="00530562">
        <w:rPr>
          <w:color w:val="auto"/>
        </w:rPr>
        <w:lastRenderedPageBreak/>
        <w:t>in the second rank. Technology and innovation and operation with a m</w:t>
      </w:r>
      <w:r w:rsidR="00724FE6" w:rsidRPr="00530562">
        <w:rPr>
          <w:color w:val="auto"/>
        </w:rPr>
        <w:t>inor difference in the weights wer</w:t>
      </w:r>
      <w:r w:rsidR="00327B0B" w:rsidRPr="00530562">
        <w:rPr>
          <w:color w:val="auto"/>
        </w:rPr>
        <w:t xml:space="preserve">e set in the third and fourth ranks, respectively, and the human element </w:t>
      </w:r>
      <w:r w:rsidR="0043039B" w:rsidRPr="00530562">
        <w:rPr>
          <w:color w:val="auto"/>
        </w:rPr>
        <w:t>discipline</w:t>
      </w:r>
      <w:r w:rsidR="00327B0B" w:rsidRPr="00530562">
        <w:rPr>
          <w:color w:val="auto"/>
        </w:rPr>
        <w:t xml:space="preserve"> ha</w:t>
      </w:r>
      <w:r w:rsidR="00724FE6" w:rsidRPr="00530562">
        <w:rPr>
          <w:color w:val="auto"/>
        </w:rPr>
        <w:t>d</w:t>
      </w:r>
      <w:r w:rsidR="00327B0B" w:rsidRPr="00530562">
        <w:rPr>
          <w:color w:val="auto"/>
        </w:rPr>
        <w:t xml:space="preserve"> the least importance. </w:t>
      </w:r>
    </w:p>
    <w:p w14:paraId="3DB1AAAA" w14:textId="683991D2" w:rsidR="00420115" w:rsidRPr="00530562" w:rsidRDefault="0043039B" w:rsidP="00663962">
      <w:pPr>
        <w:spacing w:line="360" w:lineRule="auto"/>
        <w:jc w:val="both"/>
        <w:rPr>
          <w:color w:val="auto"/>
        </w:rPr>
      </w:pPr>
      <w:r w:rsidRPr="00530562">
        <w:rPr>
          <w:i/>
          <w:iCs/>
          <w:color w:val="auto"/>
        </w:rPr>
        <w:t>Scenario construction:</w:t>
      </w:r>
      <w:r w:rsidRPr="00530562">
        <w:rPr>
          <w:color w:val="auto"/>
        </w:rPr>
        <w:t xml:space="preserve"> The </w:t>
      </w:r>
      <w:r w:rsidR="00724FE6" w:rsidRPr="00530562">
        <w:rPr>
          <w:color w:val="auto"/>
        </w:rPr>
        <w:t xml:space="preserve">importance of the criteria </w:t>
      </w:r>
      <w:r w:rsidR="00DE5353" w:rsidRPr="00530562">
        <w:rPr>
          <w:color w:val="auto"/>
        </w:rPr>
        <w:t>weights’ i.e. cost, air emission, safety and security</w:t>
      </w:r>
      <w:r w:rsidR="009047EE" w:rsidRPr="00530562">
        <w:rPr>
          <w:color w:val="auto"/>
        </w:rPr>
        <w:t>,</w:t>
      </w:r>
      <w:r w:rsidR="00DE5353" w:rsidRPr="00530562">
        <w:rPr>
          <w:color w:val="auto"/>
        </w:rPr>
        <w:t xml:space="preserve"> and societal based on the DMs board were assigned </w:t>
      </w:r>
      <w:r w:rsidR="00724FE6" w:rsidRPr="00530562">
        <w:rPr>
          <w:color w:val="auto"/>
        </w:rPr>
        <w:t xml:space="preserve">through </w:t>
      </w:r>
      <w:r w:rsidR="00327B0B" w:rsidRPr="00530562">
        <w:rPr>
          <w:color w:val="auto"/>
        </w:rPr>
        <w:t xml:space="preserve"> </w:t>
      </w:r>
      <w:r w:rsidR="00724FE6" w:rsidRPr="00530562">
        <w:rPr>
          <w:color w:val="auto"/>
        </w:rPr>
        <w:t xml:space="preserve">FAHP </w:t>
      </w:r>
      <w:r w:rsidR="00DE5353" w:rsidRPr="00530562">
        <w:rPr>
          <w:color w:val="auto"/>
        </w:rPr>
        <w:t>method</w:t>
      </w:r>
      <w:r w:rsidR="00B14C38" w:rsidRPr="00530562">
        <w:rPr>
          <w:color w:val="auto"/>
        </w:rPr>
        <w:t xml:space="preserve"> [59]</w:t>
      </w:r>
      <w:r w:rsidR="00DE5353" w:rsidRPr="00530562">
        <w:rPr>
          <w:color w:val="auto"/>
        </w:rPr>
        <w:t>.</w:t>
      </w:r>
      <w:r w:rsidR="00722E30" w:rsidRPr="00530562">
        <w:rPr>
          <w:color w:val="auto"/>
        </w:rPr>
        <w:t xml:space="preserve"> </w:t>
      </w:r>
      <w:r w:rsidR="00934864" w:rsidRPr="00530562">
        <w:rPr>
          <w:color w:val="auto"/>
        </w:rPr>
        <w:t xml:space="preserve">The societal became the highest priority and the safety and security criterion was in second place. Cost and air emission became the third and fourth priorities, respectively. </w:t>
      </w:r>
    </w:p>
    <w:p w14:paraId="44834CB6" w14:textId="5D6E2C66" w:rsidR="00420115" w:rsidRPr="00530562" w:rsidRDefault="008D08AA" w:rsidP="00663962">
      <w:pPr>
        <w:spacing w:line="360" w:lineRule="auto"/>
        <w:jc w:val="both"/>
        <w:rPr>
          <w:color w:val="auto"/>
        </w:rPr>
      </w:pPr>
      <w:r w:rsidRPr="00530562">
        <w:rPr>
          <w:i/>
          <w:iCs/>
          <w:color w:val="auto"/>
        </w:rPr>
        <w:t>Multi-</w:t>
      </w:r>
      <w:r w:rsidR="00722E30" w:rsidRPr="00530562">
        <w:rPr>
          <w:i/>
          <w:iCs/>
          <w:color w:val="auto"/>
        </w:rPr>
        <w:t>criteria assessment:</w:t>
      </w:r>
      <w:r w:rsidR="00722E30" w:rsidRPr="00530562">
        <w:rPr>
          <w:color w:val="auto"/>
        </w:rPr>
        <w:t xml:space="preserve"> </w:t>
      </w:r>
      <w:r w:rsidRPr="00530562">
        <w:rPr>
          <w:color w:val="auto"/>
        </w:rPr>
        <w:t xml:space="preserve">The </w:t>
      </w:r>
      <w:r w:rsidR="00E64ACE" w:rsidRPr="00530562">
        <w:rPr>
          <w:color w:val="auto"/>
        </w:rPr>
        <w:t xml:space="preserve">measures and tools in </w:t>
      </w:r>
      <w:r w:rsidR="00B168F5" w:rsidRPr="00530562">
        <w:rPr>
          <w:color w:val="auto"/>
        </w:rPr>
        <w:t>each discipline</w:t>
      </w:r>
      <w:r w:rsidR="00E64ACE" w:rsidRPr="00530562">
        <w:rPr>
          <w:color w:val="auto"/>
        </w:rPr>
        <w:t xml:space="preserve"> through FMAGDM method were ranked</w:t>
      </w:r>
      <w:r w:rsidR="00B14C38" w:rsidRPr="00530562">
        <w:rPr>
          <w:color w:val="auto"/>
        </w:rPr>
        <w:t xml:space="preserve"> [64]</w:t>
      </w:r>
      <w:r w:rsidR="00E64ACE" w:rsidRPr="00530562">
        <w:rPr>
          <w:color w:val="auto"/>
        </w:rPr>
        <w:t>.</w:t>
      </w:r>
      <w:r w:rsidR="00655EEB" w:rsidRPr="00530562">
        <w:rPr>
          <w:color w:val="auto"/>
        </w:rPr>
        <w:t xml:space="preserve"> </w:t>
      </w:r>
    </w:p>
    <w:p w14:paraId="150ABAED" w14:textId="53311CB8" w:rsidR="00420115" w:rsidRPr="00530562" w:rsidRDefault="00564B33" w:rsidP="00663962">
      <w:pPr>
        <w:spacing w:line="360" w:lineRule="auto"/>
        <w:jc w:val="both"/>
        <w:rPr>
          <w:color w:val="auto"/>
        </w:rPr>
      </w:pPr>
      <w:r w:rsidRPr="00530562">
        <w:rPr>
          <w:i/>
          <w:iCs/>
          <w:color w:val="auto"/>
        </w:rPr>
        <w:t>Human element criterion:</w:t>
      </w:r>
      <w:r w:rsidRPr="00530562">
        <w:rPr>
          <w:color w:val="auto"/>
        </w:rPr>
        <w:t xml:space="preserve"> Training, capacity building</w:t>
      </w:r>
      <w:r w:rsidR="009047EE" w:rsidRPr="00530562">
        <w:rPr>
          <w:color w:val="auto"/>
        </w:rPr>
        <w:t>,</w:t>
      </w:r>
      <w:r w:rsidRPr="00530562">
        <w:rPr>
          <w:color w:val="auto"/>
        </w:rPr>
        <w:t xml:space="preserve"> and Corporate Social responsibility (CSR) were placed in the top three ranks</w:t>
      </w:r>
      <w:r w:rsidR="009047EE" w:rsidRPr="00530562">
        <w:rPr>
          <w:color w:val="auto"/>
        </w:rPr>
        <w:t>,</w:t>
      </w:r>
      <w:r w:rsidRPr="00530562">
        <w:rPr>
          <w:color w:val="auto"/>
        </w:rPr>
        <w:t xml:space="preserve"> and </w:t>
      </w:r>
      <w:r w:rsidR="009047EE" w:rsidRPr="00530562">
        <w:rPr>
          <w:color w:val="auto"/>
        </w:rPr>
        <w:t>awareness-</w:t>
      </w:r>
      <w:r w:rsidRPr="00530562">
        <w:rPr>
          <w:color w:val="auto"/>
        </w:rPr>
        <w:t xml:space="preserve">raising and R&amp;D were </w:t>
      </w:r>
      <w:r w:rsidR="009047EE" w:rsidRPr="00530562">
        <w:rPr>
          <w:color w:val="auto"/>
        </w:rPr>
        <w:t xml:space="preserve">recognized </w:t>
      </w:r>
      <w:r w:rsidRPr="00530562">
        <w:rPr>
          <w:color w:val="auto"/>
        </w:rPr>
        <w:t>as the fourth and fift</w:t>
      </w:r>
      <w:r w:rsidR="00420115" w:rsidRPr="00530562">
        <w:rPr>
          <w:color w:val="auto"/>
        </w:rPr>
        <w:t>h top priorities, respectively.</w:t>
      </w:r>
    </w:p>
    <w:p w14:paraId="1CC19D25" w14:textId="704D00EA" w:rsidR="00420115" w:rsidRPr="00530562" w:rsidRDefault="00564B33" w:rsidP="00663962">
      <w:pPr>
        <w:spacing w:line="360" w:lineRule="auto"/>
        <w:jc w:val="both"/>
        <w:rPr>
          <w:color w:val="auto"/>
        </w:rPr>
      </w:pPr>
      <w:r w:rsidRPr="00530562">
        <w:rPr>
          <w:i/>
          <w:iCs/>
          <w:color w:val="auto"/>
          <w:lang w:val="en-GB"/>
        </w:rPr>
        <w:t>Technology &amp; Innovation criterion:</w:t>
      </w:r>
      <w:r w:rsidRPr="00530562">
        <w:rPr>
          <w:color w:val="auto"/>
          <w:lang w:val="en-GB"/>
        </w:rPr>
        <w:t xml:space="preserve"> The top three priorities in this criterion were changing the old equipment, digitalization</w:t>
      </w:r>
      <w:r w:rsidR="009047EE" w:rsidRPr="00530562">
        <w:rPr>
          <w:color w:val="auto"/>
          <w:lang w:val="en-GB"/>
        </w:rPr>
        <w:t>,</w:t>
      </w:r>
      <w:r w:rsidRPr="00530562">
        <w:rPr>
          <w:color w:val="auto"/>
          <w:lang w:val="en-GB"/>
        </w:rPr>
        <w:t xml:space="preserve"> and electrification, respectively. Carbon Capture Storage (CCS) was placed in fourth place, and after that, Renewable Energy (RE) was ranked as the fifth priority. Alternative fuel and micro and smart grid were the last preferred alternatives, respectively.</w:t>
      </w:r>
    </w:p>
    <w:p w14:paraId="639A81A8" w14:textId="77777777" w:rsidR="00420115" w:rsidRPr="00530562" w:rsidRDefault="00564B33" w:rsidP="00663962">
      <w:pPr>
        <w:spacing w:line="360" w:lineRule="auto"/>
        <w:jc w:val="both"/>
        <w:rPr>
          <w:color w:val="auto"/>
        </w:rPr>
      </w:pPr>
      <w:r w:rsidRPr="00530562">
        <w:rPr>
          <w:i/>
          <w:iCs/>
          <w:color w:val="auto"/>
          <w:lang w:val="en-GB"/>
        </w:rPr>
        <w:t>Operation criterion:</w:t>
      </w:r>
      <w:r w:rsidRPr="00530562">
        <w:rPr>
          <w:color w:val="auto"/>
          <w:lang w:val="en-GB"/>
        </w:rPr>
        <w:t xml:space="preserve"> RMGM, production strategy plan, e.g. IHOP and lean approach were the top three priorities, and optimizing the shipyard design was the last option.</w:t>
      </w:r>
    </w:p>
    <w:p w14:paraId="0BB4D94D" w14:textId="3FA7DE63" w:rsidR="00420115" w:rsidRPr="00530562" w:rsidRDefault="00564B33" w:rsidP="00663962">
      <w:pPr>
        <w:spacing w:line="360" w:lineRule="auto"/>
        <w:jc w:val="both"/>
        <w:rPr>
          <w:color w:val="auto"/>
        </w:rPr>
      </w:pPr>
      <w:r w:rsidRPr="00530562">
        <w:rPr>
          <w:i/>
          <w:iCs/>
          <w:color w:val="auto"/>
          <w:lang w:val="en-GB"/>
        </w:rPr>
        <w:t>Policy &amp; Regulations:</w:t>
      </w:r>
      <w:r w:rsidRPr="00530562">
        <w:rPr>
          <w:color w:val="auto"/>
          <w:lang w:val="en-GB"/>
        </w:rPr>
        <w:t xml:space="preserve"> Cybersecurity was placed as the priority in the policy criterion. These results prove the conceptual connection among different disciplines and sections of the framework. As the shipyard’s DMs had a plan to replace the old equipment with modern and digitized equipment, they had a rational concern about vulnerability to cyberattacks, and they raise the cybersecurity policy </w:t>
      </w:r>
      <w:r w:rsidR="009E556B" w:rsidRPr="00530562">
        <w:rPr>
          <w:color w:val="auto"/>
          <w:lang w:val="en-GB"/>
        </w:rPr>
        <w:t>[</w:t>
      </w:r>
      <w:r w:rsidR="00D63C0F" w:rsidRPr="00530562">
        <w:rPr>
          <w:color w:val="auto"/>
          <w:lang w:val="en-GB"/>
        </w:rPr>
        <w:t>141</w:t>
      </w:r>
      <w:r w:rsidR="009E556B" w:rsidRPr="00530562">
        <w:rPr>
          <w:color w:val="auto"/>
          <w:lang w:val="en-GB"/>
        </w:rPr>
        <w:t>]</w:t>
      </w:r>
      <w:r w:rsidR="00D63C0F" w:rsidRPr="00530562">
        <w:rPr>
          <w:color w:val="auto"/>
          <w:lang w:val="en-GB"/>
        </w:rPr>
        <w:t xml:space="preserve"> </w:t>
      </w:r>
      <w:r w:rsidRPr="00530562">
        <w:rPr>
          <w:color w:val="auto"/>
          <w:lang w:val="en-GB"/>
        </w:rPr>
        <w:t>as a top priority in the regulation part. The second and third top prio</w:t>
      </w:r>
      <w:r w:rsidR="009E556B" w:rsidRPr="00530562">
        <w:rPr>
          <w:color w:val="auto"/>
          <w:lang w:val="en-GB"/>
        </w:rPr>
        <w:t xml:space="preserve">rities were ISO 14001 and ISO </w:t>
      </w:r>
      <w:r w:rsidRPr="00530562">
        <w:rPr>
          <w:color w:val="auto"/>
          <w:lang w:val="en-GB"/>
        </w:rPr>
        <w:t>50001, respectively. It seems that general env</w:t>
      </w:r>
      <w:r w:rsidR="009E556B" w:rsidRPr="00530562">
        <w:rPr>
          <w:color w:val="auto"/>
          <w:lang w:val="en-GB"/>
        </w:rPr>
        <w:t>ironmental management (ISO 1400</w:t>
      </w:r>
      <w:r w:rsidRPr="00530562">
        <w:rPr>
          <w:color w:val="auto"/>
          <w:lang w:val="en-GB"/>
        </w:rPr>
        <w:t>1) was a more significant concern than the only energy criterion for the DMs, and they belie</w:t>
      </w:r>
      <w:r w:rsidR="009E556B" w:rsidRPr="00530562">
        <w:rPr>
          <w:color w:val="auto"/>
          <w:lang w:val="en-GB"/>
        </w:rPr>
        <w:t>ve that by implementing ISO1400</w:t>
      </w:r>
      <w:r w:rsidRPr="00530562">
        <w:rPr>
          <w:color w:val="auto"/>
          <w:lang w:val="en-GB"/>
        </w:rPr>
        <w:t>1 they can promote energy consumption and reduce its negative impacts in alignment with other types of environmental issues</w:t>
      </w:r>
      <w:r w:rsidR="00D63C0F" w:rsidRPr="00530562">
        <w:rPr>
          <w:color w:val="auto"/>
          <w:lang w:val="en-GB"/>
        </w:rPr>
        <w:t xml:space="preserve"> [140]</w:t>
      </w:r>
      <w:r w:rsidRPr="00530562">
        <w:rPr>
          <w:color w:val="auto"/>
          <w:lang w:val="en-GB"/>
        </w:rPr>
        <w:t xml:space="preserve">. Life cycle orientation and circular </w:t>
      </w:r>
      <w:r w:rsidRPr="00530562">
        <w:rPr>
          <w:color w:val="auto"/>
          <w:lang w:val="en-GB"/>
        </w:rPr>
        <w:lastRenderedPageBreak/>
        <w:t>economy were ranked fourth and fifth priority.</w:t>
      </w:r>
    </w:p>
    <w:p w14:paraId="05634B68" w14:textId="4591262E" w:rsidR="00420115" w:rsidRPr="00530562" w:rsidRDefault="00564B33" w:rsidP="00663962">
      <w:pPr>
        <w:spacing w:line="360" w:lineRule="auto"/>
        <w:jc w:val="both"/>
        <w:rPr>
          <w:color w:val="auto"/>
        </w:rPr>
      </w:pPr>
      <w:r w:rsidRPr="00530562">
        <w:rPr>
          <w:i/>
          <w:iCs/>
          <w:color w:val="auto"/>
          <w:lang w:val="en-GB"/>
        </w:rPr>
        <w:t>Economic criterion:</w:t>
      </w:r>
      <w:r w:rsidRPr="00530562">
        <w:rPr>
          <w:color w:val="auto"/>
          <w:lang w:val="en-GB"/>
        </w:rPr>
        <w:t xml:space="preserve"> The economic criterion had the top priority among the other criteria. This criterion contains the economic indicators (LCOE, LCC, Societal cost, and CBA), as well as measures such as financial resource, competitiveness</w:t>
      </w:r>
      <w:r w:rsidR="009047EE" w:rsidRPr="00530562">
        <w:rPr>
          <w:color w:val="auto"/>
          <w:lang w:val="en-GB"/>
        </w:rPr>
        <w:t>,</w:t>
      </w:r>
      <w:r w:rsidRPr="00530562">
        <w:rPr>
          <w:color w:val="auto"/>
          <w:lang w:val="en-GB"/>
        </w:rPr>
        <w:t xml:space="preserve"> and incentive regime. In choosing the economic indicator, the DMs prefe</w:t>
      </w:r>
      <w:r w:rsidR="009047EE" w:rsidRPr="00530562">
        <w:rPr>
          <w:color w:val="auto"/>
          <w:lang w:val="en-GB"/>
        </w:rPr>
        <w:t>r</w:t>
      </w:r>
      <w:r w:rsidRPr="00530562">
        <w:rPr>
          <w:color w:val="auto"/>
          <w:lang w:val="en-GB"/>
        </w:rPr>
        <w:t>red to have Cost-Benefit Analysis (CBA) rather than the other types of analysis. It means that DMs consider benefits and costs by weighing all aspects and gains or losses that are created by the project</w:t>
      </w:r>
      <w:r w:rsidR="00D63C0F" w:rsidRPr="00530562">
        <w:rPr>
          <w:color w:val="auto"/>
          <w:lang w:val="en-GB"/>
        </w:rPr>
        <w:t xml:space="preserve"> [146]</w:t>
      </w:r>
      <w:r w:rsidRPr="00530562">
        <w:rPr>
          <w:color w:val="auto"/>
          <w:lang w:val="en-GB"/>
        </w:rPr>
        <w:t>. However, CBA was very close to the Levelized Cost of Energy (LCOE) that DMs consider as the second top priority in the criterion</w:t>
      </w:r>
      <w:r w:rsidR="009047EE" w:rsidRPr="00530562">
        <w:rPr>
          <w:color w:val="auto"/>
          <w:lang w:val="en-GB"/>
        </w:rPr>
        <w:t>,</w:t>
      </w:r>
      <w:r w:rsidRPr="00530562">
        <w:rPr>
          <w:color w:val="auto"/>
          <w:lang w:val="en-GB"/>
        </w:rPr>
        <w:t xml:space="preserve"> and LCC was ranked third in the table. In the measure options, financial source and incentive regime were ranked first and second, respectively; however, they were the fourth and fifth priorities in the economic criterion. Finally, the societal cost was chosen as the last economic alternative.</w:t>
      </w:r>
    </w:p>
    <w:p w14:paraId="232F66E1" w14:textId="5C4304D9" w:rsidR="003B2443" w:rsidRPr="00530562" w:rsidRDefault="00E64ACE" w:rsidP="00663962">
      <w:pPr>
        <w:spacing w:line="360" w:lineRule="auto"/>
        <w:jc w:val="both"/>
        <w:rPr>
          <w:color w:val="auto"/>
        </w:rPr>
      </w:pPr>
      <w:r w:rsidRPr="00530562">
        <w:rPr>
          <w:i/>
          <w:iCs/>
          <w:color w:val="auto"/>
        </w:rPr>
        <w:t>Strategy building:</w:t>
      </w:r>
      <w:r w:rsidRPr="00530562">
        <w:rPr>
          <w:color w:val="auto"/>
        </w:rPr>
        <w:t xml:space="preserve"> </w:t>
      </w:r>
      <w:r w:rsidR="004E31F2" w:rsidRPr="00530562">
        <w:rPr>
          <w:color w:val="auto"/>
        </w:rPr>
        <w:t>In continuation of the analysis, the top three alternatives from each primary discipline ha</w:t>
      </w:r>
      <w:r w:rsidR="00EC7C2E" w:rsidRPr="00530562">
        <w:rPr>
          <w:color w:val="auto"/>
        </w:rPr>
        <w:t>d</w:t>
      </w:r>
      <w:r w:rsidR="004E31F2" w:rsidRPr="00530562">
        <w:rPr>
          <w:color w:val="auto"/>
        </w:rPr>
        <w:t xml:space="preserve"> been chosen and by applying the assigned weights of the primary disciplines and by referring to the linguistic answers of the DMs in different sections of the interview through the FMAGDM method</w:t>
      </w:r>
      <w:r w:rsidR="00B14C38" w:rsidRPr="00530562">
        <w:rPr>
          <w:color w:val="auto"/>
        </w:rPr>
        <w:t xml:space="preserve"> [64]</w:t>
      </w:r>
      <w:r w:rsidR="004E31F2" w:rsidRPr="00530562">
        <w:rPr>
          <w:color w:val="auto"/>
        </w:rPr>
        <w:t xml:space="preserve">, the top 15 alternatives </w:t>
      </w:r>
      <w:r w:rsidR="003B2443" w:rsidRPr="00530562">
        <w:rPr>
          <w:color w:val="auto"/>
        </w:rPr>
        <w:t>were</w:t>
      </w:r>
      <w:r w:rsidR="004E31F2" w:rsidRPr="00530562">
        <w:rPr>
          <w:color w:val="auto"/>
        </w:rPr>
        <w:t xml:space="preserve"> ranked</w:t>
      </w:r>
      <w:r w:rsidR="00EC7C2E" w:rsidRPr="00530562">
        <w:rPr>
          <w:color w:val="auto"/>
        </w:rPr>
        <w:t xml:space="preserve">. </w:t>
      </w:r>
      <w:r w:rsidR="00A57946" w:rsidRPr="00530562">
        <w:rPr>
          <w:color w:val="auto"/>
        </w:rPr>
        <w:t xml:space="preserve">As </w:t>
      </w:r>
      <w:r w:rsidR="00420115" w:rsidRPr="00530562">
        <w:rPr>
          <w:b/>
          <w:color w:val="auto"/>
        </w:rPr>
        <w:t xml:space="preserve">Table </w:t>
      </w:r>
      <w:r w:rsidR="00C362D2" w:rsidRPr="00530562">
        <w:rPr>
          <w:b/>
          <w:color w:val="auto"/>
        </w:rPr>
        <w:t>4</w:t>
      </w:r>
      <w:r w:rsidR="00A844FF" w:rsidRPr="00530562">
        <w:rPr>
          <w:color w:val="auto"/>
        </w:rPr>
        <w:t xml:space="preserve"> shows</w:t>
      </w:r>
      <w:r w:rsidR="00A57946" w:rsidRPr="00530562">
        <w:rPr>
          <w:color w:val="auto"/>
        </w:rPr>
        <w:t>, LCOE, CBA, and LCC were the first top priorities as economic indicators which belong to the economic criterion. This means that the DMs prefer to have LCOE, CBA</w:t>
      </w:r>
      <w:r w:rsidR="009047EE" w:rsidRPr="00530562">
        <w:rPr>
          <w:color w:val="auto"/>
        </w:rPr>
        <w:t>,</w:t>
      </w:r>
      <w:r w:rsidR="00A57946" w:rsidRPr="00530562">
        <w:rPr>
          <w:color w:val="auto"/>
        </w:rPr>
        <w:t xml:space="preserve"> and LCC analysis while choosing the measures and tools. In aligning with that policy and regulati</w:t>
      </w:r>
      <w:r w:rsidR="009E556B" w:rsidRPr="00530562">
        <w:rPr>
          <w:color w:val="auto"/>
        </w:rPr>
        <w:t>ons alternatives, i.e. ISO 14001, ISO 5000</w:t>
      </w:r>
      <w:r w:rsidR="00A57946" w:rsidRPr="00530562">
        <w:rPr>
          <w:color w:val="auto"/>
        </w:rPr>
        <w:t>1</w:t>
      </w:r>
      <w:r w:rsidR="009047EE" w:rsidRPr="00530562">
        <w:rPr>
          <w:color w:val="auto"/>
        </w:rPr>
        <w:t>,</w:t>
      </w:r>
      <w:r w:rsidR="00A57946" w:rsidRPr="00530562">
        <w:rPr>
          <w:color w:val="auto"/>
        </w:rPr>
        <w:t xml:space="preserve"> and cybersecurity were ranked fourth, fifth and sixth, respectively. The ranking of the cybersecurity alternative as the 6th top priority of DMs can be justified by the higher weight of the policy and regulations discipline in comparison with the technology and innovation discipline's weight as well as the position of the changing old equipment alte</w:t>
      </w:r>
      <w:r w:rsidR="00420115" w:rsidRPr="00530562">
        <w:rPr>
          <w:color w:val="auto"/>
        </w:rPr>
        <w:t>rnative (</w:t>
      </w:r>
      <w:r w:rsidR="00A57946" w:rsidRPr="00530562">
        <w:rPr>
          <w:color w:val="auto"/>
        </w:rPr>
        <w:t>7</w:t>
      </w:r>
      <w:r w:rsidR="00A57946" w:rsidRPr="00530562">
        <w:rPr>
          <w:color w:val="auto"/>
          <w:vertAlign w:val="superscript"/>
        </w:rPr>
        <w:t>th</w:t>
      </w:r>
      <w:r w:rsidR="00A57946" w:rsidRPr="00530562">
        <w:rPr>
          <w:color w:val="auto"/>
        </w:rPr>
        <w:t xml:space="preserve"> top priority), which tend to be replaced by modern and digitized equipment, as digitalization </w:t>
      </w:r>
      <w:r w:rsidR="00C824AC" w:rsidRPr="00530562">
        <w:rPr>
          <w:color w:val="auto"/>
        </w:rPr>
        <w:t>was</w:t>
      </w:r>
      <w:r w:rsidR="00A57946" w:rsidRPr="00530562">
        <w:rPr>
          <w:color w:val="auto"/>
        </w:rPr>
        <w:t xml:space="preserve"> the 8th top priority of the DMs. As the operation criterion </w:t>
      </w:r>
      <w:r w:rsidR="00C824AC" w:rsidRPr="00530562">
        <w:rPr>
          <w:color w:val="auto"/>
        </w:rPr>
        <w:t>had</w:t>
      </w:r>
      <w:r w:rsidR="00A57946" w:rsidRPr="00530562">
        <w:rPr>
          <w:color w:val="auto"/>
        </w:rPr>
        <w:t xml:space="preserve"> the higher importance weight in comparison with</w:t>
      </w:r>
      <w:r w:rsidR="00C824AC" w:rsidRPr="00530562">
        <w:rPr>
          <w:color w:val="auto"/>
        </w:rPr>
        <w:t xml:space="preserve"> the human element, </w:t>
      </w:r>
      <w:r w:rsidR="00A57946" w:rsidRPr="00530562">
        <w:rPr>
          <w:color w:val="auto"/>
        </w:rPr>
        <w:t>production planning strategies, resource management</w:t>
      </w:r>
      <w:r w:rsidR="009047EE" w:rsidRPr="00530562">
        <w:rPr>
          <w:color w:val="auto"/>
        </w:rPr>
        <w:t>,</w:t>
      </w:r>
      <w:r w:rsidR="00A57946" w:rsidRPr="00530562">
        <w:rPr>
          <w:color w:val="auto"/>
        </w:rPr>
        <w:t xml:space="preserve"> and lean approach from the operation criterion </w:t>
      </w:r>
      <w:r w:rsidR="00C824AC" w:rsidRPr="00530562">
        <w:rPr>
          <w:color w:val="auto"/>
        </w:rPr>
        <w:t>were</w:t>
      </w:r>
      <w:r w:rsidR="00A57946" w:rsidRPr="00530562">
        <w:rPr>
          <w:color w:val="auto"/>
        </w:rPr>
        <w:t xml:space="preserve"> ranked 9th 10th</w:t>
      </w:r>
      <w:r w:rsidR="009047EE" w:rsidRPr="00530562">
        <w:rPr>
          <w:color w:val="auto"/>
        </w:rPr>
        <w:t>,</w:t>
      </w:r>
      <w:r w:rsidR="00A57946" w:rsidRPr="00530562">
        <w:rPr>
          <w:color w:val="auto"/>
        </w:rPr>
        <w:t xml:space="preserve"> and 11th, respectively. Meanwhile, capacity building</w:t>
      </w:r>
      <w:r w:rsidR="00C824AC" w:rsidRPr="00530562">
        <w:rPr>
          <w:color w:val="auto"/>
        </w:rPr>
        <w:t xml:space="preserve">, </w:t>
      </w:r>
      <w:r w:rsidR="00A57946" w:rsidRPr="00530562">
        <w:rPr>
          <w:color w:val="auto"/>
        </w:rPr>
        <w:t>training</w:t>
      </w:r>
      <w:r w:rsidR="009047EE" w:rsidRPr="00530562">
        <w:rPr>
          <w:color w:val="auto"/>
        </w:rPr>
        <w:t>,</w:t>
      </w:r>
      <w:r w:rsidR="00A57946" w:rsidRPr="00530562">
        <w:rPr>
          <w:color w:val="auto"/>
        </w:rPr>
        <w:t xml:space="preserve"> and CSR </w:t>
      </w:r>
      <w:r w:rsidR="00C824AC" w:rsidRPr="00530562">
        <w:rPr>
          <w:color w:val="auto"/>
        </w:rPr>
        <w:t>were</w:t>
      </w:r>
      <w:r w:rsidR="00A57946" w:rsidRPr="00530562">
        <w:rPr>
          <w:color w:val="auto"/>
        </w:rPr>
        <w:t xml:space="preserve"> the last priorities of DMs, respectively.</w:t>
      </w:r>
    </w:p>
    <w:p w14:paraId="7408C51C" w14:textId="77777777" w:rsidR="00D63C0F" w:rsidRPr="00530562" w:rsidRDefault="00D63C0F" w:rsidP="00663962">
      <w:pPr>
        <w:spacing w:line="360" w:lineRule="auto"/>
        <w:jc w:val="both"/>
        <w:rPr>
          <w:color w:val="auto"/>
        </w:rPr>
      </w:pPr>
    </w:p>
    <w:p w14:paraId="03E8BA93" w14:textId="369E50DE" w:rsidR="00420115" w:rsidRPr="00530562" w:rsidRDefault="00420115" w:rsidP="00663962">
      <w:pPr>
        <w:pStyle w:val="Caption"/>
        <w:jc w:val="both"/>
        <w:rPr>
          <w:color w:val="auto"/>
          <w:lang w:val="vi-VN"/>
        </w:rPr>
      </w:pPr>
      <w:r w:rsidRPr="00530562">
        <w:rPr>
          <w:color w:val="auto"/>
        </w:rPr>
        <w:lastRenderedPageBreak/>
        <w:t xml:space="preserve">Table </w:t>
      </w:r>
      <w:r w:rsidR="00C362D2" w:rsidRPr="00530562">
        <w:rPr>
          <w:color w:val="auto"/>
        </w:rPr>
        <w:t>4</w:t>
      </w:r>
      <w:r w:rsidRPr="00530562">
        <w:rPr>
          <w:color w:val="auto"/>
          <w:lang w:val="vi-VN"/>
        </w:rPr>
        <w:t xml:space="preserve">. </w:t>
      </w:r>
      <w:r w:rsidRPr="00530562">
        <w:rPr>
          <w:color w:val="auto"/>
        </w:rPr>
        <w:t>Top 15 best alternatives</w:t>
      </w:r>
    </w:p>
    <w:tbl>
      <w:tblPr>
        <w:tblStyle w:val="TableGrid"/>
        <w:tblW w:w="5000" w:type="pct"/>
        <w:tblLook w:val="0400" w:firstRow="0" w:lastRow="0" w:firstColumn="0" w:lastColumn="0" w:noHBand="0" w:noVBand="1"/>
      </w:tblPr>
      <w:tblGrid>
        <w:gridCol w:w="1961"/>
        <w:gridCol w:w="3976"/>
        <w:gridCol w:w="2234"/>
        <w:gridCol w:w="1223"/>
      </w:tblGrid>
      <w:tr w:rsidR="00530562" w:rsidRPr="00530562" w14:paraId="54AD6D9B" w14:textId="77777777" w:rsidTr="00420115">
        <w:trPr>
          <w:trHeight w:val="352"/>
        </w:trPr>
        <w:tc>
          <w:tcPr>
            <w:tcW w:w="1044" w:type="pct"/>
            <w:vAlign w:val="center"/>
          </w:tcPr>
          <w:p w14:paraId="302E3AE6" w14:textId="4FAEB991" w:rsidR="00704889" w:rsidRPr="00530562" w:rsidRDefault="00704889" w:rsidP="00663962">
            <w:pPr>
              <w:spacing w:line="360" w:lineRule="auto"/>
              <w:jc w:val="both"/>
              <w:rPr>
                <w:color w:val="auto"/>
                <w:lang w:val="en-GB"/>
              </w:rPr>
            </w:pPr>
            <w:r w:rsidRPr="00530562">
              <w:rPr>
                <w:color w:val="auto"/>
                <w:lang w:val="en-GB"/>
              </w:rPr>
              <w:t>Disciplines</w:t>
            </w:r>
          </w:p>
        </w:tc>
        <w:tc>
          <w:tcPr>
            <w:tcW w:w="2116" w:type="pct"/>
            <w:vAlign w:val="center"/>
          </w:tcPr>
          <w:p w14:paraId="7896492A" w14:textId="77777777" w:rsidR="00704889" w:rsidRPr="00530562" w:rsidRDefault="00704889" w:rsidP="00663962">
            <w:pPr>
              <w:spacing w:line="360" w:lineRule="auto"/>
              <w:jc w:val="both"/>
              <w:rPr>
                <w:color w:val="auto"/>
                <w:lang w:val="en-GB"/>
              </w:rPr>
            </w:pPr>
            <w:r w:rsidRPr="00530562">
              <w:rPr>
                <w:color w:val="auto"/>
                <w:lang w:val="en-GB"/>
              </w:rPr>
              <w:t>Alternatives</w:t>
            </w:r>
          </w:p>
        </w:tc>
        <w:tc>
          <w:tcPr>
            <w:tcW w:w="1189" w:type="pct"/>
            <w:vAlign w:val="center"/>
          </w:tcPr>
          <w:p w14:paraId="3881D8A1" w14:textId="77777777" w:rsidR="00704889" w:rsidRPr="00530562" w:rsidRDefault="00704889" w:rsidP="00663962">
            <w:pPr>
              <w:spacing w:line="360" w:lineRule="auto"/>
              <w:jc w:val="both"/>
              <w:rPr>
                <w:color w:val="auto"/>
                <w:lang w:val="en-GB"/>
              </w:rPr>
            </w:pPr>
            <w:r w:rsidRPr="00530562">
              <w:rPr>
                <w:color w:val="auto"/>
                <w:lang w:val="en-GB"/>
              </w:rPr>
              <w:t>Ci*</w:t>
            </w:r>
          </w:p>
        </w:tc>
        <w:tc>
          <w:tcPr>
            <w:tcW w:w="651" w:type="pct"/>
            <w:vAlign w:val="center"/>
          </w:tcPr>
          <w:p w14:paraId="68606271" w14:textId="77777777" w:rsidR="00704889" w:rsidRPr="00530562" w:rsidRDefault="00704889" w:rsidP="00663962">
            <w:pPr>
              <w:spacing w:line="360" w:lineRule="auto"/>
              <w:jc w:val="both"/>
              <w:rPr>
                <w:color w:val="auto"/>
                <w:lang w:val="en-GB"/>
              </w:rPr>
            </w:pPr>
            <w:r w:rsidRPr="00530562">
              <w:rPr>
                <w:color w:val="auto"/>
                <w:lang w:val="en-GB"/>
              </w:rPr>
              <w:t>Ranking</w:t>
            </w:r>
          </w:p>
        </w:tc>
      </w:tr>
      <w:tr w:rsidR="00530562" w:rsidRPr="00530562" w14:paraId="229751DB" w14:textId="77777777" w:rsidTr="00420115">
        <w:trPr>
          <w:trHeight w:val="352"/>
        </w:trPr>
        <w:tc>
          <w:tcPr>
            <w:tcW w:w="1044" w:type="pct"/>
            <w:vMerge w:val="restart"/>
            <w:vAlign w:val="center"/>
          </w:tcPr>
          <w:p w14:paraId="1C52A402" w14:textId="77777777" w:rsidR="003B2443" w:rsidRPr="00530562" w:rsidRDefault="003B2443" w:rsidP="00663962">
            <w:pPr>
              <w:spacing w:line="360" w:lineRule="auto"/>
              <w:jc w:val="both"/>
              <w:rPr>
                <w:color w:val="auto"/>
                <w:lang w:val="en-GB"/>
              </w:rPr>
            </w:pPr>
            <w:r w:rsidRPr="00530562">
              <w:rPr>
                <w:color w:val="auto"/>
                <w:lang w:val="en-GB"/>
              </w:rPr>
              <w:t>Human element</w:t>
            </w:r>
          </w:p>
        </w:tc>
        <w:tc>
          <w:tcPr>
            <w:tcW w:w="2116" w:type="pct"/>
            <w:vAlign w:val="center"/>
          </w:tcPr>
          <w:p w14:paraId="296AAC42" w14:textId="77777777" w:rsidR="003B2443" w:rsidRPr="00530562" w:rsidRDefault="003B2443" w:rsidP="00663962">
            <w:pPr>
              <w:spacing w:line="360" w:lineRule="auto"/>
              <w:jc w:val="both"/>
              <w:rPr>
                <w:color w:val="auto"/>
                <w:lang w:val="en-GB"/>
              </w:rPr>
            </w:pPr>
            <w:r w:rsidRPr="00530562">
              <w:rPr>
                <w:color w:val="auto"/>
                <w:lang w:val="en-GB"/>
              </w:rPr>
              <w:t>A1=Training</w:t>
            </w:r>
          </w:p>
        </w:tc>
        <w:tc>
          <w:tcPr>
            <w:tcW w:w="1189" w:type="pct"/>
            <w:vAlign w:val="center"/>
          </w:tcPr>
          <w:p w14:paraId="7C5F170C" w14:textId="77777777" w:rsidR="003B2443" w:rsidRPr="00530562" w:rsidRDefault="003B2443" w:rsidP="00663962">
            <w:pPr>
              <w:spacing w:line="360" w:lineRule="auto"/>
              <w:jc w:val="both"/>
              <w:rPr>
                <w:color w:val="auto"/>
                <w:lang w:val="en-GB"/>
              </w:rPr>
            </w:pPr>
            <w:r w:rsidRPr="00530562">
              <w:rPr>
                <w:color w:val="auto"/>
                <w:lang w:val="en-GB"/>
              </w:rPr>
              <w:t>0.1416114</w:t>
            </w:r>
          </w:p>
        </w:tc>
        <w:tc>
          <w:tcPr>
            <w:tcW w:w="651" w:type="pct"/>
            <w:vAlign w:val="center"/>
          </w:tcPr>
          <w:p w14:paraId="6704149A" w14:textId="77777777" w:rsidR="003B2443" w:rsidRPr="00530562" w:rsidRDefault="003B2443" w:rsidP="00663962">
            <w:pPr>
              <w:spacing w:line="360" w:lineRule="auto"/>
              <w:jc w:val="both"/>
              <w:rPr>
                <w:color w:val="auto"/>
                <w:lang w:val="en-GB"/>
              </w:rPr>
            </w:pPr>
            <w:r w:rsidRPr="00530562">
              <w:rPr>
                <w:color w:val="auto"/>
                <w:lang w:val="en-GB"/>
              </w:rPr>
              <w:t>14</w:t>
            </w:r>
          </w:p>
        </w:tc>
      </w:tr>
      <w:tr w:rsidR="00530562" w:rsidRPr="00530562" w14:paraId="567A840B" w14:textId="77777777" w:rsidTr="00420115">
        <w:trPr>
          <w:trHeight w:val="352"/>
        </w:trPr>
        <w:tc>
          <w:tcPr>
            <w:tcW w:w="1044" w:type="pct"/>
            <w:vMerge/>
            <w:vAlign w:val="center"/>
          </w:tcPr>
          <w:p w14:paraId="222C0658" w14:textId="77777777" w:rsidR="003B2443" w:rsidRPr="00530562" w:rsidRDefault="003B2443" w:rsidP="00663962">
            <w:pPr>
              <w:spacing w:line="360" w:lineRule="auto"/>
              <w:jc w:val="both"/>
              <w:rPr>
                <w:color w:val="auto"/>
                <w:lang w:val="en-GB"/>
              </w:rPr>
            </w:pPr>
          </w:p>
        </w:tc>
        <w:tc>
          <w:tcPr>
            <w:tcW w:w="2116" w:type="pct"/>
            <w:vAlign w:val="center"/>
          </w:tcPr>
          <w:p w14:paraId="0DFC11E6" w14:textId="77777777" w:rsidR="003B2443" w:rsidRPr="00530562" w:rsidRDefault="003B2443" w:rsidP="00663962">
            <w:pPr>
              <w:spacing w:line="360" w:lineRule="auto"/>
              <w:jc w:val="both"/>
              <w:rPr>
                <w:color w:val="auto"/>
                <w:lang w:val="en-GB"/>
              </w:rPr>
            </w:pPr>
            <w:r w:rsidRPr="00530562">
              <w:rPr>
                <w:color w:val="auto"/>
                <w:lang w:val="en-GB"/>
              </w:rPr>
              <w:t>A2=Capacity Building</w:t>
            </w:r>
          </w:p>
        </w:tc>
        <w:tc>
          <w:tcPr>
            <w:tcW w:w="1189" w:type="pct"/>
            <w:vAlign w:val="center"/>
          </w:tcPr>
          <w:p w14:paraId="1A475350" w14:textId="77777777" w:rsidR="003B2443" w:rsidRPr="00530562" w:rsidRDefault="003B2443" w:rsidP="00663962">
            <w:pPr>
              <w:spacing w:line="360" w:lineRule="auto"/>
              <w:jc w:val="both"/>
              <w:rPr>
                <w:color w:val="auto"/>
                <w:lang w:val="en-GB"/>
              </w:rPr>
            </w:pPr>
            <w:r w:rsidRPr="00530562">
              <w:rPr>
                <w:color w:val="auto"/>
                <w:lang w:val="en-GB"/>
              </w:rPr>
              <w:t>0.1564658</w:t>
            </w:r>
          </w:p>
        </w:tc>
        <w:tc>
          <w:tcPr>
            <w:tcW w:w="651" w:type="pct"/>
            <w:vAlign w:val="center"/>
          </w:tcPr>
          <w:p w14:paraId="3D53E4BA" w14:textId="77777777" w:rsidR="003B2443" w:rsidRPr="00530562" w:rsidRDefault="003B2443" w:rsidP="00663962">
            <w:pPr>
              <w:spacing w:line="360" w:lineRule="auto"/>
              <w:jc w:val="both"/>
              <w:rPr>
                <w:color w:val="auto"/>
                <w:lang w:val="en-GB"/>
              </w:rPr>
            </w:pPr>
            <w:r w:rsidRPr="00530562">
              <w:rPr>
                <w:color w:val="auto"/>
                <w:lang w:val="en-GB"/>
              </w:rPr>
              <w:t>13</w:t>
            </w:r>
          </w:p>
        </w:tc>
      </w:tr>
      <w:tr w:rsidR="00530562" w:rsidRPr="00530562" w14:paraId="591C2FC7" w14:textId="77777777" w:rsidTr="00420115">
        <w:trPr>
          <w:trHeight w:val="352"/>
        </w:trPr>
        <w:tc>
          <w:tcPr>
            <w:tcW w:w="1044" w:type="pct"/>
            <w:vMerge/>
            <w:vAlign w:val="center"/>
          </w:tcPr>
          <w:p w14:paraId="352876FC" w14:textId="77777777" w:rsidR="003B2443" w:rsidRPr="00530562" w:rsidRDefault="003B2443" w:rsidP="00663962">
            <w:pPr>
              <w:spacing w:line="360" w:lineRule="auto"/>
              <w:jc w:val="both"/>
              <w:rPr>
                <w:color w:val="auto"/>
                <w:lang w:val="en-GB"/>
              </w:rPr>
            </w:pPr>
          </w:p>
        </w:tc>
        <w:tc>
          <w:tcPr>
            <w:tcW w:w="2116" w:type="pct"/>
            <w:vAlign w:val="center"/>
          </w:tcPr>
          <w:p w14:paraId="6C6964FB" w14:textId="77777777" w:rsidR="003B2443" w:rsidRPr="00530562" w:rsidRDefault="003B2443" w:rsidP="00663962">
            <w:pPr>
              <w:spacing w:line="360" w:lineRule="auto"/>
              <w:jc w:val="both"/>
              <w:rPr>
                <w:color w:val="auto"/>
                <w:lang w:val="en-GB"/>
              </w:rPr>
            </w:pPr>
            <w:r w:rsidRPr="00530562">
              <w:rPr>
                <w:color w:val="auto"/>
                <w:lang w:val="en-GB"/>
              </w:rPr>
              <w:t>A3=CSR</w:t>
            </w:r>
          </w:p>
        </w:tc>
        <w:tc>
          <w:tcPr>
            <w:tcW w:w="1189" w:type="pct"/>
            <w:vAlign w:val="center"/>
          </w:tcPr>
          <w:p w14:paraId="2253DD4F" w14:textId="77777777" w:rsidR="003B2443" w:rsidRPr="00530562" w:rsidRDefault="003B2443" w:rsidP="00663962">
            <w:pPr>
              <w:spacing w:line="360" w:lineRule="auto"/>
              <w:jc w:val="both"/>
              <w:rPr>
                <w:color w:val="auto"/>
                <w:lang w:val="en-GB"/>
              </w:rPr>
            </w:pPr>
            <w:r w:rsidRPr="00530562">
              <w:rPr>
                <w:color w:val="auto"/>
                <w:lang w:val="en-GB"/>
              </w:rPr>
              <w:t>0.1078328</w:t>
            </w:r>
          </w:p>
        </w:tc>
        <w:tc>
          <w:tcPr>
            <w:tcW w:w="651" w:type="pct"/>
            <w:vAlign w:val="center"/>
          </w:tcPr>
          <w:p w14:paraId="065DD760" w14:textId="77777777" w:rsidR="003B2443" w:rsidRPr="00530562" w:rsidRDefault="003B2443" w:rsidP="00663962">
            <w:pPr>
              <w:spacing w:line="360" w:lineRule="auto"/>
              <w:jc w:val="both"/>
              <w:rPr>
                <w:color w:val="auto"/>
                <w:lang w:val="en-GB"/>
              </w:rPr>
            </w:pPr>
            <w:r w:rsidRPr="00530562">
              <w:rPr>
                <w:color w:val="auto"/>
                <w:lang w:val="en-GB"/>
              </w:rPr>
              <w:t>15</w:t>
            </w:r>
          </w:p>
        </w:tc>
      </w:tr>
      <w:tr w:rsidR="00530562" w:rsidRPr="00530562" w14:paraId="057C404B" w14:textId="77777777" w:rsidTr="00420115">
        <w:trPr>
          <w:trHeight w:val="352"/>
        </w:trPr>
        <w:tc>
          <w:tcPr>
            <w:tcW w:w="1044" w:type="pct"/>
            <w:vMerge w:val="restart"/>
            <w:vAlign w:val="center"/>
          </w:tcPr>
          <w:p w14:paraId="2961BE16" w14:textId="04C86D58" w:rsidR="003B2443" w:rsidRPr="00530562" w:rsidRDefault="003B2443" w:rsidP="00663962">
            <w:pPr>
              <w:spacing w:line="360" w:lineRule="auto"/>
              <w:jc w:val="both"/>
              <w:rPr>
                <w:color w:val="auto"/>
                <w:lang w:val="en-GB"/>
              </w:rPr>
            </w:pPr>
            <w:r w:rsidRPr="00530562">
              <w:rPr>
                <w:color w:val="auto"/>
                <w:lang w:val="en-GB"/>
              </w:rPr>
              <w:t>Technology</w:t>
            </w:r>
            <w:r w:rsidR="00704889" w:rsidRPr="00530562">
              <w:rPr>
                <w:color w:val="auto"/>
                <w:lang w:val="en-GB"/>
              </w:rPr>
              <w:t xml:space="preserve"> </w:t>
            </w:r>
            <w:r w:rsidRPr="00530562">
              <w:rPr>
                <w:color w:val="auto"/>
                <w:lang w:val="en-GB"/>
              </w:rPr>
              <w:t>&amp;</w:t>
            </w:r>
            <w:r w:rsidR="00704889" w:rsidRPr="00530562">
              <w:rPr>
                <w:color w:val="auto"/>
                <w:lang w:val="en-GB"/>
              </w:rPr>
              <w:t xml:space="preserve"> </w:t>
            </w:r>
            <w:r w:rsidRPr="00530562">
              <w:rPr>
                <w:color w:val="auto"/>
                <w:lang w:val="en-GB"/>
              </w:rPr>
              <w:t>Innovation</w:t>
            </w:r>
          </w:p>
        </w:tc>
        <w:tc>
          <w:tcPr>
            <w:tcW w:w="2116" w:type="pct"/>
            <w:vAlign w:val="center"/>
          </w:tcPr>
          <w:p w14:paraId="25C60ED6" w14:textId="77777777" w:rsidR="003B2443" w:rsidRPr="00530562" w:rsidRDefault="003B2443" w:rsidP="00663962">
            <w:pPr>
              <w:spacing w:line="360" w:lineRule="auto"/>
              <w:jc w:val="both"/>
              <w:rPr>
                <w:color w:val="auto"/>
                <w:lang w:val="en-GB"/>
              </w:rPr>
            </w:pPr>
            <w:r w:rsidRPr="00530562">
              <w:rPr>
                <w:color w:val="auto"/>
                <w:lang w:val="en-GB"/>
              </w:rPr>
              <w:t>B6= Electrification</w:t>
            </w:r>
          </w:p>
        </w:tc>
        <w:tc>
          <w:tcPr>
            <w:tcW w:w="1189" w:type="pct"/>
            <w:vAlign w:val="center"/>
          </w:tcPr>
          <w:p w14:paraId="3A33EE1A" w14:textId="77777777" w:rsidR="003B2443" w:rsidRPr="00530562" w:rsidRDefault="003B2443" w:rsidP="00663962">
            <w:pPr>
              <w:spacing w:line="360" w:lineRule="auto"/>
              <w:jc w:val="both"/>
              <w:rPr>
                <w:color w:val="auto"/>
                <w:lang w:val="en-GB"/>
              </w:rPr>
            </w:pPr>
            <w:r w:rsidRPr="00530562">
              <w:rPr>
                <w:color w:val="auto"/>
                <w:lang w:val="en-GB"/>
              </w:rPr>
              <w:t>0.2177468</w:t>
            </w:r>
          </w:p>
        </w:tc>
        <w:tc>
          <w:tcPr>
            <w:tcW w:w="651" w:type="pct"/>
            <w:vAlign w:val="center"/>
          </w:tcPr>
          <w:p w14:paraId="7542246C" w14:textId="77777777" w:rsidR="003B2443" w:rsidRPr="00530562" w:rsidRDefault="003B2443" w:rsidP="00663962">
            <w:pPr>
              <w:spacing w:line="360" w:lineRule="auto"/>
              <w:jc w:val="both"/>
              <w:rPr>
                <w:color w:val="auto"/>
                <w:lang w:val="en-GB"/>
              </w:rPr>
            </w:pPr>
            <w:r w:rsidRPr="00530562">
              <w:rPr>
                <w:color w:val="auto"/>
                <w:lang w:val="en-GB"/>
              </w:rPr>
              <w:t>12</w:t>
            </w:r>
          </w:p>
        </w:tc>
      </w:tr>
      <w:tr w:rsidR="00530562" w:rsidRPr="00530562" w14:paraId="1EE680FE" w14:textId="77777777" w:rsidTr="00420115">
        <w:trPr>
          <w:trHeight w:val="352"/>
        </w:trPr>
        <w:tc>
          <w:tcPr>
            <w:tcW w:w="1044" w:type="pct"/>
            <w:vMerge/>
            <w:vAlign w:val="center"/>
          </w:tcPr>
          <w:p w14:paraId="0ABB36DF" w14:textId="77777777" w:rsidR="003B2443" w:rsidRPr="00530562" w:rsidRDefault="003B2443" w:rsidP="00663962">
            <w:pPr>
              <w:spacing w:line="360" w:lineRule="auto"/>
              <w:jc w:val="both"/>
              <w:rPr>
                <w:color w:val="auto"/>
                <w:lang w:val="en-GB"/>
              </w:rPr>
            </w:pPr>
          </w:p>
        </w:tc>
        <w:tc>
          <w:tcPr>
            <w:tcW w:w="2116" w:type="pct"/>
            <w:vAlign w:val="center"/>
          </w:tcPr>
          <w:p w14:paraId="4B34B046" w14:textId="77777777" w:rsidR="003B2443" w:rsidRPr="00530562" w:rsidRDefault="003B2443" w:rsidP="00663962">
            <w:pPr>
              <w:spacing w:line="360" w:lineRule="auto"/>
              <w:jc w:val="both"/>
              <w:rPr>
                <w:color w:val="auto"/>
                <w:lang w:val="en-GB"/>
              </w:rPr>
            </w:pPr>
            <w:r w:rsidRPr="00530562">
              <w:rPr>
                <w:color w:val="auto"/>
                <w:lang w:val="en-GB"/>
              </w:rPr>
              <w:t>B7= Changing the old EQP</w:t>
            </w:r>
          </w:p>
        </w:tc>
        <w:tc>
          <w:tcPr>
            <w:tcW w:w="1189" w:type="pct"/>
            <w:vAlign w:val="center"/>
          </w:tcPr>
          <w:p w14:paraId="3F5B4E2A" w14:textId="77777777" w:rsidR="003B2443" w:rsidRPr="00530562" w:rsidRDefault="003B2443" w:rsidP="00663962">
            <w:pPr>
              <w:spacing w:line="360" w:lineRule="auto"/>
              <w:jc w:val="both"/>
              <w:rPr>
                <w:color w:val="auto"/>
                <w:lang w:val="en-GB"/>
              </w:rPr>
            </w:pPr>
            <w:r w:rsidRPr="00530562">
              <w:rPr>
                <w:color w:val="auto"/>
                <w:lang w:val="en-GB"/>
              </w:rPr>
              <w:t>0.3848825</w:t>
            </w:r>
          </w:p>
        </w:tc>
        <w:tc>
          <w:tcPr>
            <w:tcW w:w="651" w:type="pct"/>
            <w:vAlign w:val="center"/>
          </w:tcPr>
          <w:p w14:paraId="2CD267D7" w14:textId="77777777" w:rsidR="003B2443" w:rsidRPr="00530562" w:rsidRDefault="003B2443" w:rsidP="00663962">
            <w:pPr>
              <w:spacing w:line="360" w:lineRule="auto"/>
              <w:jc w:val="both"/>
              <w:rPr>
                <w:color w:val="auto"/>
                <w:lang w:val="en-GB"/>
              </w:rPr>
            </w:pPr>
            <w:r w:rsidRPr="00530562">
              <w:rPr>
                <w:color w:val="auto"/>
                <w:lang w:val="en-GB"/>
              </w:rPr>
              <w:t>7</w:t>
            </w:r>
          </w:p>
        </w:tc>
      </w:tr>
      <w:tr w:rsidR="00530562" w:rsidRPr="00530562" w14:paraId="609335BB" w14:textId="77777777" w:rsidTr="00420115">
        <w:trPr>
          <w:trHeight w:val="352"/>
        </w:trPr>
        <w:tc>
          <w:tcPr>
            <w:tcW w:w="1044" w:type="pct"/>
            <w:vMerge/>
            <w:vAlign w:val="center"/>
          </w:tcPr>
          <w:p w14:paraId="0BEF5A9B" w14:textId="77777777" w:rsidR="003B2443" w:rsidRPr="00530562" w:rsidRDefault="003B2443" w:rsidP="00663962">
            <w:pPr>
              <w:spacing w:line="360" w:lineRule="auto"/>
              <w:jc w:val="both"/>
              <w:rPr>
                <w:color w:val="auto"/>
                <w:lang w:val="en-GB"/>
              </w:rPr>
            </w:pPr>
          </w:p>
        </w:tc>
        <w:tc>
          <w:tcPr>
            <w:tcW w:w="2116" w:type="pct"/>
            <w:vAlign w:val="center"/>
          </w:tcPr>
          <w:p w14:paraId="7873A6F9" w14:textId="77777777" w:rsidR="003B2443" w:rsidRPr="00530562" w:rsidRDefault="003B2443" w:rsidP="00663962">
            <w:pPr>
              <w:spacing w:line="360" w:lineRule="auto"/>
              <w:jc w:val="both"/>
              <w:rPr>
                <w:color w:val="auto"/>
                <w:lang w:val="en-GB"/>
              </w:rPr>
            </w:pPr>
            <w:r w:rsidRPr="00530562">
              <w:rPr>
                <w:color w:val="auto"/>
                <w:lang w:val="en-GB"/>
              </w:rPr>
              <w:t>B1=Digitalization</w:t>
            </w:r>
          </w:p>
        </w:tc>
        <w:tc>
          <w:tcPr>
            <w:tcW w:w="1189" w:type="pct"/>
            <w:vAlign w:val="center"/>
          </w:tcPr>
          <w:p w14:paraId="07D9A748" w14:textId="77777777" w:rsidR="003B2443" w:rsidRPr="00530562" w:rsidRDefault="003B2443" w:rsidP="00663962">
            <w:pPr>
              <w:spacing w:line="360" w:lineRule="auto"/>
              <w:jc w:val="both"/>
              <w:rPr>
                <w:color w:val="auto"/>
                <w:lang w:val="en-GB"/>
              </w:rPr>
            </w:pPr>
            <w:r w:rsidRPr="00530562">
              <w:rPr>
                <w:color w:val="auto"/>
                <w:lang w:val="en-GB"/>
              </w:rPr>
              <w:t>0.3499421</w:t>
            </w:r>
          </w:p>
        </w:tc>
        <w:tc>
          <w:tcPr>
            <w:tcW w:w="651" w:type="pct"/>
            <w:vAlign w:val="center"/>
          </w:tcPr>
          <w:p w14:paraId="43F31C58" w14:textId="77777777" w:rsidR="003B2443" w:rsidRPr="00530562" w:rsidRDefault="003B2443" w:rsidP="00663962">
            <w:pPr>
              <w:spacing w:line="360" w:lineRule="auto"/>
              <w:jc w:val="both"/>
              <w:rPr>
                <w:color w:val="auto"/>
                <w:lang w:val="en-GB"/>
              </w:rPr>
            </w:pPr>
            <w:r w:rsidRPr="00530562">
              <w:rPr>
                <w:color w:val="auto"/>
                <w:lang w:val="en-GB"/>
              </w:rPr>
              <w:t>8</w:t>
            </w:r>
          </w:p>
        </w:tc>
      </w:tr>
      <w:tr w:rsidR="00530562" w:rsidRPr="00530562" w14:paraId="3A7486BC" w14:textId="77777777" w:rsidTr="00420115">
        <w:trPr>
          <w:trHeight w:val="352"/>
        </w:trPr>
        <w:tc>
          <w:tcPr>
            <w:tcW w:w="1044" w:type="pct"/>
            <w:vMerge w:val="restart"/>
            <w:vAlign w:val="center"/>
          </w:tcPr>
          <w:p w14:paraId="0A813801" w14:textId="77777777" w:rsidR="003B2443" w:rsidRPr="00530562" w:rsidRDefault="003B2443" w:rsidP="00663962">
            <w:pPr>
              <w:spacing w:line="360" w:lineRule="auto"/>
              <w:jc w:val="both"/>
              <w:rPr>
                <w:color w:val="auto"/>
                <w:lang w:val="en-GB"/>
              </w:rPr>
            </w:pPr>
            <w:r w:rsidRPr="00530562">
              <w:rPr>
                <w:color w:val="auto"/>
                <w:lang w:val="en-GB"/>
              </w:rPr>
              <w:t>Operation</w:t>
            </w:r>
          </w:p>
        </w:tc>
        <w:tc>
          <w:tcPr>
            <w:tcW w:w="2116" w:type="pct"/>
            <w:vAlign w:val="center"/>
          </w:tcPr>
          <w:p w14:paraId="1A4E3583" w14:textId="77777777" w:rsidR="003B2443" w:rsidRPr="00530562" w:rsidRDefault="003B2443" w:rsidP="00663962">
            <w:pPr>
              <w:spacing w:line="360" w:lineRule="auto"/>
              <w:jc w:val="both"/>
              <w:rPr>
                <w:color w:val="auto"/>
                <w:lang w:val="en-GB"/>
              </w:rPr>
            </w:pPr>
            <w:r w:rsidRPr="00530562">
              <w:rPr>
                <w:color w:val="auto"/>
                <w:lang w:val="en-GB"/>
              </w:rPr>
              <w:t>C1=Resource MGM</w:t>
            </w:r>
          </w:p>
        </w:tc>
        <w:tc>
          <w:tcPr>
            <w:tcW w:w="1189" w:type="pct"/>
            <w:vAlign w:val="center"/>
          </w:tcPr>
          <w:p w14:paraId="4567B071" w14:textId="77777777" w:rsidR="003B2443" w:rsidRPr="00530562" w:rsidRDefault="003B2443" w:rsidP="00663962">
            <w:pPr>
              <w:spacing w:line="360" w:lineRule="auto"/>
              <w:jc w:val="both"/>
              <w:rPr>
                <w:color w:val="auto"/>
                <w:lang w:val="en-GB"/>
              </w:rPr>
            </w:pPr>
            <w:r w:rsidRPr="00530562">
              <w:rPr>
                <w:color w:val="auto"/>
                <w:lang w:val="en-GB"/>
              </w:rPr>
              <w:t>0.2656415</w:t>
            </w:r>
          </w:p>
        </w:tc>
        <w:tc>
          <w:tcPr>
            <w:tcW w:w="651" w:type="pct"/>
            <w:vAlign w:val="center"/>
          </w:tcPr>
          <w:p w14:paraId="35E8AE53" w14:textId="77777777" w:rsidR="003B2443" w:rsidRPr="00530562" w:rsidRDefault="003B2443" w:rsidP="00663962">
            <w:pPr>
              <w:spacing w:line="360" w:lineRule="auto"/>
              <w:jc w:val="both"/>
              <w:rPr>
                <w:color w:val="auto"/>
                <w:lang w:val="en-GB"/>
              </w:rPr>
            </w:pPr>
            <w:r w:rsidRPr="00530562">
              <w:rPr>
                <w:color w:val="auto"/>
                <w:lang w:val="en-GB"/>
              </w:rPr>
              <w:t>10</w:t>
            </w:r>
          </w:p>
        </w:tc>
      </w:tr>
      <w:tr w:rsidR="00530562" w:rsidRPr="00530562" w14:paraId="79D24079" w14:textId="77777777" w:rsidTr="00420115">
        <w:trPr>
          <w:trHeight w:val="352"/>
        </w:trPr>
        <w:tc>
          <w:tcPr>
            <w:tcW w:w="1044" w:type="pct"/>
            <w:vMerge/>
            <w:vAlign w:val="center"/>
          </w:tcPr>
          <w:p w14:paraId="2361B94F" w14:textId="77777777" w:rsidR="003B2443" w:rsidRPr="00530562" w:rsidRDefault="003B2443" w:rsidP="00663962">
            <w:pPr>
              <w:spacing w:line="360" w:lineRule="auto"/>
              <w:jc w:val="both"/>
              <w:rPr>
                <w:color w:val="auto"/>
                <w:lang w:val="en-GB"/>
              </w:rPr>
            </w:pPr>
          </w:p>
        </w:tc>
        <w:tc>
          <w:tcPr>
            <w:tcW w:w="2116" w:type="pct"/>
            <w:vAlign w:val="center"/>
          </w:tcPr>
          <w:p w14:paraId="770ECB76" w14:textId="77777777" w:rsidR="003B2443" w:rsidRPr="00530562" w:rsidRDefault="003B2443" w:rsidP="00663962">
            <w:pPr>
              <w:spacing w:line="360" w:lineRule="auto"/>
              <w:jc w:val="both"/>
              <w:rPr>
                <w:color w:val="auto"/>
                <w:lang w:val="en-GB"/>
              </w:rPr>
            </w:pPr>
            <w:r w:rsidRPr="00530562">
              <w:rPr>
                <w:color w:val="auto"/>
                <w:lang w:val="en-GB"/>
              </w:rPr>
              <w:t>C2= Lean App</w:t>
            </w:r>
          </w:p>
        </w:tc>
        <w:tc>
          <w:tcPr>
            <w:tcW w:w="1189" w:type="pct"/>
            <w:vAlign w:val="center"/>
          </w:tcPr>
          <w:p w14:paraId="0DA05DD0" w14:textId="77777777" w:rsidR="003B2443" w:rsidRPr="00530562" w:rsidRDefault="003B2443" w:rsidP="00663962">
            <w:pPr>
              <w:spacing w:line="360" w:lineRule="auto"/>
              <w:jc w:val="both"/>
              <w:rPr>
                <w:color w:val="auto"/>
                <w:lang w:val="en-GB"/>
              </w:rPr>
            </w:pPr>
            <w:r w:rsidRPr="00530562">
              <w:rPr>
                <w:color w:val="auto"/>
                <w:lang w:val="en-GB"/>
              </w:rPr>
              <w:t>0.2612489</w:t>
            </w:r>
          </w:p>
        </w:tc>
        <w:tc>
          <w:tcPr>
            <w:tcW w:w="651" w:type="pct"/>
            <w:vAlign w:val="center"/>
          </w:tcPr>
          <w:p w14:paraId="5C3BB66C" w14:textId="77777777" w:rsidR="003B2443" w:rsidRPr="00530562" w:rsidRDefault="003B2443" w:rsidP="00663962">
            <w:pPr>
              <w:spacing w:line="360" w:lineRule="auto"/>
              <w:jc w:val="both"/>
              <w:rPr>
                <w:color w:val="auto"/>
                <w:lang w:val="en-GB"/>
              </w:rPr>
            </w:pPr>
            <w:r w:rsidRPr="00530562">
              <w:rPr>
                <w:color w:val="auto"/>
                <w:lang w:val="en-GB"/>
              </w:rPr>
              <w:t>11</w:t>
            </w:r>
          </w:p>
        </w:tc>
      </w:tr>
      <w:tr w:rsidR="00530562" w:rsidRPr="00530562" w14:paraId="3E3CFF15" w14:textId="77777777" w:rsidTr="00420115">
        <w:trPr>
          <w:trHeight w:val="352"/>
        </w:trPr>
        <w:tc>
          <w:tcPr>
            <w:tcW w:w="1044" w:type="pct"/>
            <w:vMerge/>
            <w:vAlign w:val="center"/>
          </w:tcPr>
          <w:p w14:paraId="120049BC" w14:textId="77777777" w:rsidR="003B2443" w:rsidRPr="00530562" w:rsidRDefault="003B2443" w:rsidP="00663962">
            <w:pPr>
              <w:spacing w:line="360" w:lineRule="auto"/>
              <w:jc w:val="both"/>
              <w:rPr>
                <w:color w:val="auto"/>
                <w:lang w:val="en-GB"/>
              </w:rPr>
            </w:pPr>
          </w:p>
        </w:tc>
        <w:tc>
          <w:tcPr>
            <w:tcW w:w="2116" w:type="pct"/>
            <w:vAlign w:val="center"/>
          </w:tcPr>
          <w:p w14:paraId="30197ACE" w14:textId="77777777" w:rsidR="003B2443" w:rsidRPr="00530562" w:rsidRDefault="003B2443" w:rsidP="00663962">
            <w:pPr>
              <w:spacing w:line="360" w:lineRule="auto"/>
              <w:jc w:val="both"/>
              <w:rPr>
                <w:color w:val="auto"/>
                <w:lang w:val="en-GB"/>
              </w:rPr>
            </w:pPr>
            <w:r w:rsidRPr="00530562">
              <w:rPr>
                <w:color w:val="auto"/>
                <w:lang w:val="en-GB"/>
              </w:rPr>
              <w:t>C4= Production planning strategy eg. IHOP</w:t>
            </w:r>
          </w:p>
        </w:tc>
        <w:tc>
          <w:tcPr>
            <w:tcW w:w="1189" w:type="pct"/>
            <w:vAlign w:val="center"/>
          </w:tcPr>
          <w:p w14:paraId="5C88EB94" w14:textId="77777777" w:rsidR="003B2443" w:rsidRPr="00530562" w:rsidRDefault="003B2443" w:rsidP="00663962">
            <w:pPr>
              <w:spacing w:line="360" w:lineRule="auto"/>
              <w:jc w:val="both"/>
              <w:rPr>
                <w:color w:val="auto"/>
                <w:lang w:val="en-GB"/>
              </w:rPr>
            </w:pPr>
            <w:r w:rsidRPr="00530562">
              <w:rPr>
                <w:color w:val="auto"/>
                <w:lang w:val="en-GB"/>
              </w:rPr>
              <w:t>0.2714914</w:t>
            </w:r>
          </w:p>
        </w:tc>
        <w:tc>
          <w:tcPr>
            <w:tcW w:w="651" w:type="pct"/>
            <w:vAlign w:val="center"/>
          </w:tcPr>
          <w:p w14:paraId="0BC27631" w14:textId="77777777" w:rsidR="003B2443" w:rsidRPr="00530562" w:rsidRDefault="003B2443" w:rsidP="00663962">
            <w:pPr>
              <w:spacing w:line="360" w:lineRule="auto"/>
              <w:jc w:val="both"/>
              <w:rPr>
                <w:color w:val="auto"/>
                <w:lang w:val="en-GB"/>
              </w:rPr>
            </w:pPr>
            <w:r w:rsidRPr="00530562">
              <w:rPr>
                <w:color w:val="auto"/>
                <w:lang w:val="en-GB"/>
              </w:rPr>
              <w:t>9</w:t>
            </w:r>
          </w:p>
        </w:tc>
      </w:tr>
      <w:tr w:rsidR="00530562" w:rsidRPr="00530562" w14:paraId="1892FD75" w14:textId="77777777" w:rsidTr="00420115">
        <w:trPr>
          <w:trHeight w:val="352"/>
        </w:trPr>
        <w:tc>
          <w:tcPr>
            <w:tcW w:w="1044" w:type="pct"/>
            <w:vMerge w:val="restart"/>
            <w:vAlign w:val="center"/>
          </w:tcPr>
          <w:p w14:paraId="451294D5" w14:textId="7515CAD3" w:rsidR="003B2443" w:rsidRPr="00530562" w:rsidRDefault="003B2443" w:rsidP="00663962">
            <w:pPr>
              <w:spacing w:line="360" w:lineRule="auto"/>
              <w:jc w:val="both"/>
              <w:rPr>
                <w:color w:val="auto"/>
                <w:lang w:val="en-GB"/>
              </w:rPr>
            </w:pPr>
            <w:r w:rsidRPr="00530562">
              <w:rPr>
                <w:color w:val="auto"/>
                <w:lang w:val="en-GB"/>
              </w:rPr>
              <w:t>Regulations</w:t>
            </w:r>
            <w:r w:rsidR="00704889" w:rsidRPr="00530562">
              <w:rPr>
                <w:color w:val="auto"/>
                <w:lang w:val="en-GB"/>
              </w:rPr>
              <w:t xml:space="preserve"> </w:t>
            </w:r>
            <w:r w:rsidRPr="00530562">
              <w:rPr>
                <w:color w:val="auto"/>
                <w:lang w:val="en-GB"/>
              </w:rPr>
              <w:t>&amp;</w:t>
            </w:r>
            <w:r w:rsidR="00704889" w:rsidRPr="00530562">
              <w:rPr>
                <w:color w:val="auto"/>
                <w:lang w:val="en-GB"/>
              </w:rPr>
              <w:t xml:space="preserve"> </w:t>
            </w:r>
            <w:r w:rsidRPr="00530562">
              <w:rPr>
                <w:color w:val="auto"/>
                <w:lang w:val="en-GB"/>
              </w:rPr>
              <w:t>Policy</w:t>
            </w:r>
          </w:p>
        </w:tc>
        <w:tc>
          <w:tcPr>
            <w:tcW w:w="2116" w:type="pct"/>
            <w:vAlign w:val="center"/>
          </w:tcPr>
          <w:p w14:paraId="74E47ECD" w14:textId="77777777" w:rsidR="003B2443" w:rsidRPr="00530562" w:rsidRDefault="003B2443" w:rsidP="00663962">
            <w:pPr>
              <w:spacing w:line="360" w:lineRule="auto"/>
              <w:jc w:val="both"/>
              <w:rPr>
                <w:color w:val="auto"/>
                <w:lang w:val="en-GB"/>
              </w:rPr>
            </w:pPr>
            <w:r w:rsidRPr="00530562">
              <w:rPr>
                <w:color w:val="auto"/>
                <w:lang w:val="en-GB"/>
              </w:rPr>
              <w:t>D5= ISO50001</w:t>
            </w:r>
          </w:p>
        </w:tc>
        <w:tc>
          <w:tcPr>
            <w:tcW w:w="1189" w:type="pct"/>
            <w:vAlign w:val="center"/>
          </w:tcPr>
          <w:p w14:paraId="7CE16CFD" w14:textId="77777777" w:rsidR="003B2443" w:rsidRPr="00530562" w:rsidRDefault="003B2443" w:rsidP="00663962">
            <w:pPr>
              <w:spacing w:line="360" w:lineRule="auto"/>
              <w:jc w:val="both"/>
              <w:rPr>
                <w:color w:val="auto"/>
                <w:lang w:val="en-GB"/>
              </w:rPr>
            </w:pPr>
            <w:r w:rsidRPr="00530562">
              <w:rPr>
                <w:color w:val="auto"/>
                <w:lang w:val="en-GB"/>
              </w:rPr>
              <w:t>0.6780492</w:t>
            </w:r>
          </w:p>
        </w:tc>
        <w:tc>
          <w:tcPr>
            <w:tcW w:w="651" w:type="pct"/>
            <w:vAlign w:val="center"/>
          </w:tcPr>
          <w:p w14:paraId="6F1F231D" w14:textId="77777777" w:rsidR="003B2443" w:rsidRPr="00530562" w:rsidRDefault="003B2443" w:rsidP="00663962">
            <w:pPr>
              <w:spacing w:line="360" w:lineRule="auto"/>
              <w:jc w:val="both"/>
              <w:rPr>
                <w:color w:val="auto"/>
                <w:lang w:val="en-GB"/>
              </w:rPr>
            </w:pPr>
            <w:r w:rsidRPr="00530562">
              <w:rPr>
                <w:color w:val="auto"/>
                <w:lang w:val="en-GB"/>
              </w:rPr>
              <w:t>5</w:t>
            </w:r>
          </w:p>
        </w:tc>
      </w:tr>
      <w:tr w:rsidR="00530562" w:rsidRPr="00530562" w14:paraId="51AF652D" w14:textId="77777777" w:rsidTr="00420115">
        <w:trPr>
          <w:trHeight w:val="352"/>
        </w:trPr>
        <w:tc>
          <w:tcPr>
            <w:tcW w:w="1044" w:type="pct"/>
            <w:vMerge/>
            <w:vAlign w:val="center"/>
          </w:tcPr>
          <w:p w14:paraId="5A1236F6" w14:textId="77777777" w:rsidR="003B2443" w:rsidRPr="00530562" w:rsidRDefault="003B2443" w:rsidP="00663962">
            <w:pPr>
              <w:spacing w:line="360" w:lineRule="auto"/>
              <w:jc w:val="both"/>
              <w:rPr>
                <w:color w:val="auto"/>
                <w:lang w:val="en-GB"/>
              </w:rPr>
            </w:pPr>
          </w:p>
        </w:tc>
        <w:tc>
          <w:tcPr>
            <w:tcW w:w="2116" w:type="pct"/>
            <w:vAlign w:val="center"/>
          </w:tcPr>
          <w:p w14:paraId="07D363D2" w14:textId="77777777" w:rsidR="003B2443" w:rsidRPr="00530562" w:rsidRDefault="003B2443" w:rsidP="00663962">
            <w:pPr>
              <w:spacing w:line="360" w:lineRule="auto"/>
              <w:jc w:val="both"/>
              <w:rPr>
                <w:color w:val="auto"/>
                <w:lang w:val="en-GB"/>
              </w:rPr>
            </w:pPr>
            <w:r w:rsidRPr="00530562">
              <w:rPr>
                <w:color w:val="auto"/>
                <w:lang w:val="en-GB"/>
              </w:rPr>
              <w:t>D6=  Cyber security</w:t>
            </w:r>
          </w:p>
        </w:tc>
        <w:tc>
          <w:tcPr>
            <w:tcW w:w="1189" w:type="pct"/>
            <w:vAlign w:val="center"/>
          </w:tcPr>
          <w:p w14:paraId="53A92AB5" w14:textId="77777777" w:rsidR="003B2443" w:rsidRPr="00530562" w:rsidRDefault="003B2443" w:rsidP="00663962">
            <w:pPr>
              <w:spacing w:line="360" w:lineRule="auto"/>
              <w:jc w:val="both"/>
              <w:rPr>
                <w:color w:val="auto"/>
                <w:lang w:val="en-GB"/>
              </w:rPr>
            </w:pPr>
            <w:r w:rsidRPr="00530562">
              <w:rPr>
                <w:color w:val="auto"/>
                <w:lang w:val="en-GB"/>
              </w:rPr>
              <w:t>0.6756687</w:t>
            </w:r>
          </w:p>
        </w:tc>
        <w:tc>
          <w:tcPr>
            <w:tcW w:w="651" w:type="pct"/>
            <w:vAlign w:val="center"/>
          </w:tcPr>
          <w:p w14:paraId="1BD83D2B" w14:textId="77777777" w:rsidR="003B2443" w:rsidRPr="00530562" w:rsidRDefault="003B2443" w:rsidP="00663962">
            <w:pPr>
              <w:spacing w:line="360" w:lineRule="auto"/>
              <w:jc w:val="both"/>
              <w:rPr>
                <w:color w:val="auto"/>
                <w:lang w:val="en-GB"/>
              </w:rPr>
            </w:pPr>
            <w:r w:rsidRPr="00530562">
              <w:rPr>
                <w:color w:val="auto"/>
                <w:lang w:val="en-GB"/>
              </w:rPr>
              <w:t>6</w:t>
            </w:r>
          </w:p>
        </w:tc>
      </w:tr>
      <w:tr w:rsidR="00530562" w:rsidRPr="00530562" w14:paraId="43081D55" w14:textId="77777777" w:rsidTr="00420115">
        <w:trPr>
          <w:trHeight w:val="352"/>
        </w:trPr>
        <w:tc>
          <w:tcPr>
            <w:tcW w:w="1044" w:type="pct"/>
            <w:vMerge/>
            <w:vAlign w:val="center"/>
          </w:tcPr>
          <w:p w14:paraId="50C93EEC" w14:textId="77777777" w:rsidR="003B2443" w:rsidRPr="00530562" w:rsidRDefault="003B2443" w:rsidP="00663962">
            <w:pPr>
              <w:spacing w:line="360" w:lineRule="auto"/>
              <w:jc w:val="both"/>
              <w:rPr>
                <w:color w:val="auto"/>
                <w:lang w:val="en-GB"/>
              </w:rPr>
            </w:pPr>
          </w:p>
        </w:tc>
        <w:tc>
          <w:tcPr>
            <w:tcW w:w="2116" w:type="pct"/>
            <w:vAlign w:val="center"/>
          </w:tcPr>
          <w:p w14:paraId="537FB9D3" w14:textId="77CF442A" w:rsidR="003B2443" w:rsidRPr="00530562" w:rsidRDefault="009E556B" w:rsidP="00663962">
            <w:pPr>
              <w:spacing w:line="360" w:lineRule="auto"/>
              <w:jc w:val="both"/>
              <w:rPr>
                <w:color w:val="auto"/>
                <w:lang w:val="en-GB"/>
              </w:rPr>
            </w:pPr>
            <w:r w:rsidRPr="00530562">
              <w:rPr>
                <w:color w:val="auto"/>
                <w:lang w:val="en-GB"/>
              </w:rPr>
              <w:t>D7= ISO1400</w:t>
            </w:r>
            <w:r w:rsidR="003B2443" w:rsidRPr="00530562">
              <w:rPr>
                <w:color w:val="auto"/>
                <w:lang w:val="en-GB"/>
              </w:rPr>
              <w:t>1</w:t>
            </w:r>
          </w:p>
        </w:tc>
        <w:tc>
          <w:tcPr>
            <w:tcW w:w="1189" w:type="pct"/>
            <w:vAlign w:val="center"/>
          </w:tcPr>
          <w:p w14:paraId="6608C88A" w14:textId="77777777" w:rsidR="003B2443" w:rsidRPr="00530562" w:rsidRDefault="003B2443" w:rsidP="00663962">
            <w:pPr>
              <w:spacing w:line="360" w:lineRule="auto"/>
              <w:jc w:val="both"/>
              <w:rPr>
                <w:color w:val="auto"/>
                <w:lang w:val="en-GB"/>
              </w:rPr>
            </w:pPr>
            <w:r w:rsidRPr="00530562">
              <w:rPr>
                <w:color w:val="auto"/>
                <w:lang w:val="en-GB"/>
              </w:rPr>
              <w:t>0.7460836</w:t>
            </w:r>
          </w:p>
        </w:tc>
        <w:tc>
          <w:tcPr>
            <w:tcW w:w="651" w:type="pct"/>
            <w:vAlign w:val="center"/>
          </w:tcPr>
          <w:p w14:paraId="7A023DC1" w14:textId="77777777" w:rsidR="003B2443" w:rsidRPr="00530562" w:rsidRDefault="003B2443" w:rsidP="00663962">
            <w:pPr>
              <w:spacing w:line="360" w:lineRule="auto"/>
              <w:jc w:val="both"/>
              <w:rPr>
                <w:color w:val="auto"/>
                <w:lang w:val="en-GB"/>
              </w:rPr>
            </w:pPr>
            <w:r w:rsidRPr="00530562">
              <w:rPr>
                <w:color w:val="auto"/>
                <w:lang w:val="en-GB"/>
              </w:rPr>
              <w:t>4</w:t>
            </w:r>
          </w:p>
        </w:tc>
      </w:tr>
      <w:tr w:rsidR="00530562" w:rsidRPr="00530562" w14:paraId="398CE9B9" w14:textId="77777777" w:rsidTr="00420115">
        <w:trPr>
          <w:trHeight w:val="352"/>
        </w:trPr>
        <w:tc>
          <w:tcPr>
            <w:tcW w:w="1044" w:type="pct"/>
            <w:vMerge w:val="restart"/>
            <w:vAlign w:val="center"/>
          </w:tcPr>
          <w:p w14:paraId="295A2869" w14:textId="77777777" w:rsidR="003B2443" w:rsidRPr="00530562" w:rsidRDefault="003B2443" w:rsidP="00663962">
            <w:pPr>
              <w:spacing w:line="360" w:lineRule="auto"/>
              <w:jc w:val="both"/>
              <w:rPr>
                <w:color w:val="auto"/>
                <w:lang w:val="en-GB"/>
              </w:rPr>
            </w:pPr>
            <w:r w:rsidRPr="00530562">
              <w:rPr>
                <w:color w:val="auto"/>
                <w:lang w:val="en-GB"/>
              </w:rPr>
              <w:t>Economic</w:t>
            </w:r>
          </w:p>
        </w:tc>
        <w:tc>
          <w:tcPr>
            <w:tcW w:w="2116" w:type="pct"/>
            <w:vAlign w:val="center"/>
          </w:tcPr>
          <w:p w14:paraId="02CD1885" w14:textId="77777777" w:rsidR="003B2443" w:rsidRPr="00530562" w:rsidRDefault="003B2443" w:rsidP="00663962">
            <w:pPr>
              <w:spacing w:line="360" w:lineRule="auto"/>
              <w:jc w:val="both"/>
              <w:rPr>
                <w:color w:val="auto"/>
                <w:lang w:val="en-GB"/>
              </w:rPr>
            </w:pPr>
            <w:r w:rsidRPr="00530562">
              <w:rPr>
                <w:color w:val="auto"/>
                <w:lang w:val="en-GB"/>
              </w:rPr>
              <w:t>E2= LCOE</w:t>
            </w:r>
          </w:p>
        </w:tc>
        <w:tc>
          <w:tcPr>
            <w:tcW w:w="1189" w:type="pct"/>
            <w:vAlign w:val="center"/>
          </w:tcPr>
          <w:p w14:paraId="113247AA" w14:textId="77777777" w:rsidR="003B2443" w:rsidRPr="00530562" w:rsidRDefault="003B2443" w:rsidP="00663962">
            <w:pPr>
              <w:spacing w:line="360" w:lineRule="auto"/>
              <w:jc w:val="both"/>
              <w:rPr>
                <w:color w:val="auto"/>
                <w:lang w:val="en-GB"/>
              </w:rPr>
            </w:pPr>
            <w:r w:rsidRPr="00530562">
              <w:rPr>
                <w:color w:val="auto"/>
                <w:lang w:val="en-GB"/>
              </w:rPr>
              <w:t>0.9021863</w:t>
            </w:r>
          </w:p>
        </w:tc>
        <w:tc>
          <w:tcPr>
            <w:tcW w:w="651" w:type="pct"/>
            <w:vAlign w:val="center"/>
          </w:tcPr>
          <w:p w14:paraId="50F3F1B7" w14:textId="77777777" w:rsidR="003B2443" w:rsidRPr="00530562" w:rsidRDefault="003B2443" w:rsidP="00663962">
            <w:pPr>
              <w:spacing w:line="360" w:lineRule="auto"/>
              <w:jc w:val="both"/>
              <w:rPr>
                <w:color w:val="auto"/>
                <w:lang w:val="en-GB"/>
              </w:rPr>
            </w:pPr>
            <w:r w:rsidRPr="00530562">
              <w:rPr>
                <w:color w:val="auto"/>
                <w:lang w:val="en-GB"/>
              </w:rPr>
              <w:t>1</w:t>
            </w:r>
          </w:p>
        </w:tc>
      </w:tr>
      <w:tr w:rsidR="00530562" w:rsidRPr="00530562" w14:paraId="1317F4F3" w14:textId="77777777" w:rsidTr="00420115">
        <w:trPr>
          <w:trHeight w:val="352"/>
        </w:trPr>
        <w:tc>
          <w:tcPr>
            <w:tcW w:w="1044" w:type="pct"/>
            <w:vMerge/>
            <w:vAlign w:val="center"/>
          </w:tcPr>
          <w:p w14:paraId="6DEF3BCA" w14:textId="77777777" w:rsidR="003B2443" w:rsidRPr="00530562" w:rsidRDefault="003B2443" w:rsidP="00663962">
            <w:pPr>
              <w:spacing w:line="360" w:lineRule="auto"/>
              <w:jc w:val="both"/>
              <w:rPr>
                <w:color w:val="auto"/>
                <w:lang w:val="en-GB"/>
              </w:rPr>
            </w:pPr>
          </w:p>
        </w:tc>
        <w:tc>
          <w:tcPr>
            <w:tcW w:w="2116" w:type="pct"/>
            <w:vAlign w:val="center"/>
          </w:tcPr>
          <w:p w14:paraId="0DD5AF91" w14:textId="77777777" w:rsidR="003B2443" w:rsidRPr="00530562" w:rsidRDefault="003B2443" w:rsidP="00663962">
            <w:pPr>
              <w:spacing w:line="360" w:lineRule="auto"/>
              <w:jc w:val="both"/>
              <w:rPr>
                <w:color w:val="auto"/>
                <w:lang w:val="en-GB"/>
              </w:rPr>
            </w:pPr>
            <w:r w:rsidRPr="00530562">
              <w:rPr>
                <w:color w:val="auto"/>
                <w:lang w:val="en-GB"/>
              </w:rPr>
              <w:t>E3=LCC</w:t>
            </w:r>
          </w:p>
        </w:tc>
        <w:tc>
          <w:tcPr>
            <w:tcW w:w="1189" w:type="pct"/>
            <w:vAlign w:val="center"/>
          </w:tcPr>
          <w:p w14:paraId="59BD18D4" w14:textId="77777777" w:rsidR="003B2443" w:rsidRPr="00530562" w:rsidRDefault="003B2443" w:rsidP="00663962">
            <w:pPr>
              <w:spacing w:line="360" w:lineRule="auto"/>
              <w:jc w:val="both"/>
              <w:rPr>
                <w:color w:val="auto"/>
                <w:lang w:val="en-GB"/>
              </w:rPr>
            </w:pPr>
            <w:r w:rsidRPr="00530562">
              <w:rPr>
                <w:color w:val="auto"/>
                <w:lang w:val="en-GB"/>
              </w:rPr>
              <w:t>0.8588121</w:t>
            </w:r>
          </w:p>
        </w:tc>
        <w:tc>
          <w:tcPr>
            <w:tcW w:w="651" w:type="pct"/>
            <w:vAlign w:val="center"/>
          </w:tcPr>
          <w:p w14:paraId="466E5DF9" w14:textId="77777777" w:rsidR="003B2443" w:rsidRPr="00530562" w:rsidRDefault="003B2443" w:rsidP="00663962">
            <w:pPr>
              <w:spacing w:line="360" w:lineRule="auto"/>
              <w:jc w:val="both"/>
              <w:rPr>
                <w:color w:val="auto"/>
                <w:lang w:val="en-GB"/>
              </w:rPr>
            </w:pPr>
            <w:r w:rsidRPr="00530562">
              <w:rPr>
                <w:color w:val="auto"/>
                <w:lang w:val="en-GB"/>
              </w:rPr>
              <w:t>3</w:t>
            </w:r>
          </w:p>
        </w:tc>
      </w:tr>
      <w:tr w:rsidR="00772266" w:rsidRPr="00530562" w14:paraId="03AB820D" w14:textId="77777777" w:rsidTr="00420115">
        <w:trPr>
          <w:trHeight w:val="352"/>
        </w:trPr>
        <w:tc>
          <w:tcPr>
            <w:tcW w:w="1044" w:type="pct"/>
            <w:vMerge/>
            <w:vAlign w:val="center"/>
          </w:tcPr>
          <w:p w14:paraId="191CB970" w14:textId="77777777" w:rsidR="003B2443" w:rsidRPr="00530562" w:rsidRDefault="003B2443" w:rsidP="00663962">
            <w:pPr>
              <w:spacing w:line="360" w:lineRule="auto"/>
              <w:jc w:val="both"/>
              <w:rPr>
                <w:color w:val="auto"/>
                <w:lang w:val="en-GB"/>
              </w:rPr>
            </w:pPr>
          </w:p>
        </w:tc>
        <w:tc>
          <w:tcPr>
            <w:tcW w:w="2116" w:type="pct"/>
            <w:vAlign w:val="center"/>
          </w:tcPr>
          <w:p w14:paraId="7E02C923" w14:textId="77777777" w:rsidR="003B2443" w:rsidRPr="00530562" w:rsidRDefault="003B2443" w:rsidP="00663962">
            <w:pPr>
              <w:spacing w:line="360" w:lineRule="auto"/>
              <w:jc w:val="both"/>
              <w:rPr>
                <w:color w:val="auto"/>
                <w:lang w:val="en-GB"/>
              </w:rPr>
            </w:pPr>
            <w:r w:rsidRPr="00530562">
              <w:rPr>
                <w:color w:val="auto"/>
                <w:lang w:val="en-GB"/>
              </w:rPr>
              <w:t>E5= CBA</w:t>
            </w:r>
          </w:p>
        </w:tc>
        <w:tc>
          <w:tcPr>
            <w:tcW w:w="1189" w:type="pct"/>
            <w:vAlign w:val="center"/>
          </w:tcPr>
          <w:p w14:paraId="4BEB408C" w14:textId="77777777" w:rsidR="003B2443" w:rsidRPr="00530562" w:rsidRDefault="003B2443" w:rsidP="00663962">
            <w:pPr>
              <w:spacing w:line="360" w:lineRule="auto"/>
              <w:jc w:val="both"/>
              <w:rPr>
                <w:color w:val="auto"/>
                <w:lang w:val="en-GB"/>
              </w:rPr>
            </w:pPr>
            <w:r w:rsidRPr="00530562">
              <w:rPr>
                <w:color w:val="auto"/>
                <w:lang w:val="en-GB"/>
              </w:rPr>
              <w:t>0.8839763</w:t>
            </w:r>
          </w:p>
        </w:tc>
        <w:tc>
          <w:tcPr>
            <w:tcW w:w="651" w:type="pct"/>
            <w:vAlign w:val="center"/>
          </w:tcPr>
          <w:p w14:paraId="1B180604" w14:textId="77777777" w:rsidR="003B2443" w:rsidRPr="00530562" w:rsidRDefault="003B2443" w:rsidP="00663962">
            <w:pPr>
              <w:spacing w:line="360" w:lineRule="auto"/>
              <w:jc w:val="both"/>
              <w:rPr>
                <w:color w:val="auto"/>
                <w:lang w:val="en-GB"/>
              </w:rPr>
            </w:pPr>
            <w:r w:rsidRPr="00530562">
              <w:rPr>
                <w:color w:val="auto"/>
                <w:lang w:val="en-GB"/>
              </w:rPr>
              <w:t>2</w:t>
            </w:r>
          </w:p>
        </w:tc>
      </w:tr>
    </w:tbl>
    <w:p w14:paraId="17417453" w14:textId="77777777" w:rsidR="00420115" w:rsidRPr="00530562" w:rsidRDefault="00420115" w:rsidP="00663962">
      <w:pPr>
        <w:spacing w:line="360" w:lineRule="auto"/>
        <w:jc w:val="both"/>
        <w:rPr>
          <w:color w:val="auto"/>
        </w:rPr>
      </w:pPr>
    </w:p>
    <w:p w14:paraId="28E62008" w14:textId="7CB04780" w:rsidR="00420115" w:rsidRPr="00530562" w:rsidRDefault="003B01D8" w:rsidP="00663962">
      <w:pPr>
        <w:spacing w:line="360" w:lineRule="auto"/>
        <w:jc w:val="both"/>
        <w:rPr>
          <w:color w:val="auto"/>
        </w:rPr>
      </w:pPr>
      <w:r w:rsidRPr="00530562">
        <w:rPr>
          <w:color w:val="auto"/>
        </w:rPr>
        <w:lastRenderedPageBreak/>
        <w:t>Compliance with international, regional, national</w:t>
      </w:r>
      <w:r w:rsidR="009047EE" w:rsidRPr="00530562">
        <w:rPr>
          <w:color w:val="auto"/>
        </w:rPr>
        <w:t>,</w:t>
      </w:r>
      <w:r w:rsidRPr="00530562">
        <w:rPr>
          <w:color w:val="auto"/>
        </w:rPr>
        <w:t xml:space="preserve"> and local legislative requirements, as well as maintaining and improving economic growth and prosperity to support sustainable development and improve efficiency and productivity are main challenges in shipyard activities</w:t>
      </w:r>
      <w:r w:rsidR="00D63C0F" w:rsidRPr="00530562">
        <w:rPr>
          <w:color w:val="auto"/>
        </w:rPr>
        <w:t xml:space="preserve"> [14]</w:t>
      </w:r>
      <w:r w:rsidRPr="00530562">
        <w:rPr>
          <w:color w:val="auto"/>
        </w:rPr>
        <w:t>. There is a lack of study and research that addres</w:t>
      </w:r>
      <w:r w:rsidR="009047EE" w:rsidRPr="00530562">
        <w:rPr>
          <w:color w:val="auto"/>
        </w:rPr>
        <w:t>se</w:t>
      </w:r>
      <w:r w:rsidRPr="00530562">
        <w:rPr>
          <w:color w:val="auto"/>
        </w:rPr>
        <w:t xml:space="preserve">s the energy management framework and system </w:t>
      </w:r>
      <w:r w:rsidR="009047EE" w:rsidRPr="00530562">
        <w:rPr>
          <w:color w:val="auto"/>
        </w:rPr>
        <w:t xml:space="preserve">in </w:t>
      </w:r>
      <w:r w:rsidRPr="00530562">
        <w:rPr>
          <w:color w:val="auto"/>
        </w:rPr>
        <w:t>the shipyard industry.  In the shipyard community</w:t>
      </w:r>
      <w:r w:rsidR="009047EE" w:rsidRPr="00530562">
        <w:rPr>
          <w:color w:val="auto"/>
        </w:rPr>
        <w:t>,</w:t>
      </w:r>
      <w:r w:rsidRPr="00530562">
        <w:rPr>
          <w:color w:val="auto"/>
        </w:rPr>
        <w:t xml:space="preserve"> there is not any uniform and holistic approach for energy planning to provide required models, methods, measures</w:t>
      </w:r>
      <w:r w:rsidR="009047EE" w:rsidRPr="00530562">
        <w:rPr>
          <w:color w:val="auto"/>
        </w:rPr>
        <w:t>,</w:t>
      </w:r>
      <w:r w:rsidRPr="00530562">
        <w:rPr>
          <w:color w:val="auto"/>
        </w:rPr>
        <w:t xml:space="preserve"> and instruments to DMs and stakeholders</w:t>
      </w:r>
      <w:r w:rsidR="00D63C0F" w:rsidRPr="00530562">
        <w:rPr>
          <w:color w:val="auto"/>
        </w:rPr>
        <w:t xml:space="preserve"> [67].</w:t>
      </w:r>
      <w:r w:rsidRPr="00530562">
        <w:rPr>
          <w:color w:val="auto"/>
        </w:rPr>
        <w:t xml:space="preserve"> Development and conducting such studies and design and development of long term strategy in energy and lifecycle emissions within shipyards is essential in </w:t>
      </w:r>
      <w:r w:rsidR="009047EE" w:rsidRPr="00530562">
        <w:rPr>
          <w:color w:val="auto"/>
        </w:rPr>
        <w:t xml:space="preserve">the </w:t>
      </w:r>
      <w:r w:rsidRPr="00530562">
        <w:rPr>
          <w:color w:val="auto"/>
        </w:rPr>
        <w:t>development of Green ship aspects and sustainable shipping</w:t>
      </w:r>
      <w:r w:rsidR="00D63C0F" w:rsidRPr="00530562">
        <w:rPr>
          <w:color w:val="auto"/>
        </w:rPr>
        <w:t xml:space="preserve">. </w:t>
      </w:r>
      <w:r w:rsidRPr="00530562">
        <w:rPr>
          <w:color w:val="auto"/>
        </w:rPr>
        <w:t xml:space="preserve">To improve sustainable shipping is crucial to consider environmental issues in all parts of the shipping value chain. To reduce the shipping contribution </w:t>
      </w:r>
      <w:r w:rsidR="009047EE" w:rsidRPr="00530562">
        <w:rPr>
          <w:color w:val="auto"/>
        </w:rPr>
        <w:t xml:space="preserve">to </w:t>
      </w:r>
      <w:r w:rsidRPr="00530562">
        <w:rPr>
          <w:color w:val="auto"/>
        </w:rPr>
        <w:t>climate change, a systematic, holistic</w:t>
      </w:r>
      <w:r w:rsidR="009047EE" w:rsidRPr="00530562">
        <w:rPr>
          <w:color w:val="auto"/>
        </w:rPr>
        <w:t>,</w:t>
      </w:r>
      <w:r w:rsidRPr="00530562">
        <w:rPr>
          <w:color w:val="auto"/>
        </w:rPr>
        <w:t xml:space="preserve"> and life span approach must be met by the participation of all stakeholders</w:t>
      </w:r>
      <w:r w:rsidR="00B14C38" w:rsidRPr="00530562">
        <w:rPr>
          <w:color w:val="auto"/>
        </w:rPr>
        <w:t xml:space="preserve"> [14]</w:t>
      </w:r>
      <w:r w:rsidRPr="00530562">
        <w:rPr>
          <w:color w:val="auto"/>
        </w:rPr>
        <w:t xml:space="preserve">. </w:t>
      </w:r>
    </w:p>
    <w:p w14:paraId="537DF302" w14:textId="2BD02AD2" w:rsidR="00420115" w:rsidRPr="00530562" w:rsidRDefault="003B01D8" w:rsidP="00663962">
      <w:pPr>
        <w:spacing w:line="360" w:lineRule="auto"/>
        <w:jc w:val="both"/>
        <w:rPr>
          <w:color w:val="auto"/>
        </w:rPr>
      </w:pPr>
      <w:r w:rsidRPr="00530562">
        <w:rPr>
          <w:color w:val="auto"/>
        </w:rPr>
        <w:t xml:space="preserve">Shipyards, as one of the mother industries, are </w:t>
      </w:r>
      <w:r w:rsidR="009047EE" w:rsidRPr="00530562">
        <w:rPr>
          <w:color w:val="auto"/>
        </w:rPr>
        <w:t>energy-</w:t>
      </w:r>
      <w:r w:rsidRPr="00530562">
        <w:rPr>
          <w:color w:val="auto"/>
        </w:rPr>
        <w:t>intensive and material consumers</w:t>
      </w:r>
      <w:r w:rsidR="00B14C38" w:rsidRPr="00530562">
        <w:rPr>
          <w:color w:val="auto"/>
        </w:rPr>
        <w:t xml:space="preserve"> [6]</w:t>
      </w:r>
      <w:r w:rsidRPr="00530562">
        <w:rPr>
          <w:color w:val="auto"/>
        </w:rPr>
        <w:t xml:space="preserve"> and introduce a large number of environmental pollutants that contaminate land, water, soil</w:t>
      </w:r>
      <w:r w:rsidR="009047EE" w:rsidRPr="00530562">
        <w:rPr>
          <w:color w:val="auto"/>
        </w:rPr>
        <w:t>,</w:t>
      </w:r>
      <w:r w:rsidRPr="00530562">
        <w:rPr>
          <w:color w:val="auto"/>
        </w:rPr>
        <w:t xml:space="preserve"> and air</w:t>
      </w:r>
      <w:r w:rsidR="00D63C0F" w:rsidRPr="00530562">
        <w:rPr>
          <w:color w:val="auto"/>
        </w:rPr>
        <w:t xml:space="preserve"> [10]</w:t>
      </w:r>
      <w:r w:rsidRPr="00530562">
        <w:rPr>
          <w:color w:val="auto"/>
        </w:rPr>
        <w:t>. It is essential that shipyards promote both Clean and Green concepts within their portfolio. While the Clean concept deals to mitigate pollutants and reduce their negative impacts on water, soil</w:t>
      </w:r>
      <w:r w:rsidR="009047EE" w:rsidRPr="00530562">
        <w:rPr>
          <w:color w:val="auto"/>
        </w:rPr>
        <w:t>,</w:t>
      </w:r>
      <w:r w:rsidRPr="00530562">
        <w:rPr>
          <w:color w:val="auto"/>
        </w:rPr>
        <w:t xml:space="preserve"> and land, the Green concept deals </w:t>
      </w:r>
      <w:r w:rsidR="009047EE" w:rsidRPr="00530562">
        <w:rPr>
          <w:color w:val="auto"/>
        </w:rPr>
        <w:t xml:space="preserve">with the </w:t>
      </w:r>
      <w:r w:rsidRPr="00530562">
        <w:rPr>
          <w:color w:val="auto"/>
        </w:rPr>
        <w:t xml:space="preserve">mitigation of air emissions. </w:t>
      </w:r>
      <w:r w:rsidR="009047EE" w:rsidRPr="00530562">
        <w:rPr>
          <w:color w:val="auto"/>
        </w:rPr>
        <w:t xml:space="preserve">The combination </w:t>
      </w:r>
      <w:r w:rsidRPr="00530562">
        <w:rPr>
          <w:color w:val="auto"/>
        </w:rPr>
        <w:t>of both concepts lead</w:t>
      </w:r>
      <w:r w:rsidR="009047EE" w:rsidRPr="00530562">
        <w:rPr>
          <w:color w:val="auto"/>
        </w:rPr>
        <w:t>s</w:t>
      </w:r>
      <w:r w:rsidRPr="00530562">
        <w:rPr>
          <w:color w:val="auto"/>
        </w:rPr>
        <w:t xml:space="preserve"> to a boost of sustainability and </w:t>
      </w:r>
      <w:r w:rsidR="009047EE" w:rsidRPr="00530562">
        <w:rPr>
          <w:color w:val="auto"/>
        </w:rPr>
        <w:t xml:space="preserve">the </w:t>
      </w:r>
      <w:r w:rsidRPr="00530562">
        <w:rPr>
          <w:color w:val="auto"/>
        </w:rPr>
        <w:t>competitive advantage of shipyards.</w:t>
      </w:r>
      <w:r w:rsidR="00420115" w:rsidRPr="00530562">
        <w:rPr>
          <w:color w:val="auto"/>
          <w:lang w:val="vi-VN"/>
        </w:rPr>
        <w:t xml:space="preserve"> </w:t>
      </w:r>
      <w:r w:rsidRPr="00530562">
        <w:rPr>
          <w:color w:val="auto"/>
        </w:rPr>
        <w:t>The challenge to maintain a good quality of products and reduce the relation cost within shipyards can be obtained by improving energy efficiency</w:t>
      </w:r>
      <w:r w:rsidR="00D63C0F" w:rsidRPr="00530562">
        <w:rPr>
          <w:color w:val="auto"/>
        </w:rPr>
        <w:t xml:space="preserve"> [35]</w:t>
      </w:r>
      <w:r w:rsidRPr="00530562">
        <w:rPr>
          <w:color w:val="auto"/>
        </w:rPr>
        <w:t xml:space="preserve">. This can be achieved by investment in energy-efficient technologies and developing energy management systems to optimize energy-efficient practices </w:t>
      </w:r>
      <w:r w:rsidR="009672A1" w:rsidRPr="00530562">
        <w:rPr>
          <w:color w:val="auto"/>
        </w:rPr>
        <w:fldChar w:fldCharType="begin" w:fldLock="1"/>
      </w:r>
      <w:r w:rsidR="008F2D15" w:rsidRPr="00530562">
        <w:rPr>
          <w:color w:val="auto"/>
        </w:rPr>
        <w:instrText>ADDIN CSL_CITATION {"citationItems":[{"id":"ITEM-1","itemData":{"ISBN":"1447141628","author":[{"dropping-particle":"","family":"Thollander","given":"Patrik","non-dropping-particle":"","parse-names":false,"suffix":""},{"dropping-particle":"","family":"Palm","given":"Jenny","non-dropping-particle":"","parse-names":false,"suffix":""}],"id":"ITEM-1","issued":{"date-parts":[["2012"]]},"publisher":"Springer Science &amp; Business Media","title":"Improving energy efficiency in industrial energy systems: An interdisciplinary perspective on barriers, energy audits, energy management, policies, and programs","type":"book"},"uris":["http://www.mendeley.com/documents/?uuid=8a95f506-159f-4435-983b-9bb52f0927a6","http://www.mendeley.com/documents/?uuid=c4629d0d-cfe5-4b3f-999e-6e0c5da5cf74","http://www.mendeley.com/documents/?uuid=32735cf6-92bc-4ceb-a452-822acf306207"]}],"mendeley":{"formattedCitation":"[32]","plainTextFormattedCitation":"[32]","previouslyFormattedCitation":"[32]"},"properties":{"noteIndex":0},"schema":"https://github.com/citation-style-language/schema/raw/master/csl-citation.json"}</w:instrText>
      </w:r>
      <w:r w:rsidR="009672A1" w:rsidRPr="00530562">
        <w:rPr>
          <w:color w:val="auto"/>
        </w:rPr>
        <w:fldChar w:fldCharType="separate"/>
      </w:r>
      <w:r w:rsidR="000E1E8A" w:rsidRPr="00530562">
        <w:rPr>
          <w:color w:val="auto"/>
        </w:rPr>
        <w:t>[3</w:t>
      </w:r>
      <w:r w:rsidR="00FC644A" w:rsidRPr="00530562">
        <w:rPr>
          <w:color w:val="auto"/>
        </w:rPr>
        <w:t>3</w:t>
      </w:r>
      <w:r w:rsidR="000E1E8A" w:rsidRPr="00530562">
        <w:rPr>
          <w:color w:val="auto"/>
        </w:rPr>
        <w:t>]</w:t>
      </w:r>
      <w:r w:rsidR="009672A1" w:rsidRPr="00530562">
        <w:rPr>
          <w:color w:val="auto"/>
        </w:rPr>
        <w:fldChar w:fldCharType="end"/>
      </w:r>
      <w:r w:rsidRPr="00530562">
        <w:rPr>
          <w:color w:val="auto"/>
        </w:rPr>
        <w:t xml:space="preserve">. Implementing such investment </w:t>
      </w:r>
      <w:r w:rsidR="00107477" w:rsidRPr="00530562">
        <w:rPr>
          <w:color w:val="auto"/>
        </w:rPr>
        <w:t xml:space="preserve">has been claimed to </w:t>
      </w:r>
      <w:r w:rsidRPr="00530562">
        <w:rPr>
          <w:color w:val="auto"/>
        </w:rPr>
        <w:t xml:space="preserve">lead to benefit from and increase in productivity, prosperity, as well as environmental benefits. </w:t>
      </w:r>
    </w:p>
    <w:p w14:paraId="432CC1F7" w14:textId="5AFDD618" w:rsidR="00F358A0" w:rsidRPr="00530562" w:rsidRDefault="003B01D8" w:rsidP="00663962">
      <w:pPr>
        <w:spacing w:line="360" w:lineRule="auto"/>
        <w:jc w:val="both"/>
        <w:rPr>
          <w:color w:val="auto"/>
        </w:rPr>
      </w:pPr>
      <w:r w:rsidRPr="00530562">
        <w:rPr>
          <w:color w:val="auto"/>
        </w:rPr>
        <w:t xml:space="preserve">The proposed EnMF is a systematic,  </w:t>
      </w:r>
      <w:r w:rsidR="00B14C38" w:rsidRPr="00530562">
        <w:rPr>
          <w:color w:val="auto"/>
        </w:rPr>
        <w:t>trans</w:t>
      </w:r>
      <w:r w:rsidRPr="00530562">
        <w:rPr>
          <w:color w:val="auto"/>
        </w:rPr>
        <w:t xml:space="preserve">disciplinary approach that can improve the energy efficiency of shipyards’ activities based on their portfolio and DMs priorities. </w:t>
      </w:r>
      <w:r w:rsidR="004C2637" w:rsidRPr="00530562">
        <w:rPr>
          <w:color w:val="auto"/>
        </w:rPr>
        <w:t xml:space="preserve">It combines the five disciplines </w:t>
      </w:r>
      <w:r w:rsidR="0076532E" w:rsidRPr="00530562">
        <w:rPr>
          <w:color w:val="auto"/>
        </w:rPr>
        <w:t>human element, technology and innovation, policy and regulation, operation</w:t>
      </w:r>
      <w:r w:rsidR="009047EE" w:rsidRPr="00530562">
        <w:rPr>
          <w:color w:val="auto"/>
        </w:rPr>
        <w:t>,</w:t>
      </w:r>
      <w:r w:rsidR="0076532E" w:rsidRPr="00530562">
        <w:rPr>
          <w:color w:val="auto"/>
        </w:rPr>
        <w:t xml:space="preserve"> and economic</w:t>
      </w:r>
      <w:r w:rsidR="00282728" w:rsidRPr="00530562">
        <w:rPr>
          <w:color w:val="auto"/>
        </w:rPr>
        <w:t>s</w:t>
      </w:r>
      <w:r w:rsidR="0076532E" w:rsidRPr="00530562">
        <w:rPr>
          <w:color w:val="auto"/>
        </w:rPr>
        <w:t xml:space="preserve"> </w:t>
      </w:r>
      <w:r w:rsidR="004C2637" w:rsidRPr="00530562">
        <w:rPr>
          <w:color w:val="auto"/>
        </w:rPr>
        <w:t xml:space="preserve">in order to ensure a </w:t>
      </w:r>
      <w:r w:rsidR="009047EE" w:rsidRPr="00530562">
        <w:rPr>
          <w:color w:val="auto"/>
        </w:rPr>
        <w:t xml:space="preserve">holistic </w:t>
      </w:r>
      <w:r w:rsidR="004C2637" w:rsidRPr="00530562">
        <w:rPr>
          <w:color w:val="auto"/>
        </w:rPr>
        <w:t xml:space="preserve">solution is applied to the problem. This prevents one discipline to be strongly prioritised over the others, in order to highlight that optimising the view of one of these disciplines may come at a cost for the others. By including “Human Element” this </w:t>
      </w:r>
      <w:r w:rsidR="004C2637" w:rsidRPr="00530562">
        <w:rPr>
          <w:color w:val="auto"/>
        </w:rPr>
        <w:lastRenderedPageBreak/>
        <w:t>framework contributes to ensuring that the implemented solutions can be practically implemented and that they will benefit the workforce as well as en</w:t>
      </w:r>
      <w:r w:rsidR="00727BAA" w:rsidRPr="00530562">
        <w:rPr>
          <w:color w:val="auto"/>
        </w:rPr>
        <w:t>ergy efficiency simultaneously</w:t>
      </w:r>
      <w:r w:rsidR="00D63C0F" w:rsidRPr="00530562">
        <w:rPr>
          <w:color w:val="auto"/>
        </w:rPr>
        <w:t xml:space="preserve"> [116]</w:t>
      </w:r>
      <w:r w:rsidR="00727BAA" w:rsidRPr="00530562">
        <w:rPr>
          <w:color w:val="auto"/>
        </w:rPr>
        <w:t>.</w:t>
      </w:r>
      <w:r w:rsidR="004C2637" w:rsidRPr="00530562">
        <w:rPr>
          <w:color w:val="auto"/>
        </w:rPr>
        <w:t xml:space="preserve"> </w:t>
      </w:r>
      <w:r w:rsidRPr="00530562">
        <w:rPr>
          <w:color w:val="auto"/>
        </w:rPr>
        <w:t>As the EnMF considers all aspects of energy and mitigation of air emissions, the framework can boost both business and socio-economic perspectives for shipyards and plays a win-to-win deal, as well as fill the gap between Asian and European shipyards and can promote their competitiveness</w:t>
      </w:r>
      <w:r w:rsidR="00D63C0F" w:rsidRPr="00530562">
        <w:rPr>
          <w:color w:val="auto"/>
        </w:rPr>
        <w:t xml:space="preserve"> [29][30]</w:t>
      </w:r>
      <w:r w:rsidRPr="00530562">
        <w:rPr>
          <w:color w:val="auto"/>
        </w:rPr>
        <w:t>. Furthermore, developing, implementing</w:t>
      </w:r>
      <w:r w:rsidR="009047EE" w:rsidRPr="00530562">
        <w:rPr>
          <w:color w:val="auto"/>
        </w:rPr>
        <w:t>,</w:t>
      </w:r>
      <w:r w:rsidRPr="00530562">
        <w:rPr>
          <w:color w:val="auto"/>
        </w:rPr>
        <w:t xml:space="preserve"> and monitoring such innovative measures can help in promoting NDCs of states under the Paris Agreement for shipyards</w:t>
      </w:r>
      <w:r w:rsidR="00B14C38" w:rsidRPr="00530562">
        <w:rPr>
          <w:color w:val="auto"/>
        </w:rPr>
        <w:t xml:space="preserve"> [14]</w:t>
      </w:r>
      <w:r w:rsidRPr="00530562">
        <w:rPr>
          <w:color w:val="auto"/>
        </w:rPr>
        <w:t xml:space="preserve">, as well as in accomplishing the EU’s Green Deal and relevant directives for green products and considering the environmental </w:t>
      </w:r>
      <w:r w:rsidR="00727BAA" w:rsidRPr="00530562">
        <w:rPr>
          <w:color w:val="auto"/>
        </w:rPr>
        <w:t xml:space="preserve">impacts </w:t>
      </w:r>
      <w:r w:rsidRPr="00530562">
        <w:rPr>
          <w:color w:val="auto"/>
        </w:rPr>
        <w:t xml:space="preserve">from </w:t>
      </w:r>
      <w:r w:rsidR="007F0A65" w:rsidRPr="00530562">
        <w:rPr>
          <w:color w:val="auto"/>
        </w:rPr>
        <w:t xml:space="preserve">a </w:t>
      </w:r>
      <w:r w:rsidRPr="00530562">
        <w:rPr>
          <w:color w:val="auto"/>
        </w:rPr>
        <w:t>design</w:t>
      </w:r>
      <w:r w:rsidR="00727BAA" w:rsidRPr="00530562">
        <w:rPr>
          <w:color w:val="auto"/>
        </w:rPr>
        <w:t xml:space="preserve"> period</w:t>
      </w:r>
      <w:r w:rsidRPr="00530562">
        <w:rPr>
          <w:color w:val="auto"/>
        </w:rPr>
        <w:t>, production</w:t>
      </w:r>
      <w:r w:rsidR="00727BAA" w:rsidRPr="00530562">
        <w:rPr>
          <w:color w:val="auto"/>
        </w:rPr>
        <w:t xml:space="preserve"> process</w:t>
      </w:r>
      <w:r w:rsidR="009047EE" w:rsidRPr="00530562">
        <w:rPr>
          <w:color w:val="auto"/>
        </w:rPr>
        <w:t>,</w:t>
      </w:r>
      <w:r w:rsidRPr="00530562">
        <w:rPr>
          <w:color w:val="auto"/>
        </w:rPr>
        <w:t xml:space="preserve"> and operation to dismantling</w:t>
      </w:r>
      <w:r w:rsidR="00045DAC" w:rsidRPr="00530562">
        <w:rPr>
          <w:color w:val="auto"/>
        </w:rPr>
        <w:t>/</w:t>
      </w:r>
      <w:r w:rsidRPr="00530562">
        <w:rPr>
          <w:color w:val="auto"/>
        </w:rPr>
        <w:t>recycling</w:t>
      </w:r>
      <w:r w:rsidR="00045DAC" w:rsidRPr="00530562">
        <w:rPr>
          <w:color w:val="auto"/>
        </w:rPr>
        <w:t xml:space="preserve"> process</w:t>
      </w:r>
      <w:r w:rsidRPr="00530562">
        <w:rPr>
          <w:color w:val="auto"/>
        </w:rPr>
        <w:t xml:space="preserve"> in the maritime cluster and support the EU ambitious goal for having a climate-neutral by 2050</w:t>
      </w:r>
      <w:r w:rsidR="00D63C0F" w:rsidRPr="00530562">
        <w:rPr>
          <w:color w:val="auto"/>
        </w:rPr>
        <w:t xml:space="preserve"> [34]</w:t>
      </w:r>
      <w:r w:rsidRPr="00530562">
        <w:rPr>
          <w:color w:val="auto"/>
        </w:rPr>
        <w:t>. It is crucial that shipyards consider the dynamic aspects of the framework and monitor the progress of implementation and act to promote and update the benchmark measures based on the portfolio, condition, and new technologies</w:t>
      </w:r>
      <w:r w:rsidR="00B14C38" w:rsidRPr="00530562">
        <w:rPr>
          <w:color w:val="auto"/>
        </w:rPr>
        <w:t xml:space="preserve"> [67]</w:t>
      </w:r>
      <w:r w:rsidRPr="00530562">
        <w:rPr>
          <w:color w:val="auto"/>
        </w:rPr>
        <w:t>.</w:t>
      </w:r>
    </w:p>
    <w:p w14:paraId="5FAFC598" w14:textId="77777777" w:rsidR="007E2E00" w:rsidRPr="00530562" w:rsidRDefault="006968C2" w:rsidP="00663962">
      <w:pPr>
        <w:spacing w:line="360" w:lineRule="auto"/>
        <w:jc w:val="both"/>
        <w:rPr>
          <w:i/>
          <w:color w:val="auto"/>
        </w:rPr>
      </w:pPr>
      <w:r w:rsidRPr="00530562">
        <w:rPr>
          <w:i/>
          <w:color w:val="auto"/>
        </w:rPr>
        <w:t>An Italian shipyard</w:t>
      </w:r>
    </w:p>
    <w:p w14:paraId="31E39A9F" w14:textId="1291F453" w:rsidR="00AB410C" w:rsidRPr="00530562" w:rsidRDefault="00AB410C" w:rsidP="00663962">
      <w:pPr>
        <w:spacing w:line="360" w:lineRule="auto"/>
        <w:jc w:val="both"/>
        <w:rPr>
          <w:i/>
          <w:color w:val="auto"/>
        </w:rPr>
      </w:pPr>
      <w:r w:rsidRPr="00530562">
        <w:rPr>
          <w:color w:val="auto"/>
        </w:rPr>
        <w:t>The second case study concerns an Italian shipbuilding company. The yard builds merchant ships, passenger ships, offshore vessels and naval vessels and is also active in ship conversion and repair. According to the EU definition</w:t>
      </w:r>
      <w:r w:rsidR="00F14D76" w:rsidRPr="00530562">
        <w:rPr>
          <w:color w:val="auto"/>
        </w:rPr>
        <w:t xml:space="preserve"> [157]</w:t>
      </w:r>
      <w:r w:rsidRPr="00530562">
        <w:rPr>
          <w:color w:val="auto"/>
        </w:rPr>
        <w:t xml:space="preserve">, the yard is categorised as a large shipyard. In the same way as in the previous case study and with reference to the proposed transdisciplinary approach, EnMF and EnMS were developed for the yard (see </w:t>
      </w:r>
      <w:r w:rsidRPr="00530562">
        <w:rPr>
          <w:b/>
          <w:color w:val="auto"/>
        </w:rPr>
        <w:t xml:space="preserve">Fig </w:t>
      </w:r>
      <w:r w:rsidR="00F7211E" w:rsidRPr="00530562">
        <w:rPr>
          <w:b/>
          <w:color w:val="auto"/>
        </w:rPr>
        <w:t>3</w:t>
      </w:r>
      <w:r w:rsidRPr="00530562">
        <w:rPr>
          <w:color w:val="auto"/>
        </w:rPr>
        <w:t>). One of the main outcomes of the EnMF was DM's willingness to use renewable energy in its energy supply chain</w:t>
      </w:r>
      <w:r w:rsidR="00F14D76" w:rsidRPr="00530562">
        <w:rPr>
          <w:color w:val="auto"/>
        </w:rPr>
        <w:t xml:space="preserve"> [43]</w:t>
      </w:r>
      <w:r w:rsidRPr="00530562">
        <w:rPr>
          <w:color w:val="auto"/>
        </w:rPr>
        <w:t xml:space="preserve">. The feasibility study was carried out with regard to wind and solar energy. The results showed that 45% of the yard's annual electricity consumption, which was 1,270 MWh, could be covered by solar energy. However, the share of wind power was only 4%. While the levelised cost of energy (LCOE) for solar energy was </w:t>
      </w:r>
      <w:r w:rsidR="00B14C38" w:rsidRPr="00530562">
        <w:rPr>
          <w:color w:val="auto"/>
        </w:rPr>
        <w:t>$</w:t>
      </w:r>
      <w:r w:rsidRPr="00530562">
        <w:rPr>
          <w:color w:val="auto"/>
        </w:rPr>
        <w:t xml:space="preserve"> 0.053 and the payback period was 6.2 years with an internal rate of return of 11%, the LCOE for wind energy was USD 0.411 and had a negative net present value of 25 years, making it not cost-effective to harness it. </w:t>
      </w:r>
    </w:p>
    <w:p w14:paraId="284A4B6F" w14:textId="77777777" w:rsidR="00AB410C" w:rsidRPr="00530562" w:rsidRDefault="00AB410C" w:rsidP="00663962">
      <w:pPr>
        <w:spacing w:line="360" w:lineRule="auto"/>
        <w:jc w:val="both"/>
        <w:rPr>
          <w:color w:val="auto"/>
        </w:rPr>
      </w:pPr>
      <w:r w:rsidRPr="00530562">
        <w:rPr>
          <w:color w:val="auto"/>
        </w:rPr>
        <w:t xml:space="preserve">The analysis showed that the annual electricity consumption cost was USD 2,085,918 and the carbon dioxide emissions were 8,687 tCO2 eq. However, if the yard uses only solar energy to </w:t>
      </w:r>
      <w:r w:rsidRPr="00530562">
        <w:rPr>
          <w:color w:val="auto"/>
        </w:rPr>
        <w:lastRenderedPageBreak/>
        <w:t>provide the required electricity, the yard can reduce the electricity cost by $938,663 and reduce emissions by 138 tCO2e per year.</w:t>
      </w:r>
    </w:p>
    <w:p w14:paraId="4BD394CA" w14:textId="76F02286" w:rsidR="00C231B7" w:rsidRPr="00530562" w:rsidRDefault="00621F69" w:rsidP="00663962">
      <w:pPr>
        <w:pStyle w:val="Heading1"/>
        <w:spacing w:line="360" w:lineRule="auto"/>
        <w:jc w:val="both"/>
        <w:rPr>
          <w:color w:val="auto"/>
          <w:lang w:val="vi-VN"/>
        </w:rPr>
      </w:pPr>
      <w:r w:rsidRPr="00530562">
        <w:rPr>
          <w:color w:val="auto"/>
        </w:rPr>
        <w:t>6</w:t>
      </w:r>
      <w:r w:rsidR="003B01D8" w:rsidRPr="00530562">
        <w:rPr>
          <w:color w:val="auto"/>
        </w:rPr>
        <w:t>. Conclusion</w:t>
      </w:r>
      <w:r w:rsidR="00121712" w:rsidRPr="00530562">
        <w:rPr>
          <w:color w:val="auto"/>
        </w:rPr>
        <w:t>s</w:t>
      </w:r>
      <w:r w:rsidR="00420115" w:rsidRPr="00530562">
        <w:rPr>
          <w:color w:val="auto"/>
          <w:lang w:val="vi-VN"/>
        </w:rPr>
        <w:t xml:space="preserve"> and </w:t>
      </w:r>
      <w:r w:rsidR="00466327" w:rsidRPr="00530562">
        <w:rPr>
          <w:color w:val="auto"/>
          <w:lang w:val="vi-VN"/>
        </w:rPr>
        <w:t>future perspective</w:t>
      </w:r>
    </w:p>
    <w:p w14:paraId="1EE34209" w14:textId="5D313D5F" w:rsidR="00C231B7" w:rsidRPr="00530562" w:rsidRDefault="004371BB" w:rsidP="00663962">
      <w:pPr>
        <w:spacing w:line="360" w:lineRule="auto"/>
        <w:jc w:val="both"/>
        <w:rPr>
          <w:color w:val="auto"/>
        </w:rPr>
      </w:pPr>
      <w:r w:rsidRPr="00530562">
        <w:rPr>
          <w:color w:val="auto"/>
        </w:rPr>
        <w:t>This work highlights the importance of using</w:t>
      </w:r>
      <w:r w:rsidR="00477610" w:rsidRPr="00530562">
        <w:rPr>
          <w:color w:val="auto"/>
        </w:rPr>
        <w:t xml:space="preserve"> a holistic, and transdisciplinary approach </w:t>
      </w:r>
      <w:r w:rsidRPr="00530562">
        <w:rPr>
          <w:color w:val="auto"/>
        </w:rPr>
        <w:t xml:space="preserve">in </w:t>
      </w:r>
      <w:r w:rsidR="00477610" w:rsidRPr="00530562">
        <w:rPr>
          <w:color w:val="auto"/>
        </w:rPr>
        <w:t xml:space="preserve">addressing the air emissions of maritime </w:t>
      </w:r>
      <w:r w:rsidRPr="00530562">
        <w:rPr>
          <w:color w:val="auto"/>
        </w:rPr>
        <w:t>industry. It was shown that an energy-management framework can be useful in</w:t>
      </w:r>
      <w:r w:rsidR="00477610" w:rsidRPr="00530562">
        <w:rPr>
          <w:color w:val="auto"/>
        </w:rPr>
        <w:t xml:space="preserve"> design</w:t>
      </w:r>
      <w:r w:rsidRPr="00530562">
        <w:rPr>
          <w:color w:val="auto"/>
        </w:rPr>
        <w:t>ing</w:t>
      </w:r>
      <w:r w:rsidR="00477610" w:rsidRPr="00530562">
        <w:rPr>
          <w:color w:val="auto"/>
        </w:rPr>
        <w:t>, develop</w:t>
      </w:r>
      <w:r w:rsidRPr="00530562">
        <w:rPr>
          <w:color w:val="auto"/>
        </w:rPr>
        <w:t>ing</w:t>
      </w:r>
      <w:r w:rsidR="00477610" w:rsidRPr="00530562">
        <w:rPr>
          <w:color w:val="auto"/>
        </w:rPr>
        <w:t xml:space="preserve"> and implement</w:t>
      </w:r>
      <w:r w:rsidRPr="00530562">
        <w:rPr>
          <w:color w:val="auto"/>
        </w:rPr>
        <w:t>ing</w:t>
      </w:r>
      <w:r w:rsidR="00477610" w:rsidRPr="00530562">
        <w:rPr>
          <w:color w:val="auto"/>
        </w:rPr>
        <w:t xml:space="preserve"> energy policies to achieve </w:t>
      </w:r>
      <w:r w:rsidRPr="00530562">
        <w:rPr>
          <w:color w:val="auto"/>
        </w:rPr>
        <w:t xml:space="preserve">this </w:t>
      </w:r>
      <w:r w:rsidR="00477610" w:rsidRPr="00530562">
        <w:rPr>
          <w:color w:val="auto"/>
        </w:rPr>
        <w:t xml:space="preserve">objective. </w:t>
      </w:r>
      <w:r w:rsidR="003B01D8" w:rsidRPr="00530562">
        <w:rPr>
          <w:color w:val="auto"/>
        </w:rPr>
        <w:t xml:space="preserve">While </w:t>
      </w:r>
      <w:r w:rsidRPr="00530562">
        <w:rPr>
          <w:color w:val="auto"/>
        </w:rPr>
        <w:t xml:space="preserve">current </w:t>
      </w:r>
      <w:r w:rsidR="003B01D8" w:rsidRPr="00530562">
        <w:rPr>
          <w:color w:val="auto"/>
        </w:rPr>
        <w:t>focus ha</w:t>
      </w:r>
      <w:r w:rsidR="00C12D50" w:rsidRPr="00530562">
        <w:rPr>
          <w:color w:val="auto"/>
        </w:rPr>
        <w:t>s</w:t>
      </w:r>
      <w:r w:rsidR="003B01D8" w:rsidRPr="00530562">
        <w:rPr>
          <w:color w:val="auto"/>
        </w:rPr>
        <w:t xml:space="preserve"> been </w:t>
      </w:r>
      <w:r w:rsidR="009047EE" w:rsidRPr="00530562">
        <w:rPr>
          <w:color w:val="auto"/>
        </w:rPr>
        <w:t xml:space="preserve">on </w:t>
      </w:r>
      <w:r w:rsidR="003B01D8" w:rsidRPr="00530562">
        <w:rPr>
          <w:color w:val="auto"/>
        </w:rPr>
        <w:t xml:space="preserve">the operational </w:t>
      </w:r>
      <w:r w:rsidR="00C12D50" w:rsidRPr="00530562">
        <w:rPr>
          <w:color w:val="auto"/>
        </w:rPr>
        <w:t xml:space="preserve">stage </w:t>
      </w:r>
      <w:r w:rsidR="003B01D8" w:rsidRPr="00530562">
        <w:rPr>
          <w:color w:val="auto"/>
        </w:rPr>
        <w:t>of ship</w:t>
      </w:r>
      <w:r w:rsidR="00C12D50" w:rsidRPr="00530562">
        <w:rPr>
          <w:color w:val="auto"/>
        </w:rPr>
        <w:t>s</w:t>
      </w:r>
      <w:r w:rsidR="003B01D8" w:rsidRPr="00530562">
        <w:rPr>
          <w:color w:val="auto"/>
        </w:rPr>
        <w:t xml:space="preserve"> in mitigation of its negative environmental impacts especially air emissions, it is essential to change the mindset of policy makers to life cycle aspects and strives to minimize ships’ </w:t>
      </w:r>
      <w:r w:rsidRPr="00530562">
        <w:rPr>
          <w:color w:val="auto"/>
        </w:rPr>
        <w:t xml:space="preserve">climate impact </w:t>
      </w:r>
      <w:r w:rsidR="00C12D50" w:rsidRPr="00530562">
        <w:rPr>
          <w:color w:val="auto"/>
        </w:rPr>
        <w:t xml:space="preserve">over </w:t>
      </w:r>
      <w:r w:rsidR="003B01D8" w:rsidRPr="00530562">
        <w:rPr>
          <w:color w:val="auto"/>
        </w:rPr>
        <w:t>the</w:t>
      </w:r>
      <w:r w:rsidR="00C12D50" w:rsidRPr="00530562">
        <w:rPr>
          <w:color w:val="auto"/>
        </w:rPr>
        <w:t>ir</w:t>
      </w:r>
      <w:r w:rsidR="003B01D8" w:rsidRPr="00530562">
        <w:rPr>
          <w:color w:val="auto"/>
        </w:rPr>
        <w:t xml:space="preserve"> life cycle. The life cycle approach requires a holistic view with the contribution of all stakeholders to break the silos and establish </w:t>
      </w:r>
      <w:r w:rsidR="0049433A" w:rsidRPr="00530562">
        <w:rPr>
          <w:color w:val="auto"/>
        </w:rPr>
        <w:t>trans</w:t>
      </w:r>
      <w:r w:rsidR="003B01D8" w:rsidRPr="00530562">
        <w:rPr>
          <w:color w:val="auto"/>
        </w:rPr>
        <w:t>disciplinary measures.</w:t>
      </w:r>
      <w:r w:rsidR="00BD6188" w:rsidRPr="00530562">
        <w:rPr>
          <w:color w:val="auto"/>
        </w:rPr>
        <w:t xml:space="preserve"> The detailed examination of literature review shows that a </w:t>
      </w:r>
      <w:r w:rsidRPr="00530562">
        <w:rPr>
          <w:color w:val="auto"/>
        </w:rPr>
        <w:t>large volume</w:t>
      </w:r>
      <w:r w:rsidR="00BD6188" w:rsidRPr="00530562">
        <w:rPr>
          <w:color w:val="auto"/>
        </w:rPr>
        <w:t xml:space="preserve"> of information about improving energy efficiency and reduction of air emissions in shipyard industry </w:t>
      </w:r>
      <w:r w:rsidRPr="00530562">
        <w:rPr>
          <w:color w:val="auto"/>
        </w:rPr>
        <w:t>is</w:t>
      </w:r>
      <w:r w:rsidR="00BD6188" w:rsidRPr="00530562">
        <w:rPr>
          <w:color w:val="auto"/>
        </w:rPr>
        <w:t xml:space="preserve"> available, but </w:t>
      </w:r>
      <w:r w:rsidRPr="00530562">
        <w:rPr>
          <w:color w:val="auto"/>
        </w:rPr>
        <w:t xml:space="preserve">that </w:t>
      </w:r>
      <w:r w:rsidR="00BD6188" w:rsidRPr="00530562">
        <w:rPr>
          <w:color w:val="auto"/>
        </w:rPr>
        <w:t>there is lack of holistic, systematic, and transdisciplinary approach to integrate of these elements.</w:t>
      </w:r>
    </w:p>
    <w:p w14:paraId="3262BA02" w14:textId="77777777" w:rsidR="00C231B7" w:rsidRPr="00530562" w:rsidRDefault="00466327" w:rsidP="00663962">
      <w:pPr>
        <w:spacing w:line="360" w:lineRule="auto"/>
        <w:jc w:val="both"/>
        <w:rPr>
          <w:color w:val="auto"/>
        </w:rPr>
      </w:pPr>
      <w:r w:rsidRPr="00530562">
        <w:rPr>
          <w:color w:val="auto"/>
          <w:lang w:val="vi-VN"/>
        </w:rPr>
        <w:t xml:space="preserve"> </w:t>
      </w:r>
      <w:r w:rsidR="003F19F2" w:rsidRPr="00530562">
        <w:rPr>
          <w:color w:val="auto"/>
        </w:rPr>
        <w:t xml:space="preserve">In this </w:t>
      </w:r>
      <w:r w:rsidR="00045DAC" w:rsidRPr="00530562">
        <w:rPr>
          <w:color w:val="auto"/>
        </w:rPr>
        <w:t>current work</w:t>
      </w:r>
      <w:r w:rsidR="009047EE" w:rsidRPr="00530562">
        <w:rPr>
          <w:color w:val="auto"/>
        </w:rPr>
        <w:t>,</w:t>
      </w:r>
      <w:r w:rsidR="003F19F2" w:rsidRPr="00530562">
        <w:rPr>
          <w:color w:val="auto"/>
        </w:rPr>
        <w:t xml:space="preserve"> </w:t>
      </w:r>
      <w:r w:rsidR="00045DAC" w:rsidRPr="00530562">
        <w:rPr>
          <w:color w:val="auto"/>
        </w:rPr>
        <w:t>the</w:t>
      </w:r>
      <w:r w:rsidR="003F19F2" w:rsidRPr="00530562">
        <w:rPr>
          <w:color w:val="auto"/>
        </w:rPr>
        <w:t xml:space="preserve"> </w:t>
      </w:r>
      <w:r w:rsidR="00C12D50" w:rsidRPr="00530562">
        <w:rPr>
          <w:color w:val="auto"/>
        </w:rPr>
        <w:t>discuss</w:t>
      </w:r>
      <w:r w:rsidR="00045DAC" w:rsidRPr="00530562">
        <w:rPr>
          <w:color w:val="auto"/>
        </w:rPr>
        <w:t>ion of</w:t>
      </w:r>
      <w:r w:rsidR="003F19F2" w:rsidRPr="00530562">
        <w:rPr>
          <w:color w:val="auto"/>
        </w:rPr>
        <w:t xml:space="preserve"> the way forward for a more </w:t>
      </w:r>
      <w:r w:rsidR="00045DAC" w:rsidRPr="00530562">
        <w:rPr>
          <w:color w:val="auto"/>
        </w:rPr>
        <w:t xml:space="preserve">thorough </w:t>
      </w:r>
      <w:r w:rsidR="003F19F2" w:rsidRPr="00530562">
        <w:rPr>
          <w:color w:val="auto"/>
        </w:rPr>
        <w:t xml:space="preserve">understanding of </w:t>
      </w:r>
      <w:r w:rsidR="001A2D17" w:rsidRPr="00530562">
        <w:rPr>
          <w:color w:val="auto"/>
        </w:rPr>
        <w:t>environmentall</w:t>
      </w:r>
      <w:r w:rsidR="003F19F2" w:rsidRPr="00530562">
        <w:rPr>
          <w:color w:val="auto"/>
        </w:rPr>
        <w:t>y sustainable (Green and Clean concepts) shipyards and energy management at shipyards</w:t>
      </w:r>
      <w:r w:rsidR="00045DAC" w:rsidRPr="00530562">
        <w:rPr>
          <w:color w:val="auto"/>
        </w:rPr>
        <w:t xml:space="preserve"> was conducted, indicating </w:t>
      </w:r>
      <w:r w:rsidR="003F19F2" w:rsidRPr="00530562">
        <w:rPr>
          <w:color w:val="auto"/>
        </w:rPr>
        <w:t xml:space="preserve">insights </w:t>
      </w:r>
      <w:r w:rsidR="00045DAC" w:rsidRPr="00530562">
        <w:rPr>
          <w:color w:val="auto"/>
        </w:rPr>
        <w:t>into</w:t>
      </w:r>
      <w:r w:rsidR="003F19F2" w:rsidRPr="00530562">
        <w:rPr>
          <w:color w:val="auto"/>
        </w:rPr>
        <w:t xml:space="preserve"> socio-technical aspects. </w:t>
      </w:r>
      <w:r w:rsidR="00045DAC" w:rsidRPr="00530562">
        <w:rPr>
          <w:color w:val="auto"/>
        </w:rPr>
        <w:t xml:space="preserve">Indeed, </w:t>
      </w:r>
      <w:r w:rsidR="003F19F2" w:rsidRPr="00530562">
        <w:rPr>
          <w:color w:val="auto"/>
        </w:rPr>
        <w:t xml:space="preserve">these </w:t>
      </w:r>
      <w:r w:rsidR="00045DAC" w:rsidRPr="00530562">
        <w:rPr>
          <w:color w:val="auto"/>
        </w:rPr>
        <w:t>socio-technical aspects were synthesi</w:t>
      </w:r>
      <w:r w:rsidR="007F0A65" w:rsidRPr="00530562">
        <w:rPr>
          <w:color w:val="auto"/>
        </w:rPr>
        <w:t>z</w:t>
      </w:r>
      <w:r w:rsidR="00045DAC" w:rsidRPr="00530562">
        <w:rPr>
          <w:color w:val="auto"/>
        </w:rPr>
        <w:t>ed</w:t>
      </w:r>
      <w:r w:rsidR="003F19F2" w:rsidRPr="00530562">
        <w:rPr>
          <w:color w:val="auto"/>
        </w:rPr>
        <w:t xml:space="preserve"> into five bridging elements, i.e. human element, technology and innovation, policy and regulation, </w:t>
      </w:r>
      <w:r w:rsidR="00106050" w:rsidRPr="00530562">
        <w:rPr>
          <w:color w:val="auto"/>
        </w:rPr>
        <w:t>operation and economic</w:t>
      </w:r>
      <w:r w:rsidR="00C12D50" w:rsidRPr="00530562">
        <w:rPr>
          <w:color w:val="auto"/>
        </w:rPr>
        <w:t>s</w:t>
      </w:r>
      <w:r w:rsidR="004626B6" w:rsidRPr="00530562">
        <w:rPr>
          <w:color w:val="auto"/>
        </w:rPr>
        <w:t xml:space="preserve"> </w:t>
      </w:r>
      <w:r w:rsidR="003F19F2" w:rsidRPr="00530562">
        <w:rPr>
          <w:color w:val="auto"/>
        </w:rPr>
        <w:t>materiality</w:t>
      </w:r>
      <w:r w:rsidR="009047EE" w:rsidRPr="00530562">
        <w:rPr>
          <w:color w:val="auto"/>
        </w:rPr>
        <w:t>,</w:t>
      </w:r>
      <w:r w:rsidR="003F19F2" w:rsidRPr="00530562">
        <w:rPr>
          <w:color w:val="auto"/>
        </w:rPr>
        <w:t xml:space="preserve"> and relationality</w:t>
      </w:r>
      <w:r w:rsidR="00106050" w:rsidRPr="00530562">
        <w:rPr>
          <w:color w:val="auto"/>
        </w:rPr>
        <w:t xml:space="preserve"> as they are present in interrelated and overlapping ways</w:t>
      </w:r>
      <w:r w:rsidRPr="00530562">
        <w:rPr>
          <w:color w:val="auto"/>
        </w:rPr>
        <w:t xml:space="preserve"> in shipyards in various cases.</w:t>
      </w:r>
      <w:r w:rsidR="002A5B34" w:rsidRPr="00530562">
        <w:rPr>
          <w:color w:val="auto"/>
        </w:rPr>
        <w:t xml:space="preserve"> </w:t>
      </w:r>
    </w:p>
    <w:p w14:paraId="13EF9B29" w14:textId="4FAE35DD" w:rsidR="002A5B34" w:rsidRPr="00530562" w:rsidRDefault="002A5B34" w:rsidP="00663962">
      <w:pPr>
        <w:spacing w:line="360" w:lineRule="auto"/>
        <w:jc w:val="both"/>
        <w:rPr>
          <w:color w:val="auto"/>
        </w:rPr>
      </w:pPr>
      <w:r w:rsidRPr="00530562">
        <w:rPr>
          <w:color w:val="auto"/>
        </w:rPr>
        <w:t xml:space="preserve"> The </w:t>
      </w:r>
      <w:r w:rsidR="00635EAA" w:rsidRPr="00530562">
        <w:rPr>
          <w:color w:val="auto"/>
        </w:rPr>
        <w:t xml:space="preserve">novelties </w:t>
      </w:r>
      <w:r w:rsidRPr="00530562">
        <w:rPr>
          <w:color w:val="auto"/>
        </w:rPr>
        <w:t>of this stu</w:t>
      </w:r>
      <w:r w:rsidR="00635EAA" w:rsidRPr="00530562">
        <w:rPr>
          <w:color w:val="auto"/>
        </w:rPr>
        <w:t>d</w:t>
      </w:r>
      <w:r w:rsidRPr="00530562">
        <w:rPr>
          <w:color w:val="auto"/>
        </w:rPr>
        <w:t xml:space="preserve">y </w:t>
      </w:r>
      <w:r w:rsidR="00635EAA" w:rsidRPr="00530562">
        <w:rPr>
          <w:color w:val="auto"/>
        </w:rPr>
        <w:t>are</w:t>
      </w:r>
      <w:r w:rsidRPr="00530562">
        <w:rPr>
          <w:color w:val="auto"/>
        </w:rPr>
        <w:t>:</w:t>
      </w:r>
    </w:p>
    <w:p w14:paraId="7987F3BD" w14:textId="77777777" w:rsidR="002A5B34" w:rsidRPr="00530562" w:rsidRDefault="002A5B34" w:rsidP="00663962">
      <w:pPr>
        <w:pStyle w:val="ListParagraph"/>
        <w:numPr>
          <w:ilvl w:val="0"/>
          <w:numId w:val="20"/>
        </w:numPr>
        <w:spacing w:line="360" w:lineRule="auto"/>
        <w:jc w:val="both"/>
        <w:rPr>
          <w:color w:val="auto"/>
          <w:lang w:val="en-GB"/>
        </w:rPr>
      </w:pPr>
      <w:r w:rsidRPr="00530562">
        <w:rPr>
          <w:color w:val="auto"/>
          <w:lang w:val="en-GB"/>
        </w:rPr>
        <w:t>Classification of shipyards into two categories: clean and green shipyards;</w:t>
      </w:r>
    </w:p>
    <w:p w14:paraId="647D34F6" w14:textId="1CFEFFF5" w:rsidR="002A5B34" w:rsidRPr="00530562" w:rsidRDefault="002A5B34" w:rsidP="00663962">
      <w:pPr>
        <w:pStyle w:val="ListParagraph"/>
        <w:numPr>
          <w:ilvl w:val="0"/>
          <w:numId w:val="20"/>
        </w:numPr>
        <w:spacing w:line="360" w:lineRule="auto"/>
        <w:jc w:val="both"/>
        <w:rPr>
          <w:color w:val="auto"/>
          <w:lang w:val="en-GB"/>
        </w:rPr>
      </w:pPr>
      <w:r w:rsidRPr="00530562">
        <w:rPr>
          <w:color w:val="auto"/>
          <w:lang w:val="en-GB"/>
        </w:rPr>
        <w:t xml:space="preserve">Changing one-dimensional thinking with holistic, systematic and </w:t>
      </w:r>
      <w:r w:rsidR="00952907" w:rsidRPr="00530562">
        <w:rPr>
          <w:color w:val="auto"/>
          <w:lang w:val="en-GB"/>
        </w:rPr>
        <w:t>trans</w:t>
      </w:r>
      <w:r w:rsidRPr="00530562">
        <w:rPr>
          <w:color w:val="auto"/>
          <w:lang w:val="en-GB"/>
        </w:rPr>
        <w:t>disciplinary thinking to break the silos between different disciplines in shipbuilding industry;</w:t>
      </w:r>
    </w:p>
    <w:p w14:paraId="5FA7201D" w14:textId="77777777" w:rsidR="002A5B34" w:rsidRPr="00530562" w:rsidRDefault="002A5B34" w:rsidP="00663962">
      <w:pPr>
        <w:pStyle w:val="ListParagraph"/>
        <w:numPr>
          <w:ilvl w:val="0"/>
          <w:numId w:val="20"/>
        </w:numPr>
        <w:spacing w:line="360" w:lineRule="auto"/>
        <w:jc w:val="both"/>
        <w:rPr>
          <w:color w:val="auto"/>
          <w:lang w:val="en-GB"/>
        </w:rPr>
      </w:pPr>
      <w:r w:rsidRPr="00530562">
        <w:rPr>
          <w:color w:val="auto"/>
          <w:lang w:val="en-GB"/>
        </w:rPr>
        <w:t xml:space="preserve"> Providing and classifing energy efficiency and air emission reduction measures into five main areas;</w:t>
      </w:r>
    </w:p>
    <w:p w14:paraId="3B3AEA75" w14:textId="77777777" w:rsidR="002A5B34" w:rsidRPr="00530562" w:rsidRDefault="002A5B34" w:rsidP="00663962">
      <w:pPr>
        <w:pStyle w:val="ListParagraph"/>
        <w:numPr>
          <w:ilvl w:val="0"/>
          <w:numId w:val="20"/>
        </w:numPr>
        <w:spacing w:line="360" w:lineRule="auto"/>
        <w:jc w:val="both"/>
        <w:rPr>
          <w:color w:val="auto"/>
          <w:lang w:val="en-GB"/>
        </w:rPr>
      </w:pPr>
      <w:r w:rsidRPr="00530562">
        <w:rPr>
          <w:color w:val="auto"/>
          <w:lang w:val="en-GB"/>
        </w:rPr>
        <w:t xml:space="preserve">Design and develop a holistic, systematic and transdisciplinary energy management </w:t>
      </w:r>
      <w:r w:rsidRPr="00530562">
        <w:rPr>
          <w:color w:val="auto"/>
          <w:lang w:val="en-GB"/>
        </w:rPr>
        <w:lastRenderedPageBreak/>
        <w:t>framework to support shipyards’ DMs in the uncertain atmosphere to make rational and optimal decisions to improve energy efficiency and reduce air emissions;</w:t>
      </w:r>
    </w:p>
    <w:p w14:paraId="557F5E25" w14:textId="71B468FB" w:rsidR="00C231B7" w:rsidRPr="00530562" w:rsidRDefault="002A5B34" w:rsidP="002D1850">
      <w:pPr>
        <w:pStyle w:val="ListParagraph"/>
        <w:numPr>
          <w:ilvl w:val="0"/>
          <w:numId w:val="20"/>
        </w:numPr>
        <w:spacing w:line="360" w:lineRule="auto"/>
        <w:jc w:val="both"/>
        <w:rPr>
          <w:color w:val="auto"/>
          <w:lang w:val="en-GB"/>
        </w:rPr>
      </w:pPr>
      <w:r w:rsidRPr="00530562">
        <w:rPr>
          <w:color w:val="auto"/>
          <w:lang w:val="en-GB"/>
        </w:rPr>
        <w:t>Implement and test the validity of the framework in case studies.</w:t>
      </w:r>
    </w:p>
    <w:p w14:paraId="7D5E1270" w14:textId="33BB8F13" w:rsidR="004C5A03" w:rsidRPr="00530562" w:rsidRDefault="003B01D8" w:rsidP="00663962">
      <w:pPr>
        <w:spacing w:line="360" w:lineRule="auto"/>
        <w:jc w:val="both"/>
        <w:rPr>
          <w:color w:val="auto"/>
          <w:lang w:val="vi-VN"/>
        </w:rPr>
      </w:pPr>
      <w:r w:rsidRPr="00530562">
        <w:rPr>
          <w:color w:val="auto"/>
        </w:rPr>
        <w:t xml:space="preserve">The </w:t>
      </w:r>
      <w:r w:rsidR="00A52806" w:rsidRPr="00530562">
        <w:rPr>
          <w:color w:val="auto"/>
        </w:rPr>
        <w:t xml:space="preserve">first main </w:t>
      </w:r>
      <w:r w:rsidRPr="00530562">
        <w:rPr>
          <w:color w:val="auto"/>
        </w:rPr>
        <w:t xml:space="preserve">contribution of this paper is introducing new concepts of “Green” and “Clean” shipyards through </w:t>
      </w:r>
      <w:r w:rsidR="00A171C8" w:rsidRPr="00530562">
        <w:rPr>
          <w:color w:val="auto"/>
        </w:rPr>
        <w:t xml:space="preserve">a </w:t>
      </w:r>
      <w:r w:rsidRPr="00530562">
        <w:rPr>
          <w:color w:val="auto"/>
        </w:rPr>
        <w:t xml:space="preserve">systematic literature review. A shipyard becomes sustainable if it </w:t>
      </w:r>
      <w:r w:rsidR="00A171C8" w:rsidRPr="00530562">
        <w:rPr>
          <w:color w:val="auto"/>
        </w:rPr>
        <w:t>is in line</w:t>
      </w:r>
      <w:r w:rsidRPr="00530562">
        <w:rPr>
          <w:color w:val="auto"/>
        </w:rPr>
        <w:t xml:space="preserve"> with both </w:t>
      </w:r>
      <w:r w:rsidR="001D2C94" w:rsidRPr="00530562">
        <w:rPr>
          <w:color w:val="auto"/>
        </w:rPr>
        <w:t xml:space="preserve">these </w:t>
      </w:r>
      <w:r w:rsidRPr="00530562">
        <w:rPr>
          <w:color w:val="auto"/>
        </w:rPr>
        <w:t xml:space="preserve">Green and Clean concepts. As the Clean shipyards have the plan to mitigate all negative environmental pollutions (except air emissions) during ship manufacturing in both production and supporting processes, the Green shipyards extract the energy criteria out from </w:t>
      </w:r>
      <w:r w:rsidR="009047EE" w:rsidRPr="00530562">
        <w:rPr>
          <w:color w:val="auto"/>
        </w:rPr>
        <w:t xml:space="preserve">the </w:t>
      </w:r>
      <w:r w:rsidRPr="00530562">
        <w:rPr>
          <w:color w:val="auto"/>
        </w:rPr>
        <w:t>environmental umbrella and promote it as a pillar in developing a sustainable concept by mitigation the air emissions</w:t>
      </w:r>
      <w:r w:rsidR="001D2C94" w:rsidRPr="00530562">
        <w:rPr>
          <w:color w:val="auto"/>
        </w:rPr>
        <w:t xml:space="preserve"> resulting from</w:t>
      </w:r>
      <w:r w:rsidRPr="00530562">
        <w:rPr>
          <w:color w:val="auto"/>
        </w:rPr>
        <w:t xml:space="preserve"> production and supporting processes </w:t>
      </w:r>
      <w:r w:rsidR="001D2C94" w:rsidRPr="00530562">
        <w:rPr>
          <w:color w:val="auto"/>
        </w:rPr>
        <w:t xml:space="preserve">of </w:t>
      </w:r>
      <w:r w:rsidRPr="00530562">
        <w:rPr>
          <w:color w:val="auto"/>
        </w:rPr>
        <w:t>shipyards’ activities.</w:t>
      </w:r>
      <w:r w:rsidR="00466327" w:rsidRPr="00530562">
        <w:rPr>
          <w:color w:val="auto"/>
          <w:lang w:val="vi-VN"/>
        </w:rPr>
        <w:t xml:space="preserve"> </w:t>
      </w:r>
    </w:p>
    <w:p w14:paraId="3F408407" w14:textId="27F1A872" w:rsidR="004C5A03" w:rsidRPr="00530562" w:rsidRDefault="00A52806" w:rsidP="00663962">
      <w:pPr>
        <w:spacing w:line="360" w:lineRule="auto"/>
        <w:jc w:val="both"/>
        <w:rPr>
          <w:color w:val="auto"/>
        </w:rPr>
      </w:pPr>
      <w:r w:rsidRPr="00530562">
        <w:rPr>
          <w:color w:val="auto"/>
        </w:rPr>
        <w:t xml:space="preserve">The second main contribution of </w:t>
      </w:r>
      <w:r w:rsidR="00045DAC" w:rsidRPr="00530562">
        <w:rPr>
          <w:color w:val="auto"/>
        </w:rPr>
        <w:t xml:space="preserve">this current work </w:t>
      </w:r>
      <w:r w:rsidRPr="00530562">
        <w:rPr>
          <w:color w:val="auto"/>
        </w:rPr>
        <w:t xml:space="preserve">is designing and developing an </w:t>
      </w:r>
      <w:r w:rsidR="00952907" w:rsidRPr="00530562">
        <w:rPr>
          <w:color w:val="auto"/>
        </w:rPr>
        <w:t>trans</w:t>
      </w:r>
      <w:r w:rsidRPr="00530562">
        <w:rPr>
          <w:color w:val="auto"/>
        </w:rPr>
        <w:t>disciplinary EnMF in shipyards. Th</w:t>
      </w:r>
      <w:r w:rsidR="00045DAC" w:rsidRPr="00530562">
        <w:rPr>
          <w:color w:val="auto"/>
        </w:rPr>
        <w:t>is</w:t>
      </w:r>
      <w:r w:rsidRPr="00530562">
        <w:rPr>
          <w:color w:val="auto"/>
        </w:rPr>
        <w:t xml:space="preserve"> study provides bridging measures, tools</w:t>
      </w:r>
      <w:r w:rsidR="009047EE" w:rsidRPr="00530562">
        <w:rPr>
          <w:color w:val="auto"/>
        </w:rPr>
        <w:t>,</w:t>
      </w:r>
      <w:r w:rsidR="001D2C94" w:rsidRPr="00530562">
        <w:rPr>
          <w:color w:val="auto"/>
        </w:rPr>
        <w:t xml:space="preserve"> and</w:t>
      </w:r>
      <w:r w:rsidRPr="00530562">
        <w:rPr>
          <w:color w:val="auto"/>
        </w:rPr>
        <w:t xml:space="preserve"> elements </w:t>
      </w:r>
      <w:r w:rsidR="00045DAC" w:rsidRPr="00530562">
        <w:rPr>
          <w:color w:val="auto"/>
        </w:rPr>
        <w:t>which could</w:t>
      </w:r>
      <w:r w:rsidRPr="00530562">
        <w:rPr>
          <w:color w:val="auto"/>
        </w:rPr>
        <w:t xml:space="preserve"> be mobili</w:t>
      </w:r>
      <w:r w:rsidR="007F0A65" w:rsidRPr="00530562">
        <w:rPr>
          <w:color w:val="auto"/>
        </w:rPr>
        <w:t>z</w:t>
      </w:r>
      <w:r w:rsidRPr="00530562">
        <w:rPr>
          <w:color w:val="auto"/>
        </w:rPr>
        <w:t xml:space="preserve">ed across </w:t>
      </w:r>
      <w:r w:rsidR="004C5A03" w:rsidRPr="00530562">
        <w:rPr>
          <w:color w:val="auto"/>
        </w:rPr>
        <w:t xml:space="preserve">the </w:t>
      </w:r>
      <w:r w:rsidR="00477610" w:rsidRPr="00530562">
        <w:rPr>
          <w:color w:val="auto"/>
        </w:rPr>
        <w:t xml:space="preserve">five </w:t>
      </w:r>
      <w:r w:rsidR="004C5A03" w:rsidRPr="00530562">
        <w:rPr>
          <w:color w:val="auto"/>
        </w:rPr>
        <w:t xml:space="preserve">defined </w:t>
      </w:r>
      <w:r w:rsidRPr="00530562">
        <w:rPr>
          <w:color w:val="auto"/>
        </w:rPr>
        <w:t>disciplines</w:t>
      </w:r>
      <w:r w:rsidR="00477610" w:rsidRPr="00530562">
        <w:rPr>
          <w:color w:val="auto"/>
        </w:rPr>
        <w:t xml:space="preserve"> and</w:t>
      </w:r>
      <w:r w:rsidRPr="00530562">
        <w:rPr>
          <w:color w:val="auto"/>
        </w:rPr>
        <w:t xml:space="preserve"> emphasi</w:t>
      </w:r>
      <w:r w:rsidR="007F0A65" w:rsidRPr="00530562">
        <w:rPr>
          <w:color w:val="auto"/>
        </w:rPr>
        <w:t>z</w:t>
      </w:r>
      <w:r w:rsidRPr="00530562">
        <w:rPr>
          <w:color w:val="auto"/>
        </w:rPr>
        <w:t xml:space="preserve">es </w:t>
      </w:r>
      <w:r w:rsidR="00477610" w:rsidRPr="00530562">
        <w:rPr>
          <w:color w:val="auto"/>
        </w:rPr>
        <w:t xml:space="preserve">on the </w:t>
      </w:r>
      <w:r w:rsidR="00952907" w:rsidRPr="00530562">
        <w:rPr>
          <w:color w:val="auto"/>
        </w:rPr>
        <w:t>trans</w:t>
      </w:r>
      <w:r w:rsidR="00A13B87" w:rsidRPr="00530562">
        <w:rPr>
          <w:color w:val="auto"/>
        </w:rPr>
        <w:t>disciplinary</w:t>
      </w:r>
      <w:r w:rsidR="00477610" w:rsidRPr="00530562">
        <w:rPr>
          <w:color w:val="auto"/>
        </w:rPr>
        <w:t xml:space="preserve"> approach</w:t>
      </w:r>
      <w:r w:rsidR="00104ED5" w:rsidRPr="00530562">
        <w:rPr>
          <w:color w:val="auto"/>
        </w:rPr>
        <w:t xml:space="preserve">. </w:t>
      </w:r>
      <w:r w:rsidR="00AD71A3" w:rsidRPr="00530562">
        <w:rPr>
          <w:color w:val="auto"/>
        </w:rPr>
        <w:t xml:space="preserve">However, it is challenging to break out of the silos created by the conceptual apparatus of individual disciplines and needs </w:t>
      </w:r>
      <w:r w:rsidR="00466270" w:rsidRPr="00530562">
        <w:rPr>
          <w:color w:val="auto"/>
        </w:rPr>
        <w:t>communities between bodies of knowledge and experts</w:t>
      </w:r>
      <w:r w:rsidR="005B614E" w:rsidRPr="00530562">
        <w:rPr>
          <w:color w:val="auto"/>
        </w:rPr>
        <w:t>, i.e. CoP</w:t>
      </w:r>
      <w:r w:rsidR="00466270" w:rsidRPr="00530562">
        <w:rPr>
          <w:color w:val="auto"/>
        </w:rPr>
        <w:t>.</w:t>
      </w:r>
      <w:r w:rsidR="00AD71A3" w:rsidRPr="00530562">
        <w:rPr>
          <w:color w:val="auto"/>
        </w:rPr>
        <w:t xml:space="preserve"> </w:t>
      </w:r>
      <w:r w:rsidR="003B01D8" w:rsidRPr="00530562">
        <w:rPr>
          <w:color w:val="auto"/>
        </w:rPr>
        <w:t xml:space="preserve">The EnMF as the central pillar of Green shipyards leads to </w:t>
      </w:r>
      <w:r w:rsidR="004C5A03" w:rsidRPr="00530562">
        <w:rPr>
          <w:color w:val="auto"/>
        </w:rPr>
        <w:t xml:space="preserve">enhancing productivity, profitability, and mitigate </w:t>
      </w:r>
      <w:r w:rsidR="003B01D8" w:rsidRPr="00530562">
        <w:rPr>
          <w:color w:val="auto"/>
        </w:rPr>
        <w:t xml:space="preserve">GHG and air pollutants </w:t>
      </w:r>
      <w:r w:rsidR="004C5A03" w:rsidRPr="00530562">
        <w:rPr>
          <w:color w:val="auto"/>
        </w:rPr>
        <w:t xml:space="preserve">and </w:t>
      </w:r>
      <w:r w:rsidR="003B01D8" w:rsidRPr="00530562">
        <w:rPr>
          <w:color w:val="auto"/>
        </w:rPr>
        <w:t xml:space="preserve">promotes the </w:t>
      </w:r>
      <w:r w:rsidR="001D2C94" w:rsidRPr="00530562">
        <w:rPr>
          <w:color w:val="auto"/>
        </w:rPr>
        <w:t xml:space="preserve">green </w:t>
      </w:r>
      <w:r w:rsidR="003B01D8" w:rsidRPr="00530562">
        <w:rPr>
          <w:color w:val="auto"/>
        </w:rPr>
        <w:t>reputation of the shipbuilding industry and improves shipyards</w:t>
      </w:r>
      <w:r w:rsidR="009047EE" w:rsidRPr="00530562">
        <w:rPr>
          <w:color w:val="auto"/>
        </w:rPr>
        <w:t>'</w:t>
      </w:r>
      <w:r w:rsidR="003B01D8" w:rsidRPr="00530562">
        <w:rPr>
          <w:color w:val="auto"/>
        </w:rPr>
        <w:t xml:space="preserve"> competitiveness.</w:t>
      </w:r>
    </w:p>
    <w:p w14:paraId="21B4110F" w14:textId="77777777" w:rsidR="009D376C" w:rsidRPr="00530562" w:rsidRDefault="009D376C" w:rsidP="00663962">
      <w:pPr>
        <w:spacing w:line="360" w:lineRule="auto"/>
        <w:jc w:val="both"/>
        <w:rPr>
          <w:color w:val="auto"/>
        </w:rPr>
      </w:pPr>
      <w:r w:rsidRPr="00530562">
        <w:rPr>
          <w:color w:val="auto"/>
        </w:rPr>
        <w:t>The third important contribution to the study is the implementation of the proposed EnMF model on two yards of different type and size in different geographical locations. The detailed analysis of the case studies shows that the framework can be adopted and implemented in yards of different types and sizes. Furthermore, it shows that the implementation of EnMF can increase productivity and profitability and reduce environmental problems.</w:t>
      </w:r>
    </w:p>
    <w:p w14:paraId="666A30A9" w14:textId="343BC1C5" w:rsidR="00CD3971" w:rsidRPr="00530562" w:rsidRDefault="009D376C" w:rsidP="00663962">
      <w:pPr>
        <w:spacing w:line="360" w:lineRule="auto"/>
        <w:jc w:val="both"/>
        <w:rPr>
          <w:color w:val="auto"/>
        </w:rPr>
      </w:pPr>
      <w:r w:rsidRPr="00530562">
        <w:rPr>
          <w:color w:val="auto"/>
        </w:rPr>
        <w:t>The authors would like to highlight the study's limitations and future research agenda as follows:</w:t>
      </w:r>
      <w:r w:rsidR="002E6983" w:rsidRPr="00530562">
        <w:rPr>
          <w:color w:val="auto"/>
        </w:rPr>
        <w:t xml:space="preserve"> </w:t>
      </w:r>
      <w:r w:rsidRPr="00530562">
        <w:rPr>
          <w:color w:val="auto"/>
        </w:rPr>
        <w:t xml:space="preserve">This study focuses on promoting green shipyards by developing </w:t>
      </w:r>
      <w:r w:rsidR="00635EAA" w:rsidRPr="00530562">
        <w:rPr>
          <w:color w:val="auto"/>
        </w:rPr>
        <w:t xml:space="preserve">an </w:t>
      </w:r>
      <w:r w:rsidRPr="00530562">
        <w:rPr>
          <w:color w:val="auto"/>
        </w:rPr>
        <w:t xml:space="preserve">EnMF. Further research can be considered to promote clean shipyards. Secondly, this study on improving energy efficiency in shipyards within a </w:t>
      </w:r>
      <w:r w:rsidR="00635EAA" w:rsidRPr="00530562">
        <w:rPr>
          <w:color w:val="auto"/>
        </w:rPr>
        <w:t>life-</w:t>
      </w:r>
      <w:r w:rsidRPr="00530562">
        <w:rPr>
          <w:color w:val="auto"/>
        </w:rPr>
        <w:t>cycle perspective of the maritime cluster</w:t>
      </w:r>
      <w:r w:rsidR="00635EAA" w:rsidRPr="00530562">
        <w:rPr>
          <w:color w:val="auto"/>
        </w:rPr>
        <w:t>, and</w:t>
      </w:r>
      <w:r w:rsidRPr="00530562">
        <w:rPr>
          <w:color w:val="auto"/>
        </w:rPr>
        <w:t xml:space="preserve"> is not a </w:t>
      </w:r>
      <w:r w:rsidR="00635EAA" w:rsidRPr="00530562">
        <w:rPr>
          <w:color w:val="auto"/>
        </w:rPr>
        <w:t xml:space="preserve">comprehensive </w:t>
      </w:r>
      <w:r w:rsidRPr="00530562">
        <w:rPr>
          <w:color w:val="auto"/>
        </w:rPr>
        <w:t xml:space="preserve">solution to these challenges, but is intended to open the way to a new era. Such an approach has </w:t>
      </w:r>
      <w:r w:rsidRPr="00530562">
        <w:rPr>
          <w:color w:val="auto"/>
        </w:rPr>
        <w:lastRenderedPageBreak/>
        <w:t>the advantage of promoting different disciplines depending on what is required in specific contexts. However, adaptations may be needed for different types of yards due to their different geographical areas, characteristics and portfolios, as well as different stakeholders. The limitation of this study is that more case studies on different types and sizes of yards in different geographical locations are needed to explore more research on the implementation of EnMF in different types and sizes of yards. For future research, the proposed framework can be designed, developed and used by managers in other industries and sectors, such as ports. As the framework is transdisciplinary, other disciplines, measures and tools can be considered based on the vision and priorities of managers and the nature of other industries and sectors.</w:t>
      </w:r>
    </w:p>
    <w:p w14:paraId="67D1195E" w14:textId="5CEDEECD" w:rsidR="00CD3971" w:rsidRPr="00530562" w:rsidRDefault="00CD3971" w:rsidP="00663962">
      <w:pPr>
        <w:spacing w:line="360" w:lineRule="auto"/>
        <w:jc w:val="both"/>
        <w:rPr>
          <w:color w:val="auto"/>
        </w:rPr>
      </w:pPr>
    </w:p>
    <w:p w14:paraId="5E841D88" w14:textId="5AF159FA" w:rsidR="00CD3971" w:rsidRPr="00530562" w:rsidRDefault="00CD3971" w:rsidP="00663962">
      <w:pPr>
        <w:spacing w:line="360" w:lineRule="auto"/>
        <w:jc w:val="both"/>
        <w:rPr>
          <w:color w:val="auto"/>
        </w:rPr>
      </w:pPr>
    </w:p>
    <w:p w14:paraId="7815BFCE" w14:textId="1DCADFE0" w:rsidR="00CD3971" w:rsidRPr="00530562" w:rsidRDefault="00CD3971" w:rsidP="00663962">
      <w:pPr>
        <w:spacing w:line="360" w:lineRule="auto"/>
        <w:jc w:val="both"/>
        <w:rPr>
          <w:color w:val="auto"/>
        </w:rPr>
      </w:pPr>
    </w:p>
    <w:p w14:paraId="0AFB5C89" w14:textId="6E4668E3" w:rsidR="00CD3971" w:rsidRPr="00530562" w:rsidRDefault="00CD3971" w:rsidP="00663962">
      <w:pPr>
        <w:spacing w:line="360" w:lineRule="auto"/>
        <w:jc w:val="both"/>
        <w:rPr>
          <w:color w:val="auto"/>
        </w:rPr>
      </w:pPr>
    </w:p>
    <w:p w14:paraId="1E32BAB0" w14:textId="2B733321" w:rsidR="00224ED4" w:rsidRPr="00530562" w:rsidRDefault="00224ED4" w:rsidP="00663962">
      <w:pPr>
        <w:spacing w:line="360" w:lineRule="auto"/>
        <w:jc w:val="both"/>
        <w:rPr>
          <w:color w:val="auto"/>
        </w:rPr>
      </w:pPr>
    </w:p>
    <w:p w14:paraId="7D7D4ACE" w14:textId="69B23CEA" w:rsidR="00224ED4" w:rsidRPr="00530562" w:rsidRDefault="00224ED4" w:rsidP="00663962">
      <w:pPr>
        <w:spacing w:line="360" w:lineRule="auto"/>
        <w:jc w:val="both"/>
        <w:rPr>
          <w:color w:val="auto"/>
        </w:rPr>
      </w:pPr>
    </w:p>
    <w:p w14:paraId="75D7C3F5" w14:textId="2E315FC7" w:rsidR="00224ED4" w:rsidRPr="00530562" w:rsidRDefault="00224ED4" w:rsidP="00663962">
      <w:pPr>
        <w:spacing w:line="360" w:lineRule="auto"/>
        <w:jc w:val="both"/>
        <w:rPr>
          <w:color w:val="auto"/>
        </w:rPr>
      </w:pPr>
    </w:p>
    <w:p w14:paraId="37341B94" w14:textId="044C06AE" w:rsidR="00224ED4" w:rsidRPr="00530562" w:rsidRDefault="00224ED4" w:rsidP="00663962">
      <w:pPr>
        <w:spacing w:line="360" w:lineRule="auto"/>
        <w:jc w:val="both"/>
        <w:rPr>
          <w:color w:val="auto"/>
        </w:rPr>
      </w:pPr>
    </w:p>
    <w:p w14:paraId="73A8FD00" w14:textId="3CCE425B" w:rsidR="00224ED4" w:rsidRPr="00530562" w:rsidRDefault="00224ED4" w:rsidP="00663962">
      <w:pPr>
        <w:spacing w:line="360" w:lineRule="auto"/>
        <w:jc w:val="both"/>
        <w:rPr>
          <w:color w:val="auto"/>
        </w:rPr>
      </w:pPr>
    </w:p>
    <w:p w14:paraId="4FD46810" w14:textId="3C286555" w:rsidR="00224ED4" w:rsidRPr="00530562" w:rsidRDefault="00224ED4" w:rsidP="00663962">
      <w:pPr>
        <w:spacing w:line="360" w:lineRule="auto"/>
        <w:jc w:val="both"/>
        <w:rPr>
          <w:color w:val="auto"/>
        </w:rPr>
      </w:pPr>
    </w:p>
    <w:p w14:paraId="74C44625" w14:textId="77777777" w:rsidR="00224ED4" w:rsidRPr="00530562" w:rsidRDefault="00224ED4" w:rsidP="00663962">
      <w:pPr>
        <w:spacing w:line="360" w:lineRule="auto"/>
        <w:jc w:val="both"/>
        <w:rPr>
          <w:color w:val="auto"/>
        </w:rPr>
      </w:pPr>
    </w:p>
    <w:p w14:paraId="63306C85" w14:textId="45334694" w:rsidR="00CD3971" w:rsidRPr="00530562" w:rsidRDefault="00CD3971" w:rsidP="00663962">
      <w:pPr>
        <w:spacing w:line="360" w:lineRule="auto"/>
        <w:jc w:val="both"/>
        <w:rPr>
          <w:color w:val="auto"/>
        </w:rPr>
      </w:pPr>
    </w:p>
    <w:p w14:paraId="37B0692C" w14:textId="5376893C" w:rsidR="00CD3971" w:rsidRPr="00530562" w:rsidRDefault="00CD3971" w:rsidP="00663962">
      <w:pPr>
        <w:spacing w:line="360" w:lineRule="auto"/>
        <w:jc w:val="both"/>
        <w:rPr>
          <w:color w:val="auto"/>
        </w:rPr>
      </w:pPr>
    </w:p>
    <w:p w14:paraId="1C4E3361" w14:textId="77777777" w:rsidR="001E001E" w:rsidRPr="00530562" w:rsidRDefault="00DB6405" w:rsidP="00663962">
      <w:pPr>
        <w:spacing w:line="360" w:lineRule="auto"/>
        <w:jc w:val="both"/>
        <w:rPr>
          <w:b/>
          <w:bCs/>
          <w:color w:val="auto"/>
          <w:lang w:val="en-GB"/>
        </w:rPr>
      </w:pPr>
      <w:r w:rsidRPr="00530562">
        <w:rPr>
          <w:b/>
          <w:bCs/>
          <w:color w:val="auto"/>
          <w:lang w:val="en-GB"/>
        </w:rPr>
        <w:lastRenderedPageBreak/>
        <w:t xml:space="preserve">Acknowledgments: </w:t>
      </w:r>
    </w:p>
    <w:p w14:paraId="52DEBD10" w14:textId="1A090C19" w:rsidR="00224ED4" w:rsidRPr="00530562" w:rsidRDefault="00DB6405" w:rsidP="00663962">
      <w:pPr>
        <w:spacing w:line="360" w:lineRule="auto"/>
        <w:jc w:val="both"/>
        <w:rPr>
          <w:color w:val="auto"/>
          <w:lang w:val="en-GB"/>
        </w:rPr>
      </w:pPr>
      <w:r w:rsidRPr="00530562">
        <w:rPr>
          <w:color w:val="auto"/>
          <w:lang w:val="en-GB"/>
        </w:rPr>
        <w:t>The author would like to thank the reviewers and the journal’s editor for their</w:t>
      </w:r>
      <w:r w:rsidR="001E001E" w:rsidRPr="00530562">
        <w:rPr>
          <w:color w:val="auto"/>
          <w:lang w:val="en-GB"/>
        </w:rPr>
        <w:t xml:space="preserve"> </w:t>
      </w:r>
      <w:r w:rsidRPr="00530562">
        <w:rPr>
          <w:color w:val="auto"/>
          <w:lang w:val="en-GB"/>
        </w:rPr>
        <w:t>valuable comments, which have greatly improved the study. The authors would also like to express</w:t>
      </w:r>
      <w:r w:rsidR="001E001E" w:rsidRPr="00530562">
        <w:rPr>
          <w:color w:val="auto"/>
          <w:lang w:val="en-GB"/>
        </w:rPr>
        <w:t xml:space="preserve"> </w:t>
      </w:r>
      <w:r w:rsidRPr="00530562">
        <w:rPr>
          <w:color w:val="auto"/>
          <w:lang w:val="en-GB"/>
        </w:rPr>
        <w:t>their appreciation to the managers of the Bangladeshi and Italian shipyards who gave us their con</w:t>
      </w:r>
      <w:r w:rsidR="00B22649" w:rsidRPr="00530562">
        <w:rPr>
          <w:color w:val="auto"/>
          <w:lang w:val="en-GB"/>
        </w:rPr>
        <w:t>structive comments.</w:t>
      </w:r>
    </w:p>
    <w:p w14:paraId="102BB0D9" w14:textId="00454A03" w:rsidR="001E001E" w:rsidRPr="00530562" w:rsidRDefault="001E001E" w:rsidP="00663962">
      <w:pPr>
        <w:spacing w:line="360" w:lineRule="auto"/>
        <w:jc w:val="both"/>
        <w:rPr>
          <w:color w:val="auto"/>
          <w:lang w:val="en-GB"/>
        </w:rPr>
      </w:pPr>
    </w:p>
    <w:p w14:paraId="7D35093D" w14:textId="5D97E49E" w:rsidR="001E001E" w:rsidRPr="00530562" w:rsidRDefault="001E001E" w:rsidP="00663962">
      <w:pPr>
        <w:spacing w:line="360" w:lineRule="auto"/>
        <w:jc w:val="both"/>
        <w:rPr>
          <w:color w:val="auto"/>
          <w:lang w:val="en-GB"/>
        </w:rPr>
      </w:pPr>
    </w:p>
    <w:p w14:paraId="272A6222" w14:textId="1B0D3855" w:rsidR="001E001E" w:rsidRPr="00530562" w:rsidRDefault="001E001E" w:rsidP="00663962">
      <w:pPr>
        <w:spacing w:line="360" w:lineRule="auto"/>
        <w:jc w:val="both"/>
        <w:rPr>
          <w:color w:val="auto"/>
          <w:lang w:val="en-GB"/>
        </w:rPr>
      </w:pPr>
    </w:p>
    <w:p w14:paraId="6536DED5" w14:textId="3F3CCB43" w:rsidR="001E001E" w:rsidRPr="00530562" w:rsidRDefault="001E001E" w:rsidP="00663962">
      <w:pPr>
        <w:spacing w:line="360" w:lineRule="auto"/>
        <w:jc w:val="both"/>
        <w:rPr>
          <w:color w:val="auto"/>
          <w:lang w:val="en-GB"/>
        </w:rPr>
      </w:pPr>
    </w:p>
    <w:p w14:paraId="1A4EA97A" w14:textId="0CAD209F" w:rsidR="001E001E" w:rsidRPr="00530562" w:rsidRDefault="001E001E" w:rsidP="00663962">
      <w:pPr>
        <w:spacing w:line="360" w:lineRule="auto"/>
        <w:jc w:val="both"/>
        <w:rPr>
          <w:color w:val="auto"/>
          <w:lang w:val="en-GB"/>
        </w:rPr>
      </w:pPr>
    </w:p>
    <w:p w14:paraId="68C91D6B" w14:textId="29D0806B" w:rsidR="001E001E" w:rsidRPr="00530562" w:rsidRDefault="001E001E" w:rsidP="00663962">
      <w:pPr>
        <w:spacing w:line="360" w:lineRule="auto"/>
        <w:jc w:val="both"/>
        <w:rPr>
          <w:color w:val="auto"/>
          <w:lang w:val="en-GB"/>
        </w:rPr>
      </w:pPr>
    </w:p>
    <w:p w14:paraId="3EDB646F" w14:textId="32230366" w:rsidR="001E001E" w:rsidRPr="00530562" w:rsidRDefault="001E001E" w:rsidP="00663962">
      <w:pPr>
        <w:spacing w:line="360" w:lineRule="auto"/>
        <w:jc w:val="both"/>
        <w:rPr>
          <w:color w:val="auto"/>
          <w:lang w:val="en-GB"/>
        </w:rPr>
      </w:pPr>
    </w:p>
    <w:p w14:paraId="04462119" w14:textId="49AF94B0" w:rsidR="001E001E" w:rsidRPr="00530562" w:rsidRDefault="001E001E" w:rsidP="00663962">
      <w:pPr>
        <w:spacing w:line="360" w:lineRule="auto"/>
        <w:jc w:val="both"/>
        <w:rPr>
          <w:color w:val="auto"/>
          <w:lang w:val="en-GB"/>
        </w:rPr>
      </w:pPr>
    </w:p>
    <w:p w14:paraId="6FE7F409" w14:textId="1AA3E0B5" w:rsidR="001E001E" w:rsidRPr="00530562" w:rsidRDefault="001E001E" w:rsidP="00663962">
      <w:pPr>
        <w:spacing w:line="360" w:lineRule="auto"/>
        <w:jc w:val="both"/>
        <w:rPr>
          <w:color w:val="auto"/>
          <w:lang w:val="en-GB"/>
        </w:rPr>
      </w:pPr>
    </w:p>
    <w:p w14:paraId="1BF0473D" w14:textId="4D447BC5" w:rsidR="001E001E" w:rsidRPr="00530562" w:rsidRDefault="001E001E" w:rsidP="00663962">
      <w:pPr>
        <w:spacing w:line="360" w:lineRule="auto"/>
        <w:jc w:val="both"/>
        <w:rPr>
          <w:color w:val="auto"/>
          <w:lang w:val="en-GB"/>
        </w:rPr>
      </w:pPr>
    </w:p>
    <w:p w14:paraId="574D0543" w14:textId="39DF6A23" w:rsidR="001E001E" w:rsidRPr="00530562" w:rsidRDefault="001E001E" w:rsidP="00663962">
      <w:pPr>
        <w:spacing w:line="360" w:lineRule="auto"/>
        <w:jc w:val="both"/>
        <w:rPr>
          <w:color w:val="auto"/>
          <w:lang w:val="en-GB"/>
        </w:rPr>
      </w:pPr>
    </w:p>
    <w:p w14:paraId="4AF79130" w14:textId="7F144180" w:rsidR="001E001E" w:rsidRPr="00530562" w:rsidRDefault="001E001E" w:rsidP="00663962">
      <w:pPr>
        <w:spacing w:line="360" w:lineRule="auto"/>
        <w:jc w:val="both"/>
        <w:rPr>
          <w:color w:val="auto"/>
          <w:lang w:val="en-GB"/>
        </w:rPr>
      </w:pPr>
    </w:p>
    <w:p w14:paraId="4721C8DB" w14:textId="601FC045" w:rsidR="001E001E" w:rsidRPr="00530562" w:rsidRDefault="001E001E" w:rsidP="00663962">
      <w:pPr>
        <w:spacing w:line="360" w:lineRule="auto"/>
        <w:jc w:val="both"/>
        <w:rPr>
          <w:color w:val="auto"/>
          <w:lang w:val="en-GB"/>
        </w:rPr>
      </w:pPr>
    </w:p>
    <w:p w14:paraId="3D1FF062" w14:textId="77777777" w:rsidR="001E001E" w:rsidRPr="00530562" w:rsidRDefault="001E001E" w:rsidP="00663962">
      <w:pPr>
        <w:spacing w:line="360" w:lineRule="auto"/>
        <w:jc w:val="both"/>
        <w:rPr>
          <w:color w:val="auto"/>
          <w:lang w:val="en-GB"/>
        </w:rPr>
      </w:pPr>
    </w:p>
    <w:p w14:paraId="2608F427" w14:textId="77777777" w:rsidR="001E001E" w:rsidRPr="00530562" w:rsidRDefault="001E001E" w:rsidP="00663962">
      <w:pPr>
        <w:spacing w:line="360" w:lineRule="auto"/>
        <w:jc w:val="both"/>
        <w:rPr>
          <w:color w:val="auto"/>
          <w:lang w:val="en-GB"/>
        </w:rPr>
      </w:pPr>
    </w:p>
    <w:p w14:paraId="5FDC18CB" w14:textId="2756AF34" w:rsidR="00F358A0" w:rsidRPr="00530562" w:rsidRDefault="003B01D8" w:rsidP="00663962">
      <w:pPr>
        <w:pStyle w:val="Heading1"/>
        <w:spacing w:line="360" w:lineRule="auto"/>
        <w:jc w:val="both"/>
        <w:rPr>
          <w:color w:val="auto"/>
        </w:rPr>
      </w:pPr>
      <w:bookmarkStart w:id="17" w:name="_heading=h.30j0zll" w:colFirst="0" w:colLast="0"/>
      <w:bookmarkEnd w:id="17"/>
      <w:r w:rsidRPr="00530562">
        <w:rPr>
          <w:color w:val="auto"/>
        </w:rPr>
        <w:lastRenderedPageBreak/>
        <w:t>References</w:t>
      </w:r>
    </w:p>
    <w:p w14:paraId="7FE47A51" w14:textId="29F9D94B" w:rsidR="00466327" w:rsidRPr="00530562" w:rsidRDefault="00466327" w:rsidP="00663962">
      <w:pPr>
        <w:spacing w:line="360" w:lineRule="auto"/>
        <w:jc w:val="both"/>
        <w:rPr>
          <w:color w:val="auto"/>
        </w:rPr>
      </w:pPr>
      <w:r w:rsidRPr="00530562">
        <w:rPr>
          <w:color w:val="auto"/>
        </w:rPr>
        <w:fldChar w:fldCharType="begin" w:fldLock="1"/>
      </w:r>
      <w:r w:rsidRPr="00530562">
        <w:rPr>
          <w:color w:val="auto"/>
        </w:rPr>
        <w:instrText xml:space="preserve">ADDIN Mendeley Bibliography CSL_BIBLIOGRAPHY </w:instrText>
      </w:r>
      <w:r w:rsidRPr="00530562">
        <w:rPr>
          <w:color w:val="auto"/>
        </w:rPr>
        <w:fldChar w:fldCharType="separate"/>
      </w:r>
      <w:r w:rsidRPr="00530562">
        <w:rPr>
          <w:color w:val="auto"/>
        </w:rPr>
        <w:t>[1]</w:t>
      </w:r>
      <w:r w:rsidRPr="00530562">
        <w:rPr>
          <w:color w:val="auto"/>
        </w:rPr>
        <w:tab/>
        <w:t>United Nation Conference on Trade and Development (UNCTAD), “Review of M</w:t>
      </w:r>
      <w:r w:rsidR="005B55EE" w:rsidRPr="00530562">
        <w:rPr>
          <w:color w:val="auto"/>
        </w:rPr>
        <w:t xml:space="preserve">aritime Transport 2018,” 2018. </w:t>
      </w:r>
    </w:p>
    <w:p w14:paraId="7B35667D" w14:textId="77777777" w:rsidR="00466327" w:rsidRPr="00530562" w:rsidRDefault="00466327" w:rsidP="00663962">
      <w:pPr>
        <w:spacing w:line="360" w:lineRule="auto"/>
        <w:jc w:val="both"/>
        <w:rPr>
          <w:color w:val="auto"/>
        </w:rPr>
      </w:pPr>
      <w:r w:rsidRPr="00530562">
        <w:rPr>
          <w:color w:val="auto"/>
        </w:rPr>
        <w:t>[2]</w:t>
      </w:r>
      <w:r w:rsidRPr="00530562">
        <w:rPr>
          <w:color w:val="auto"/>
        </w:rPr>
        <w:tab/>
        <w:t xml:space="preserve">S. Hassen, O. Anis, Z. Taha, and S. Yosra, “Trade openness and economic growth: The case of Tunisia,” </w:t>
      </w:r>
      <w:r w:rsidRPr="00530562">
        <w:rPr>
          <w:i/>
          <w:iCs/>
          <w:color w:val="auto"/>
        </w:rPr>
        <w:t>international Journal of Advances in Management and Economics</w:t>
      </w:r>
      <w:r w:rsidRPr="00530562">
        <w:rPr>
          <w:color w:val="auto"/>
        </w:rPr>
        <w:t>, vol. 2, no. 2, pp. 24–32, 2013.</w:t>
      </w:r>
    </w:p>
    <w:p w14:paraId="4AA9CD5C" w14:textId="77777777" w:rsidR="00466327" w:rsidRPr="00530562" w:rsidRDefault="00466327" w:rsidP="00663962">
      <w:pPr>
        <w:spacing w:line="360" w:lineRule="auto"/>
        <w:jc w:val="both"/>
        <w:rPr>
          <w:color w:val="auto"/>
        </w:rPr>
      </w:pPr>
      <w:r w:rsidRPr="00530562">
        <w:rPr>
          <w:color w:val="auto"/>
        </w:rPr>
        <w:t>[3]</w:t>
      </w:r>
      <w:r w:rsidRPr="00530562">
        <w:rPr>
          <w:color w:val="auto"/>
        </w:rPr>
        <w:tab/>
        <w:t>Z. Tan, Air pollution and greenhouse gases: from basic concepts to engineering applications for air emission control. Springer, 2014.</w:t>
      </w:r>
    </w:p>
    <w:p w14:paraId="6F381750" w14:textId="77777777" w:rsidR="00466327" w:rsidRPr="00530562" w:rsidRDefault="00466327" w:rsidP="00663962">
      <w:pPr>
        <w:spacing w:line="360" w:lineRule="auto"/>
        <w:jc w:val="both"/>
        <w:rPr>
          <w:color w:val="auto"/>
        </w:rPr>
      </w:pPr>
      <w:r w:rsidRPr="00530562">
        <w:rPr>
          <w:color w:val="auto"/>
        </w:rPr>
        <w:t>[4]</w:t>
      </w:r>
      <w:r w:rsidRPr="00530562">
        <w:rPr>
          <w:color w:val="auto"/>
        </w:rPr>
        <w:tab/>
        <w:t xml:space="preserve">M. Maloni, J. A. Paul, and D. M. Gligor, “Slow steaming impacts on ocean carriers and shippers,” </w:t>
      </w:r>
      <w:r w:rsidRPr="00530562">
        <w:rPr>
          <w:i/>
          <w:iCs/>
          <w:color w:val="auto"/>
        </w:rPr>
        <w:t>Maritime Economics &amp; Logistics</w:t>
      </w:r>
      <w:r w:rsidRPr="00530562">
        <w:rPr>
          <w:color w:val="auto"/>
        </w:rPr>
        <w:t>, vol. 15, no. 2, pp. 151–171, Jun. 2013, doi: 10.1057/mel.2013.2.</w:t>
      </w:r>
    </w:p>
    <w:p w14:paraId="55E3508C" w14:textId="77777777" w:rsidR="00466327" w:rsidRPr="00530562" w:rsidRDefault="00466327" w:rsidP="00663962">
      <w:pPr>
        <w:spacing w:line="360" w:lineRule="auto"/>
        <w:jc w:val="both"/>
        <w:rPr>
          <w:color w:val="auto"/>
        </w:rPr>
      </w:pPr>
      <w:r w:rsidRPr="00530562">
        <w:rPr>
          <w:color w:val="auto"/>
        </w:rPr>
        <w:t>[5]</w:t>
      </w:r>
      <w:r w:rsidRPr="00530562">
        <w:rPr>
          <w:color w:val="auto"/>
        </w:rPr>
        <w:tab/>
        <w:t>International Maritime Organization (IMO), “REDUCTION OF GHG EMISSIONS FROM SHIPS. Fourth IMO GHG Study 2020 – Final report,” 2020. .</w:t>
      </w:r>
    </w:p>
    <w:p w14:paraId="0C95E7B3" w14:textId="77777777" w:rsidR="00466327" w:rsidRPr="00530562" w:rsidRDefault="00466327" w:rsidP="00663962">
      <w:pPr>
        <w:spacing w:line="360" w:lineRule="auto"/>
        <w:jc w:val="both"/>
        <w:rPr>
          <w:color w:val="auto"/>
        </w:rPr>
      </w:pPr>
      <w:r w:rsidRPr="00530562">
        <w:rPr>
          <w:color w:val="auto"/>
        </w:rPr>
        <w:t>[6]</w:t>
      </w:r>
      <w:r w:rsidRPr="00530562">
        <w:rPr>
          <w:color w:val="auto"/>
        </w:rPr>
        <w:tab/>
        <w:t>S. D. Chatzinikolaou and N. P. Ventikos, “Applications of life cycle assessment in shipping,” 2014.</w:t>
      </w:r>
    </w:p>
    <w:p w14:paraId="6DE67386" w14:textId="77777777" w:rsidR="00466327" w:rsidRPr="00530562" w:rsidRDefault="00466327" w:rsidP="00663962">
      <w:pPr>
        <w:spacing w:line="360" w:lineRule="auto"/>
        <w:jc w:val="both"/>
        <w:rPr>
          <w:color w:val="auto"/>
        </w:rPr>
      </w:pPr>
      <w:r w:rsidRPr="00530562">
        <w:rPr>
          <w:color w:val="auto"/>
        </w:rPr>
        <w:t>[7]</w:t>
      </w:r>
      <w:r w:rsidRPr="00530562">
        <w:rPr>
          <w:color w:val="auto"/>
        </w:rPr>
        <w:tab/>
        <w:t xml:space="preserve">J. Ang, C. Goh, A. Saldivar, and Y. Li, “Energy-Efficient Through-Life Smart Design, Manufacturing and Operation of Ships in an Industry 4.0 Environment,” </w:t>
      </w:r>
      <w:r w:rsidRPr="00530562">
        <w:rPr>
          <w:i/>
          <w:iCs/>
          <w:color w:val="auto"/>
        </w:rPr>
        <w:t>Energies</w:t>
      </w:r>
      <w:r w:rsidRPr="00530562">
        <w:rPr>
          <w:color w:val="auto"/>
        </w:rPr>
        <w:t>, vol. 10, no. 5, p. 610, Apr. 2017, doi: 10.3390/en10050610.</w:t>
      </w:r>
    </w:p>
    <w:p w14:paraId="3CEAD00B" w14:textId="77777777" w:rsidR="00466327" w:rsidRPr="00530562" w:rsidRDefault="00466327" w:rsidP="00663962">
      <w:pPr>
        <w:spacing w:line="360" w:lineRule="auto"/>
        <w:jc w:val="both"/>
        <w:rPr>
          <w:color w:val="auto"/>
        </w:rPr>
      </w:pPr>
      <w:r w:rsidRPr="00530562">
        <w:rPr>
          <w:color w:val="auto"/>
        </w:rPr>
        <w:t>[8]</w:t>
      </w:r>
      <w:r w:rsidRPr="00530562">
        <w:rPr>
          <w:color w:val="auto"/>
        </w:rPr>
        <w:tab/>
        <w:t xml:space="preserve">J. Hsuan and C. Parisi, “Mapping the supply chain of ship recycling,” </w:t>
      </w:r>
      <w:r w:rsidRPr="00530562">
        <w:rPr>
          <w:i/>
          <w:iCs/>
          <w:color w:val="auto"/>
        </w:rPr>
        <w:t>Marine Policy</w:t>
      </w:r>
      <w:r w:rsidRPr="00530562">
        <w:rPr>
          <w:color w:val="auto"/>
        </w:rPr>
        <w:t>, vol. 118, p. 103979, Aug. 2020, doi: 10.1016/j.marpol.2020.103979.</w:t>
      </w:r>
    </w:p>
    <w:p w14:paraId="173C1349" w14:textId="77777777" w:rsidR="00466327" w:rsidRPr="00530562" w:rsidRDefault="00466327" w:rsidP="00663962">
      <w:pPr>
        <w:spacing w:line="360" w:lineRule="auto"/>
        <w:jc w:val="both"/>
        <w:rPr>
          <w:color w:val="auto"/>
        </w:rPr>
      </w:pPr>
      <w:r w:rsidRPr="00530562">
        <w:rPr>
          <w:color w:val="auto"/>
        </w:rPr>
        <w:t>[9]</w:t>
      </w:r>
      <w:r w:rsidRPr="00530562">
        <w:rPr>
          <w:color w:val="auto"/>
        </w:rPr>
        <w:tab/>
        <w:t xml:space="preserve">M. Zhu, K. X. Li, W. Shi, and J. S. L. Lam, “Incentive policy for reduction of emission from ships: A case study of China,” </w:t>
      </w:r>
      <w:r w:rsidRPr="00530562">
        <w:rPr>
          <w:i/>
          <w:iCs/>
          <w:color w:val="auto"/>
        </w:rPr>
        <w:t>Marine Policy</w:t>
      </w:r>
      <w:r w:rsidRPr="00530562">
        <w:rPr>
          <w:color w:val="auto"/>
        </w:rPr>
        <w:t>, vol. 86, pp. 253–258, Dec. 2017, doi: 10.1016/j.marpol.2017.09.026.</w:t>
      </w:r>
    </w:p>
    <w:p w14:paraId="76BC9076" w14:textId="77777777" w:rsidR="00466327" w:rsidRPr="00530562" w:rsidRDefault="00466327" w:rsidP="00663962">
      <w:pPr>
        <w:spacing w:line="360" w:lineRule="auto"/>
        <w:jc w:val="both"/>
        <w:rPr>
          <w:color w:val="auto"/>
        </w:rPr>
      </w:pPr>
      <w:r w:rsidRPr="00530562">
        <w:rPr>
          <w:color w:val="auto"/>
        </w:rPr>
        <w:t>[10]</w:t>
      </w:r>
      <w:r w:rsidRPr="00530562">
        <w:rPr>
          <w:color w:val="auto"/>
        </w:rPr>
        <w:tab/>
        <w:t xml:space="preserve">J. Pulli, “Environmental legislation and regulations of shipbuilding: case Finland and </w:t>
      </w:r>
      <w:r w:rsidRPr="00530562">
        <w:rPr>
          <w:color w:val="auto"/>
        </w:rPr>
        <w:lastRenderedPageBreak/>
        <w:t>Spain,” 2013.</w:t>
      </w:r>
    </w:p>
    <w:p w14:paraId="3AFF00DE" w14:textId="7F937FBD" w:rsidR="00466327" w:rsidRPr="00530562" w:rsidRDefault="00466327" w:rsidP="00663962">
      <w:pPr>
        <w:spacing w:line="360" w:lineRule="auto"/>
        <w:jc w:val="both"/>
        <w:rPr>
          <w:color w:val="auto"/>
        </w:rPr>
      </w:pPr>
      <w:r w:rsidRPr="00530562">
        <w:rPr>
          <w:color w:val="auto"/>
        </w:rPr>
        <w:t>[11]</w:t>
      </w:r>
      <w:r w:rsidRPr="00530562">
        <w:rPr>
          <w:color w:val="auto"/>
        </w:rPr>
        <w:tab/>
      </w:r>
      <w:r w:rsidR="009D78D2" w:rsidRPr="00530562">
        <w:rPr>
          <w:color w:val="auto"/>
        </w:rPr>
        <w:t>A. I. Ö lçer,. World Maritime University (WMU), Maritime Energy Management (MEM) course, class, EGY 108.</w:t>
      </w:r>
    </w:p>
    <w:p w14:paraId="63D1242E" w14:textId="77777777" w:rsidR="00466327" w:rsidRPr="00530562" w:rsidRDefault="00466327" w:rsidP="00663962">
      <w:pPr>
        <w:spacing w:line="360" w:lineRule="auto"/>
        <w:jc w:val="both"/>
        <w:rPr>
          <w:color w:val="auto"/>
        </w:rPr>
      </w:pPr>
      <w:r w:rsidRPr="00530562">
        <w:rPr>
          <w:color w:val="auto"/>
        </w:rPr>
        <w:t>[12]</w:t>
      </w:r>
      <w:r w:rsidRPr="00530562">
        <w:rPr>
          <w:color w:val="auto"/>
        </w:rPr>
        <w:tab/>
        <w:t>E. Nordtveit, “Life Cycle Assessment of a Battery Passenger Ferry,” 2017. .</w:t>
      </w:r>
    </w:p>
    <w:p w14:paraId="6965E940" w14:textId="06D7C564" w:rsidR="00466327" w:rsidRPr="00530562" w:rsidRDefault="00466327" w:rsidP="00663962">
      <w:pPr>
        <w:spacing w:line="360" w:lineRule="auto"/>
        <w:jc w:val="both"/>
        <w:rPr>
          <w:color w:val="auto"/>
        </w:rPr>
      </w:pPr>
      <w:r w:rsidRPr="00530562">
        <w:rPr>
          <w:color w:val="auto"/>
        </w:rPr>
        <w:t>[13]</w:t>
      </w:r>
      <w:r w:rsidRPr="00530562">
        <w:rPr>
          <w:color w:val="auto"/>
        </w:rPr>
        <w:tab/>
        <w:t>W. Klöpffer and B. Grahl, Life cycle assessment (LCA): a guide to best practice. John Wiley &amp; Sons, 2014.</w:t>
      </w:r>
    </w:p>
    <w:p w14:paraId="1EBC4886" w14:textId="329F5C36" w:rsidR="00C649F4" w:rsidRPr="00530562" w:rsidRDefault="00C649F4" w:rsidP="00663962">
      <w:pPr>
        <w:spacing w:line="360" w:lineRule="auto"/>
        <w:jc w:val="both"/>
        <w:rPr>
          <w:color w:val="auto"/>
        </w:rPr>
      </w:pPr>
      <w:r w:rsidRPr="00530562">
        <w:rPr>
          <w:color w:val="auto"/>
        </w:rPr>
        <w:t>[14] Vakili SV, Ölçer AI, Schönborn A. Identification of Shipyard Priorities in a Multi-Criteria Decision-Making Environment through a Transdisciplinary Energy Management Framework: A Real Case Study for a Turkish Shipyard. Journal of Marine Science and Engineering. 2021 Oct;9(10):1132.</w:t>
      </w:r>
    </w:p>
    <w:p w14:paraId="05B235B6" w14:textId="4DF297EF" w:rsidR="00466327" w:rsidRPr="00530562" w:rsidRDefault="00466327" w:rsidP="00663962">
      <w:pPr>
        <w:spacing w:line="360" w:lineRule="auto"/>
        <w:jc w:val="both"/>
        <w:rPr>
          <w:color w:val="auto"/>
        </w:rPr>
      </w:pPr>
      <w:r w:rsidRPr="00530562">
        <w:rPr>
          <w:color w:val="auto"/>
        </w:rPr>
        <w:t>[1</w:t>
      </w:r>
      <w:r w:rsidR="008A4778" w:rsidRPr="00530562">
        <w:rPr>
          <w:color w:val="auto"/>
        </w:rPr>
        <w:t>5</w:t>
      </w:r>
      <w:r w:rsidRPr="00530562">
        <w:rPr>
          <w:color w:val="auto"/>
        </w:rPr>
        <w:t>]</w:t>
      </w:r>
      <w:r w:rsidRPr="00530562">
        <w:rPr>
          <w:color w:val="auto"/>
        </w:rPr>
        <w:tab/>
        <w:t xml:space="preserve">S. Vakili, A. I. Ölcer, and F. </w:t>
      </w:r>
      <w:r w:rsidR="006723FC" w:rsidRPr="00530562">
        <w:rPr>
          <w:color w:val="auto"/>
        </w:rPr>
        <w:t>Ballin</w:t>
      </w:r>
      <w:r w:rsidRPr="00530562">
        <w:rPr>
          <w:color w:val="auto"/>
        </w:rPr>
        <w:t xml:space="preserve">i, “The trade-off analysis for the mitigation of underwater noise pollution from commercial vessels: Case study–Trans Mountain project, Port of Vancouver, Canada,” </w:t>
      </w:r>
      <w:r w:rsidRPr="00530562">
        <w:rPr>
          <w:i/>
          <w:iCs/>
          <w:color w:val="auto"/>
        </w:rPr>
        <w:t>Proceedings of the Institution of Mechanical Engineers, Part M: Journal of Engineering for the Maritime Environment</w:t>
      </w:r>
      <w:r w:rsidRPr="00530562">
        <w:rPr>
          <w:color w:val="auto"/>
        </w:rPr>
        <w:t>, vol. 234, no. 2, pp. 599–617, 2020.</w:t>
      </w:r>
    </w:p>
    <w:p w14:paraId="20C34B74" w14:textId="54AA05D4" w:rsidR="00466327" w:rsidRPr="00530562" w:rsidRDefault="00466327" w:rsidP="00663962">
      <w:pPr>
        <w:spacing w:line="360" w:lineRule="auto"/>
        <w:jc w:val="both"/>
        <w:rPr>
          <w:color w:val="auto"/>
        </w:rPr>
      </w:pPr>
      <w:r w:rsidRPr="00530562">
        <w:rPr>
          <w:color w:val="auto"/>
        </w:rPr>
        <w:t>[1</w:t>
      </w:r>
      <w:r w:rsidR="008A4778" w:rsidRPr="00530562">
        <w:rPr>
          <w:color w:val="auto"/>
        </w:rPr>
        <w:t>6</w:t>
      </w:r>
      <w:r w:rsidRPr="00530562">
        <w:rPr>
          <w:color w:val="auto"/>
        </w:rPr>
        <w:t>]</w:t>
      </w:r>
      <w:r w:rsidRPr="00530562">
        <w:rPr>
          <w:color w:val="auto"/>
        </w:rPr>
        <w:tab/>
        <w:t xml:space="preserve">M. Meinshausen, N. Meinshausen, W. Hare, S. C. B. Raper, K. Frieler, </w:t>
      </w:r>
      <w:r w:rsidRPr="00530562">
        <w:rPr>
          <w:i/>
          <w:iCs/>
          <w:color w:val="auto"/>
        </w:rPr>
        <w:t>et al.</w:t>
      </w:r>
      <w:r w:rsidRPr="00530562">
        <w:rPr>
          <w:color w:val="auto"/>
        </w:rPr>
        <w:t xml:space="preserve">, “Greenhouse-gas emission targets for limiting global warming to 2 °C,” </w:t>
      </w:r>
      <w:r w:rsidRPr="00530562">
        <w:rPr>
          <w:i/>
          <w:iCs/>
          <w:color w:val="auto"/>
        </w:rPr>
        <w:t>Nature</w:t>
      </w:r>
      <w:r w:rsidRPr="00530562">
        <w:rPr>
          <w:color w:val="auto"/>
        </w:rPr>
        <w:t>, vol. 458, no. 7242, pp. 1158–1162, Apr. 2009, doi: 10.1038/nature08017.</w:t>
      </w:r>
    </w:p>
    <w:p w14:paraId="7F326DCA" w14:textId="1620EB1A" w:rsidR="00466327" w:rsidRPr="00530562" w:rsidRDefault="00466327" w:rsidP="00663962">
      <w:pPr>
        <w:spacing w:line="360" w:lineRule="auto"/>
        <w:jc w:val="both"/>
        <w:rPr>
          <w:color w:val="auto"/>
        </w:rPr>
      </w:pPr>
      <w:r w:rsidRPr="00530562">
        <w:rPr>
          <w:color w:val="auto"/>
        </w:rPr>
        <w:t>[1</w:t>
      </w:r>
      <w:r w:rsidR="008A4778" w:rsidRPr="00530562">
        <w:rPr>
          <w:color w:val="auto"/>
        </w:rPr>
        <w:t>7</w:t>
      </w:r>
      <w:r w:rsidRPr="00530562">
        <w:rPr>
          <w:color w:val="auto"/>
        </w:rPr>
        <w:t>]</w:t>
      </w:r>
      <w:r w:rsidRPr="00530562">
        <w:rPr>
          <w:color w:val="auto"/>
        </w:rPr>
        <w:tab/>
        <w:t xml:space="preserve">M. Kampa and E. Castanas, “Human health effects of air pollution,” </w:t>
      </w:r>
      <w:r w:rsidRPr="00530562">
        <w:rPr>
          <w:i/>
          <w:iCs/>
          <w:color w:val="auto"/>
        </w:rPr>
        <w:t>Environmental Pollution</w:t>
      </w:r>
      <w:r w:rsidRPr="00530562">
        <w:rPr>
          <w:color w:val="auto"/>
        </w:rPr>
        <w:t>, vol. 151, no. 2, pp. 362–367, Jan. 2008, doi: 10.1016/j.envpol.2007.06.012.</w:t>
      </w:r>
    </w:p>
    <w:p w14:paraId="4CAAD79E" w14:textId="7A1E57A9" w:rsidR="00466327" w:rsidRPr="00530562" w:rsidRDefault="00466327" w:rsidP="00663962">
      <w:pPr>
        <w:spacing w:line="360" w:lineRule="auto"/>
        <w:jc w:val="both"/>
        <w:rPr>
          <w:color w:val="auto"/>
        </w:rPr>
      </w:pPr>
      <w:r w:rsidRPr="00530562">
        <w:rPr>
          <w:color w:val="auto"/>
        </w:rPr>
        <w:t>[1</w:t>
      </w:r>
      <w:r w:rsidR="008A4778" w:rsidRPr="00530562">
        <w:rPr>
          <w:color w:val="auto"/>
        </w:rPr>
        <w:t>8</w:t>
      </w:r>
      <w:r w:rsidRPr="00530562">
        <w:rPr>
          <w:color w:val="auto"/>
        </w:rPr>
        <w:t>]</w:t>
      </w:r>
      <w:r w:rsidRPr="00530562">
        <w:rPr>
          <w:color w:val="auto"/>
        </w:rPr>
        <w:tab/>
        <w:t>K. Andersson, S. Brynolf, J. F. Lindgren, and M. Wilewska-Bien, Shipping and the Environment: Improving Environmental Performance in Marine Transportation. Berlin, Heidelberg: Springer Berlin Heidelberg, 2016.</w:t>
      </w:r>
    </w:p>
    <w:p w14:paraId="511E9E57" w14:textId="70CABC2C" w:rsidR="00466327" w:rsidRPr="00530562" w:rsidRDefault="00466327" w:rsidP="00663962">
      <w:pPr>
        <w:spacing w:line="360" w:lineRule="auto"/>
        <w:jc w:val="both"/>
        <w:rPr>
          <w:color w:val="auto"/>
        </w:rPr>
      </w:pPr>
      <w:r w:rsidRPr="00530562">
        <w:rPr>
          <w:color w:val="auto"/>
        </w:rPr>
        <w:t>[1</w:t>
      </w:r>
      <w:r w:rsidR="008A4778" w:rsidRPr="00530562">
        <w:rPr>
          <w:color w:val="auto"/>
        </w:rPr>
        <w:t>9</w:t>
      </w:r>
      <w:r w:rsidRPr="00530562">
        <w:rPr>
          <w:color w:val="auto"/>
        </w:rPr>
        <w:t>]</w:t>
      </w:r>
      <w:r w:rsidRPr="00530562">
        <w:rPr>
          <w:color w:val="auto"/>
        </w:rPr>
        <w:tab/>
        <w:t xml:space="preserve">O. Merk, “Shipping Emissions in Ports,” </w:t>
      </w:r>
      <w:r w:rsidRPr="00530562">
        <w:rPr>
          <w:i/>
          <w:iCs/>
          <w:color w:val="auto"/>
        </w:rPr>
        <w:t>The international Transport Forum’s Discussion paper</w:t>
      </w:r>
      <w:r w:rsidRPr="00530562">
        <w:rPr>
          <w:color w:val="auto"/>
        </w:rPr>
        <w:t>, 2014.</w:t>
      </w:r>
    </w:p>
    <w:p w14:paraId="1EAD568F" w14:textId="61403DB4" w:rsidR="00466327" w:rsidRPr="00530562" w:rsidRDefault="00466327" w:rsidP="00663962">
      <w:pPr>
        <w:spacing w:line="360" w:lineRule="auto"/>
        <w:jc w:val="both"/>
        <w:rPr>
          <w:color w:val="auto"/>
        </w:rPr>
      </w:pPr>
      <w:r w:rsidRPr="00530562">
        <w:rPr>
          <w:color w:val="auto"/>
        </w:rPr>
        <w:lastRenderedPageBreak/>
        <w:t>[</w:t>
      </w:r>
      <w:r w:rsidR="008A4778" w:rsidRPr="00530562">
        <w:rPr>
          <w:color w:val="auto"/>
        </w:rPr>
        <w:t>20</w:t>
      </w:r>
      <w:r w:rsidRPr="00530562">
        <w:rPr>
          <w:color w:val="auto"/>
        </w:rPr>
        <w:t>]</w:t>
      </w:r>
      <w:r w:rsidRPr="00530562">
        <w:rPr>
          <w:color w:val="auto"/>
        </w:rPr>
        <w:tab/>
        <w:t xml:space="preserve">T. W. P. Smith, J. P. Jalkanen, B. A. Anderson, J. J. Corbett, J. Faber, </w:t>
      </w:r>
      <w:r w:rsidRPr="00530562">
        <w:rPr>
          <w:i/>
          <w:iCs/>
          <w:color w:val="auto"/>
        </w:rPr>
        <w:t>et al.</w:t>
      </w:r>
      <w:r w:rsidRPr="00530562">
        <w:rPr>
          <w:color w:val="auto"/>
        </w:rPr>
        <w:t>, “Third IMO Greenhouse Gas Study 2014,” London, UK, 2015.</w:t>
      </w:r>
    </w:p>
    <w:p w14:paraId="7ADE7573" w14:textId="0041A0CB" w:rsidR="00466327" w:rsidRPr="00530562" w:rsidRDefault="00466327" w:rsidP="00663962">
      <w:pPr>
        <w:spacing w:line="360" w:lineRule="auto"/>
        <w:jc w:val="both"/>
        <w:rPr>
          <w:color w:val="auto"/>
        </w:rPr>
      </w:pPr>
      <w:r w:rsidRPr="00530562">
        <w:rPr>
          <w:color w:val="auto"/>
        </w:rPr>
        <w:t>[2</w:t>
      </w:r>
      <w:r w:rsidR="008A4778" w:rsidRPr="00530562">
        <w:rPr>
          <w:color w:val="auto"/>
        </w:rPr>
        <w:t>1</w:t>
      </w:r>
      <w:r w:rsidRPr="00530562">
        <w:rPr>
          <w:color w:val="auto"/>
        </w:rPr>
        <w:t>]</w:t>
      </w:r>
      <w:r w:rsidRPr="00530562">
        <w:rPr>
          <w:color w:val="auto"/>
        </w:rPr>
        <w:tab/>
        <w:t xml:space="preserve">D. C. Sharma, “Ports in a Storm,” </w:t>
      </w:r>
      <w:r w:rsidRPr="00530562">
        <w:rPr>
          <w:i/>
          <w:iCs/>
          <w:color w:val="auto"/>
        </w:rPr>
        <w:t>Environmental Health Perspectives</w:t>
      </w:r>
      <w:r w:rsidRPr="00530562">
        <w:rPr>
          <w:color w:val="auto"/>
        </w:rPr>
        <w:t>, vol. 114, no. 4, Apr. 2006, doi: 10.1289/ehp.114-a222.</w:t>
      </w:r>
    </w:p>
    <w:p w14:paraId="434CC43F" w14:textId="539C6680" w:rsidR="00466327" w:rsidRPr="00530562" w:rsidRDefault="00466327" w:rsidP="00663962">
      <w:pPr>
        <w:spacing w:line="360" w:lineRule="auto"/>
        <w:jc w:val="both"/>
        <w:rPr>
          <w:color w:val="auto"/>
        </w:rPr>
      </w:pPr>
      <w:r w:rsidRPr="00530562">
        <w:rPr>
          <w:color w:val="auto"/>
        </w:rPr>
        <w:t>[2</w:t>
      </w:r>
      <w:r w:rsidR="008A4778" w:rsidRPr="00530562">
        <w:rPr>
          <w:color w:val="auto"/>
        </w:rPr>
        <w:t>2</w:t>
      </w:r>
      <w:r w:rsidRPr="00530562">
        <w:rPr>
          <w:color w:val="auto"/>
        </w:rPr>
        <w:t>]</w:t>
      </w:r>
      <w:r w:rsidRPr="00530562">
        <w:rPr>
          <w:color w:val="auto"/>
        </w:rPr>
        <w:tab/>
        <w:t xml:space="preserve">H. Selin, Y. Zhang, R. Dunn, N. E. Selin, and A. K. H. Lau, “Mitigation of CO2 emissions from international shipping through national allocation,” </w:t>
      </w:r>
      <w:r w:rsidRPr="00530562">
        <w:rPr>
          <w:i/>
          <w:iCs/>
          <w:color w:val="auto"/>
        </w:rPr>
        <w:t>Environmental Research Letters</w:t>
      </w:r>
      <w:r w:rsidRPr="00530562">
        <w:rPr>
          <w:color w:val="auto"/>
        </w:rPr>
        <w:t>, vol. 16, no. 4, p. 45009, 2021.</w:t>
      </w:r>
    </w:p>
    <w:p w14:paraId="73118E4F" w14:textId="3850F515" w:rsidR="00466327" w:rsidRPr="00530562" w:rsidRDefault="00466327" w:rsidP="00663962">
      <w:pPr>
        <w:spacing w:line="360" w:lineRule="auto"/>
        <w:jc w:val="both"/>
        <w:rPr>
          <w:color w:val="auto"/>
        </w:rPr>
      </w:pPr>
      <w:r w:rsidRPr="00530562">
        <w:rPr>
          <w:color w:val="auto"/>
        </w:rPr>
        <w:t>[2</w:t>
      </w:r>
      <w:r w:rsidR="008A4778" w:rsidRPr="00530562">
        <w:rPr>
          <w:color w:val="auto"/>
        </w:rPr>
        <w:t>3</w:t>
      </w:r>
      <w:r w:rsidRPr="00530562">
        <w:rPr>
          <w:color w:val="auto"/>
        </w:rPr>
        <w:t>]</w:t>
      </w:r>
      <w:r w:rsidRPr="00530562">
        <w:rPr>
          <w:color w:val="auto"/>
        </w:rPr>
        <w:tab/>
        <w:t>International Maritime Organization (IMO), “INITIAL IMO STRATEGY ON REDUCTION OF GHG EMISSIONS FROM SHIPS,” 2018. .</w:t>
      </w:r>
    </w:p>
    <w:p w14:paraId="038D5C59" w14:textId="0E801D31" w:rsidR="00466327" w:rsidRPr="00530562" w:rsidRDefault="00466327" w:rsidP="00663962">
      <w:pPr>
        <w:spacing w:line="360" w:lineRule="auto"/>
        <w:jc w:val="both"/>
        <w:rPr>
          <w:color w:val="auto"/>
        </w:rPr>
      </w:pPr>
      <w:r w:rsidRPr="00530562">
        <w:rPr>
          <w:color w:val="auto"/>
        </w:rPr>
        <w:t>[2</w:t>
      </w:r>
      <w:r w:rsidR="008A4778" w:rsidRPr="00530562">
        <w:rPr>
          <w:color w:val="auto"/>
        </w:rPr>
        <w:t>4</w:t>
      </w:r>
      <w:r w:rsidRPr="00530562">
        <w:rPr>
          <w:color w:val="auto"/>
        </w:rPr>
        <w:t>]</w:t>
      </w:r>
      <w:r w:rsidRPr="00530562">
        <w:rPr>
          <w:color w:val="auto"/>
        </w:rPr>
        <w:tab/>
        <w:t xml:space="preserve">M. Langenus and M. Dooms, “Creating an industry-level business model for sustainability: The case of the European ports industry,” </w:t>
      </w:r>
      <w:r w:rsidRPr="00530562">
        <w:rPr>
          <w:i/>
          <w:iCs/>
          <w:color w:val="auto"/>
        </w:rPr>
        <w:t>Journal of Cleaner Production</w:t>
      </w:r>
      <w:r w:rsidRPr="00530562">
        <w:rPr>
          <w:color w:val="auto"/>
        </w:rPr>
        <w:t>, vol. 195, pp. 949–962, Sep. 2018, doi: 10.1016/j.jclepro.2018.05.150.</w:t>
      </w:r>
    </w:p>
    <w:p w14:paraId="611C6852" w14:textId="7758BD42" w:rsidR="00466327" w:rsidRPr="00530562" w:rsidRDefault="00466327" w:rsidP="00663962">
      <w:pPr>
        <w:spacing w:line="360" w:lineRule="auto"/>
        <w:jc w:val="both"/>
        <w:rPr>
          <w:color w:val="auto"/>
        </w:rPr>
      </w:pPr>
      <w:r w:rsidRPr="00530562">
        <w:rPr>
          <w:color w:val="auto"/>
        </w:rPr>
        <w:t>[2</w:t>
      </w:r>
      <w:r w:rsidR="008A4778" w:rsidRPr="00530562">
        <w:rPr>
          <w:color w:val="auto"/>
        </w:rPr>
        <w:t>5</w:t>
      </w:r>
      <w:r w:rsidRPr="00530562">
        <w:rPr>
          <w:color w:val="auto"/>
        </w:rPr>
        <w:t>]</w:t>
      </w:r>
      <w:r w:rsidRPr="00530562">
        <w:rPr>
          <w:color w:val="auto"/>
        </w:rPr>
        <w:tab/>
        <w:t xml:space="preserve">H. Dadashpoor and M. Arasteh, “Core-port connectivity: Towards shaping a national hinterland in a West Asia country,” </w:t>
      </w:r>
      <w:r w:rsidRPr="00530562">
        <w:rPr>
          <w:i/>
          <w:iCs/>
          <w:color w:val="auto"/>
        </w:rPr>
        <w:t>Transport Policy</w:t>
      </w:r>
      <w:r w:rsidRPr="00530562">
        <w:rPr>
          <w:color w:val="auto"/>
        </w:rPr>
        <w:t>, vol. 88, pp. 57–68, Mar. 2020, doi: 10.1016/j.tranpol.2020.01.015.</w:t>
      </w:r>
    </w:p>
    <w:p w14:paraId="19DAEF27" w14:textId="510FF72D" w:rsidR="00466327" w:rsidRPr="00530562" w:rsidRDefault="00466327" w:rsidP="00663962">
      <w:pPr>
        <w:spacing w:line="360" w:lineRule="auto"/>
        <w:jc w:val="both"/>
        <w:rPr>
          <w:color w:val="auto"/>
        </w:rPr>
      </w:pPr>
      <w:r w:rsidRPr="00530562">
        <w:rPr>
          <w:color w:val="auto"/>
        </w:rPr>
        <w:t>[2</w:t>
      </w:r>
      <w:r w:rsidR="008A4778" w:rsidRPr="00530562">
        <w:rPr>
          <w:color w:val="auto"/>
        </w:rPr>
        <w:t>6</w:t>
      </w:r>
      <w:r w:rsidRPr="00530562">
        <w:rPr>
          <w:color w:val="auto"/>
        </w:rPr>
        <w:t>]</w:t>
      </w:r>
      <w:r w:rsidRPr="00530562">
        <w:rPr>
          <w:color w:val="auto"/>
        </w:rPr>
        <w:tab/>
        <w:t xml:space="preserve">C. R. Harish and S. K. Sunil, “Energy consumption and conservation in shipbuilding,” </w:t>
      </w:r>
      <w:r w:rsidRPr="00530562">
        <w:rPr>
          <w:i/>
          <w:iCs/>
          <w:color w:val="auto"/>
        </w:rPr>
        <w:t>International Journal of Innovative Research &amp; Development</w:t>
      </w:r>
      <w:r w:rsidRPr="00530562">
        <w:rPr>
          <w:color w:val="auto"/>
        </w:rPr>
        <w:t>, vol. 4, no. 7, pp. 26–31, 2015.</w:t>
      </w:r>
    </w:p>
    <w:p w14:paraId="7F156B14" w14:textId="11729520" w:rsidR="00466327" w:rsidRPr="00530562" w:rsidRDefault="00466327" w:rsidP="00663962">
      <w:pPr>
        <w:spacing w:line="360" w:lineRule="auto"/>
        <w:jc w:val="both"/>
        <w:rPr>
          <w:color w:val="auto"/>
        </w:rPr>
      </w:pPr>
      <w:r w:rsidRPr="00530562">
        <w:rPr>
          <w:color w:val="auto"/>
        </w:rPr>
        <w:t>[2</w:t>
      </w:r>
      <w:r w:rsidR="008A4778" w:rsidRPr="00530562">
        <w:rPr>
          <w:color w:val="auto"/>
        </w:rPr>
        <w:t>7</w:t>
      </w:r>
      <w:r w:rsidRPr="00530562">
        <w:rPr>
          <w:color w:val="auto"/>
        </w:rPr>
        <w:t>]</w:t>
      </w:r>
      <w:r w:rsidRPr="00530562">
        <w:rPr>
          <w:color w:val="auto"/>
        </w:rPr>
        <w:tab/>
        <w:t xml:space="preserve">A. Rahman and M. M. Karim, “Green shipbuilding and recycling: Issues and Challenges,” </w:t>
      </w:r>
      <w:r w:rsidRPr="00530562">
        <w:rPr>
          <w:i/>
          <w:iCs/>
          <w:color w:val="auto"/>
        </w:rPr>
        <w:t>International Journal of Environmental Science and Development</w:t>
      </w:r>
      <w:r w:rsidRPr="00530562">
        <w:rPr>
          <w:color w:val="auto"/>
        </w:rPr>
        <w:t>, vol. 6, no. 11, p. 838, 2015.</w:t>
      </w:r>
    </w:p>
    <w:p w14:paraId="73B9DC24" w14:textId="39892172" w:rsidR="00466327" w:rsidRPr="00530562" w:rsidRDefault="00466327" w:rsidP="00663962">
      <w:pPr>
        <w:spacing w:line="360" w:lineRule="auto"/>
        <w:jc w:val="both"/>
        <w:rPr>
          <w:color w:val="auto"/>
        </w:rPr>
      </w:pPr>
      <w:r w:rsidRPr="00530562">
        <w:rPr>
          <w:color w:val="auto"/>
        </w:rPr>
        <w:t>[2</w:t>
      </w:r>
      <w:r w:rsidR="008A4778" w:rsidRPr="00530562">
        <w:rPr>
          <w:color w:val="auto"/>
        </w:rPr>
        <w:t>8</w:t>
      </w:r>
      <w:r w:rsidRPr="00530562">
        <w:rPr>
          <w:color w:val="auto"/>
        </w:rPr>
        <w:t>]</w:t>
      </w:r>
      <w:r w:rsidRPr="00530562">
        <w:rPr>
          <w:color w:val="auto"/>
        </w:rPr>
        <w:tab/>
        <w:t xml:space="preserve">W. Zhou, J. Wang, and X. Zhu, “Research on Environmental Assessment Model of Shipyard Workshop Based on Green Manufacturing,” </w:t>
      </w:r>
      <w:r w:rsidRPr="00530562">
        <w:rPr>
          <w:i/>
          <w:iCs/>
          <w:color w:val="auto"/>
        </w:rPr>
        <w:t>Journal of Coastal Research</w:t>
      </w:r>
      <w:r w:rsidRPr="00530562">
        <w:rPr>
          <w:color w:val="auto"/>
        </w:rPr>
        <w:t>, vol. 94, no. SI, pp. 16–20, Sep. 2019, doi: 10.2112/SI94-004.1.</w:t>
      </w:r>
    </w:p>
    <w:p w14:paraId="3C3F5746" w14:textId="50BD2802" w:rsidR="00466327" w:rsidRPr="00530562" w:rsidRDefault="00466327" w:rsidP="00663962">
      <w:pPr>
        <w:spacing w:line="360" w:lineRule="auto"/>
        <w:jc w:val="both"/>
        <w:rPr>
          <w:color w:val="auto"/>
        </w:rPr>
      </w:pPr>
      <w:r w:rsidRPr="00530562">
        <w:rPr>
          <w:color w:val="auto"/>
        </w:rPr>
        <w:t>[2</w:t>
      </w:r>
      <w:r w:rsidR="008A4778" w:rsidRPr="00530562">
        <w:rPr>
          <w:color w:val="auto"/>
        </w:rPr>
        <w:t>9</w:t>
      </w:r>
      <w:r w:rsidRPr="00530562">
        <w:rPr>
          <w:color w:val="auto"/>
        </w:rPr>
        <w:t>]</w:t>
      </w:r>
      <w:r w:rsidRPr="00530562">
        <w:rPr>
          <w:color w:val="auto"/>
        </w:rPr>
        <w:tab/>
        <w:t xml:space="preserve">J. Parc and M. Normand, “Enhancing the Competitiveness of the European Shipbuilding Industry: A Critical Review of its Industrial Policies,” </w:t>
      </w:r>
      <w:r w:rsidRPr="00530562">
        <w:rPr>
          <w:i/>
          <w:iCs/>
          <w:color w:val="auto"/>
        </w:rPr>
        <w:t>Asia-Pacific Journal of EU Studies</w:t>
      </w:r>
      <w:r w:rsidRPr="00530562">
        <w:rPr>
          <w:color w:val="auto"/>
        </w:rPr>
        <w:t>, vol. 14, no. 1, pp. 73–92, 2016.</w:t>
      </w:r>
    </w:p>
    <w:p w14:paraId="6503FE8E" w14:textId="00E4DF64" w:rsidR="00466327" w:rsidRPr="00530562" w:rsidRDefault="00466327" w:rsidP="00663962">
      <w:pPr>
        <w:spacing w:line="360" w:lineRule="auto"/>
        <w:jc w:val="both"/>
        <w:rPr>
          <w:color w:val="auto"/>
        </w:rPr>
      </w:pPr>
      <w:r w:rsidRPr="00530562">
        <w:rPr>
          <w:color w:val="auto"/>
        </w:rPr>
        <w:lastRenderedPageBreak/>
        <w:t>[</w:t>
      </w:r>
      <w:r w:rsidR="008A4778" w:rsidRPr="00530562">
        <w:rPr>
          <w:color w:val="auto"/>
        </w:rPr>
        <w:t>30</w:t>
      </w:r>
      <w:r w:rsidRPr="00530562">
        <w:rPr>
          <w:color w:val="auto"/>
        </w:rPr>
        <w:t>]</w:t>
      </w:r>
      <w:r w:rsidRPr="00530562">
        <w:rPr>
          <w:color w:val="auto"/>
        </w:rPr>
        <w:tab/>
        <w:t xml:space="preserve">J. W. Strandhagen, S.-V. Buer, M. Semini, E. Alfnes, and J. O. Strandhagen, “Sustainability challenges and how Industry 4.0 technologies can address them: a case study of a shipbuilding supply chain,” </w:t>
      </w:r>
      <w:r w:rsidRPr="00530562">
        <w:rPr>
          <w:i/>
          <w:iCs/>
          <w:color w:val="auto"/>
        </w:rPr>
        <w:t>Production Planning &amp; Control</w:t>
      </w:r>
      <w:r w:rsidRPr="00530562">
        <w:rPr>
          <w:color w:val="auto"/>
        </w:rPr>
        <w:t>, pp. 1–16, Oct. 2020, doi: 10.1080/09537287.2020.1837940.</w:t>
      </w:r>
    </w:p>
    <w:p w14:paraId="65497D87" w14:textId="1C7A0A34" w:rsidR="00466327" w:rsidRPr="00530562" w:rsidRDefault="00466327" w:rsidP="00663962">
      <w:pPr>
        <w:spacing w:line="360" w:lineRule="auto"/>
        <w:jc w:val="both"/>
        <w:rPr>
          <w:color w:val="auto"/>
        </w:rPr>
      </w:pPr>
      <w:r w:rsidRPr="00530562">
        <w:rPr>
          <w:color w:val="auto"/>
        </w:rPr>
        <w:t>[3</w:t>
      </w:r>
      <w:r w:rsidR="008A4778" w:rsidRPr="00530562">
        <w:rPr>
          <w:color w:val="auto"/>
        </w:rPr>
        <w:t>1</w:t>
      </w:r>
      <w:r w:rsidRPr="00530562">
        <w:rPr>
          <w:color w:val="auto"/>
        </w:rPr>
        <w:t>]</w:t>
      </w:r>
      <w:r w:rsidRPr="00530562">
        <w:rPr>
          <w:color w:val="auto"/>
        </w:rPr>
        <w:tab/>
        <w:t>European Comission (EC), “LeaderSHIP 2020 and Related Policies,” 2013. .</w:t>
      </w:r>
    </w:p>
    <w:p w14:paraId="4F618C1E" w14:textId="7058D410" w:rsidR="00466327" w:rsidRPr="00530562" w:rsidRDefault="00466327" w:rsidP="00663962">
      <w:pPr>
        <w:spacing w:line="360" w:lineRule="auto"/>
        <w:jc w:val="both"/>
        <w:rPr>
          <w:color w:val="auto"/>
        </w:rPr>
      </w:pPr>
      <w:r w:rsidRPr="00530562">
        <w:rPr>
          <w:color w:val="auto"/>
        </w:rPr>
        <w:t>[3</w:t>
      </w:r>
      <w:r w:rsidR="008A4778" w:rsidRPr="00530562">
        <w:rPr>
          <w:color w:val="auto"/>
        </w:rPr>
        <w:t>2</w:t>
      </w:r>
      <w:r w:rsidRPr="00530562">
        <w:rPr>
          <w:color w:val="auto"/>
        </w:rPr>
        <w:t>]</w:t>
      </w:r>
      <w:r w:rsidRPr="00530562">
        <w:rPr>
          <w:color w:val="auto"/>
        </w:rPr>
        <w:tab/>
        <w:t>D. I. Janson, “The development of a green shipyard concept,” Construction Management and Engineering, Faculty of Engineering Technology, University of Twente, 2016.</w:t>
      </w:r>
    </w:p>
    <w:p w14:paraId="6C494033" w14:textId="5ABA96DF" w:rsidR="00466327" w:rsidRPr="00530562" w:rsidRDefault="00466327" w:rsidP="00663962">
      <w:pPr>
        <w:spacing w:line="360" w:lineRule="auto"/>
        <w:jc w:val="both"/>
        <w:rPr>
          <w:color w:val="auto"/>
        </w:rPr>
      </w:pPr>
      <w:r w:rsidRPr="00530562">
        <w:rPr>
          <w:color w:val="auto"/>
        </w:rPr>
        <w:t>[3</w:t>
      </w:r>
      <w:r w:rsidR="008A4778" w:rsidRPr="00530562">
        <w:rPr>
          <w:color w:val="auto"/>
        </w:rPr>
        <w:t>3</w:t>
      </w:r>
      <w:r w:rsidRPr="00530562">
        <w:rPr>
          <w:color w:val="auto"/>
        </w:rPr>
        <w:t>]</w:t>
      </w:r>
      <w:r w:rsidRPr="00530562">
        <w:rPr>
          <w:color w:val="auto"/>
        </w:rPr>
        <w:tab/>
        <w:t>P. Thollander and J. Palm, Improving energy efficiency in industrial energy systems: An interdisciplinary perspective on barriers, energy audits, energy management, policies, and programs. Springer Science &amp; Business Media, 2012.</w:t>
      </w:r>
    </w:p>
    <w:p w14:paraId="5130D48B" w14:textId="4E6A06FC" w:rsidR="00466327" w:rsidRPr="00530562" w:rsidRDefault="00466327" w:rsidP="00663962">
      <w:pPr>
        <w:spacing w:line="360" w:lineRule="auto"/>
        <w:jc w:val="both"/>
        <w:rPr>
          <w:color w:val="auto"/>
        </w:rPr>
      </w:pPr>
      <w:r w:rsidRPr="00530562">
        <w:rPr>
          <w:color w:val="auto"/>
        </w:rPr>
        <w:t>[3</w:t>
      </w:r>
      <w:r w:rsidR="008A4778" w:rsidRPr="00530562">
        <w:rPr>
          <w:color w:val="auto"/>
        </w:rPr>
        <w:t>4</w:t>
      </w:r>
      <w:r w:rsidRPr="00530562">
        <w:rPr>
          <w:color w:val="auto"/>
        </w:rPr>
        <w:t>]</w:t>
      </w:r>
      <w:r w:rsidRPr="00530562">
        <w:rPr>
          <w:color w:val="auto"/>
        </w:rPr>
        <w:tab/>
        <w:t xml:space="preserve">European Union (EU), “COP25: MEPs push for </w:t>
      </w:r>
      <w:r w:rsidR="00C9464B" w:rsidRPr="00530562">
        <w:rPr>
          <w:color w:val="auto"/>
        </w:rPr>
        <w:t xml:space="preserve">CO2 neutrality by 2050,” 2019. </w:t>
      </w:r>
    </w:p>
    <w:p w14:paraId="5956C79D" w14:textId="3034B5E6" w:rsidR="00466327" w:rsidRPr="00530562" w:rsidRDefault="00466327" w:rsidP="00663962">
      <w:pPr>
        <w:spacing w:line="360" w:lineRule="auto"/>
        <w:jc w:val="both"/>
        <w:rPr>
          <w:color w:val="auto"/>
        </w:rPr>
      </w:pPr>
      <w:r w:rsidRPr="00530562">
        <w:rPr>
          <w:color w:val="auto"/>
        </w:rPr>
        <w:t>[3</w:t>
      </w:r>
      <w:r w:rsidR="008A4778" w:rsidRPr="00530562">
        <w:rPr>
          <w:color w:val="auto"/>
        </w:rPr>
        <w:t>5</w:t>
      </w:r>
      <w:r w:rsidRPr="00530562">
        <w:rPr>
          <w:color w:val="auto"/>
        </w:rPr>
        <w:t>]</w:t>
      </w:r>
      <w:r w:rsidRPr="00530562">
        <w:rPr>
          <w:color w:val="auto"/>
        </w:rPr>
        <w:tab/>
        <w:t>P. Thollander, M. Karlsson, P. Rohdin, J. Wollin, and J. Rosenqvist, Introduction to Industrial Energy Efficiency: Energy Auditing, Energy Management, and Policy Issues. Academic Press, 2020.</w:t>
      </w:r>
    </w:p>
    <w:p w14:paraId="7134BA2F" w14:textId="01429388" w:rsidR="00466327" w:rsidRPr="00530562" w:rsidRDefault="00466327" w:rsidP="00663962">
      <w:pPr>
        <w:spacing w:line="360" w:lineRule="auto"/>
        <w:jc w:val="both"/>
        <w:rPr>
          <w:color w:val="auto"/>
        </w:rPr>
      </w:pPr>
      <w:r w:rsidRPr="00530562">
        <w:rPr>
          <w:color w:val="auto"/>
        </w:rPr>
        <w:t>[3</w:t>
      </w:r>
      <w:r w:rsidR="008A4778" w:rsidRPr="00530562">
        <w:rPr>
          <w:color w:val="auto"/>
        </w:rPr>
        <w:t>6</w:t>
      </w:r>
      <w:r w:rsidRPr="00530562">
        <w:rPr>
          <w:color w:val="auto"/>
        </w:rPr>
        <w:t>]</w:t>
      </w:r>
      <w:r w:rsidRPr="00530562">
        <w:rPr>
          <w:color w:val="auto"/>
        </w:rPr>
        <w:tab/>
        <w:t>European Union (EU), “Horizon Europe - the next research and innovation framework programme (The Commission’s proposal for Horizon Europe, strategic planning, implementation, news, related links),” 2019. .</w:t>
      </w:r>
    </w:p>
    <w:p w14:paraId="0ED78959" w14:textId="363272A5" w:rsidR="00466327" w:rsidRPr="00530562" w:rsidRDefault="00466327" w:rsidP="00663962">
      <w:pPr>
        <w:spacing w:line="360" w:lineRule="auto"/>
        <w:jc w:val="both"/>
        <w:rPr>
          <w:color w:val="auto"/>
        </w:rPr>
      </w:pPr>
      <w:r w:rsidRPr="00530562">
        <w:rPr>
          <w:color w:val="auto"/>
        </w:rPr>
        <w:t>[3</w:t>
      </w:r>
      <w:r w:rsidR="008A4778" w:rsidRPr="00530562">
        <w:rPr>
          <w:color w:val="auto"/>
        </w:rPr>
        <w:t>7</w:t>
      </w:r>
      <w:r w:rsidRPr="00530562">
        <w:rPr>
          <w:color w:val="auto"/>
        </w:rPr>
        <w:t>]</w:t>
      </w:r>
      <w:r w:rsidRPr="00530562">
        <w:rPr>
          <w:color w:val="auto"/>
        </w:rPr>
        <w:tab/>
        <w:t xml:space="preserve">R. Adner and R. Kapoor, “Innovation ecosystems and the pace of substitution: Re-examining technology S-curves,” </w:t>
      </w:r>
      <w:r w:rsidRPr="00530562">
        <w:rPr>
          <w:i/>
          <w:iCs/>
          <w:color w:val="auto"/>
        </w:rPr>
        <w:t>Strategic Management Journal</w:t>
      </w:r>
      <w:r w:rsidRPr="00530562">
        <w:rPr>
          <w:color w:val="auto"/>
        </w:rPr>
        <w:t>, vol. 37, no. 4, pp. 625–648, Apr. 2016, doi: 10.1002/smj.2363.</w:t>
      </w:r>
    </w:p>
    <w:p w14:paraId="7DBCE0F0" w14:textId="3A3C2A4C" w:rsidR="00466327" w:rsidRPr="00530562" w:rsidRDefault="00466327" w:rsidP="00663962">
      <w:pPr>
        <w:spacing w:line="360" w:lineRule="auto"/>
        <w:jc w:val="both"/>
        <w:rPr>
          <w:color w:val="auto"/>
        </w:rPr>
      </w:pPr>
      <w:r w:rsidRPr="00530562">
        <w:rPr>
          <w:color w:val="auto"/>
        </w:rPr>
        <w:t>[3</w:t>
      </w:r>
      <w:r w:rsidR="008A4778" w:rsidRPr="00530562">
        <w:rPr>
          <w:color w:val="auto"/>
        </w:rPr>
        <w:t>8</w:t>
      </w:r>
      <w:r w:rsidRPr="00530562">
        <w:rPr>
          <w:color w:val="auto"/>
        </w:rPr>
        <w:t>]</w:t>
      </w:r>
      <w:r w:rsidRPr="00530562">
        <w:rPr>
          <w:color w:val="auto"/>
        </w:rPr>
        <w:tab/>
        <w:t xml:space="preserve">L. Wuisan, J. van Leeuwen, and C. S. A. (Kris) van Koppen, “Greening international shipping through private governance: A case study of the Clean Shipping Project,” </w:t>
      </w:r>
      <w:r w:rsidRPr="00530562">
        <w:rPr>
          <w:i/>
          <w:iCs/>
          <w:color w:val="auto"/>
        </w:rPr>
        <w:t>Marine Policy</w:t>
      </w:r>
      <w:r w:rsidRPr="00530562">
        <w:rPr>
          <w:color w:val="auto"/>
        </w:rPr>
        <w:t>, vol. 36, no. 1, pp. 165–173, Jan. 2012, doi: 10.1016/j.marpol.2011.04.009.</w:t>
      </w:r>
    </w:p>
    <w:p w14:paraId="312F8525" w14:textId="097B1093" w:rsidR="008A4778" w:rsidRPr="00530562" w:rsidRDefault="008A4778" w:rsidP="00663962">
      <w:pPr>
        <w:spacing w:line="360" w:lineRule="auto"/>
        <w:jc w:val="both"/>
        <w:rPr>
          <w:color w:val="auto"/>
        </w:rPr>
      </w:pPr>
      <w:r w:rsidRPr="00530562">
        <w:rPr>
          <w:color w:val="auto"/>
        </w:rPr>
        <w:t xml:space="preserve">[39] R. J. Liesen, M. M. Swanson, M. P. Case, A. Zhivov, A. R. Latino, </w:t>
      </w:r>
      <w:r w:rsidRPr="00530562">
        <w:rPr>
          <w:i/>
          <w:iCs/>
          <w:color w:val="auto"/>
        </w:rPr>
        <w:t>et al.</w:t>
      </w:r>
      <w:r w:rsidRPr="00530562">
        <w:rPr>
          <w:color w:val="auto"/>
        </w:rPr>
        <w:t>, Energy Master Planning Toward Net Zero Energy Installation: Portsmouth Naval Shipyard. ASHRAE, 2015.</w:t>
      </w:r>
    </w:p>
    <w:p w14:paraId="5137882E" w14:textId="03AD63F5" w:rsidR="008A4778" w:rsidRPr="00530562" w:rsidRDefault="008A4778" w:rsidP="00663962">
      <w:pPr>
        <w:spacing w:line="360" w:lineRule="auto"/>
        <w:jc w:val="both"/>
        <w:rPr>
          <w:color w:val="auto"/>
        </w:rPr>
      </w:pPr>
      <w:r w:rsidRPr="00530562">
        <w:rPr>
          <w:color w:val="auto"/>
        </w:rPr>
        <w:lastRenderedPageBreak/>
        <w:t>[40] Jeong HW, Ha YS, Kim YS, Kim CH, Yoon KK, Seo DH. Shore power to ships and offshore plants with flywheel energy storage system. Journal of the Korean Society of Marine Engineering. 2013;37(7):771-7.</w:t>
      </w:r>
    </w:p>
    <w:p w14:paraId="0462773B" w14:textId="08DFB0BB" w:rsidR="008A4778" w:rsidRPr="00530562" w:rsidRDefault="008A4778" w:rsidP="00663962">
      <w:pPr>
        <w:spacing w:line="360" w:lineRule="auto"/>
        <w:jc w:val="both"/>
        <w:rPr>
          <w:color w:val="auto"/>
        </w:rPr>
      </w:pPr>
      <w:r w:rsidRPr="00530562">
        <w:rPr>
          <w:color w:val="auto"/>
        </w:rPr>
        <w:t>[41] Woo JH, Zhu H, Lee DK, Chung H, Jeong Y. Assessment Framework of Smart Shipyard Maturity Level via Data Envelopment Analysis. Sustainability. 2021 Jan;13(4):1964.</w:t>
      </w:r>
    </w:p>
    <w:p w14:paraId="5B1F8AE1" w14:textId="4A03F351" w:rsidR="008A4778" w:rsidRPr="00530562" w:rsidRDefault="008A4778" w:rsidP="00663962">
      <w:pPr>
        <w:spacing w:line="360" w:lineRule="auto"/>
        <w:jc w:val="both"/>
        <w:rPr>
          <w:color w:val="auto"/>
        </w:rPr>
      </w:pPr>
      <w:r w:rsidRPr="00530562">
        <w:rPr>
          <w:color w:val="auto"/>
        </w:rPr>
        <w:t>[42] Cil I, Arisoy F, Kilinc H, Özgürbüz E, Cil AY. Fuzzy AHP-TOPSIS Hybrid Method for Indoor Positioning Technology Selection for Shipyards. In2021 5th International Symposium on Multidisciplinary Studies and Innovative Technologies (ISMSIT) 2021 Oct 21 (pp. 766-771). IEEE.</w:t>
      </w:r>
    </w:p>
    <w:p w14:paraId="2693CC89" w14:textId="4A5D0FED" w:rsidR="008A4778" w:rsidRPr="00530562" w:rsidRDefault="008A4778" w:rsidP="00663962">
      <w:pPr>
        <w:spacing w:line="360" w:lineRule="auto"/>
        <w:jc w:val="both"/>
        <w:rPr>
          <w:color w:val="auto"/>
        </w:rPr>
      </w:pPr>
      <w:r w:rsidRPr="00530562">
        <w:rPr>
          <w:color w:val="auto"/>
        </w:rPr>
        <w:t>[43]</w:t>
      </w:r>
      <w:r w:rsidR="00A01BB7" w:rsidRPr="00530562">
        <w:rPr>
          <w:color w:val="auto"/>
        </w:rPr>
        <w:t xml:space="preserve"> N. Hadžić, H. Kozmar, and M. Tomić, “FEASIBILITY OF INVESTMENT IN RENEWABLE ENERGY SYSTEMS FOR SHIPYARDS,” </w:t>
      </w:r>
      <w:r w:rsidR="00A01BB7" w:rsidRPr="00530562">
        <w:rPr>
          <w:i/>
          <w:iCs/>
          <w:color w:val="auto"/>
        </w:rPr>
        <w:t>Brodogradnja</w:t>
      </w:r>
      <w:r w:rsidR="00A01BB7" w:rsidRPr="00530562">
        <w:rPr>
          <w:color w:val="auto"/>
        </w:rPr>
        <w:t>, vol. 69, no. 2, pp. 1–16, Jun. 2018, doi: 10.21278/brod69201.</w:t>
      </w:r>
    </w:p>
    <w:p w14:paraId="1D319BD0" w14:textId="716AF553" w:rsidR="008A4778" w:rsidRPr="00530562" w:rsidRDefault="008A4778" w:rsidP="00663962">
      <w:pPr>
        <w:spacing w:line="360" w:lineRule="auto"/>
        <w:jc w:val="both"/>
        <w:rPr>
          <w:color w:val="auto"/>
        </w:rPr>
      </w:pPr>
      <w:r w:rsidRPr="00530562">
        <w:rPr>
          <w:color w:val="auto"/>
        </w:rPr>
        <w:t>[44]</w:t>
      </w:r>
      <w:r w:rsidR="00A01BB7" w:rsidRPr="00530562">
        <w:rPr>
          <w:color w:val="auto"/>
        </w:rPr>
        <w:t xml:space="preserve"> Miglietta M. </w:t>
      </w:r>
      <w:r w:rsidR="00A01BB7" w:rsidRPr="00530562">
        <w:rPr>
          <w:i/>
          <w:iCs/>
          <w:color w:val="auto"/>
        </w:rPr>
        <w:t>Analysis and design of a photovoltaic power plant for a shipyard</w:t>
      </w:r>
      <w:r w:rsidR="00A01BB7" w:rsidRPr="00530562">
        <w:rPr>
          <w:color w:val="auto"/>
        </w:rPr>
        <w:t> (Doctoral dissertation, Politecnico di Torino). 2021</w:t>
      </w:r>
    </w:p>
    <w:p w14:paraId="51F021E1" w14:textId="5D9CC8BC" w:rsidR="008A4778" w:rsidRPr="00530562" w:rsidRDefault="008A4778" w:rsidP="00663962">
      <w:pPr>
        <w:spacing w:line="360" w:lineRule="auto"/>
        <w:jc w:val="both"/>
        <w:rPr>
          <w:color w:val="auto"/>
        </w:rPr>
      </w:pPr>
      <w:r w:rsidRPr="00530562">
        <w:rPr>
          <w:color w:val="auto"/>
        </w:rPr>
        <w:t>[45]</w:t>
      </w:r>
      <w:r w:rsidR="00A01BB7" w:rsidRPr="00530562">
        <w:rPr>
          <w:color w:val="auto"/>
        </w:rPr>
        <w:t xml:space="preserve"> Neumann F, Brito-Melo A, Sarmento A. The Potential of Ocean Wave Energy to Contribute to the Portuguese RE-Mix. InNew and Renewable Energy Technologies for Sustainable Development 2020 Dec 17 (pp. 95-104). CRC Press.</w:t>
      </w:r>
    </w:p>
    <w:p w14:paraId="7770355B" w14:textId="28AA24D0" w:rsidR="008A4778" w:rsidRPr="00530562" w:rsidRDefault="008A4778" w:rsidP="00663962">
      <w:pPr>
        <w:spacing w:line="360" w:lineRule="auto"/>
        <w:jc w:val="both"/>
        <w:rPr>
          <w:color w:val="auto"/>
        </w:rPr>
      </w:pPr>
      <w:r w:rsidRPr="00530562">
        <w:rPr>
          <w:color w:val="auto"/>
        </w:rPr>
        <w:t>[46</w:t>
      </w:r>
      <w:r w:rsidR="003D0778" w:rsidRPr="00530562">
        <w:rPr>
          <w:color w:val="auto"/>
        </w:rPr>
        <w:t xml:space="preserve">] </w:t>
      </w:r>
      <w:r w:rsidR="003D0778" w:rsidRPr="00530562">
        <w:rPr>
          <w:color w:val="auto"/>
        </w:rPr>
        <w:tab/>
        <w:t xml:space="preserve">L. Castro-Santos, E. Martins, and C. Guedes Soares, “Cost assessment methodology for combined wind and wave floating offshore renewable energy systems,” </w:t>
      </w:r>
      <w:r w:rsidR="003D0778" w:rsidRPr="00530562">
        <w:rPr>
          <w:i/>
          <w:iCs/>
          <w:color w:val="auto"/>
        </w:rPr>
        <w:t>Renewable Energy</w:t>
      </w:r>
      <w:r w:rsidR="003D0778" w:rsidRPr="00530562">
        <w:rPr>
          <w:color w:val="auto"/>
        </w:rPr>
        <w:t>, vol. 97, pp. 866–880, Nov. 2016, doi: 10.1016/j.renene.2016.06.016.</w:t>
      </w:r>
    </w:p>
    <w:p w14:paraId="03C064E8" w14:textId="0438DAC1" w:rsidR="008A4778" w:rsidRPr="00530562" w:rsidRDefault="008A4778" w:rsidP="00663962">
      <w:pPr>
        <w:spacing w:line="360" w:lineRule="auto"/>
        <w:jc w:val="both"/>
        <w:rPr>
          <w:color w:val="auto"/>
        </w:rPr>
      </w:pPr>
      <w:r w:rsidRPr="00530562">
        <w:rPr>
          <w:color w:val="auto"/>
        </w:rPr>
        <w:t>[47]</w:t>
      </w:r>
      <w:r w:rsidR="003D0778" w:rsidRPr="00530562">
        <w:rPr>
          <w:color w:val="auto"/>
        </w:rPr>
        <w:t xml:space="preserve"> Castro-Santos L, Diaz-Casas V, Brage RY. The importance of the activity costs in a shipyard: a case study for floating offshore wind platforms. Ships and Offshore Structures. 2020 Jan 2;15(1):53-60.</w:t>
      </w:r>
    </w:p>
    <w:p w14:paraId="33EECA84" w14:textId="5FAF8AC0" w:rsidR="008A4778" w:rsidRPr="00530562" w:rsidRDefault="008A4778" w:rsidP="00663962">
      <w:pPr>
        <w:spacing w:line="360" w:lineRule="auto"/>
        <w:jc w:val="both"/>
        <w:rPr>
          <w:color w:val="auto"/>
        </w:rPr>
      </w:pPr>
      <w:r w:rsidRPr="00530562">
        <w:rPr>
          <w:color w:val="auto"/>
        </w:rPr>
        <w:t>[48]</w:t>
      </w:r>
      <w:r w:rsidR="003D0778" w:rsidRPr="00530562">
        <w:rPr>
          <w:color w:val="auto"/>
        </w:rPr>
        <w:t xml:space="preserve"> Xie G, Yue W, Wang S. Energy efficiency decision and selection of main engines in a sustainable shipbuilding supply chain. Transportation Research Part D: Transport and Environment. 2017 Jun 1;53:290-305.</w:t>
      </w:r>
    </w:p>
    <w:p w14:paraId="77A622E0" w14:textId="29D2F29B" w:rsidR="008A4778" w:rsidRPr="00530562" w:rsidRDefault="008A4778" w:rsidP="00663962">
      <w:pPr>
        <w:spacing w:line="360" w:lineRule="auto"/>
        <w:jc w:val="both"/>
        <w:rPr>
          <w:color w:val="auto"/>
        </w:rPr>
      </w:pPr>
      <w:r w:rsidRPr="00530562">
        <w:rPr>
          <w:color w:val="auto"/>
        </w:rPr>
        <w:lastRenderedPageBreak/>
        <w:t>[49]</w:t>
      </w:r>
      <w:r w:rsidR="003D0778" w:rsidRPr="00530562">
        <w:rPr>
          <w:color w:val="auto"/>
        </w:rPr>
        <w:t xml:space="preserve"> Krishnan A, Foo YE, Gooi HB, Wang M, Huat CP. Optimal load management in a shipyard drydock. IEEE Transactions on Industrial Informatics. 2018 Oct 23;15(6):3277-88.</w:t>
      </w:r>
    </w:p>
    <w:p w14:paraId="7022B985" w14:textId="51831CD1" w:rsidR="008A4778" w:rsidRPr="00530562" w:rsidRDefault="008A4778" w:rsidP="00663962">
      <w:pPr>
        <w:spacing w:line="360" w:lineRule="auto"/>
        <w:jc w:val="both"/>
        <w:rPr>
          <w:color w:val="auto"/>
          <w:lang w:val="en-GB"/>
        </w:rPr>
      </w:pPr>
      <w:r w:rsidRPr="00530562">
        <w:rPr>
          <w:color w:val="auto"/>
        </w:rPr>
        <w:t>[50]</w:t>
      </w:r>
      <w:r w:rsidR="003D0778" w:rsidRPr="00530562">
        <w:rPr>
          <w:color w:val="auto"/>
        </w:rPr>
        <w:t xml:space="preserve"> G. Mayo, O. Shoghli, and T. Morgan, “Investigating Efficiency Utilizing Data Envelopment Analysis: Case Study of Shipyards,” </w:t>
      </w:r>
      <w:r w:rsidR="003D0778" w:rsidRPr="00530562">
        <w:rPr>
          <w:i/>
          <w:iCs/>
          <w:color w:val="auto"/>
        </w:rPr>
        <w:t>Journal of Infrastructure Systems</w:t>
      </w:r>
      <w:r w:rsidR="003D0778" w:rsidRPr="00530562">
        <w:rPr>
          <w:color w:val="auto"/>
        </w:rPr>
        <w:t>, vol. 26, no. 2, p. 04020013, Jun. 2020, doi: 10.1061/(ASCE)IS.1943-555X.0000541.</w:t>
      </w:r>
    </w:p>
    <w:p w14:paraId="38FF4168" w14:textId="035B7054" w:rsidR="00E21B17" w:rsidRPr="00530562" w:rsidRDefault="008A4778" w:rsidP="00663962">
      <w:pPr>
        <w:spacing w:line="360" w:lineRule="auto"/>
        <w:jc w:val="both"/>
        <w:rPr>
          <w:color w:val="auto"/>
        </w:rPr>
      </w:pPr>
      <w:r w:rsidRPr="00530562">
        <w:rPr>
          <w:color w:val="auto"/>
        </w:rPr>
        <w:t>[51]</w:t>
      </w:r>
      <w:r w:rsidR="003D0778" w:rsidRPr="00530562">
        <w:rPr>
          <w:color w:val="auto"/>
        </w:rPr>
        <w:t xml:space="preserve"> Praharsi Y, Jami’in MA, Suhardjito G, Wee HM. Modeling of an Industrial Ecosystem at Traditional Shipyards in Indonesia for the Sustainability of the Material Supply Chain. In2020 IEEE International Conference on Industrial Engineering and Engineering Management (IE</w:t>
      </w:r>
      <w:r w:rsidR="00224ED4" w:rsidRPr="00530562">
        <w:rPr>
          <w:color w:val="auto"/>
        </w:rPr>
        <w:t>EM) 2020 Dec 14 (pp. 1-4). IEEE.</w:t>
      </w:r>
    </w:p>
    <w:p w14:paraId="22A2952E" w14:textId="75951F2A" w:rsidR="008A4778" w:rsidRPr="00530562" w:rsidRDefault="008A4778" w:rsidP="00663962">
      <w:pPr>
        <w:spacing w:line="360" w:lineRule="auto"/>
        <w:jc w:val="both"/>
        <w:rPr>
          <w:color w:val="auto"/>
        </w:rPr>
      </w:pPr>
      <w:r w:rsidRPr="00530562">
        <w:rPr>
          <w:color w:val="auto"/>
        </w:rPr>
        <w:t>[52]</w:t>
      </w:r>
      <w:r w:rsidR="00E21B17" w:rsidRPr="00530562">
        <w:rPr>
          <w:color w:val="auto"/>
        </w:rPr>
        <w:t xml:space="preserve"> </w:t>
      </w:r>
      <w:r w:rsidR="00E21B17" w:rsidRPr="00530562">
        <w:rPr>
          <w:color w:val="auto"/>
          <w:lang w:val="en-GB"/>
        </w:rPr>
        <w:t>Clarke M, Horton R. Bringing it all together: Lancet-Cochrane collaborate on systematic reviews. The Lancet. 2001 Jun 2;357(9270):1728.</w:t>
      </w:r>
    </w:p>
    <w:p w14:paraId="520E4D93" w14:textId="74862589" w:rsidR="00466327" w:rsidRPr="00530562" w:rsidRDefault="00EA5347" w:rsidP="00663962">
      <w:pPr>
        <w:spacing w:line="360" w:lineRule="auto"/>
        <w:jc w:val="both"/>
        <w:rPr>
          <w:color w:val="auto"/>
        </w:rPr>
      </w:pPr>
      <w:r w:rsidRPr="00530562">
        <w:rPr>
          <w:color w:val="auto"/>
        </w:rPr>
        <w:t>[53</w:t>
      </w:r>
      <w:r w:rsidR="00466327" w:rsidRPr="00530562">
        <w:rPr>
          <w:color w:val="auto"/>
        </w:rPr>
        <w:t>]</w:t>
      </w:r>
      <w:r w:rsidR="00466327" w:rsidRPr="00530562">
        <w:rPr>
          <w:color w:val="auto"/>
        </w:rPr>
        <w:tab/>
        <w:t xml:space="preserve">A. Padilla-Rivera, B. B. T. do Carmo, G. Arcese, and N. Merveille, “Social circular economy indicators: Selection through fuzzy delphi method,” </w:t>
      </w:r>
      <w:r w:rsidR="00466327" w:rsidRPr="00530562">
        <w:rPr>
          <w:i/>
          <w:iCs/>
          <w:color w:val="auto"/>
        </w:rPr>
        <w:t>Sustainable Production and Consumption</w:t>
      </w:r>
      <w:r w:rsidR="00466327" w:rsidRPr="00530562">
        <w:rPr>
          <w:color w:val="auto"/>
        </w:rPr>
        <w:t>, vol. 26, pp. 101–110, Apr. 2021, doi: 10.1016/j.spc.2020.09.015.</w:t>
      </w:r>
    </w:p>
    <w:p w14:paraId="09C2D9F2" w14:textId="19ED54E8" w:rsidR="00466327" w:rsidRPr="00530562" w:rsidRDefault="00466327" w:rsidP="00663962">
      <w:pPr>
        <w:spacing w:line="360" w:lineRule="auto"/>
        <w:jc w:val="both"/>
        <w:rPr>
          <w:color w:val="auto"/>
        </w:rPr>
      </w:pPr>
      <w:r w:rsidRPr="00530562">
        <w:rPr>
          <w:color w:val="auto"/>
        </w:rPr>
        <w:t>[</w:t>
      </w:r>
      <w:r w:rsidR="00EA5347" w:rsidRPr="00530562">
        <w:rPr>
          <w:color w:val="auto"/>
        </w:rPr>
        <w:t>54</w:t>
      </w:r>
      <w:r w:rsidRPr="00530562">
        <w:rPr>
          <w:color w:val="auto"/>
        </w:rPr>
        <w:t>]</w:t>
      </w:r>
      <w:r w:rsidRPr="00530562">
        <w:rPr>
          <w:color w:val="auto"/>
        </w:rPr>
        <w:tab/>
        <w:t xml:space="preserve">A. Wiek and A. I. Walter, “A transdisciplinary approach for formalized integrated planning and decision-making in complex systems,” </w:t>
      </w:r>
      <w:r w:rsidRPr="00530562">
        <w:rPr>
          <w:i/>
          <w:iCs/>
          <w:color w:val="auto"/>
        </w:rPr>
        <w:t>European Journal of Operational Research</w:t>
      </w:r>
      <w:r w:rsidRPr="00530562">
        <w:rPr>
          <w:color w:val="auto"/>
        </w:rPr>
        <w:t>, vol. 197, no. 1, pp. 360–370, Aug. 2009, doi: 10.1016/j.ejor.2008.06.013.</w:t>
      </w:r>
    </w:p>
    <w:p w14:paraId="132FCEB7" w14:textId="363AC3ED" w:rsidR="00466327" w:rsidRPr="00530562" w:rsidRDefault="00466327" w:rsidP="00663962">
      <w:pPr>
        <w:spacing w:line="360" w:lineRule="auto"/>
        <w:jc w:val="both"/>
        <w:rPr>
          <w:color w:val="auto"/>
        </w:rPr>
      </w:pPr>
      <w:r w:rsidRPr="00530562">
        <w:rPr>
          <w:color w:val="auto"/>
        </w:rPr>
        <w:t>[</w:t>
      </w:r>
      <w:r w:rsidR="00EA5347" w:rsidRPr="00530562">
        <w:rPr>
          <w:color w:val="auto"/>
        </w:rPr>
        <w:t>55</w:t>
      </w:r>
      <w:r w:rsidRPr="00530562">
        <w:rPr>
          <w:color w:val="auto"/>
        </w:rPr>
        <w:t>]</w:t>
      </w:r>
      <w:r w:rsidRPr="00530562">
        <w:rPr>
          <w:color w:val="auto"/>
        </w:rPr>
        <w:tab/>
        <w:t xml:space="preserve">F. B. Losa and V. Belton, “Combining MCDA and conflict analysis: an exploratory application of an integrated approach,” </w:t>
      </w:r>
      <w:r w:rsidRPr="00530562">
        <w:rPr>
          <w:i/>
          <w:iCs/>
          <w:color w:val="auto"/>
        </w:rPr>
        <w:t>Journal of the Operational Research Society</w:t>
      </w:r>
      <w:r w:rsidRPr="00530562">
        <w:rPr>
          <w:color w:val="auto"/>
        </w:rPr>
        <w:t>, vol. 57, no. 5, pp. 510–525, May 2006, doi: 10.1057/palgrave.jors.2602034.</w:t>
      </w:r>
    </w:p>
    <w:p w14:paraId="2C1A05FE" w14:textId="7A98C591" w:rsidR="00466327" w:rsidRPr="00530562" w:rsidRDefault="00466327" w:rsidP="00663962">
      <w:pPr>
        <w:spacing w:line="360" w:lineRule="auto"/>
        <w:jc w:val="both"/>
        <w:rPr>
          <w:color w:val="auto"/>
        </w:rPr>
      </w:pPr>
      <w:r w:rsidRPr="00530562">
        <w:rPr>
          <w:color w:val="auto"/>
        </w:rPr>
        <w:t>[</w:t>
      </w:r>
      <w:r w:rsidR="00EA5347" w:rsidRPr="00530562">
        <w:rPr>
          <w:color w:val="auto"/>
        </w:rPr>
        <w:t>56</w:t>
      </w:r>
      <w:r w:rsidRPr="00530562">
        <w:rPr>
          <w:color w:val="auto"/>
        </w:rPr>
        <w:t>]</w:t>
      </w:r>
      <w:r w:rsidRPr="00530562">
        <w:rPr>
          <w:color w:val="auto"/>
        </w:rPr>
        <w:tab/>
        <w:t xml:space="preserve">B. Suldovsky, B. McGreavy, and L. Lindenfeld, “Evaluating Epistemic Commitments and Science Communication Practice in Transdisciplinary Research,” </w:t>
      </w:r>
      <w:r w:rsidRPr="00530562">
        <w:rPr>
          <w:i/>
          <w:iCs/>
          <w:color w:val="auto"/>
        </w:rPr>
        <w:t>Science Communication</w:t>
      </w:r>
      <w:r w:rsidRPr="00530562">
        <w:rPr>
          <w:color w:val="auto"/>
        </w:rPr>
        <w:t>, vol. 40, no. 4, pp. 499–523, Aug. 2018, doi: 10.1177/1075547018786566.</w:t>
      </w:r>
    </w:p>
    <w:p w14:paraId="7D64ADFF" w14:textId="08F1D522" w:rsidR="00466327" w:rsidRPr="00530562" w:rsidRDefault="00466327" w:rsidP="00663962">
      <w:pPr>
        <w:spacing w:line="360" w:lineRule="auto"/>
        <w:jc w:val="both"/>
        <w:rPr>
          <w:color w:val="auto"/>
        </w:rPr>
      </w:pPr>
      <w:r w:rsidRPr="00530562">
        <w:rPr>
          <w:color w:val="auto"/>
        </w:rPr>
        <w:t>[</w:t>
      </w:r>
      <w:r w:rsidR="00EA5347" w:rsidRPr="00530562">
        <w:rPr>
          <w:color w:val="auto"/>
        </w:rPr>
        <w:t>57</w:t>
      </w:r>
      <w:r w:rsidRPr="00530562">
        <w:rPr>
          <w:color w:val="auto"/>
        </w:rPr>
        <w:t>]</w:t>
      </w:r>
      <w:r w:rsidRPr="00530562">
        <w:rPr>
          <w:color w:val="auto"/>
        </w:rPr>
        <w:tab/>
        <w:t>L. A. Zadeh, G. J. Klir, and B. Yuan, Fuzzy sets, fuzzy logic, and fuzzy systems: selected papers, vol. 6. World Scientific, 1996.</w:t>
      </w:r>
    </w:p>
    <w:p w14:paraId="1A740FD7" w14:textId="06EC607C" w:rsidR="00466327" w:rsidRPr="00530562" w:rsidRDefault="00EA5347" w:rsidP="00663962">
      <w:pPr>
        <w:spacing w:line="360" w:lineRule="auto"/>
        <w:jc w:val="both"/>
        <w:rPr>
          <w:color w:val="auto"/>
        </w:rPr>
      </w:pPr>
      <w:r w:rsidRPr="00530562">
        <w:rPr>
          <w:color w:val="auto"/>
        </w:rPr>
        <w:lastRenderedPageBreak/>
        <w:t>[58</w:t>
      </w:r>
      <w:r w:rsidR="00466327" w:rsidRPr="00530562">
        <w:rPr>
          <w:color w:val="auto"/>
        </w:rPr>
        <w:t>]</w:t>
      </w:r>
      <w:r w:rsidR="00466327" w:rsidRPr="00530562">
        <w:rPr>
          <w:color w:val="auto"/>
        </w:rPr>
        <w:tab/>
        <w:t xml:space="preserve">I. Lazakis and A. Ölçer, “Selection of the best maintenance approach in the maritime industry under fuzzy multiple attributive group decision-making environment,” </w:t>
      </w:r>
      <w:r w:rsidR="00466327" w:rsidRPr="00530562">
        <w:rPr>
          <w:i/>
          <w:iCs/>
          <w:color w:val="auto"/>
        </w:rPr>
        <w:t>Proceedings of the Institution of Mechanical Engineers, Part M: Journal of Engineering for the Maritime Environment</w:t>
      </w:r>
      <w:r w:rsidR="00466327" w:rsidRPr="00530562">
        <w:rPr>
          <w:color w:val="auto"/>
        </w:rPr>
        <w:t>, vol. 230, no. 2, pp. 297–309, May 2016, doi: 10.1177/1475090215569819.</w:t>
      </w:r>
    </w:p>
    <w:p w14:paraId="71907CD9" w14:textId="0CB91D37" w:rsidR="00466327" w:rsidRPr="00530562" w:rsidRDefault="00466327" w:rsidP="00663962">
      <w:pPr>
        <w:spacing w:line="360" w:lineRule="auto"/>
        <w:jc w:val="both"/>
        <w:rPr>
          <w:color w:val="auto"/>
        </w:rPr>
      </w:pPr>
      <w:r w:rsidRPr="00530562">
        <w:rPr>
          <w:color w:val="auto"/>
        </w:rPr>
        <w:t>[</w:t>
      </w:r>
      <w:r w:rsidR="00EA5347" w:rsidRPr="00530562">
        <w:rPr>
          <w:color w:val="auto"/>
        </w:rPr>
        <w:t>59</w:t>
      </w:r>
      <w:r w:rsidRPr="00530562">
        <w:rPr>
          <w:color w:val="auto"/>
        </w:rPr>
        <w:t>]</w:t>
      </w:r>
      <w:r w:rsidRPr="00530562">
        <w:rPr>
          <w:color w:val="auto"/>
        </w:rPr>
        <w:tab/>
        <w:t xml:space="preserve">C. Kahraman, U. Cebeci, and Z. Ulukan, “Multi‐criteria supplier selection using fuzzy AHP,” </w:t>
      </w:r>
      <w:r w:rsidRPr="00530562">
        <w:rPr>
          <w:i/>
          <w:iCs/>
          <w:color w:val="auto"/>
        </w:rPr>
        <w:t>Logistics Information Management</w:t>
      </w:r>
      <w:r w:rsidRPr="00530562">
        <w:rPr>
          <w:color w:val="auto"/>
        </w:rPr>
        <w:t>, vol. 16, no. 6, pp. 382–394, Dec. 2003, doi: 10.1108/09576050310503367.</w:t>
      </w:r>
    </w:p>
    <w:p w14:paraId="34A27E21" w14:textId="7E0BC5DC" w:rsidR="00EA5347" w:rsidRPr="00530562" w:rsidRDefault="00EA5347" w:rsidP="00663962">
      <w:pPr>
        <w:spacing w:line="360" w:lineRule="auto"/>
        <w:jc w:val="both"/>
        <w:rPr>
          <w:color w:val="auto"/>
        </w:rPr>
      </w:pPr>
      <w:r w:rsidRPr="00530562">
        <w:rPr>
          <w:color w:val="auto"/>
        </w:rPr>
        <w:t xml:space="preserve">[60] </w:t>
      </w:r>
      <w:r w:rsidR="00A0339F" w:rsidRPr="00530562">
        <w:rPr>
          <w:color w:val="auto"/>
        </w:rPr>
        <w:t>Kahraman, Cengiz, Ufuk Cebeci, and Da Ruan. "Multi-attribute comparison of catering service companies using fuzzy AHP: The case of Turkey." </w:t>
      </w:r>
      <w:r w:rsidR="00A0339F" w:rsidRPr="00530562">
        <w:rPr>
          <w:i/>
          <w:iCs/>
          <w:color w:val="auto"/>
        </w:rPr>
        <w:t>International journal of production economics</w:t>
      </w:r>
      <w:r w:rsidR="00A0339F" w:rsidRPr="00530562">
        <w:rPr>
          <w:color w:val="auto"/>
        </w:rPr>
        <w:t> 87, no. 2 (2004): 171-184.</w:t>
      </w:r>
    </w:p>
    <w:p w14:paraId="2A85133C" w14:textId="23B13F49" w:rsidR="00EA5347" w:rsidRPr="00530562" w:rsidRDefault="00EA5347" w:rsidP="00663962">
      <w:pPr>
        <w:spacing w:line="360" w:lineRule="auto"/>
        <w:jc w:val="both"/>
        <w:rPr>
          <w:color w:val="auto"/>
        </w:rPr>
      </w:pPr>
      <w:r w:rsidRPr="00530562">
        <w:rPr>
          <w:color w:val="auto"/>
        </w:rPr>
        <w:t>[61]</w:t>
      </w:r>
      <w:r w:rsidR="00A0339F" w:rsidRPr="00530562">
        <w:rPr>
          <w:color w:val="auto"/>
        </w:rPr>
        <w:t xml:space="preserve"> Wang TC, Chen YH. Applying consistent fuzzy preference relations to partnership selection. Omega. 2007 Aug 1;35(4):384-8.</w:t>
      </w:r>
    </w:p>
    <w:p w14:paraId="53430BAA" w14:textId="315C0409" w:rsidR="00EA5347" w:rsidRPr="00530562" w:rsidRDefault="00EA5347" w:rsidP="00663962">
      <w:pPr>
        <w:spacing w:line="360" w:lineRule="auto"/>
        <w:jc w:val="both"/>
        <w:rPr>
          <w:color w:val="auto"/>
        </w:rPr>
      </w:pPr>
      <w:r w:rsidRPr="00530562">
        <w:rPr>
          <w:color w:val="auto"/>
        </w:rPr>
        <w:t>[62]</w:t>
      </w:r>
      <w:r w:rsidR="00A0339F" w:rsidRPr="00530562">
        <w:rPr>
          <w:color w:val="auto"/>
        </w:rPr>
        <w:t xml:space="preserve"> Kuo MS, Liang GS, Huang WC. Extensions of the multicriteria analysis with pairwise comparison under a fuzzy environment. International Journal of Approximate Reasoning. 2006 Dec 1;43(3):268-85.</w:t>
      </w:r>
    </w:p>
    <w:p w14:paraId="12DE89B7" w14:textId="77777777" w:rsidR="00561E07" w:rsidRPr="00530562" w:rsidRDefault="00EA5347" w:rsidP="00663962">
      <w:pPr>
        <w:spacing w:line="360" w:lineRule="auto"/>
        <w:jc w:val="both"/>
        <w:rPr>
          <w:color w:val="auto"/>
        </w:rPr>
      </w:pPr>
      <w:r w:rsidRPr="00530562">
        <w:rPr>
          <w:color w:val="auto"/>
        </w:rPr>
        <w:t>[63]</w:t>
      </w:r>
      <w:r w:rsidR="00561E07" w:rsidRPr="00530562">
        <w:rPr>
          <w:color w:val="auto"/>
        </w:rPr>
        <w:t xml:space="preserve"> Sun CC. A performance evaluation model by integrating fuzzy AHP and fuzzy TOPSIS methods. Expert systems with applications. 2010 Dec 1;37(12):7745-54.</w:t>
      </w:r>
    </w:p>
    <w:p w14:paraId="4F12978D" w14:textId="7428EEB8" w:rsidR="00466327" w:rsidRPr="00530562" w:rsidRDefault="00466327" w:rsidP="00663962">
      <w:pPr>
        <w:spacing w:line="360" w:lineRule="auto"/>
        <w:jc w:val="both"/>
        <w:rPr>
          <w:color w:val="auto"/>
        </w:rPr>
      </w:pPr>
      <w:r w:rsidRPr="00530562">
        <w:rPr>
          <w:color w:val="auto"/>
        </w:rPr>
        <w:t>[</w:t>
      </w:r>
      <w:r w:rsidR="00561E07" w:rsidRPr="00530562">
        <w:rPr>
          <w:color w:val="auto"/>
        </w:rPr>
        <w:t>64</w:t>
      </w:r>
      <w:r w:rsidRPr="00530562">
        <w:rPr>
          <w:color w:val="auto"/>
        </w:rPr>
        <w:t>]</w:t>
      </w:r>
      <w:r w:rsidRPr="00530562">
        <w:rPr>
          <w:color w:val="auto"/>
        </w:rPr>
        <w:tab/>
        <w:t xml:space="preserve">A. Ölçer and F. Ballini, “The development of a decision making framework for evaluating the trade-off solutions of cleaner seaborne transportation,” </w:t>
      </w:r>
      <w:r w:rsidRPr="00530562">
        <w:rPr>
          <w:i/>
          <w:iCs/>
          <w:color w:val="auto"/>
        </w:rPr>
        <w:t>Transportation Research Part D: Transport and Environment</w:t>
      </w:r>
      <w:r w:rsidRPr="00530562">
        <w:rPr>
          <w:color w:val="auto"/>
        </w:rPr>
        <w:t>, vol. 37, pp. 150–170, Jun. 2015, doi: 10.1016/j.trd.2015.04.023.</w:t>
      </w:r>
    </w:p>
    <w:p w14:paraId="174CECD8" w14:textId="315A8A60" w:rsidR="00466327" w:rsidRPr="00530562" w:rsidRDefault="00466327" w:rsidP="00663962">
      <w:pPr>
        <w:spacing w:line="360" w:lineRule="auto"/>
        <w:jc w:val="both"/>
        <w:rPr>
          <w:color w:val="auto"/>
        </w:rPr>
      </w:pPr>
      <w:r w:rsidRPr="00530562">
        <w:rPr>
          <w:color w:val="auto"/>
        </w:rPr>
        <w:t>[</w:t>
      </w:r>
      <w:r w:rsidR="00561E07" w:rsidRPr="00530562">
        <w:rPr>
          <w:color w:val="auto"/>
        </w:rPr>
        <w:t>65</w:t>
      </w:r>
      <w:r w:rsidRPr="00530562">
        <w:rPr>
          <w:color w:val="auto"/>
        </w:rPr>
        <w:t>]</w:t>
      </w:r>
      <w:r w:rsidRPr="00530562">
        <w:rPr>
          <w:color w:val="auto"/>
        </w:rPr>
        <w:tab/>
        <w:t xml:space="preserve">H. Han and S. Trimi, “A fuzzy TOPSIS method for performance evaluation of reverse logistics in social commerce platforms,” </w:t>
      </w:r>
      <w:r w:rsidRPr="00530562">
        <w:rPr>
          <w:i/>
          <w:iCs/>
          <w:color w:val="auto"/>
        </w:rPr>
        <w:t>Expert Systems with Applications</w:t>
      </w:r>
      <w:r w:rsidRPr="00530562">
        <w:rPr>
          <w:color w:val="auto"/>
        </w:rPr>
        <w:t>, vol. 103, pp. 133–145, Aug. 2018, doi: 10.1016/j.eswa.2018.03.003.</w:t>
      </w:r>
    </w:p>
    <w:p w14:paraId="7D26CE2A" w14:textId="236C462A" w:rsidR="00466327" w:rsidRPr="00530562" w:rsidRDefault="00561E07" w:rsidP="00663962">
      <w:pPr>
        <w:spacing w:line="360" w:lineRule="auto"/>
        <w:jc w:val="both"/>
        <w:rPr>
          <w:color w:val="auto"/>
        </w:rPr>
      </w:pPr>
      <w:r w:rsidRPr="00530562">
        <w:rPr>
          <w:color w:val="auto"/>
        </w:rPr>
        <w:t>[66</w:t>
      </w:r>
      <w:r w:rsidR="00466327" w:rsidRPr="00530562">
        <w:rPr>
          <w:color w:val="auto"/>
        </w:rPr>
        <w:t>]</w:t>
      </w:r>
      <w:r w:rsidR="00466327" w:rsidRPr="00530562">
        <w:rPr>
          <w:color w:val="auto"/>
        </w:rPr>
        <w:tab/>
        <w:t xml:space="preserve">E. Strantzali and K. Aravossis, “Decision making in renewable energy investments: A review,” </w:t>
      </w:r>
      <w:r w:rsidR="00466327" w:rsidRPr="00530562">
        <w:rPr>
          <w:i/>
          <w:iCs/>
          <w:color w:val="auto"/>
        </w:rPr>
        <w:t>Renewable and Sustainable Energy Reviews</w:t>
      </w:r>
      <w:r w:rsidR="00466327" w:rsidRPr="00530562">
        <w:rPr>
          <w:color w:val="auto"/>
        </w:rPr>
        <w:t>, vol. 55, pp. 885–898, Mar. 2016, doi: 10.1016/j.rser.2015.11.021.</w:t>
      </w:r>
    </w:p>
    <w:p w14:paraId="0BCC7B33" w14:textId="30267FD2" w:rsidR="00561E07" w:rsidRPr="00530562" w:rsidRDefault="00561E07" w:rsidP="00663962">
      <w:pPr>
        <w:spacing w:line="360" w:lineRule="auto"/>
        <w:jc w:val="both"/>
        <w:rPr>
          <w:color w:val="auto"/>
        </w:rPr>
      </w:pPr>
      <w:r w:rsidRPr="00530562">
        <w:rPr>
          <w:color w:val="auto"/>
        </w:rPr>
        <w:lastRenderedPageBreak/>
        <w:t>[67] Vakili SV, Ölçer AI, Schönborn A. The Development of a Transdisciplinary Framework to Overcome Energy Efficiency Barriers in Shipbuilding: A Case Study for an Iranian Shipyard. Journal of Marine Science and Eng</w:t>
      </w:r>
      <w:r w:rsidR="00224ED4" w:rsidRPr="00530562">
        <w:rPr>
          <w:color w:val="auto"/>
        </w:rPr>
        <w:t>ineering. 2021 a Oct;9(10):1113</w:t>
      </w:r>
    </w:p>
    <w:p w14:paraId="54C02E32" w14:textId="24B40C5D" w:rsidR="00466327" w:rsidRPr="00530562" w:rsidRDefault="00466327" w:rsidP="00663962">
      <w:pPr>
        <w:spacing w:line="360" w:lineRule="auto"/>
        <w:jc w:val="both"/>
        <w:rPr>
          <w:color w:val="auto"/>
        </w:rPr>
      </w:pPr>
      <w:r w:rsidRPr="00530562">
        <w:rPr>
          <w:color w:val="auto"/>
        </w:rPr>
        <w:t>[</w:t>
      </w:r>
      <w:r w:rsidR="00561E07" w:rsidRPr="00530562">
        <w:rPr>
          <w:color w:val="auto"/>
        </w:rPr>
        <w:t>68</w:t>
      </w:r>
      <w:r w:rsidRPr="00530562">
        <w:rPr>
          <w:color w:val="auto"/>
        </w:rPr>
        <w:t>]</w:t>
      </w:r>
      <w:r w:rsidRPr="00530562">
        <w:rPr>
          <w:color w:val="auto"/>
        </w:rPr>
        <w:tab/>
        <w:t xml:space="preserve">P. Gupta, M. K. Mehlawat, and N. Grover, “A Generalized TOPSIS Method for Intuitionistic Fuzzy Multiple Attribute Group Decision Making Considering Different Scenarios of Attributes Weight Information,” </w:t>
      </w:r>
      <w:r w:rsidRPr="00530562">
        <w:rPr>
          <w:i/>
          <w:iCs/>
          <w:color w:val="auto"/>
        </w:rPr>
        <w:t>International Journal of Fuzzy Systems</w:t>
      </w:r>
      <w:r w:rsidRPr="00530562">
        <w:rPr>
          <w:color w:val="auto"/>
        </w:rPr>
        <w:t>, vol. 21, no. 2, pp. 369–387, Mar. 2019, doi: 10.1007/s40815-018-0563-7.</w:t>
      </w:r>
    </w:p>
    <w:p w14:paraId="6BB927A0" w14:textId="5AB93599" w:rsidR="00466327" w:rsidRPr="00530562" w:rsidRDefault="00466327" w:rsidP="00663962">
      <w:pPr>
        <w:spacing w:line="360" w:lineRule="auto"/>
        <w:jc w:val="both"/>
        <w:rPr>
          <w:color w:val="auto"/>
        </w:rPr>
      </w:pPr>
      <w:r w:rsidRPr="00530562">
        <w:rPr>
          <w:color w:val="auto"/>
        </w:rPr>
        <w:t>[</w:t>
      </w:r>
      <w:r w:rsidR="00561E07" w:rsidRPr="00530562">
        <w:rPr>
          <w:color w:val="auto"/>
        </w:rPr>
        <w:t>69</w:t>
      </w:r>
      <w:r w:rsidRPr="00530562">
        <w:rPr>
          <w:color w:val="auto"/>
        </w:rPr>
        <w:t>]</w:t>
      </w:r>
      <w:r w:rsidRPr="00530562">
        <w:rPr>
          <w:color w:val="auto"/>
        </w:rPr>
        <w:tab/>
        <w:t xml:space="preserve">R. M. Dangelico and P. Pontrandolfo, “From green product definitions and classifications to the Green Option Matrix,” </w:t>
      </w:r>
      <w:r w:rsidRPr="00530562">
        <w:rPr>
          <w:i/>
          <w:iCs/>
          <w:color w:val="auto"/>
        </w:rPr>
        <w:t>Journal of Cleaner Production</w:t>
      </w:r>
      <w:r w:rsidRPr="00530562">
        <w:rPr>
          <w:color w:val="auto"/>
        </w:rPr>
        <w:t>, vol. 18, no. 16–17, pp. 1608–1628, Nov. 2010, doi: 10.1016/j.jclepro.2010.07.007.</w:t>
      </w:r>
    </w:p>
    <w:p w14:paraId="393221CE" w14:textId="01A39A0B" w:rsidR="00466327" w:rsidRPr="00530562" w:rsidRDefault="00466327" w:rsidP="00663962">
      <w:pPr>
        <w:spacing w:line="360" w:lineRule="auto"/>
        <w:jc w:val="both"/>
        <w:rPr>
          <w:color w:val="auto"/>
        </w:rPr>
      </w:pPr>
      <w:r w:rsidRPr="00530562">
        <w:rPr>
          <w:color w:val="auto"/>
        </w:rPr>
        <w:t>[</w:t>
      </w:r>
      <w:r w:rsidR="00561E07" w:rsidRPr="00530562">
        <w:rPr>
          <w:color w:val="auto"/>
        </w:rPr>
        <w:t>70</w:t>
      </w:r>
      <w:r w:rsidRPr="00530562">
        <w:rPr>
          <w:color w:val="auto"/>
        </w:rPr>
        <w:t>]</w:t>
      </w:r>
      <w:r w:rsidRPr="00530562">
        <w:rPr>
          <w:color w:val="auto"/>
        </w:rPr>
        <w:tab/>
        <w:t xml:space="preserve">S. Safarzadeh and M. Rasti-Barzoki, “A game theoretic approach for pricing policies in a duopolistic supply chain considering energy productivity, industrial rebound effect, and government policies,” </w:t>
      </w:r>
      <w:r w:rsidRPr="00530562">
        <w:rPr>
          <w:i/>
          <w:iCs/>
          <w:color w:val="auto"/>
        </w:rPr>
        <w:t>Energy</w:t>
      </w:r>
      <w:r w:rsidRPr="00530562">
        <w:rPr>
          <w:color w:val="auto"/>
        </w:rPr>
        <w:t>, vol. 167, pp. 92–105, Jan. 2019, doi: 10.1016/j.energy.2018.10.190.</w:t>
      </w:r>
    </w:p>
    <w:p w14:paraId="5347BF44" w14:textId="7F94E9AF" w:rsidR="00466327" w:rsidRPr="00530562" w:rsidRDefault="00466327" w:rsidP="00663962">
      <w:pPr>
        <w:spacing w:line="360" w:lineRule="auto"/>
        <w:jc w:val="both"/>
        <w:rPr>
          <w:color w:val="auto"/>
        </w:rPr>
      </w:pPr>
      <w:r w:rsidRPr="00530562">
        <w:rPr>
          <w:color w:val="auto"/>
        </w:rPr>
        <w:t>[</w:t>
      </w:r>
      <w:r w:rsidR="00561E07" w:rsidRPr="00530562">
        <w:rPr>
          <w:color w:val="auto"/>
        </w:rPr>
        <w:t>7</w:t>
      </w:r>
      <w:r w:rsidRPr="00530562">
        <w:rPr>
          <w:color w:val="auto"/>
        </w:rPr>
        <w:t>1]</w:t>
      </w:r>
      <w:r w:rsidRPr="00530562">
        <w:rPr>
          <w:color w:val="auto"/>
        </w:rPr>
        <w:tab/>
        <w:t xml:space="preserve">D. Silva Herran, K. Tachiiri, and K. Matsumoto, “Global energy system transformations in mitigation scenarios considering climate uncertainties,” </w:t>
      </w:r>
      <w:r w:rsidRPr="00530562">
        <w:rPr>
          <w:i/>
          <w:iCs/>
          <w:color w:val="auto"/>
        </w:rPr>
        <w:t>Applied Energy</w:t>
      </w:r>
      <w:r w:rsidRPr="00530562">
        <w:rPr>
          <w:color w:val="auto"/>
        </w:rPr>
        <w:t>, vol. 243, pp. 119–131, Jun. 2019, doi: 10.1016/j.apenergy.2019.03.069.</w:t>
      </w:r>
    </w:p>
    <w:p w14:paraId="02816EF8" w14:textId="6BF0252E" w:rsidR="00466327" w:rsidRPr="00530562" w:rsidRDefault="00466327" w:rsidP="00663962">
      <w:pPr>
        <w:spacing w:line="360" w:lineRule="auto"/>
        <w:jc w:val="both"/>
        <w:rPr>
          <w:color w:val="auto"/>
        </w:rPr>
      </w:pPr>
      <w:r w:rsidRPr="00530562">
        <w:rPr>
          <w:color w:val="auto"/>
        </w:rPr>
        <w:t>[</w:t>
      </w:r>
      <w:r w:rsidR="00561E07" w:rsidRPr="00530562">
        <w:rPr>
          <w:color w:val="auto"/>
        </w:rPr>
        <w:t>7</w:t>
      </w:r>
      <w:r w:rsidRPr="00530562">
        <w:rPr>
          <w:color w:val="auto"/>
        </w:rPr>
        <w:t>2]</w:t>
      </w:r>
      <w:r w:rsidRPr="00530562">
        <w:rPr>
          <w:color w:val="auto"/>
        </w:rPr>
        <w:tab/>
        <w:t>Damen Shipyards Group, “Sust</w:t>
      </w:r>
      <w:r w:rsidR="00561E07" w:rsidRPr="00530562">
        <w:rPr>
          <w:color w:val="auto"/>
        </w:rPr>
        <w:t xml:space="preserve">ainability report 2014,” 2014. </w:t>
      </w:r>
    </w:p>
    <w:p w14:paraId="76CF45A7" w14:textId="6E841931" w:rsidR="00561E07" w:rsidRPr="00530562" w:rsidRDefault="00561E07" w:rsidP="00663962">
      <w:pPr>
        <w:spacing w:line="360" w:lineRule="auto"/>
        <w:jc w:val="both"/>
        <w:rPr>
          <w:color w:val="auto"/>
        </w:rPr>
      </w:pPr>
      <w:r w:rsidRPr="00530562">
        <w:rPr>
          <w:color w:val="auto"/>
        </w:rPr>
        <w:t>[73] Puig M, Michail A, Wooldridge C, Darbra RM. Benchmark dynamics in the environmental performance of ports. Marine pollution bulletin. 2017 Aug 15;121(1-2):111-9.</w:t>
      </w:r>
    </w:p>
    <w:p w14:paraId="31B80FD9" w14:textId="170247C2" w:rsidR="00561E07" w:rsidRPr="00530562" w:rsidRDefault="00561E07" w:rsidP="00663962">
      <w:pPr>
        <w:spacing w:line="360" w:lineRule="auto"/>
        <w:jc w:val="both"/>
        <w:rPr>
          <w:color w:val="auto"/>
        </w:rPr>
      </w:pPr>
      <w:r w:rsidRPr="00530562">
        <w:rPr>
          <w:color w:val="auto"/>
        </w:rPr>
        <w:t>[74] Svaetichin I, Inkinen T. Port waste management in the Baltic Sea area: A four port study on the legal requirements, processes and collaboration. Sustainability. 2017 May;9(5):699.</w:t>
      </w:r>
    </w:p>
    <w:p w14:paraId="6725A943" w14:textId="27A6004B" w:rsidR="00561E07" w:rsidRPr="00530562" w:rsidRDefault="00561E07" w:rsidP="00663962">
      <w:pPr>
        <w:spacing w:line="360" w:lineRule="auto"/>
        <w:jc w:val="both"/>
        <w:rPr>
          <w:color w:val="auto"/>
        </w:rPr>
      </w:pPr>
      <w:r w:rsidRPr="00530562">
        <w:rPr>
          <w:color w:val="auto"/>
        </w:rPr>
        <w:t>[75] Tjahjono A, Bambang AN, Anggoro S. Analysis of heavy metal content of Pb in ballast water tank of commercial vessels in port of Tanjung Emas Semarang, Central Java Province. InAIP Conference Proceedings 2017 Mar 9 (Vol. 1818, No. 1, p. 020061). AIP Publishing LLC.</w:t>
      </w:r>
    </w:p>
    <w:p w14:paraId="59C0740C" w14:textId="43AC5462" w:rsidR="00561E07" w:rsidRPr="00530562" w:rsidRDefault="00561E07" w:rsidP="00663962">
      <w:pPr>
        <w:spacing w:line="360" w:lineRule="auto"/>
        <w:jc w:val="both"/>
        <w:rPr>
          <w:color w:val="auto"/>
        </w:rPr>
      </w:pPr>
      <w:r w:rsidRPr="00530562">
        <w:rPr>
          <w:color w:val="auto"/>
        </w:rPr>
        <w:t xml:space="preserve">[76] Vakili, S. V., Ölçer, A. I., and Ballini, F. (2020). The development of a policy framework to </w:t>
      </w:r>
      <w:r w:rsidRPr="00530562">
        <w:rPr>
          <w:color w:val="auto"/>
        </w:rPr>
        <w:lastRenderedPageBreak/>
        <w:t>mitigate underwater noise pollution from commercial vessels: The role of ports. Marine Policy, 120, 104132.</w:t>
      </w:r>
    </w:p>
    <w:p w14:paraId="20A1662F" w14:textId="3802713D" w:rsidR="00561E07" w:rsidRPr="00530562" w:rsidRDefault="00561E07" w:rsidP="00663962">
      <w:pPr>
        <w:spacing w:line="360" w:lineRule="auto"/>
        <w:jc w:val="both"/>
        <w:rPr>
          <w:color w:val="auto"/>
        </w:rPr>
      </w:pPr>
      <w:r w:rsidRPr="00530562">
        <w:rPr>
          <w:color w:val="auto"/>
        </w:rPr>
        <w:t>[77] Vaneeckhaute C, Fazli A. Management of ship-generated food waste and sewage on the Baltic Sea: A review. Waste Management. 2020 Feb 1;102:12-20.</w:t>
      </w:r>
    </w:p>
    <w:p w14:paraId="032D7829" w14:textId="0F96663D" w:rsidR="00561E07" w:rsidRPr="00530562" w:rsidRDefault="00561E07" w:rsidP="00663962">
      <w:pPr>
        <w:spacing w:line="360" w:lineRule="auto"/>
        <w:jc w:val="both"/>
        <w:rPr>
          <w:color w:val="auto"/>
        </w:rPr>
      </w:pPr>
      <w:r w:rsidRPr="00530562">
        <w:rPr>
          <w:color w:val="auto"/>
        </w:rPr>
        <w:t>[78] Binafeigha TR, Enwin A. The state of solid waste management in Port Harcourt City, Nigeria. American journal of civil engineering and architecture. 2017;5(4):160-6.</w:t>
      </w:r>
    </w:p>
    <w:p w14:paraId="5C87F3B8" w14:textId="328923BB" w:rsidR="00561E07" w:rsidRPr="00530562" w:rsidRDefault="00561E07" w:rsidP="00663962">
      <w:pPr>
        <w:spacing w:line="360" w:lineRule="auto"/>
        <w:jc w:val="both"/>
        <w:rPr>
          <w:color w:val="auto"/>
        </w:rPr>
      </w:pPr>
      <w:r w:rsidRPr="00530562">
        <w:rPr>
          <w:color w:val="auto"/>
        </w:rPr>
        <w:t>[79] Van Caneghem J, Van Acker K, De Greef J, Wauters G, Vandecasteele C. Waste-to-energy is compatible and complementary with recycling in the circular economy. Clean Technologies and Environmental Policy. 2019 Jul;21(5):925-39.</w:t>
      </w:r>
    </w:p>
    <w:p w14:paraId="07D7781F" w14:textId="2A4DB850" w:rsidR="00561E07" w:rsidRPr="00530562" w:rsidRDefault="00561E07" w:rsidP="00663962">
      <w:pPr>
        <w:spacing w:line="360" w:lineRule="auto"/>
        <w:jc w:val="both"/>
        <w:rPr>
          <w:color w:val="auto"/>
        </w:rPr>
      </w:pPr>
      <w:r w:rsidRPr="00530562">
        <w:rPr>
          <w:color w:val="auto"/>
        </w:rPr>
        <w:t>[80] Gravagnuolo A, Angrisano M, Fusco Girard L. Circular economy strategies in eight historic port cities: Criteria and indicators towards a circular city assessment framework. Sustainability. 2019 Jan;11(13):3512.</w:t>
      </w:r>
    </w:p>
    <w:p w14:paraId="71A4A7F1" w14:textId="77777777" w:rsidR="00561E07" w:rsidRPr="00530562" w:rsidRDefault="00561E07" w:rsidP="00663962">
      <w:pPr>
        <w:spacing w:line="360" w:lineRule="auto"/>
        <w:jc w:val="both"/>
        <w:rPr>
          <w:color w:val="auto"/>
        </w:rPr>
      </w:pPr>
      <w:r w:rsidRPr="00530562">
        <w:rPr>
          <w:color w:val="auto"/>
        </w:rPr>
        <w:t>[81] Di Vaio A, Varriale L. Management innovation for environmental sustainability in seaports: Managerial accounting instruments and training for competitive green ports beyond the regulations. Sustainability. 2018 Mar;10(3):783.</w:t>
      </w:r>
    </w:p>
    <w:p w14:paraId="3A8ADCB6" w14:textId="37E45110" w:rsidR="00466327" w:rsidRPr="00530562" w:rsidRDefault="00466327" w:rsidP="00663962">
      <w:pPr>
        <w:spacing w:line="360" w:lineRule="auto"/>
        <w:jc w:val="both"/>
        <w:rPr>
          <w:color w:val="auto"/>
        </w:rPr>
      </w:pPr>
      <w:r w:rsidRPr="00530562">
        <w:rPr>
          <w:color w:val="auto"/>
        </w:rPr>
        <w:t>[</w:t>
      </w:r>
      <w:r w:rsidR="004E7171" w:rsidRPr="00530562">
        <w:rPr>
          <w:color w:val="auto"/>
        </w:rPr>
        <w:t>82</w:t>
      </w:r>
      <w:r w:rsidRPr="00530562">
        <w:rPr>
          <w:color w:val="auto"/>
        </w:rPr>
        <w:t>]</w:t>
      </w:r>
      <w:r w:rsidRPr="00530562">
        <w:rPr>
          <w:color w:val="auto"/>
        </w:rPr>
        <w:tab/>
        <w:t xml:space="preserve">G. Li, W. Wei, X. Shao, L. Nie, H. Wang, </w:t>
      </w:r>
      <w:r w:rsidRPr="00530562">
        <w:rPr>
          <w:i/>
          <w:iCs/>
          <w:color w:val="auto"/>
        </w:rPr>
        <w:t>et al.</w:t>
      </w:r>
      <w:r w:rsidRPr="00530562">
        <w:rPr>
          <w:color w:val="auto"/>
        </w:rPr>
        <w:t xml:space="preserve">, “A comprehensive classification method for VOC emission sources to tackle air pollution based on VOC species reactivity and emission amounts,” </w:t>
      </w:r>
      <w:r w:rsidRPr="00530562">
        <w:rPr>
          <w:i/>
          <w:iCs/>
          <w:color w:val="auto"/>
        </w:rPr>
        <w:t>Journal of Environmental Sciences</w:t>
      </w:r>
      <w:r w:rsidRPr="00530562">
        <w:rPr>
          <w:color w:val="auto"/>
        </w:rPr>
        <w:t>, vol. 67, pp. 78–88, 2018.</w:t>
      </w:r>
    </w:p>
    <w:p w14:paraId="7C4209EF" w14:textId="5F14F4A7" w:rsidR="00466327" w:rsidRPr="00530562" w:rsidRDefault="00466327" w:rsidP="00663962">
      <w:pPr>
        <w:spacing w:line="360" w:lineRule="auto"/>
        <w:jc w:val="both"/>
        <w:rPr>
          <w:color w:val="auto"/>
        </w:rPr>
      </w:pPr>
      <w:r w:rsidRPr="00530562">
        <w:rPr>
          <w:color w:val="auto"/>
        </w:rPr>
        <w:t>[</w:t>
      </w:r>
      <w:r w:rsidR="004E7171" w:rsidRPr="00530562">
        <w:rPr>
          <w:color w:val="auto"/>
        </w:rPr>
        <w:t>83</w:t>
      </w:r>
      <w:r w:rsidRPr="00530562">
        <w:rPr>
          <w:color w:val="auto"/>
        </w:rPr>
        <w:t>]</w:t>
      </w:r>
      <w:r w:rsidRPr="00530562">
        <w:rPr>
          <w:color w:val="auto"/>
        </w:rPr>
        <w:tab/>
        <w:t xml:space="preserve">T. Halatek, M. Stanislawska, I. Kaminska, M. Cieslak, R. Swiercz, </w:t>
      </w:r>
      <w:r w:rsidRPr="00530562">
        <w:rPr>
          <w:i/>
          <w:iCs/>
          <w:color w:val="auto"/>
        </w:rPr>
        <w:t>et al.</w:t>
      </w:r>
      <w:r w:rsidRPr="00530562">
        <w:rPr>
          <w:color w:val="auto"/>
        </w:rPr>
        <w:t xml:space="preserve">, “The time-dependent health and biochemical effects in rats exposed to stainless steel welding dust and its soluble form,” </w:t>
      </w:r>
      <w:r w:rsidRPr="00530562">
        <w:rPr>
          <w:i/>
          <w:iCs/>
          <w:color w:val="auto"/>
        </w:rPr>
        <w:t>Journal of Environmental Science and Health, Part A</w:t>
      </w:r>
      <w:r w:rsidRPr="00530562">
        <w:rPr>
          <w:color w:val="auto"/>
        </w:rPr>
        <w:t>, vol. 52, no. 3, pp. 265–273, Feb. 2017, doi: 10.1080/10934529.2016.1253397.</w:t>
      </w:r>
    </w:p>
    <w:p w14:paraId="0C84022D" w14:textId="12AA355C" w:rsidR="00466327" w:rsidRPr="00530562" w:rsidRDefault="00466327" w:rsidP="00663962">
      <w:pPr>
        <w:spacing w:line="360" w:lineRule="auto"/>
        <w:jc w:val="both"/>
        <w:rPr>
          <w:color w:val="auto"/>
        </w:rPr>
      </w:pPr>
      <w:r w:rsidRPr="00530562">
        <w:rPr>
          <w:color w:val="auto"/>
        </w:rPr>
        <w:t>[</w:t>
      </w:r>
      <w:r w:rsidR="004E7171" w:rsidRPr="00530562">
        <w:rPr>
          <w:color w:val="auto"/>
        </w:rPr>
        <w:t>84</w:t>
      </w:r>
      <w:r w:rsidRPr="00530562">
        <w:rPr>
          <w:color w:val="auto"/>
        </w:rPr>
        <w:t>]</w:t>
      </w:r>
      <w:r w:rsidRPr="00530562">
        <w:rPr>
          <w:color w:val="auto"/>
        </w:rPr>
        <w:tab/>
        <w:t xml:space="preserve">A. G. Entrop and H. J. H. Brouwers, “Assessing the sustainability of buildings using a framework of triad approaches,” </w:t>
      </w:r>
      <w:r w:rsidRPr="00530562">
        <w:rPr>
          <w:i/>
          <w:iCs/>
          <w:color w:val="auto"/>
        </w:rPr>
        <w:t>Journal of Building Appraisal</w:t>
      </w:r>
      <w:r w:rsidRPr="00530562">
        <w:rPr>
          <w:color w:val="auto"/>
        </w:rPr>
        <w:t>, vol. 5, no. 4, pp. 293–310, Mar. 2010, doi: 10.1057/jba.2009.36.</w:t>
      </w:r>
    </w:p>
    <w:p w14:paraId="3F541EA3" w14:textId="55B8C08D" w:rsidR="00466327" w:rsidRPr="00530562" w:rsidRDefault="00466327" w:rsidP="00663962">
      <w:pPr>
        <w:spacing w:line="360" w:lineRule="auto"/>
        <w:jc w:val="both"/>
        <w:rPr>
          <w:color w:val="auto"/>
        </w:rPr>
      </w:pPr>
      <w:r w:rsidRPr="00530562">
        <w:rPr>
          <w:color w:val="auto"/>
        </w:rPr>
        <w:lastRenderedPageBreak/>
        <w:t>[</w:t>
      </w:r>
      <w:r w:rsidR="004E7171" w:rsidRPr="00530562">
        <w:rPr>
          <w:color w:val="auto"/>
        </w:rPr>
        <w:t>85</w:t>
      </w:r>
      <w:r w:rsidRPr="00530562">
        <w:rPr>
          <w:color w:val="auto"/>
        </w:rPr>
        <w:t>]</w:t>
      </w:r>
      <w:r w:rsidRPr="00530562">
        <w:rPr>
          <w:color w:val="auto"/>
        </w:rPr>
        <w:tab/>
        <w:t>K. Oung, Energy Management in Business: The Manager’s Guide to Maximising and Sustaining Energy Reduction. Routledge, 2016.</w:t>
      </w:r>
    </w:p>
    <w:p w14:paraId="48C6D9D6" w14:textId="64D11C50" w:rsidR="004E7171" w:rsidRPr="00530562" w:rsidRDefault="004E7171" w:rsidP="00663962">
      <w:pPr>
        <w:spacing w:line="360" w:lineRule="auto"/>
        <w:jc w:val="both"/>
        <w:rPr>
          <w:color w:val="auto"/>
        </w:rPr>
      </w:pPr>
      <w:r w:rsidRPr="00530562">
        <w:rPr>
          <w:color w:val="auto"/>
        </w:rPr>
        <w:t xml:space="preserve">[86] </w:t>
      </w:r>
      <w:r w:rsidR="00500213" w:rsidRPr="00530562">
        <w:rPr>
          <w:color w:val="auto"/>
        </w:rPr>
        <w:t>Gellert A, Florea A, Fiore U, Palmieri F, Zanetti P. A study on forecasting electricity production and consumption in smart cities and factories. International Journal of Information Management. 2019 Dec 1;49:546-56.</w:t>
      </w:r>
    </w:p>
    <w:p w14:paraId="50F8B11A" w14:textId="6640E5B7" w:rsidR="004E7171" w:rsidRPr="00530562" w:rsidRDefault="004E7171" w:rsidP="00663962">
      <w:pPr>
        <w:spacing w:line="360" w:lineRule="auto"/>
        <w:jc w:val="both"/>
        <w:rPr>
          <w:color w:val="auto"/>
        </w:rPr>
      </w:pPr>
      <w:r w:rsidRPr="00530562">
        <w:rPr>
          <w:color w:val="auto"/>
        </w:rPr>
        <w:t>[87] Teerawattana R, Yang YC. Environmental performance indicators for green port policy evaluation: case study of Laem Chabang port. The Asian Journal of Shipping and Logistics. 2019 Mar 1;35(1):63-9.</w:t>
      </w:r>
    </w:p>
    <w:p w14:paraId="164D82F8" w14:textId="5CD5055D" w:rsidR="004E7171" w:rsidRPr="00530562" w:rsidRDefault="004E7171" w:rsidP="00663962">
      <w:pPr>
        <w:spacing w:line="360" w:lineRule="auto"/>
        <w:jc w:val="both"/>
        <w:rPr>
          <w:color w:val="auto"/>
        </w:rPr>
      </w:pPr>
      <w:r w:rsidRPr="00530562">
        <w:rPr>
          <w:color w:val="auto"/>
        </w:rPr>
        <w:t>[88] Ying, H., Lu, H., Ren, J., Li, K., and Chen, J. Research on energy conservation of port public buildings. 2020. In IOP Conference Series: Earth and Environmental Science (Vol. 545, No. 1, p. 012037). IOP Publishing.</w:t>
      </w:r>
    </w:p>
    <w:p w14:paraId="625498E0" w14:textId="5CE1FB51" w:rsidR="004E7171" w:rsidRPr="00530562" w:rsidRDefault="004E7171" w:rsidP="00663962">
      <w:pPr>
        <w:spacing w:line="360" w:lineRule="auto"/>
        <w:jc w:val="both"/>
        <w:rPr>
          <w:color w:val="auto"/>
        </w:rPr>
      </w:pPr>
      <w:r w:rsidRPr="00530562">
        <w:rPr>
          <w:color w:val="auto"/>
        </w:rPr>
        <w:t>[89] Christodoulou A, Cullinane K. Identifying the main opportunities and challenges from the implementation of a port energy management system: A SWOT/PESTLE analysis. Sustainability. 2019 Jan;11(21):6046.</w:t>
      </w:r>
    </w:p>
    <w:p w14:paraId="182788E5" w14:textId="5371A8D0" w:rsidR="004E7171" w:rsidRPr="00530562" w:rsidRDefault="004E7171" w:rsidP="00663962">
      <w:pPr>
        <w:spacing w:line="360" w:lineRule="auto"/>
        <w:jc w:val="both"/>
        <w:rPr>
          <w:color w:val="auto"/>
        </w:rPr>
      </w:pPr>
      <w:r w:rsidRPr="00530562">
        <w:rPr>
          <w:color w:val="auto"/>
        </w:rPr>
        <w:t>[90] Bermúdez FM, Laxe FG, Aguayo-Lorenzo E. Assessment of the tools to monitor air pollution in the Spanish ports system. Air Quality, Atmosphere &amp; Health. 2019 Jun;12(6):651-9.</w:t>
      </w:r>
    </w:p>
    <w:p w14:paraId="102BD1EF" w14:textId="65607E17" w:rsidR="004E7171" w:rsidRPr="00530562" w:rsidRDefault="004E7171" w:rsidP="00663962">
      <w:pPr>
        <w:spacing w:line="360" w:lineRule="auto"/>
        <w:jc w:val="both"/>
        <w:rPr>
          <w:color w:val="auto"/>
        </w:rPr>
      </w:pPr>
      <w:r w:rsidRPr="00530562">
        <w:rPr>
          <w:color w:val="auto"/>
        </w:rPr>
        <w:t>[91] Sun H, Wang W, Koo KP. The practical implementation of methanol as a clean and efficient alternative fuel for automotive vehicles. International Journal of Engine Research. 2019 Mar;20(3):350-8.</w:t>
      </w:r>
    </w:p>
    <w:p w14:paraId="0602346E" w14:textId="542E31E6" w:rsidR="004E7171" w:rsidRPr="00530562" w:rsidRDefault="004E7171" w:rsidP="00663962">
      <w:pPr>
        <w:spacing w:line="360" w:lineRule="auto"/>
        <w:jc w:val="both"/>
        <w:rPr>
          <w:color w:val="auto"/>
        </w:rPr>
      </w:pPr>
      <w:r w:rsidRPr="00530562">
        <w:rPr>
          <w:color w:val="auto"/>
        </w:rPr>
        <w:t>[92] Jafari M, Malekjamshidi Z, Lu DD, Zhu J. Development of a fuzzy-logic-based energy management system for a multiport multioperation mode residential smart microgrid. IEEE Transactions on Power Electronics. 2018 Jun 26;34(4):3283-301.</w:t>
      </w:r>
    </w:p>
    <w:p w14:paraId="19282617" w14:textId="347E839A" w:rsidR="00466327" w:rsidRPr="00530562" w:rsidRDefault="00466327" w:rsidP="00663962">
      <w:pPr>
        <w:spacing w:line="360" w:lineRule="auto"/>
        <w:jc w:val="both"/>
        <w:rPr>
          <w:color w:val="auto"/>
        </w:rPr>
      </w:pPr>
      <w:r w:rsidRPr="00530562">
        <w:rPr>
          <w:color w:val="auto"/>
        </w:rPr>
        <w:t>[</w:t>
      </w:r>
      <w:r w:rsidR="004E7171" w:rsidRPr="00530562">
        <w:rPr>
          <w:color w:val="auto"/>
        </w:rPr>
        <w:t>93</w:t>
      </w:r>
      <w:r w:rsidRPr="00530562">
        <w:rPr>
          <w:color w:val="auto"/>
        </w:rPr>
        <w:t>]</w:t>
      </w:r>
      <w:r w:rsidRPr="00530562">
        <w:rPr>
          <w:color w:val="auto"/>
        </w:rPr>
        <w:tab/>
        <w:t xml:space="preserve">C. Mascaraque-Ramírez, L. Para-González, and P. Marco-Jornet, “Management of a Ferry Construction Project Using a Production- Oriented Design Methodology,” </w:t>
      </w:r>
      <w:r w:rsidRPr="00530562">
        <w:rPr>
          <w:i/>
          <w:iCs/>
          <w:color w:val="auto"/>
        </w:rPr>
        <w:t>Journal of Ship Production and Design</w:t>
      </w:r>
      <w:r w:rsidRPr="00530562">
        <w:rPr>
          <w:color w:val="auto"/>
        </w:rPr>
        <w:t>, vol. 35, no. 04, pp. 309–316, Nov. 2019, doi: 10.5957/JSPD.07180023.</w:t>
      </w:r>
    </w:p>
    <w:p w14:paraId="3449EFC9" w14:textId="7CE6DB97" w:rsidR="00466327" w:rsidRPr="00530562" w:rsidRDefault="00466327" w:rsidP="00663962">
      <w:pPr>
        <w:spacing w:line="360" w:lineRule="auto"/>
        <w:jc w:val="both"/>
        <w:rPr>
          <w:color w:val="auto"/>
        </w:rPr>
      </w:pPr>
      <w:r w:rsidRPr="00530562">
        <w:rPr>
          <w:color w:val="auto"/>
        </w:rPr>
        <w:lastRenderedPageBreak/>
        <w:t>[</w:t>
      </w:r>
      <w:r w:rsidR="004E7171" w:rsidRPr="00530562">
        <w:rPr>
          <w:color w:val="auto"/>
        </w:rPr>
        <w:t>94</w:t>
      </w:r>
      <w:r w:rsidRPr="00530562">
        <w:rPr>
          <w:color w:val="auto"/>
        </w:rPr>
        <w:t>]</w:t>
      </w:r>
      <w:r w:rsidRPr="00530562">
        <w:rPr>
          <w:color w:val="auto"/>
        </w:rPr>
        <w:tab/>
        <w:t>M. Fareza, “Study of Shipbuilding Competitiveness: Benchmarking analysis as a tool to measure shipyards’ competitiveness with a focus on Asian yards,” The Delft University of Technology, 2020.</w:t>
      </w:r>
    </w:p>
    <w:p w14:paraId="1380CB0A" w14:textId="05B63D64" w:rsidR="00466327" w:rsidRPr="00530562" w:rsidRDefault="00466327" w:rsidP="00663962">
      <w:pPr>
        <w:spacing w:line="360" w:lineRule="auto"/>
        <w:jc w:val="both"/>
        <w:rPr>
          <w:color w:val="auto"/>
        </w:rPr>
      </w:pPr>
      <w:r w:rsidRPr="00530562">
        <w:rPr>
          <w:color w:val="auto"/>
        </w:rPr>
        <w:t>[</w:t>
      </w:r>
      <w:r w:rsidR="004E7171" w:rsidRPr="00530562">
        <w:rPr>
          <w:color w:val="auto"/>
        </w:rPr>
        <w:t>95</w:t>
      </w:r>
      <w:r w:rsidRPr="00530562">
        <w:rPr>
          <w:color w:val="auto"/>
        </w:rPr>
        <w:t>]</w:t>
      </w:r>
      <w:r w:rsidRPr="00530562">
        <w:rPr>
          <w:color w:val="auto"/>
        </w:rPr>
        <w:tab/>
        <w:t xml:space="preserve">J. VanDervort, “Sea level rise and beyond: Is the US military prepared for climate change?,” </w:t>
      </w:r>
      <w:r w:rsidRPr="00530562">
        <w:rPr>
          <w:i/>
          <w:iCs/>
          <w:color w:val="auto"/>
        </w:rPr>
        <w:t>Bulletin of the Atomic Scientists</w:t>
      </w:r>
      <w:r w:rsidRPr="00530562">
        <w:rPr>
          <w:color w:val="auto"/>
        </w:rPr>
        <w:t>, vol. 76, no. 3, pp. 145–149, May 2020, doi: 10.1080/00963402.2020.1751971.</w:t>
      </w:r>
    </w:p>
    <w:p w14:paraId="4EF9EA04" w14:textId="71459B87" w:rsidR="00466327" w:rsidRPr="00530562" w:rsidRDefault="00466327" w:rsidP="00663962">
      <w:pPr>
        <w:spacing w:line="360" w:lineRule="auto"/>
        <w:jc w:val="both"/>
        <w:rPr>
          <w:color w:val="auto"/>
        </w:rPr>
      </w:pPr>
      <w:r w:rsidRPr="00530562">
        <w:rPr>
          <w:color w:val="auto"/>
        </w:rPr>
        <w:t>[</w:t>
      </w:r>
      <w:r w:rsidR="004E7171" w:rsidRPr="00530562">
        <w:rPr>
          <w:color w:val="auto"/>
        </w:rPr>
        <w:t>96</w:t>
      </w:r>
      <w:r w:rsidRPr="00530562">
        <w:rPr>
          <w:color w:val="auto"/>
        </w:rPr>
        <w:t>]</w:t>
      </w:r>
      <w:r w:rsidRPr="00530562">
        <w:rPr>
          <w:color w:val="auto"/>
        </w:rPr>
        <w:tab/>
        <w:t xml:space="preserve">Q. Wang, Z. Zhao, N. Shen, and T. Liu, “Have Chinese cities achieved the win–win between environmental protection and economic development? From the perspective of environmental efficiency,” </w:t>
      </w:r>
      <w:r w:rsidRPr="00530562">
        <w:rPr>
          <w:i/>
          <w:iCs/>
          <w:color w:val="auto"/>
        </w:rPr>
        <w:t>Ecological Indicators</w:t>
      </w:r>
      <w:r w:rsidRPr="00530562">
        <w:rPr>
          <w:color w:val="auto"/>
        </w:rPr>
        <w:t>, vol. 51, pp. 151–158, Apr. 2015, doi: 10.1016/j.ecolind.2014.07.022.</w:t>
      </w:r>
    </w:p>
    <w:p w14:paraId="64937BCF" w14:textId="25D5EE84" w:rsidR="00466327" w:rsidRPr="00530562" w:rsidRDefault="00466327" w:rsidP="00663962">
      <w:pPr>
        <w:spacing w:line="360" w:lineRule="auto"/>
        <w:jc w:val="both"/>
        <w:rPr>
          <w:color w:val="auto"/>
        </w:rPr>
      </w:pPr>
      <w:r w:rsidRPr="00530562">
        <w:rPr>
          <w:color w:val="auto"/>
        </w:rPr>
        <w:t>[</w:t>
      </w:r>
      <w:r w:rsidR="004E7171" w:rsidRPr="00530562">
        <w:rPr>
          <w:color w:val="auto"/>
        </w:rPr>
        <w:t>97</w:t>
      </w:r>
      <w:r w:rsidRPr="00530562">
        <w:rPr>
          <w:color w:val="auto"/>
        </w:rPr>
        <w:t>]</w:t>
      </w:r>
      <w:r w:rsidRPr="00530562">
        <w:rPr>
          <w:color w:val="auto"/>
        </w:rPr>
        <w:tab/>
        <w:t xml:space="preserve">S. Nižetić, N. Djilali, A. Papadopoulos, and J. J. P. C. Rodrigues, “Smart technologies for promotion of energy efficiency, utilization of sustainable resources and waste management,” </w:t>
      </w:r>
      <w:r w:rsidRPr="00530562">
        <w:rPr>
          <w:i/>
          <w:iCs/>
          <w:color w:val="auto"/>
        </w:rPr>
        <w:t>Journal of cleaner production</w:t>
      </w:r>
      <w:r w:rsidRPr="00530562">
        <w:rPr>
          <w:color w:val="auto"/>
        </w:rPr>
        <w:t>, vol. 231, pp. 565–591, 2019.</w:t>
      </w:r>
    </w:p>
    <w:p w14:paraId="0901A4AC" w14:textId="4DEF109D" w:rsidR="00466327" w:rsidRPr="00530562" w:rsidRDefault="004E7171" w:rsidP="00663962">
      <w:pPr>
        <w:spacing w:line="360" w:lineRule="auto"/>
        <w:jc w:val="both"/>
        <w:rPr>
          <w:color w:val="auto"/>
        </w:rPr>
      </w:pPr>
      <w:r w:rsidRPr="00530562">
        <w:rPr>
          <w:color w:val="auto"/>
        </w:rPr>
        <w:t>[98</w:t>
      </w:r>
      <w:r w:rsidR="00466327" w:rsidRPr="00530562">
        <w:rPr>
          <w:color w:val="auto"/>
        </w:rPr>
        <w:t>]</w:t>
      </w:r>
      <w:r w:rsidR="00466327" w:rsidRPr="00530562">
        <w:rPr>
          <w:color w:val="auto"/>
        </w:rPr>
        <w:tab/>
        <w:t xml:space="preserve">T. Rayner and A. Jordan, “Climate Change Policy in the European Union,” in </w:t>
      </w:r>
      <w:r w:rsidR="00466327" w:rsidRPr="00530562">
        <w:rPr>
          <w:i/>
          <w:iCs/>
          <w:color w:val="auto"/>
        </w:rPr>
        <w:t>Oxford Research Encyclopedia of Climate Science</w:t>
      </w:r>
      <w:r w:rsidR="00466327" w:rsidRPr="00530562">
        <w:rPr>
          <w:color w:val="auto"/>
        </w:rPr>
        <w:t>, Oxford University Press, 2016.</w:t>
      </w:r>
    </w:p>
    <w:p w14:paraId="1F170040" w14:textId="3CCADF1D" w:rsidR="00466327" w:rsidRPr="00530562" w:rsidRDefault="00466327" w:rsidP="00663962">
      <w:pPr>
        <w:spacing w:line="360" w:lineRule="auto"/>
        <w:jc w:val="both"/>
        <w:rPr>
          <w:color w:val="auto"/>
        </w:rPr>
      </w:pPr>
      <w:r w:rsidRPr="00530562">
        <w:rPr>
          <w:color w:val="auto"/>
        </w:rPr>
        <w:t>[</w:t>
      </w:r>
      <w:r w:rsidR="004E7171" w:rsidRPr="00530562">
        <w:rPr>
          <w:color w:val="auto"/>
        </w:rPr>
        <w:t>99</w:t>
      </w:r>
      <w:r w:rsidRPr="00530562">
        <w:rPr>
          <w:color w:val="auto"/>
        </w:rPr>
        <w:t>]</w:t>
      </w:r>
      <w:r w:rsidRPr="00530562">
        <w:rPr>
          <w:color w:val="auto"/>
        </w:rPr>
        <w:tab/>
        <w:t xml:space="preserve">S. Hughes, “Principles, drivers, and policy tools for just climate change adaptation in legacy cities,” </w:t>
      </w:r>
      <w:r w:rsidRPr="00530562">
        <w:rPr>
          <w:i/>
          <w:iCs/>
          <w:color w:val="auto"/>
        </w:rPr>
        <w:t>Environmental Science &amp; Policy</w:t>
      </w:r>
      <w:r w:rsidRPr="00530562">
        <w:rPr>
          <w:color w:val="auto"/>
        </w:rPr>
        <w:t>, vol. 111, pp. 35–41, Sep. 2020, doi: 10.1016/j.envsci.2020.05.007.</w:t>
      </w:r>
    </w:p>
    <w:p w14:paraId="50715FB4" w14:textId="6F98CD7A" w:rsidR="00466327" w:rsidRPr="00530562" w:rsidRDefault="00466327" w:rsidP="00663962">
      <w:pPr>
        <w:spacing w:line="360" w:lineRule="auto"/>
        <w:jc w:val="both"/>
        <w:rPr>
          <w:color w:val="auto"/>
        </w:rPr>
      </w:pPr>
      <w:r w:rsidRPr="00530562">
        <w:rPr>
          <w:color w:val="auto"/>
        </w:rPr>
        <w:t>[</w:t>
      </w:r>
      <w:r w:rsidR="004E7171" w:rsidRPr="00530562">
        <w:rPr>
          <w:color w:val="auto"/>
        </w:rPr>
        <w:t>100</w:t>
      </w:r>
      <w:r w:rsidRPr="00530562">
        <w:rPr>
          <w:color w:val="auto"/>
        </w:rPr>
        <w:t>]</w:t>
      </w:r>
      <w:r w:rsidRPr="00530562">
        <w:rPr>
          <w:color w:val="auto"/>
        </w:rPr>
        <w:tab/>
        <w:t xml:space="preserve">S. Storm, “The EU’s Green Deal: Bismarck’s ‘what is possible’ versus Thunberg’s ‘what is imperative’*,” </w:t>
      </w:r>
      <w:r w:rsidRPr="00530562">
        <w:rPr>
          <w:i/>
          <w:iCs/>
          <w:color w:val="auto"/>
        </w:rPr>
        <w:t>Institute for New Economic Thinking Working Paper Series</w:t>
      </w:r>
      <w:r w:rsidRPr="00530562">
        <w:rPr>
          <w:color w:val="auto"/>
        </w:rPr>
        <w:t>, pp. 1–31, Mar. 2020, doi: 10.36687/inetwp117.</w:t>
      </w:r>
    </w:p>
    <w:p w14:paraId="28716F08" w14:textId="7AA45ED8" w:rsidR="00466327" w:rsidRPr="00530562" w:rsidRDefault="004E7171" w:rsidP="00663962">
      <w:pPr>
        <w:spacing w:line="360" w:lineRule="auto"/>
        <w:jc w:val="both"/>
        <w:rPr>
          <w:color w:val="auto"/>
        </w:rPr>
      </w:pPr>
      <w:r w:rsidRPr="00530562">
        <w:rPr>
          <w:color w:val="auto"/>
        </w:rPr>
        <w:t>[101</w:t>
      </w:r>
      <w:r w:rsidR="00466327" w:rsidRPr="00530562">
        <w:rPr>
          <w:color w:val="auto"/>
        </w:rPr>
        <w:t>]</w:t>
      </w:r>
      <w:r w:rsidR="00466327" w:rsidRPr="00530562">
        <w:rPr>
          <w:color w:val="auto"/>
        </w:rPr>
        <w:tab/>
        <w:t xml:space="preserve">A. G. Hernandez and J. M. Cullen, “Exergy: A universal metric for measuring resource efficiency to address industrial decarbonisation,” </w:t>
      </w:r>
      <w:r w:rsidR="00466327" w:rsidRPr="00530562">
        <w:rPr>
          <w:i/>
          <w:iCs/>
          <w:color w:val="auto"/>
        </w:rPr>
        <w:t>Sustainable Production and Consumption</w:t>
      </w:r>
      <w:r w:rsidR="00466327" w:rsidRPr="00530562">
        <w:rPr>
          <w:color w:val="auto"/>
        </w:rPr>
        <w:t>, vol. 20, pp. 151–164, Oct. 2019, doi: 10.1016/j.spc.2019.05.006.</w:t>
      </w:r>
    </w:p>
    <w:p w14:paraId="22BD5C4D" w14:textId="7AA75BD1" w:rsidR="00466327" w:rsidRPr="00530562" w:rsidRDefault="004E7171" w:rsidP="00663962">
      <w:pPr>
        <w:spacing w:line="360" w:lineRule="auto"/>
        <w:jc w:val="both"/>
        <w:rPr>
          <w:color w:val="auto"/>
        </w:rPr>
      </w:pPr>
      <w:r w:rsidRPr="00530562">
        <w:rPr>
          <w:color w:val="auto"/>
        </w:rPr>
        <w:t>[102</w:t>
      </w:r>
      <w:r w:rsidR="00466327" w:rsidRPr="00530562">
        <w:rPr>
          <w:color w:val="auto"/>
        </w:rPr>
        <w:t>]</w:t>
      </w:r>
      <w:r w:rsidR="00466327" w:rsidRPr="00530562">
        <w:rPr>
          <w:color w:val="auto"/>
        </w:rPr>
        <w:tab/>
        <w:t xml:space="preserve">L. S. Meng, “Data Collection to Establishment of Energy Efficiency Indicators,” </w:t>
      </w:r>
      <w:r w:rsidR="00466327" w:rsidRPr="00530562">
        <w:rPr>
          <w:i/>
          <w:iCs/>
          <w:color w:val="auto"/>
        </w:rPr>
        <w:t>Edited by Shigeru Kimura Han Phoumin</w:t>
      </w:r>
      <w:r w:rsidR="00466327" w:rsidRPr="00530562">
        <w:rPr>
          <w:color w:val="auto"/>
        </w:rPr>
        <w:t>, 2020. .</w:t>
      </w:r>
    </w:p>
    <w:p w14:paraId="558ABA02" w14:textId="2202C770" w:rsidR="00466327" w:rsidRPr="00530562" w:rsidRDefault="004E7171" w:rsidP="00663962">
      <w:pPr>
        <w:spacing w:line="360" w:lineRule="auto"/>
        <w:jc w:val="both"/>
        <w:rPr>
          <w:color w:val="auto"/>
        </w:rPr>
      </w:pPr>
      <w:r w:rsidRPr="00530562">
        <w:rPr>
          <w:color w:val="auto"/>
        </w:rPr>
        <w:lastRenderedPageBreak/>
        <w:t>[103</w:t>
      </w:r>
      <w:r w:rsidR="00466327" w:rsidRPr="00530562">
        <w:rPr>
          <w:color w:val="auto"/>
        </w:rPr>
        <w:t>]</w:t>
      </w:r>
      <w:r w:rsidR="00466327" w:rsidRPr="00530562">
        <w:rPr>
          <w:color w:val="auto"/>
        </w:rPr>
        <w:tab/>
        <w:t xml:space="preserve">J. Malinauskaite, H. Jouhara, D. Czajczyńska, P. Stanchev, E. Katsou, </w:t>
      </w:r>
      <w:r w:rsidR="00466327" w:rsidRPr="00530562">
        <w:rPr>
          <w:i/>
          <w:iCs/>
          <w:color w:val="auto"/>
        </w:rPr>
        <w:t>et al.</w:t>
      </w:r>
      <w:r w:rsidR="00466327" w:rsidRPr="00530562">
        <w:rPr>
          <w:color w:val="auto"/>
        </w:rPr>
        <w:t xml:space="preserve">, “Municipal solid waste management and waste-to-energy in the context of a circular economy and energy recycling in Europe,” </w:t>
      </w:r>
      <w:r w:rsidR="00466327" w:rsidRPr="00530562">
        <w:rPr>
          <w:i/>
          <w:iCs/>
          <w:color w:val="auto"/>
        </w:rPr>
        <w:t>Energy</w:t>
      </w:r>
      <w:r w:rsidR="00466327" w:rsidRPr="00530562">
        <w:rPr>
          <w:color w:val="auto"/>
        </w:rPr>
        <w:t>, vol. 141, pp. 2013–2044, Dec. 2017, doi: 10.1016/j.energy.2017.11.128.</w:t>
      </w:r>
    </w:p>
    <w:p w14:paraId="460EB5DE" w14:textId="3FA4D6D2" w:rsidR="00466327" w:rsidRPr="00530562" w:rsidRDefault="004E7171" w:rsidP="00663962">
      <w:pPr>
        <w:spacing w:line="360" w:lineRule="auto"/>
        <w:jc w:val="both"/>
        <w:rPr>
          <w:color w:val="auto"/>
        </w:rPr>
      </w:pPr>
      <w:r w:rsidRPr="00530562">
        <w:rPr>
          <w:color w:val="auto"/>
        </w:rPr>
        <w:t>[104</w:t>
      </w:r>
      <w:r w:rsidR="00466327" w:rsidRPr="00530562">
        <w:rPr>
          <w:color w:val="auto"/>
        </w:rPr>
        <w:t>]</w:t>
      </w:r>
      <w:r w:rsidR="00466327" w:rsidRPr="00530562">
        <w:rPr>
          <w:color w:val="auto"/>
        </w:rPr>
        <w:tab/>
        <w:t xml:space="preserve">P. Mhatre, R. Panchal, A. Singh, and S. Bibyan, “A systematic literature review on the circular economy initiatives in the European Union,” </w:t>
      </w:r>
      <w:r w:rsidR="00466327" w:rsidRPr="00530562">
        <w:rPr>
          <w:i/>
          <w:iCs/>
          <w:color w:val="auto"/>
        </w:rPr>
        <w:t>Sustainable Production and Consumption</w:t>
      </w:r>
      <w:r w:rsidR="00466327" w:rsidRPr="00530562">
        <w:rPr>
          <w:color w:val="auto"/>
        </w:rPr>
        <w:t>, vol. 26, pp. 187–202, Apr. 2021, doi: 10.1016/j.spc.2020.09.008.</w:t>
      </w:r>
    </w:p>
    <w:p w14:paraId="3D63E901" w14:textId="76AE6CEE" w:rsidR="00466327" w:rsidRPr="00530562" w:rsidRDefault="004E7171" w:rsidP="00663962">
      <w:pPr>
        <w:spacing w:line="360" w:lineRule="auto"/>
        <w:jc w:val="both"/>
        <w:rPr>
          <w:color w:val="auto"/>
        </w:rPr>
      </w:pPr>
      <w:r w:rsidRPr="00530562">
        <w:rPr>
          <w:color w:val="auto"/>
        </w:rPr>
        <w:t>[105</w:t>
      </w:r>
      <w:r w:rsidR="00466327" w:rsidRPr="00530562">
        <w:rPr>
          <w:color w:val="auto"/>
        </w:rPr>
        <w:t>]</w:t>
      </w:r>
      <w:r w:rsidR="00466327" w:rsidRPr="00530562">
        <w:rPr>
          <w:color w:val="auto"/>
        </w:rPr>
        <w:tab/>
        <w:t>EUROPEAN COMMISSION (EC), “COMMUNICATION FROM THE COMMISSION TO THE EUROPEAN PARLIAMENT, THE COUNCIL, THE EUROPEAN ECONOMIC AND SOCIAL COMMITTEE AND THE COMMITTEE OF THE REGIONS - A European agenda for the collaborative economy,” 2016. .</w:t>
      </w:r>
    </w:p>
    <w:p w14:paraId="3CEE9FA8" w14:textId="108DBE0E" w:rsidR="00466327" w:rsidRPr="00530562" w:rsidRDefault="004E7171" w:rsidP="00663962">
      <w:pPr>
        <w:spacing w:line="360" w:lineRule="auto"/>
        <w:jc w:val="both"/>
        <w:rPr>
          <w:color w:val="auto"/>
        </w:rPr>
      </w:pPr>
      <w:r w:rsidRPr="00530562">
        <w:rPr>
          <w:color w:val="auto"/>
        </w:rPr>
        <w:t>[106</w:t>
      </w:r>
      <w:r w:rsidR="00466327" w:rsidRPr="00530562">
        <w:rPr>
          <w:color w:val="auto"/>
        </w:rPr>
        <w:t>]</w:t>
      </w:r>
      <w:r w:rsidR="00466327" w:rsidRPr="00530562">
        <w:rPr>
          <w:color w:val="auto"/>
        </w:rPr>
        <w:tab/>
        <w:t xml:space="preserve">B. Zlaugotne, L. Ievina, R. Azis, D. Baranenko, and D. Blumberga, “GHG Performance Evaluation in Green Deal Context,” </w:t>
      </w:r>
      <w:r w:rsidR="00466327" w:rsidRPr="00530562">
        <w:rPr>
          <w:i/>
          <w:iCs/>
          <w:color w:val="auto"/>
        </w:rPr>
        <w:t>Environmental and Climate Technologies</w:t>
      </w:r>
      <w:r w:rsidR="00466327" w:rsidRPr="00530562">
        <w:rPr>
          <w:color w:val="auto"/>
        </w:rPr>
        <w:t>, vol. 24, no. 1, pp. 431–441, Jan. 2020, doi: 10.2478/rtuect-2020-0026.</w:t>
      </w:r>
    </w:p>
    <w:p w14:paraId="296FD722" w14:textId="64775B74" w:rsidR="00466327" w:rsidRPr="00530562" w:rsidRDefault="004E7171" w:rsidP="00663962">
      <w:pPr>
        <w:spacing w:line="360" w:lineRule="auto"/>
        <w:jc w:val="both"/>
        <w:rPr>
          <w:color w:val="auto"/>
        </w:rPr>
      </w:pPr>
      <w:r w:rsidRPr="00530562">
        <w:rPr>
          <w:color w:val="auto"/>
        </w:rPr>
        <w:t>[107</w:t>
      </w:r>
      <w:r w:rsidR="00466327" w:rsidRPr="00530562">
        <w:rPr>
          <w:color w:val="auto"/>
        </w:rPr>
        <w:t>]</w:t>
      </w:r>
      <w:r w:rsidR="00466327" w:rsidRPr="00530562">
        <w:rPr>
          <w:color w:val="auto"/>
        </w:rPr>
        <w:tab/>
        <w:t xml:space="preserve">S. Hennekam and D. Bennett, “Creative industries work across multiple contexts: common themes and challenges,” </w:t>
      </w:r>
      <w:r w:rsidR="00466327" w:rsidRPr="00530562">
        <w:rPr>
          <w:i/>
          <w:iCs/>
          <w:color w:val="auto"/>
        </w:rPr>
        <w:t>Personnel Review</w:t>
      </w:r>
      <w:r w:rsidR="00466327" w:rsidRPr="00530562">
        <w:rPr>
          <w:color w:val="auto"/>
        </w:rPr>
        <w:t>, vol. 46, no. 1, pp. 68–85, Feb. 2017, doi: 10.1108/PR-08-2015-0220.</w:t>
      </w:r>
    </w:p>
    <w:p w14:paraId="429D0ACB" w14:textId="3D9BC132" w:rsidR="00466327" w:rsidRPr="00530562" w:rsidRDefault="004E7171" w:rsidP="00663962">
      <w:pPr>
        <w:spacing w:line="360" w:lineRule="auto"/>
        <w:jc w:val="both"/>
        <w:rPr>
          <w:color w:val="auto"/>
        </w:rPr>
      </w:pPr>
      <w:r w:rsidRPr="00530562">
        <w:rPr>
          <w:color w:val="auto"/>
        </w:rPr>
        <w:t>[108</w:t>
      </w:r>
      <w:r w:rsidR="00466327" w:rsidRPr="00530562">
        <w:rPr>
          <w:color w:val="auto"/>
        </w:rPr>
        <w:t>]</w:t>
      </w:r>
      <w:r w:rsidR="00466327" w:rsidRPr="00530562">
        <w:rPr>
          <w:color w:val="auto"/>
        </w:rPr>
        <w:tab/>
        <w:t>S. Schaltegger, R. Burritt, and H. Petersen, An introduction to corporate environmental management: Striving for sustainability. Routledge, 2017.</w:t>
      </w:r>
    </w:p>
    <w:p w14:paraId="1DB3E69D" w14:textId="65D10254" w:rsidR="00466327" w:rsidRPr="00530562" w:rsidRDefault="004E7171" w:rsidP="00663962">
      <w:pPr>
        <w:spacing w:line="360" w:lineRule="auto"/>
        <w:jc w:val="both"/>
        <w:rPr>
          <w:color w:val="auto"/>
        </w:rPr>
      </w:pPr>
      <w:r w:rsidRPr="00530562">
        <w:rPr>
          <w:color w:val="auto"/>
        </w:rPr>
        <w:t>[109</w:t>
      </w:r>
      <w:r w:rsidR="00466327" w:rsidRPr="00530562">
        <w:rPr>
          <w:color w:val="auto"/>
        </w:rPr>
        <w:t>]</w:t>
      </w:r>
      <w:r w:rsidR="00466327" w:rsidRPr="00530562">
        <w:rPr>
          <w:color w:val="auto"/>
        </w:rPr>
        <w:tab/>
        <w:t xml:space="preserve">P. Thollander and M. Ottosson, “Energy management practices in Swedish energy-intensive industries,” </w:t>
      </w:r>
      <w:r w:rsidR="00466327" w:rsidRPr="00530562">
        <w:rPr>
          <w:i/>
          <w:iCs/>
          <w:color w:val="auto"/>
        </w:rPr>
        <w:t>Journal of Cleaner Production</w:t>
      </w:r>
      <w:r w:rsidR="00466327" w:rsidRPr="00530562">
        <w:rPr>
          <w:color w:val="auto"/>
        </w:rPr>
        <w:t>, vol. 18, no. 12, pp. 1125–1133, Aug. 2010, doi: 10.1016/j.jclepro.2010.04.011.</w:t>
      </w:r>
    </w:p>
    <w:p w14:paraId="19A2D8D9" w14:textId="1A0A9C2E" w:rsidR="00466327" w:rsidRPr="00530562" w:rsidRDefault="004E7171" w:rsidP="00663962">
      <w:pPr>
        <w:spacing w:line="360" w:lineRule="auto"/>
        <w:jc w:val="both"/>
        <w:rPr>
          <w:color w:val="auto"/>
        </w:rPr>
      </w:pPr>
      <w:r w:rsidRPr="00530562">
        <w:rPr>
          <w:color w:val="auto"/>
        </w:rPr>
        <w:t>[110</w:t>
      </w:r>
      <w:r w:rsidR="00466327" w:rsidRPr="00530562">
        <w:rPr>
          <w:color w:val="auto"/>
        </w:rPr>
        <w:t>]</w:t>
      </w:r>
      <w:r w:rsidR="00466327" w:rsidRPr="00530562">
        <w:rPr>
          <w:color w:val="auto"/>
        </w:rPr>
        <w:tab/>
        <w:t>G. Claeys, S. Tagliapietra, and G. Zachmann, How to make the European Green Deal work. Bruegel, 2019.</w:t>
      </w:r>
    </w:p>
    <w:p w14:paraId="355FDEE5" w14:textId="5879CFD3" w:rsidR="00466327" w:rsidRPr="00530562" w:rsidRDefault="004E7171" w:rsidP="00663962">
      <w:pPr>
        <w:spacing w:line="360" w:lineRule="auto"/>
        <w:jc w:val="both"/>
        <w:rPr>
          <w:color w:val="auto"/>
        </w:rPr>
      </w:pPr>
      <w:r w:rsidRPr="00530562">
        <w:rPr>
          <w:color w:val="auto"/>
        </w:rPr>
        <w:t>[111</w:t>
      </w:r>
      <w:r w:rsidR="00466327" w:rsidRPr="00530562">
        <w:rPr>
          <w:color w:val="auto"/>
        </w:rPr>
        <w:t>]</w:t>
      </w:r>
      <w:r w:rsidR="00466327" w:rsidRPr="00530562">
        <w:rPr>
          <w:color w:val="auto"/>
        </w:rPr>
        <w:tab/>
        <w:t xml:space="preserve">C. Russell, “Energy Management Pathfinding: Understanding Manufacturers’ Ability and Desire to Implement Energy Efficiency,” </w:t>
      </w:r>
      <w:r w:rsidR="00466327" w:rsidRPr="00530562">
        <w:rPr>
          <w:i/>
          <w:iCs/>
          <w:color w:val="auto"/>
        </w:rPr>
        <w:t>Strategic Planning for Energy and the Environment</w:t>
      </w:r>
      <w:r w:rsidR="00466327" w:rsidRPr="00530562">
        <w:rPr>
          <w:color w:val="auto"/>
        </w:rPr>
        <w:t xml:space="preserve">, vol. </w:t>
      </w:r>
      <w:r w:rsidR="00466327" w:rsidRPr="00530562">
        <w:rPr>
          <w:color w:val="auto"/>
        </w:rPr>
        <w:lastRenderedPageBreak/>
        <w:t>25, no. 3, pp. 20–54, Dec. 2005, doi: 10.1080/10485230509509690.</w:t>
      </w:r>
    </w:p>
    <w:p w14:paraId="39F6CA5D" w14:textId="3FAE8ACE" w:rsidR="00466327" w:rsidRPr="00530562" w:rsidRDefault="00466327" w:rsidP="00663962">
      <w:pPr>
        <w:spacing w:line="360" w:lineRule="auto"/>
        <w:jc w:val="both"/>
        <w:rPr>
          <w:color w:val="auto"/>
        </w:rPr>
      </w:pPr>
      <w:r w:rsidRPr="00530562">
        <w:rPr>
          <w:color w:val="auto"/>
        </w:rPr>
        <w:t>[</w:t>
      </w:r>
      <w:r w:rsidR="004E7171" w:rsidRPr="00530562">
        <w:rPr>
          <w:color w:val="auto"/>
        </w:rPr>
        <w:t>112</w:t>
      </w:r>
      <w:r w:rsidRPr="00530562">
        <w:rPr>
          <w:color w:val="auto"/>
        </w:rPr>
        <w:t>]</w:t>
      </w:r>
      <w:r w:rsidRPr="00530562">
        <w:rPr>
          <w:color w:val="auto"/>
        </w:rPr>
        <w:tab/>
        <w:t xml:space="preserve">M. Schulze, H. Nehler, M. Ottosson, and P. Thollander, “Energy management in industry – a systematic review of previous findings and an integrative conceptual framework,” </w:t>
      </w:r>
      <w:r w:rsidRPr="00530562">
        <w:rPr>
          <w:i/>
          <w:iCs/>
          <w:color w:val="auto"/>
        </w:rPr>
        <w:t>Journal of Cleaner Production</w:t>
      </w:r>
      <w:r w:rsidRPr="00530562">
        <w:rPr>
          <w:color w:val="auto"/>
        </w:rPr>
        <w:t>, vol. 112, pp. 3692–3708, Jan. 2016, doi: 10.1016/j.jclepro.2015.06.060.</w:t>
      </w:r>
    </w:p>
    <w:p w14:paraId="4BBE1D16" w14:textId="7E6BFB58" w:rsidR="00466327" w:rsidRPr="00530562" w:rsidRDefault="004E7171" w:rsidP="00663962">
      <w:pPr>
        <w:spacing w:line="360" w:lineRule="auto"/>
        <w:jc w:val="both"/>
        <w:rPr>
          <w:color w:val="auto"/>
        </w:rPr>
      </w:pPr>
      <w:r w:rsidRPr="00530562">
        <w:rPr>
          <w:color w:val="auto"/>
        </w:rPr>
        <w:t>[113</w:t>
      </w:r>
      <w:r w:rsidR="00466327" w:rsidRPr="00530562">
        <w:rPr>
          <w:color w:val="auto"/>
        </w:rPr>
        <w:t>]</w:t>
      </w:r>
      <w:r w:rsidR="00466327" w:rsidRPr="00530562">
        <w:rPr>
          <w:color w:val="auto"/>
        </w:rPr>
        <w:tab/>
        <w:t>P. H. Rossi, M. W. Lipsey, and G. T. Henry, Evaluation: A systematic approach. Sage publications, 2018.</w:t>
      </w:r>
    </w:p>
    <w:p w14:paraId="576EC3E3" w14:textId="643FEBE5" w:rsidR="00466327" w:rsidRPr="00530562" w:rsidRDefault="004E7171" w:rsidP="00663962">
      <w:pPr>
        <w:spacing w:line="360" w:lineRule="auto"/>
        <w:jc w:val="both"/>
        <w:rPr>
          <w:color w:val="auto"/>
        </w:rPr>
      </w:pPr>
      <w:r w:rsidRPr="00530562">
        <w:rPr>
          <w:color w:val="auto"/>
        </w:rPr>
        <w:t>[114</w:t>
      </w:r>
      <w:r w:rsidR="00466327" w:rsidRPr="00530562">
        <w:rPr>
          <w:color w:val="auto"/>
        </w:rPr>
        <w:t>]</w:t>
      </w:r>
      <w:r w:rsidR="00466327" w:rsidRPr="00530562">
        <w:rPr>
          <w:color w:val="auto"/>
        </w:rPr>
        <w:tab/>
        <w:t>F. Lachhab, M. Bakhouya, R. Ouladsine, and M. Essaaidi, “Energy-Efficient Buildings as Complex Socio-technical Systems: Approaches and Challenges,” 2017, pp. 247–265.</w:t>
      </w:r>
    </w:p>
    <w:p w14:paraId="4F5DAEB6" w14:textId="1A0083B2" w:rsidR="00466327" w:rsidRPr="00530562" w:rsidRDefault="004E7171" w:rsidP="00663962">
      <w:pPr>
        <w:spacing w:line="360" w:lineRule="auto"/>
        <w:jc w:val="both"/>
        <w:rPr>
          <w:color w:val="auto"/>
        </w:rPr>
      </w:pPr>
      <w:r w:rsidRPr="00530562">
        <w:rPr>
          <w:color w:val="auto"/>
        </w:rPr>
        <w:t>[115</w:t>
      </w:r>
      <w:r w:rsidR="00466327" w:rsidRPr="00530562">
        <w:rPr>
          <w:color w:val="auto"/>
        </w:rPr>
        <w:t>]</w:t>
      </w:r>
      <w:r w:rsidR="00466327" w:rsidRPr="00530562">
        <w:rPr>
          <w:color w:val="auto"/>
        </w:rPr>
        <w:tab/>
        <w:t xml:space="preserve">E. Demirel, “Maritime Education and Training in the Digital Era,” </w:t>
      </w:r>
      <w:r w:rsidR="00466327" w:rsidRPr="00530562">
        <w:rPr>
          <w:i/>
          <w:iCs/>
          <w:color w:val="auto"/>
        </w:rPr>
        <w:t>Universal Journal of Educational Research</w:t>
      </w:r>
      <w:r w:rsidR="00466327" w:rsidRPr="00530562">
        <w:rPr>
          <w:color w:val="auto"/>
        </w:rPr>
        <w:t>, vol. 8, no. 9, pp. 4129–4142, 2020.</w:t>
      </w:r>
    </w:p>
    <w:p w14:paraId="58044E63" w14:textId="17434365" w:rsidR="00466327" w:rsidRPr="00530562" w:rsidRDefault="004E7171" w:rsidP="00663962">
      <w:pPr>
        <w:spacing w:line="360" w:lineRule="auto"/>
        <w:jc w:val="both"/>
        <w:rPr>
          <w:color w:val="auto"/>
        </w:rPr>
      </w:pPr>
      <w:r w:rsidRPr="00530562">
        <w:rPr>
          <w:color w:val="auto"/>
        </w:rPr>
        <w:t>[116</w:t>
      </w:r>
      <w:r w:rsidR="00466327" w:rsidRPr="00530562">
        <w:rPr>
          <w:color w:val="auto"/>
        </w:rPr>
        <w:t>]</w:t>
      </w:r>
      <w:r w:rsidR="00466327" w:rsidRPr="00530562">
        <w:rPr>
          <w:color w:val="auto"/>
        </w:rPr>
        <w:tab/>
        <w:t xml:space="preserve">L. Para‐González, C. Mascaraque‐Ramírez, and C. Cubillas‐Para, “Maximizing performance through CSR: The mediator role of the CSR principles in the shipbuilding industry,” </w:t>
      </w:r>
      <w:r w:rsidR="00466327" w:rsidRPr="00530562">
        <w:rPr>
          <w:i/>
          <w:iCs/>
          <w:color w:val="auto"/>
        </w:rPr>
        <w:t>Corporate Social Responsibility and Environmental Management</w:t>
      </w:r>
      <w:r w:rsidR="00466327" w:rsidRPr="00530562">
        <w:rPr>
          <w:color w:val="auto"/>
        </w:rPr>
        <w:t>, vol. 27, no. 6, pp. 2804–2815, Nov. 2020, doi: 10.1002/csr.2004.</w:t>
      </w:r>
    </w:p>
    <w:p w14:paraId="384016BD" w14:textId="6D0DE26F" w:rsidR="00466327" w:rsidRPr="00530562" w:rsidRDefault="004E7171" w:rsidP="00663962">
      <w:pPr>
        <w:spacing w:line="360" w:lineRule="auto"/>
        <w:jc w:val="both"/>
        <w:rPr>
          <w:color w:val="auto"/>
        </w:rPr>
      </w:pPr>
      <w:r w:rsidRPr="00530562">
        <w:rPr>
          <w:color w:val="auto"/>
        </w:rPr>
        <w:t>[117</w:t>
      </w:r>
      <w:r w:rsidR="00466327" w:rsidRPr="00530562">
        <w:rPr>
          <w:color w:val="auto"/>
        </w:rPr>
        <w:t>]</w:t>
      </w:r>
      <w:r w:rsidR="00466327" w:rsidRPr="00530562">
        <w:rPr>
          <w:color w:val="auto"/>
        </w:rPr>
        <w:tab/>
        <w:t xml:space="preserve">N. Nikitakos, D. Papachristos, M. V Isaeva, and P. Y. Kovalishin, “A conceptual educational framework for shipyard workers based education 4.0,” </w:t>
      </w:r>
      <w:r w:rsidR="00466327" w:rsidRPr="00530562">
        <w:rPr>
          <w:i/>
          <w:iCs/>
          <w:color w:val="auto"/>
        </w:rPr>
        <w:t>Морские интеллектуальные технологии</w:t>
      </w:r>
      <w:r w:rsidR="00466327" w:rsidRPr="00530562">
        <w:rPr>
          <w:color w:val="auto"/>
        </w:rPr>
        <w:t>, vol. 4, no. 4, pp. 111–119, 2019.</w:t>
      </w:r>
    </w:p>
    <w:p w14:paraId="0DB52449" w14:textId="47E19D6B" w:rsidR="00466327" w:rsidRPr="00530562" w:rsidRDefault="004E7171" w:rsidP="00663962">
      <w:pPr>
        <w:spacing w:line="360" w:lineRule="auto"/>
        <w:jc w:val="both"/>
        <w:rPr>
          <w:color w:val="auto"/>
        </w:rPr>
      </w:pPr>
      <w:r w:rsidRPr="00530562">
        <w:rPr>
          <w:color w:val="auto"/>
        </w:rPr>
        <w:t>[118</w:t>
      </w:r>
      <w:r w:rsidR="00466327" w:rsidRPr="00530562">
        <w:rPr>
          <w:color w:val="auto"/>
        </w:rPr>
        <w:t>]</w:t>
      </w:r>
      <w:r w:rsidR="00466327" w:rsidRPr="00530562">
        <w:rPr>
          <w:color w:val="auto"/>
        </w:rPr>
        <w:tab/>
        <w:t xml:space="preserve">I. Atanasova, T. Damyanliev, P. Georgiev, and Y. Garbatov, “Analysis of SME Ship Repair Yard Capacity in Building New Ships,” in </w:t>
      </w:r>
      <w:r w:rsidR="00466327" w:rsidRPr="00530562">
        <w:rPr>
          <w:i/>
          <w:iCs/>
          <w:color w:val="auto"/>
        </w:rPr>
        <w:t>Progress in Maritime Technology and Engineering</w:t>
      </w:r>
      <w:r w:rsidR="00466327" w:rsidRPr="00530562">
        <w:rPr>
          <w:color w:val="auto"/>
        </w:rPr>
        <w:t>, CRC Press, 2018, pp. 431–438.</w:t>
      </w:r>
    </w:p>
    <w:p w14:paraId="793DACE7" w14:textId="51190BAE" w:rsidR="00466327" w:rsidRPr="00530562" w:rsidRDefault="004E7171" w:rsidP="00663962">
      <w:pPr>
        <w:spacing w:line="360" w:lineRule="auto"/>
        <w:jc w:val="both"/>
        <w:rPr>
          <w:color w:val="auto"/>
        </w:rPr>
      </w:pPr>
      <w:r w:rsidRPr="00530562">
        <w:rPr>
          <w:color w:val="auto"/>
        </w:rPr>
        <w:t>[119</w:t>
      </w:r>
      <w:r w:rsidR="00466327" w:rsidRPr="00530562">
        <w:rPr>
          <w:color w:val="auto"/>
        </w:rPr>
        <w:t>]</w:t>
      </w:r>
      <w:r w:rsidR="00466327" w:rsidRPr="00530562">
        <w:rPr>
          <w:color w:val="auto"/>
        </w:rPr>
        <w:tab/>
        <w:t xml:space="preserve">B. Costa, C. Jacinto, A. P. Teixeira, and C. G. Soares, “Causal analysis of accidents at work in a shipyard complemented with Bayesian nets modelling,” in </w:t>
      </w:r>
      <w:r w:rsidR="00466327" w:rsidRPr="00530562">
        <w:rPr>
          <w:i/>
          <w:iCs/>
          <w:color w:val="auto"/>
        </w:rPr>
        <w:t>Progress in Maritime Technology and Engineering: Proceedings of the 4th International Conference on Maritime Technology and Engineering (MARTECH 2018), May 7-9, 2018, Lisbon, Portugal</w:t>
      </w:r>
      <w:r w:rsidR="00466327" w:rsidRPr="00530562">
        <w:rPr>
          <w:color w:val="auto"/>
        </w:rPr>
        <w:t>, 2018, p. 421.</w:t>
      </w:r>
    </w:p>
    <w:p w14:paraId="4E1F1673" w14:textId="6784A6E9" w:rsidR="00466327" w:rsidRPr="00530562" w:rsidRDefault="004E7171" w:rsidP="00663962">
      <w:pPr>
        <w:spacing w:line="360" w:lineRule="auto"/>
        <w:jc w:val="both"/>
        <w:rPr>
          <w:color w:val="auto"/>
        </w:rPr>
      </w:pPr>
      <w:r w:rsidRPr="00530562">
        <w:rPr>
          <w:color w:val="auto"/>
        </w:rPr>
        <w:t>[120</w:t>
      </w:r>
      <w:r w:rsidR="00466327" w:rsidRPr="00530562">
        <w:rPr>
          <w:color w:val="auto"/>
        </w:rPr>
        <w:t>]</w:t>
      </w:r>
      <w:r w:rsidR="00466327" w:rsidRPr="00530562">
        <w:rPr>
          <w:color w:val="auto"/>
        </w:rPr>
        <w:tab/>
        <w:t xml:space="preserve">MHIG, “Business Strategy Office Corporate Communication Department,” </w:t>
      </w:r>
      <w:r w:rsidR="00466327" w:rsidRPr="00530562">
        <w:rPr>
          <w:i/>
          <w:iCs/>
          <w:color w:val="auto"/>
        </w:rPr>
        <w:t xml:space="preserve">CSR DATA </w:t>
      </w:r>
      <w:r w:rsidR="00466327" w:rsidRPr="00530562">
        <w:rPr>
          <w:i/>
          <w:iCs/>
          <w:color w:val="auto"/>
        </w:rPr>
        <w:lastRenderedPageBreak/>
        <w:t>BOOK</w:t>
      </w:r>
      <w:r w:rsidR="00466327" w:rsidRPr="00530562">
        <w:rPr>
          <w:color w:val="auto"/>
        </w:rPr>
        <w:t>, 2017. .</w:t>
      </w:r>
    </w:p>
    <w:p w14:paraId="19AD0F6C" w14:textId="563B44D4" w:rsidR="00466327" w:rsidRPr="00530562" w:rsidRDefault="004E7171" w:rsidP="00663962">
      <w:pPr>
        <w:spacing w:line="360" w:lineRule="auto"/>
        <w:jc w:val="both"/>
        <w:rPr>
          <w:color w:val="auto"/>
        </w:rPr>
      </w:pPr>
      <w:r w:rsidRPr="00530562">
        <w:rPr>
          <w:color w:val="auto"/>
        </w:rPr>
        <w:t>[121</w:t>
      </w:r>
      <w:r w:rsidR="00466327" w:rsidRPr="00530562">
        <w:rPr>
          <w:color w:val="auto"/>
        </w:rPr>
        <w:t>]</w:t>
      </w:r>
      <w:r w:rsidR="00466327" w:rsidRPr="00530562">
        <w:rPr>
          <w:color w:val="auto"/>
        </w:rPr>
        <w:tab/>
        <w:t xml:space="preserve">S. C. Mallam, S. Nazir, and A. Sharma, “The human element in future Maritime Operations – perceived impact of autonomous shipping,” </w:t>
      </w:r>
      <w:r w:rsidR="00466327" w:rsidRPr="00530562">
        <w:rPr>
          <w:i/>
          <w:iCs/>
          <w:color w:val="auto"/>
        </w:rPr>
        <w:t>Ergonomics</w:t>
      </w:r>
      <w:r w:rsidR="00466327" w:rsidRPr="00530562">
        <w:rPr>
          <w:color w:val="auto"/>
        </w:rPr>
        <w:t>, vol. 63, no. 3, pp. 334–345, Mar. 2020, doi: 10.1080/00140139.2019.1659995.</w:t>
      </w:r>
    </w:p>
    <w:p w14:paraId="1F356D51" w14:textId="5FADCA21" w:rsidR="00466327" w:rsidRPr="00530562" w:rsidRDefault="004E7171" w:rsidP="00663962">
      <w:pPr>
        <w:spacing w:line="360" w:lineRule="auto"/>
        <w:jc w:val="both"/>
        <w:rPr>
          <w:color w:val="auto"/>
        </w:rPr>
      </w:pPr>
      <w:r w:rsidRPr="00530562">
        <w:rPr>
          <w:color w:val="auto"/>
        </w:rPr>
        <w:t>[122</w:t>
      </w:r>
      <w:r w:rsidR="00466327" w:rsidRPr="00530562">
        <w:rPr>
          <w:color w:val="auto"/>
        </w:rPr>
        <w:t>]</w:t>
      </w:r>
      <w:r w:rsidR="00466327" w:rsidRPr="00530562">
        <w:rPr>
          <w:color w:val="auto"/>
        </w:rPr>
        <w:tab/>
        <w:t xml:space="preserve">A. G. Frank, L. S. Dalenogare, and N. F. Ayala, “Industry 4.0 technologies: Implementation patterns in manufacturing companies,” </w:t>
      </w:r>
      <w:r w:rsidR="00466327" w:rsidRPr="00530562">
        <w:rPr>
          <w:i/>
          <w:iCs/>
          <w:color w:val="auto"/>
        </w:rPr>
        <w:t>International Journal of Production Economics</w:t>
      </w:r>
      <w:r w:rsidR="00466327" w:rsidRPr="00530562">
        <w:rPr>
          <w:color w:val="auto"/>
        </w:rPr>
        <w:t>, vol. 210, pp. 15–26, Apr. 2019, doi: 10.1016/j.ijpe.2019.01.004.</w:t>
      </w:r>
    </w:p>
    <w:p w14:paraId="5FAF700D" w14:textId="0D9A8345" w:rsidR="00466327" w:rsidRPr="00530562" w:rsidRDefault="004E7171" w:rsidP="00663962">
      <w:pPr>
        <w:spacing w:line="360" w:lineRule="auto"/>
        <w:jc w:val="both"/>
        <w:rPr>
          <w:color w:val="auto"/>
        </w:rPr>
      </w:pPr>
      <w:r w:rsidRPr="00530562">
        <w:rPr>
          <w:color w:val="auto"/>
        </w:rPr>
        <w:t>[123</w:t>
      </w:r>
      <w:r w:rsidR="00466327" w:rsidRPr="00530562">
        <w:rPr>
          <w:color w:val="auto"/>
        </w:rPr>
        <w:t>]</w:t>
      </w:r>
      <w:r w:rsidR="00466327" w:rsidRPr="00530562">
        <w:rPr>
          <w:color w:val="auto"/>
        </w:rPr>
        <w:tab/>
        <w:t xml:space="preserve">M. Ramirez-Peña, A. J. Sánchez Sotano, V. Pérez-Fernandez, F. J. Abad, and M. Batista, “Achieving a sustainable shipbuilding supply chain under I4.0 perspective,” </w:t>
      </w:r>
      <w:r w:rsidR="00466327" w:rsidRPr="00530562">
        <w:rPr>
          <w:i/>
          <w:iCs/>
          <w:color w:val="auto"/>
        </w:rPr>
        <w:t>Journal of Cleaner Production</w:t>
      </w:r>
      <w:r w:rsidR="00466327" w:rsidRPr="00530562">
        <w:rPr>
          <w:color w:val="auto"/>
        </w:rPr>
        <w:t>, vol. 244, p. 118789, Jan. 2020, doi: 10.1016/j.jclepro.2019.118789.</w:t>
      </w:r>
    </w:p>
    <w:p w14:paraId="5916C806" w14:textId="747E43A4" w:rsidR="00466327" w:rsidRPr="00530562" w:rsidRDefault="004E7171" w:rsidP="00663962">
      <w:pPr>
        <w:spacing w:line="360" w:lineRule="auto"/>
        <w:jc w:val="both"/>
        <w:rPr>
          <w:color w:val="auto"/>
        </w:rPr>
      </w:pPr>
      <w:r w:rsidRPr="00530562">
        <w:rPr>
          <w:color w:val="auto"/>
        </w:rPr>
        <w:t>[124</w:t>
      </w:r>
      <w:r w:rsidR="00466327" w:rsidRPr="00530562">
        <w:rPr>
          <w:color w:val="auto"/>
        </w:rPr>
        <w:t>]</w:t>
      </w:r>
      <w:r w:rsidR="00466327" w:rsidRPr="00530562">
        <w:rPr>
          <w:color w:val="auto"/>
        </w:rPr>
        <w:tab/>
        <w:t>J. K. Juntunen, “Prosuming energy–User innovation and new energy communities in renewable micro-generation,” 2014.</w:t>
      </w:r>
    </w:p>
    <w:p w14:paraId="5A048384" w14:textId="2EBBC2CE" w:rsidR="00466327" w:rsidRPr="00530562" w:rsidRDefault="004E7171" w:rsidP="00663962">
      <w:pPr>
        <w:spacing w:line="360" w:lineRule="auto"/>
        <w:jc w:val="both"/>
        <w:rPr>
          <w:color w:val="auto"/>
        </w:rPr>
      </w:pPr>
      <w:r w:rsidRPr="00530562">
        <w:rPr>
          <w:color w:val="auto"/>
        </w:rPr>
        <w:t>[125</w:t>
      </w:r>
      <w:r w:rsidR="00466327" w:rsidRPr="00530562">
        <w:rPr>
          <w:color w:val="auto"/>
        </w:rPr>
        <w:t>]</w:t>
      </w:r>
      <w:r w:rsidR="00466327" w:rsidRPr="00530562">
        <w:rPr>
          <w:color w:val="auto"/>
        </w:rPr>
        <w:tab/>
        <w:t xml:space="preserve">G. Sulligoi and A. K. Rathore, “Guest Editorial Marine Systems Electrification,” </w:t>
      </w:r>
      <w:r w:rsidR="00466327" w:rsidRPr="00530562">
        <w:rPr>
          <w:i/>
          <w:iCs/>
          <w:color w:val="auto"/>
        </w:rPr>
        <w:t>IEEE Transactions on Transportation Electrification</w:t>
      </w:r>
      <w:r w:rsidR="00466327" w:rsidRPr="00530562">
        <w:rPr>
          <w:color w:val="auto"/>
        </w:rPr>
        <w:t>, vol. 2, no. 4, pp. 504–506, Dec. 2016, doi: 10.1109/TTE.2016.2626838.</w:t>
      </w:r>
    </w:p>
    <w:p w14:paraId="7A364A06" w14:textId="16F58288" w:rsidR="00466327" w:rsidRPr="00530562" w:rsidRDefault="004E7171" w:rsidP="00663962">
      <w:pPr>
        <w:spacing w:line="360" w:lineRule="auto"/>
        <w:jc w:val="both"/>
        <w:rPr>
          <w:color w:val="auto"/>
        </w:rPr>
      </w:pPr>
      <w:r w:rsidRPr="00530562">
        <w:rPr>
          <w:color w:val="auto"/>
        </w:rPr>
        <w:t>[126</w:t>
      </w:r>
      <w:r w:rsidR="00466327" w:rsidRPr="00530562">
        <w:rPr>
          <w:color w:val="auto"/>
        </w:rPr>
        <w:t>]</w:t>
      </w:r>
      <w:r w:rsidR="00466327" w:rsidRPr="00530562">
        <w:rPr>
          <w:color w:val="auto"/>
        </w:rPr>
        <w:tab/>
        <w:t xml:space="preserve">D. M. Aspen and M. Sparrevik, “Evaluating alternative energy carriers in ferry transportation using a stochastic multi-criteria decision analysis approach,” </w:t>
      </w:r>
      <w:r w:rsidR="00466327" w:rsidRPr="00530562">
        <w:rPr>
          <w:i/>
          <w:iCs/>
          <w:color w:val="auto"/>
        </w:rPr>
        <w:t>Transportation Research Part D: Transport and Environment</w:t>
      </w:r>
      <w:r w:rsidR="00466327" w:rsidRPr="00530562">
        <w:rPr>
          <w:color w:val="auto"/>
        </w:rPr>
        <w:t>, vol. 86, p. 102383, Sep. 2020, doi: 10.1016/j.trd.2020.102383.</w:t>
      </w:r>
    </w:p>
    <w:p w14:paraId="0FC2B7AD" w14:textId="76D73279" w:rsidR="00466327" w:rsidRPr="00530562" w:rsidRDefault="004E7171" w:rsidP="00663962">
      <w:pPr>
        <w:spacing w:line="360" w:lineRule="auto"/>
        <w:jc w:val="both"/>
        <w:rPr>
          <w:color w:val="auto"/>
        </w:rPr>
      </w:pPr>
      <w:r w:rsidRPr="00530562">
        <w:rPr>
          <w:color w:val="auto"/>
        </w:rPr>
        <w:t>[127</w:t>
      </w:r>
      <w:r w:rsidR="00466327" w:rsidRPr="00530562">
        <w:rPr>
          <w:color w:val="auto"/>
        </w:rPr>
        <w:t>]</w:t>
      </w:r>
      <w:r w:rsidR="00466327" w:rsidRPr="00530562">
        <w:rPr>
          <w:color w:val="auto"/>
        </w:rPr>
        <w:tab/>
        <w:t xml:space="preserve">M. Bui, C. S. Adjiman, A. Bardow, E. J. Anthony, A. Boston, </w:t>
      </w:r>
      <w:r w:rsidR="00466327" w:rsidRPr="00530562">
        <w:rPr>
          <w:i/>
          <w:iCs/>
          <w:color w:val="auto"/>
        </w:rPr>
        <w:t>et al.</w:t>
      </w:r>
      <w:r w:rsidR="00466327" w:rsidRPr="00530562">
        <w:rPr>
          <w:color w:val="auto"/>
        </w:rPr>
        <w:t xml:space="preserve">, “Carbon capture and storage (CCS): the way forward,” </w:t>
      </w:r>
      <w:r w:rsidR="00466327" w:rsidRPr="00530562">
        <w:rPr>
          <w:i/>
          <w:iCs/>
          <w:color w:val="auto"/>
        </w:rPr>
        <w:t>Energy &amp; Environmental Science</w:t>
      </w:r>
      <w:r w:rsidR="00466327" w:rsidRPr="00530562">
        <w:rPr>
          <w:color w:val="auto"/>
        </w:rPr>
        <w:t>, vol. 11, no. 5, pp. 1062–1176, 2018, doi: 10.1039/C7EE02342A.</w:t>
      </w:r>
    </w:p>
    <w:p w14:paraId="3C0D261D" w14:textId="6CCFACF5" w:rsidR="00466327" w:rsidRPr="00530562" w:rsidRDefault="004E7171" w:rsidP="00663962">
      <w:pPr>
        <w:spacing w:line="360" w:lineRule="auto"/>
        <w:jc w:val="both"/>
        <w:rPr>
          <w:color w:val="auto"/>
        </w:rPr>
      </w:pPr>
      <w:r w:rsidRPr="00530562">
        <w:rPr>
          <w:color w:val="auto"/>
        </w:rPr>
        <w:t>[128</w:t>
      </w:r>
      <w:r w:rsidR="00466327" w:rsidRPr="00530562">
        <w:rPr>
          <w:color w:val="auto"/>
        </w:rPr>
        <w:t>]</w:t>
      </w:r>
      <w:r w:rsidR="00466327" w:rsidRPr="00530562">
        <w:rPr>
          <w:color w:val="auto"/>
        </w:rPr>
        <w:tab/>
        <w:t xml:space="preserve">S. Sareen and H. Haarstad, “Bridging socio-technical and justice aspects of sustainable energy transitions,” </w:t>
      </w:r>
      <w:r w:rsidR="00466327" w:rsidRPr="00530562">
        <w:rPr>
          <w:i/>
          <w:iCs/>
          <w:color w:val="auto"/>
        </w:rPr>
        <w:t>Applied Energy</w:t>
      </w:r>
      <w:r w:rsidR="00466327" w:rsidRPr="00530562">
        <w:rPr>
          <w:color w:val="auto"/>
        </w:rPr>
        <w:t>, vol. 228, pp. 624–632, Oct. 2018, doi: 10.1016/j.apenergy.2018.06.104.</w:t>
      </w:r>
    </w:p>
    <w:p w14:paraId="5F7BFE33" w14:textId="1AC028D2" w:rsidR="00466327" w:rsidRPr="00530562" w:rsidRDefault="004E7171" w:rsidP="00663962">
      <w:pPr>
        <w:spacing w:line="360" w:lineRule="auto"/>
        <w:jc w:val="both"/>
        <w:rPr>
          <w:color w:val="auto"/>
        </w:rPr>
      </w:pPr>
      <w:r w:rsidRPr="00530562">
        <w:rPr>
          <w:color w:val="auto"/>
        </w:rPr>
        <w:lastRenderedPageBreak/>
        <w:t>[129</w:t>
      </w:r>
      <w:r w:rsidR="00466327" w:rsidRPr="00530562">
        <w:rPr>
          <w:color w:val="auto"/>
        </w:rPr>
        <w:t>]</w:t>
      </w:r>
      <w:r w:rsidR="00466327" w:rsidRPr="00530562">
        <w:rPr>
          <w:color w:val="auto"/>
        </w:rPr>
        <w:tab/>
        <w:t xml:space="preserve">E. M. Smith Johnson, “Exploring the effects of technology and innovation on changing market requirements and the evolving maritime curriculum,” </w:t>
      </w:r>
      <w:r w:rsidR="00466327" w:rsidRPr="00530562">
        <w:rPr>
          <w:i/>
          <w:iCs/>
          <w:color w:val="auto"/>
        </w:rPr>
        <w:t>Worldwide Hospitality and Tourism Themes</w:t>
      </w:r>
      <w:r w:rsidR="00466327" w:rsidRPr="00530562">
        <w:rPr>
          <w:color w:val="auto"/>
        </w:rPr>
        <w:t>, vol. 12, no. 1, pp. 69–79, Jan. 2020, doi: 10.1108/WHATT-10-2019-0065.</w:t>
      </w:r>
    </w:p>
    <w:p w14:paraId="32D3D84C" w14:textId="47A71501" w:rsidR="00466327" w:rsidRPr="00530562" w:rsidRDefault="004E7171" w:rsidP="00663962">
      <w:pPr>
        <w:spacing w:line="360" w:lineRule="auto"/>
        <w:jc w:val="both"/>
        <w:rPr>
          <w:color w:val="auto"/>
        </w:rPr>
      </w:pPr>
      <w:r w:rsidRPr="00530562">
        <w:rPr>
          <w:color w:val="auto"/>
        </w:rPr>
        <w:t>[130</w:t>
      </w:r>
      <w:r w:rsidR="00466327" w:rsidRPr="00530562">
        <w:rPr>
          <w:color w:val="auto"/>
        </w:rPr>
        <w:t>]</w:t>
      </w:r>
      <w:r w:rsidR="00466327" w:rsidRPr="00530562">
        <w:rPr>
          <w:color w:val="auto"/>
        </w:rPr>
        <w:tab/>
        <w:t xml:space="preserve">J. Li, M. Sun, D. Han, X. Wu, B. Yang, </w:t>
      </w:r>
      <w:r w:rsidR="00466327" w:rsidRPr="00530562">
        <w:rPr>
          <w:i/>
          <w:iCs/>
          <w:color w:val="auto"/>
        </w:rPr>
        <w:t>et al.</w:t>
      </w:r>
      <w:r w:rsidR="00466327" w:rsidRPr="00530562">
        <w:rPr>
          <w:color w:val="auto"/>
        </w:rPr>
        <w:t xml:space="preserve">, “A governance platform for multi-project management in shipyards,” </w:t>
      </w:r>
      <w:r w:rsidR="00466327" w:rsidRPr="00530562">
        <w:rPr>
          <w:i/>
          <w:iCs/>
          <w:color w:val="auto"/>
        </w:rPr>
        <w:t>Computers &amp; Industrial Engineering</w:t>
      </w:r>
      <w:r w:rsidR="00466327" w:rsidRPr="00530562">
        <w:rPr>
          <w:color w:val="auto"/>
        </w:rPr>
        <w:t>, vol. 120, pp. 179–191, 2018.</w:t>
      </w:r>
    </w:p>
    <w:p w14:paraId="041DB96C" w14:textId="78A228E0" w:rsidR="00466327" w:rsidRPr="00530562" w:rsidRDefault="00466327" w:rsidP="00663962">
      <w:pPr>
        <w:spacing w:line="360" w:lineRule="auto"/>
        <w:jc w:val="both"/>
        <w:rPr>
          <w:color w:val="auto"/>
        </w:rPr>
      </w:pPr>
      <w:r w:rsidRPr="00530562">
        <w:rPr>
          <w:color w:val="auto"/>
        </w:rPr>
        <w:t>[</w:t>
      </w:r>
      <w:r w:rsidR="004E7171" w:rsidRPr="00530562">
        <w:rPr>
          <w:color w:val="auto"/>
        </w:rPr>
        <w:t>131</w:t>
      </w:r>
      <w:r w:rsidRPr="00530562">
        <w:rPr>
          <w:color w:val="auto"/>
        </w:rPr>
        <w:t>]</w:t>
      </w:r>
      <w:r w:rsidRPr="00530562">
        <w:rPr>
          <w:color w:val="auto"/>
        </w:rPr>
        <w:tab/>
        <w:t xml:space="preserve">J. Sender, S. Klink, and W. Flügge, “Method for integrated logistics planning in shipbuilding,” </w:t>
      </w:r>
      <w:r w:rsidRPr="00530562">
        <w:rPr>
          <w:i/>
          <w:iCs/>
          <w:color w:val="auto"/>
        </w:rPr>
        <w:t>Procedia CIRP</w:t>
      </w:r>
      <w:r w:rsidRPr="00530562">
        <w:rPr>
          <w:color w:val="auto"/>
        </w:rPr>
        <w:t>, vol. 88, pp. 122–126, 2020, doi: 10.1016/j.procir.2020.05.022.</w:t>
      </w:r>
    </w:p>
    <w:p w14:paraId="035F2799" w14:textId="5A75A843" w:rsidR="00466327" w:rsidRPr="00530562" w:rsidRDefault="00466327" w:rsidP="00663962">
      <w:pPr>
        <w:spacing w:line="360" w:lineRule="auto"/>
        <w:jc w:val="both"/>
        <w:rPr>
          <w:color w:val="auto"/>
        </w:rPr>
      </w:pPr>
      <w:r w:rsidRPr="00530562">
        <w:rPr>
          <w:color w:val="auto"/>
        </w:rPr>
        <w:t>[</w:t>
      </w:r>
      <w:r w:rsidR="004E7171" w:rsidRPr="00530562">
        <w:rPr>
          <w:color w:val="auto"/>
        </w:rPr>
        <w:t>132</w:t>
      </w:r>
      <w:r w:rsidRPr="00530562">
        <w:rPr>
          <w:color w:val="auto"/>
        </w:rPr>
        <w:t>]</w:t>
      </w:r>
      <w:r w:rsidRPr="00530562">
        <w:rPr>
          <w:color w:val="auto"/>
        </w:rPr>
        <w:tab/>
        <w:t xml:space="preserve">Y. J. Song and J. H. Woo, “New shipyard layout design for the preliminary phase &amp;amp; case study for the green field project,” </w:t>
      </w:r>
      <w:r w:rsidRPr="00530562">
        <w:rPr>
          <w:i/>
          <w:iCs/>
          <w:color w:val="auto"/>
        </w:rPr>
        <w:t>International Journal of Naval Architecture and Ocean Engineering</w:t>
      </w:r>
      <w:r w:rsidRPr="00530562">
        <w:rPr>
          <w:color w:val="auto"/>
        </w:rPr>
        <w:t>, vol. 5, no. 1, pp. 132–146, Mar. 2013, doi: 10.2478/IJNAOE-2013-0122.</w:t>
      </w:r>
    </w:p>
    <w:p w14:paraId="747ED75E" w14:textId="297B522F" w:rsidR="00466327" w:rsidRPr="00530562" w:rsidRDefault="00466327" w:rsidP="00663962">
      <w:pPr>
        <w:spacing w:line="360" w:lineRule="auto"/>
        <w:jc w:val="both"/>
        <w:rPr>
          <w:color w:val="auto"/>
        </w:rPr>
      </w:pPr>
      <w:r w:rsidRPr="00530562">
        <w:rPr>
          <w:color w:val="auto"/>
        </w:rPr>
        <w:t>[</w:t>
      </w:r>
      <w:r w:rsidR="004E7171" w:rsidRPr="00530562">
        <w:rPr>
          <w:color w:val="auto"/>
        </w:rPr>
        <w:t>133</w:t>
      </w:r>
      <w:r w:rsidRPr="00530562">
        <w:rPr>
          <w:color w:val="auto"/>
        </w:rPr>
        <w:t>]</w:t>
      </w:r>
      <w:r w:rsidRPr="00530562">
        <w:rPr>
          <w:color w:val="auto"/>
        </w:rPr>
        <w:tab/>
        <w:t xml:space="preserve">S. Sharma and P. J. Gandhi, “Scope and Impact of Implementing Lean Principles &amp;amp; Practices in Shipbuilding,” </w:t>
      </w:r>
      <w:r w:rsidRPr="00530562">
        <w:rPr>
          <w:i/>
          <w:iCs/>
          <w:color w:val="auto"/>
        </w:rPr>
        <w:t>Procedia Engineering</w:t>
      </w:r>
      <w:r w:rsidRPr="00530562">
        <w:rPr>
          <w:color w:val="auto"/>
        </w:rPr>
        <w:t>, vol. 194, pp. 232–240, 2017, doi: 10.1016/j.proeng.2017.08.140.</w:t>
      </w:r>
    </w:p>
    <w:p w14:paraId="7FC34D36" w14:textId="205DD3D5" w:rsidR="00466327" w:rsidRPr="00530562" w:rsidRDefault="00466327" w:rsidP="00663962">
      <w:pPr>
        <w:spacing w:line="360" w:lineRule="auto"/>
        <w:jc w:val="both"/>
        <w:rPr>
          <w:color w:val="auto"/>
        </w:rPr>
      </w:pPr>
      <w:r w:rsidRPr="00530562">
        <w:rPr>
          <w:color w:val="auto"/>
        </w:rPr>
        <w:t>[1</w:t>
      </w:r>
      <w:r w:rsidR="004E7171" w:rsidRPr="00530562">
        <w:rPr>
          <w:color w:val="auto"/>
        </w:rPr>
        <w:t>34</w:t>
      </w:r>
      <w:r w:rsidRPr="00530562">
        <w:rPr>
          <w:color w:val="auto"/>
        </w:rPr>
        <w:t>]</w:t>
      </w:r>
      <w:r w:rsidRPr="00530562">
        <w:rPr>
          <w:color w:val="auto"/>
        </w:rPr>
        <w:tab/>
        <w:t xml:space="preserve">Y. Chung, C. Paik, H. Kim, and Y. J. Kim, “Bottom-up Analysis of GHG Emissions from Shipbuilding Processes for Low-carbon Ship Production in Korea,” </w:t>
      </w:r>
      <w:r w:rsidRPr="00530562">
        <w:rPr>
          <w:i/>
          <w:iCs/>
          <w:color w:val="auto"/>
        </w:rPr>
        <w:t>Journal of Ship Production and Design</w:t>
      </w:r>
      <w:r w:rsidRPr="00530562">
        <w:rPr>
          <w:color w:val="auto"/>
        </w:rPr>
        <w:t>, vol. 33, no. 03, pp. 221–226, Aug. 2017, doi: 10.5957/JSPD.33.3.160013.</w:t>
      </w:r>
    </w:p>
    <w:p w14:paraId="02761E63" w14:textId="333CBD27" w:rsidR="00466327" w:rsidRPr="00530562" w:rsidRDefault="00466327" w:rsidP="00663962">
      <w:pPr>
        <w:spacing w:line="360" w:lineRule="auto"/>
        <w:jc w:val="both"/>
        <w:rPr>
          <w:color w:val="auto"/>
        </w:rPr>
      </w:pPr>
      <w:r w:rsidRPr="00530562">
        <w:rPr>
          <w:color w:val="auto"/>
        </w:rPr>
        <w:t>[</w:t>
      </w:r>
      <w:r w:rsidR="004E7171" w:rsidRPr="00530562">
        <w:rPr>
          <w:color w:val="auto"/>
        </w:rPr>
        <w:t>135</w:t>
      </w:r>
      <w:r w:rsidRPr="00530562">
        <w:rPr>
          <w:color w:val="auto"/>
        </w:rPr>
        <w:t>]</w:t>
      </w:r>
      <w:r w:rsidRPr="00530562">
        <w:rPr>
          <w:color w:val="auto"/>
        </w:rPr>
        <w:tab/>
        <w:t>W. Warsilan, “Shipyard Industrial Development Studies East Kalimantan,” 2018.</w:t>
      </w:r>
    </w:p>
    <w:p w14:paraId="0878628E" w14:textId="6FD926B9" w:rsidR="00466327" w:rsidRPr="00530562" w:rsidRDefault="00466327" w:rsidP="00663962">
      <w:pPr>
        <w:spacing w:line="360" w:lineRule="auto"/>
        <w:jc w:val="both"/>
        <w:rPr>
          <w:color w:val="auto"/>
        </w:rPr>
      </w:pPr>
      <w:r w:rsidRPr="00530562">
        <w:rPr>
          <w:color w:val="auto"/>
        </w:rPr>
        <w:t>[1</w:t>
      </w:r>
      <w:r w:rsidR="004E7171" w:rsidRPr="00530562">
        <w:rPr>
          <w:color w:val="auto"/>
        </w:rPr>
        <w:t>36</w:t>
      </w:r>
      <w:r w:rsidRPr="00530562">
        <w:rPr>
          <w:color w:val="auto"/>
        </w:rPr>
        <w:t>]</w:t>
      </w:r>
      <w:r w:rsidRPr="00530562">
        <w:rPr>
          <w:color w:val="auto"/>
        </w:rPr>
        <w:tab/>
        <w:t xml:space="preserve">C. Favi, M. Germani, F. Campi, M. Mandolini, S. Manieri, </w:t>
      </w:r>
      <w:r w:rsidRPr="00530562">
        <w:rPr>
          <w:i/>
          <w:iCs/>
          <w:color w:val="auto"/>
        </w:rPr>
        <w:t>et al.</w:t>
      </w:r>
      <w:r w:rsidRPr="00530562">
        <w:rPr>
          <w:color w:val="auto"/>
        </w:rPr>
        <w:t xml:space="preserve">, “Life Cycle Model and Metrics in Shipbuilding: How to Use them in the Preliminary Design Phases,” </w:t>
      </w:r>
      <w:r w:rsidRPr="00530562">
        <w:rPr>
          <w:i/>
          <w:iCs/>
          <w:color w:val="auto"/>
        </w:rPr>
        <w:t>Procedia CIRP</w:t>
      </w:r>
      <w:r w:rsidRPr="00530562">
        <w:rPr>
          <w:color w:val="auto"/>
        </w:rPr>
        <w:t>, vol. 69, pp. 523–528, 2018, doi: 10.1016/j.procir.2017.11.071.</w:t>
      </w:r>
    </w:p>
    <w:p w14:paraId="0D69A9F9" w14:textId="65D70FDF" w:rsidR="00466327" w:rsidRPr="00530562" w:rsidRDefault="00466327" w:rsidP="00663962">
      <w:pPr>
        <w:spacing w:line="360" w:lineRule="auto"/>
        <w:jc w:val="both"/>
        <w:rPr>
          <w:color w:val="auto"/>
        </w:rPr>
      </w:pPr>
      <w:r w:rsidRPr="00530562">
        <w:rPr>
          <w:color w:val="auto"/>
        </w:rPr>
        <w:t>[1</w:t>
      </w:r>
      <w:r w:rsidR="004E7171" w:rsidRPr="00530562">
        <w:rPr>
          <w:color w:val="auto"/>
        </w:rPr>
        <w:t>37</w:t>
      </w:r>
      <w:r w:rsidRPr="00530562">
        <w:rPr>
          <w:color w:val="auto"/>
        </w:rPr>
        <w:t>]</w:t>
      </w:r>
      <w:r w:rsidRPr="00530562">
        <w:rPr>
          <w:color w:val="auto"/>
        </w:rPr>
        <w:tab/>
        <w:t xml:space="preserve">S. P. Estiasih, B. Sutejo, and P. Wing Hendroprasetyo Akbar, “LEAN AND GREEN MANUFACTURING DESIGN AT SMES’S MADURA SHIPYARD WITH VALUE STREAM MAPPING TOOL AND SIMULATION MODEL,” </w:t>
      </w:r>
      <w:r w:rsidRPr="00530562">
        <w:rPr>
          <w:i/>
          <w:iCs/>
          <w:color w:val="auto"/>
        </w:rPr>
        <w:t>LEAN AND GREEN MANUFACTURING DESIGN OF SMES’S MADURA SHIPYARD WITH VALUE STREAM MAPPING TOOL AND SIMULATION MODEL</w:t>
      </w:r>
      <w:r w:rsidRPr="00530562">
        <w:rPr>
          <w:color w:val="auto"/>
        </w:rPr>
        <w:t>, vol. 8, no. 9, pp. 194–202, 2017.</w:t>
      </w:r>
    </w:p>
    <w:p w14:paraId="29AA6B66" w14:textId="51B669C6" w:rsidR="00466327" w:rsidRPr="00530562" w:rsidRDefault="00466327" w:rsidP="00663962">
      <w:pPr>
        <w:spacing w:line="360" w:lineRule="auto"/>
        <w:jc w:val="both"/>
        <w:rPr>
          <w:color w:val="auto"/>
        </w:rPr>
      </w:pPr>
      <w:r w:rsidRPr="00530562">
        <w:rPr>
          <w:color w:val="auto"/>
        </w:rPr>
        <w:lastRenderedPageBreak/>
        <w:t>[</w:t>
      </w:r>
      <w:r w:rsidR="004E7171" w:rsidRPr="00530562">
        <w:rPr>
          <w:color w:val="auto"/>
        </w:rPr>
        <w:t>138</w:t>
      </w:r>
      <w:r w:rsidRPr="00530562">
        <w:rPr>
          <w:color w:val="auto"/>
        </w:rPr>
        <w:t>]</w:t>
      </w:r>
      <w:r w:rsidRPr="00530562">
        <w:rPr>
          <w:color w:val="auto"/>
        </w:rPr>
        <w:tab/>
        <w:t xml:space="preserve">C. A. Miller and C. Wyborn, “Co-production in global sustainability: Histories and theories,” </w:t>
      </w:r>
      <w:r w:rsidRPr="00530562">
        <w:rPr>
          <w:i/>
          <w:iCs/>
          <w:color w:val="auto"/>
        </w:rPr>
        <w:t>Environmental Science &amp; Policy</w:t>
      </w:r>
      <w:r w:rsidRPr="00530562">
        <w:rPr>
          <w:color w:val="auto"/>
        </w:rPr>
        <w:t>, vol. 113, pp. 88–95, Nov. 2020, doi: 10.1016/j.envsci.2018.01.016.</w:t>
      </w:r>
    </w:p>
    <w:p w14:paraId="09E6EA42" w14:textId="29B24828" w:rsidR="00466327" w:rsidRPr="00530562" w:rsidRDefault="00466327" w:rsidP="00663962">
      <w:pPr>
        <w:spacing w:line="360" w:lineRule="auto"/>
        <w:jc w:val="both"/>
        <w:rPr>
          <w:color w:val="auto"/>
        </w:rPr>
      </w:pPr>
      <w:r w:rsidRPr="00530562">
        <w:rPr>
          <w:color w:val="auto"/>
        </w:rPr>
        <w:t>[1</w:t>
      </w:r>
      <w:r w:rsidR="004E7171" w:rsidRPr="00530562">
        <w:rPr>
          <w:color w:val="auto"/>
        </w:rPr>
        <w:t>39</w:t>
      </w:r>
      <w:r w:rsidRPr="00530562">
        <w:rPr>
          <w:color w:val="auto"/>
        </w:rPr>
        <w:t>]</w:t>
      </w:r>
      <w:r w:rsidRPr="00530562">
        <w:rPr>
          <w:color w:val="auto"/>
        </w:rPr>
        <w:tab/>
        <w:t xml:space="preserve">K.-H. Chai and C. Yeo, “Overcoming energy efficiency barriers through systems approach—A conceptual framework,” </w:t>
      </w:r>
      <w:r w:rsidRPr="00530562">
        <w:rPr>
          <w:i/>
          <w:iCs/>
          <w:color w:val="auto"/>
        </w:rPr>
        <w:t>Energy Policy</w:t>
      </w:r>
      <w:r w:rsidRPr="00530562">
        <w:rPr>
          <w:color w:val="auto"/>
        </w:rPr>
        <w:t>, vol. 46, pp. 460–472, Jul. 2012, doi: 10.1016/j.enpol.2012.04.012.</w:t>
      </w:r>
    </w:p>
    <w:p w14:paraId="7AB598AA" w14:textId="59E1FEC5" w:rsidR="00466327" w:rsidRPr="00530562" w:rsidRDefault="00466327" w:rsidP="00663962">
      <w:pPr>
        <w:spacing w:line="360" w:lineRule="auto"/>
        <w:jc w:val="both"/>
        <w:rPr>
          <w:color w:val="auto"/>
        </w:rPr>
      </w:pPr>
      <w:r w:rsidRPr="00530562">
        <w:rPr>
          <w:color w:val="auto"/>
        </w:rPr>
        <w:t>[1</w:t>
      </w:r>
      <w:r w:rsidR="004E7171" w:rsidRPr="00530562">
        <w:rPr>
          <w:color w:val="auto"/>
        </w:rPr>
        <w:t>40</w:t>
      </w:r>
      <w:r w:rsidRPr="00530562">
        <w:rPr>
          <w:color w:val="auto"/>
        </w:rPr>
        <w:t>]</w:t>
      </w:r>
      <w:r w:rsidRPr="00530562">
        <w:rPr>
          <w:color w:val="auto"/>
        </w:rPr>
        <w:tab/>
        <w:t xml:space="preserve">R. Mahzun, T. Thamrin, B. Bahruddin, and N. Nofrizal, “Effect of Ecological, Economic and Social Factors on the Implementation of ISO 14001 Environmental Management System in Heavy Industries in Indonesia,” </w:t>
      </w:r>
      <w:r w:rsidRPr="00530562">
        <w:rPr>
          <w:i/>
          <w:iCs/>
          <w:color w:val="auto"/>
        </w:rPr>
        <w:t>International Journal of Energy Economics and Policy</w:t>
      </w:r>
      <w:r w:rsidRPr="00530562">
        <w:rPr>
          <w:color w:val="auto"/>
        </w:rPr>
        <w:t>, vol. 10, no. 6, p. 469, 2020.</w:t>
      </w:r>
    </w:p>
    <w:p w14:paraId="23AE9A2C" w14:textId="76106331" w:rsidR="00466327" w:rsidRPr="00530562" w:rsidRDefault="00466327" w:rsidP="00663962">
      <w:pPr>
        <w:spacing w:line="360" w:lineRule="auto"/>
        <w:jc w:val="both"/>
        <w:rPr>
          <w:color w:val="auto"/>
        </w:rPr>
      </w:pPr>
      <w:r w:rsidRPr="00530562">
        <w:rPr>
          <w:color w:val="auto"/>
        </w:rPr>
        <w:t>[1</w:t>
      </w:r>
      <w:r w:rsidR="004E7171" w:rsidRPr="00530562">
        <w:rPr>
          <w:color w:val="auto"/>
        </w:rPr>
        <w:t>41</w:t>
      </w:r>
      <w:r w:rsidRPr="00530562">
        <w:rPr>
          <w:color w:val="auto"/>
        </w:rPr>
        <w:t>]</w:t>
      </w:r>
      <w:r w:rsidRPr="00530562">
        <w:rPr>
          <w:color w:val="auto"/>
        </w:rPr>
        <w:tab/>
        <w:t>R. Candell, Y. Liu, M. Hany, and K. Montgomery, “Industrial Wireless Deployments in the Navy Shipyard,” 2020. .</w:t>
      </w:r>
    </w:p>
    <w:p w14:paraId="7C5D5522" w14:textId="41A5DDA6" w:rsidR="00466327" w:rsidRPr="00530562" w:rsidRDefault="00466327" w:rsidP="00663962">
      <w:pPr>
        <w:spacing w:line="360" w:lineRule="auto"/>
        <w:jc w:val="both"/>
        <w:rPr>
          <w:color w:val="auto"/>
        </w:rPr>
      </w:pPr>
      <w:r w:rsidRPr="00530562">
        <w:rPr>
          <w:color w:val="auto"/>
        </w:rPr>
        <w:t>[1</w:t>
      </w:r>
      <w:r w:rsidR="004E7171" w:rsidRPr="00530562">
        <w:rPr>
          <w:color w:val="auto"/>
        </w:rPr>
        <w:t>42</w:t>
      </w:r>
      <w:r w:rsidRPr="00530562">
        <w:rPr>
          <w:color w:val="auto"/>
        </w:rPr>
        <w:t>]</w:t>
      </w:r>
      <w:r w:rsidRPr="00530562">
        <w:rPr>
          <w:color w:val="auto"/>
        </w:rPr>
        <w:tab/>
        <w:t>K. Jansson, “Circular Economy in Shipbuilding and Marine Networks – A Focus on Remanufacturing in Ship Repair,” 2016, pp. 661–671.</w:t>
      </w:r>
    </w:p>
    <w:p w14:paraId="239800AD" w14:textId="7FEC49D3" w:rsidR="00466327" w:rsidRPr="00530562" w:rsidRDefault="00466327" w:rsidP="00663962">
      <w:pPr>
        <w:spacing w:line="360" w:lineRule="auto"/>
        <w:jc w:val="both"/>
        <w:rPr>
          <w:color w:val="auto"/>
        </w:rPr>
      </w:pPr>
      <w:r w:rsidRPr="00530562">
        <w:rPr>
          <w:color w:val="auto"/>
        </w:rPr>
        <w:t>[1</w:t>
      </w:r>
      <w:r w:rsidR="004E7171" w:rsidRPr="00530562">
        <w:rPr>
          <w:color w:val="auto"/>
        </w:rPr>
        <w:t>43</w:t>
      </w:r>
      <w:r w:rsidRPr="00530562">
        <w:rPr>
          <w:color w:val="auto"/>
        </w:rPr>
        <w:t>]</w:t>
      </w:r>
      <w:r w:rsidRPr="00530562">
        <w:rPr>
          <w:color w:val="auto"/>
        </w:rPr>
        <w:tab/>
        <w:t>C. J. Abeelen, “Implementation of energy efficiency projects by manufacturing companies in the Netherlands,” Utrecht University, 2019.</w:t>
      </w:r>
    </w:p>
    <w:p w14:paraId="195EA220" w14:textId="7A955BAC" w:rsidR="00466327" w:rsidRPr="00530562" w:rsidRDefault="00466327" w:rsidP="00663962">
      <w:pPr>
        <w:spacing w:line="360" w:lineRule="auto"/>
        <w:jc w:val="both"/>
        <w:rPr>
          <w:color w:val="auto"/>
        </w:rPr>
      </w:pPr>
      <w:r w:rsidRPr="00530562">
        <w:rPr>
          <w:color w:val="auto"/>
        </w:rPr>
        <w:t>[1</w:t>
      </w:r>
      <w:r w:rsidR="004E7171" w:rsidRPr="00530562">
        <w:rPr>
          <w:color w:val="auto"/>
        </w:rPr>
        <w:t>44</w:t>
      </w:r>
      <w:r w:rsidRPr="00530562">
        <w:rPr>
          <w:color w:val="auto"/>
        </w:rPr>
        <w:t>]</w:t>
      </w:r>
      <w:r w:rsidRPr="00530562">
        <w:rPr>
          <w:color w:val="auto"/>
        </w:rPr>
        <w:tab/>
        <w:t xml:space="preserve">S. Pettit, P. Wells, J. Haider, and W. Abouarghoub, “Revisiting history: Can shipping achieve a second socio-technical transition for carbon emissions reduction?,” </w:t>
      </w:r>
      <w:r w:rsidRPr="00530562">
        <w:rPr>
          <w:i/>
          <w:iCs/>
          <w:color w:val="auto"/>
        </w:rPr>
        <w:t>Transportation Research Part D: Transport and Environment</w:t>
      </w:r>
      <w:r w:rsidRPr="00530562">
        <w:rPr>
          <w:color w:val="auto"/>
        </w:rPr>
        <w:t>, vol. 58, pp. 292–307, Jan. 2018, doi: 10.1016/j.trd.2017.05.001.</w:t>
      </w:r>
    </w:p>
    <w:p w14:paraId="5E7E5EB8" w14:textId="2703E0C1" w:rsidR="00466327" w:rsidRPr="00530562" w:rsidRDefault="004E7171" w:rsidP="00663962">
      <w:pPr>
        <w:spacing w:line="360" w:lineRule="auto"/>
        <w:jc w:val="both"/>
        <w:rPr>
          <w:color w:val="auto"/>
        </w:rPr>
      </w:pPr>
      <w:r w:rsidRPr="00530562">
        <w:rPr>
          <w:color w:val="auto"/>
        </w:rPr>
        <w:t>[145</w:t>
      </w:r>
      <w:r w:rsidR="00466327" w:rsidRPr="00530562">
        <w:rPr>
          <w:color w:val="auto"/>
        </w:rPr>
        <w:t>]</w:t>
      </w:r>
      <w:r w:rsidR="00466327" w:rsidRPr="00530562">
        <w:rPr>
          <w:color w:val="auto"/>
        </w:rPr>
        <w:tab/>
        <w:t xml:space="preserve">E. Manea and M. G. Manea, “The Risk Concept and the Impact on the Organizational Performance of Maritime Shiprepairs Shipyards,” </w:t>
      </w:r>
      <w:r w:rsidR="00466327" w:rsidRPr="00530562">
        <w:rPr>
          <w:i/>
          <w:iCs/>
          <w:color w:val="auto"/>
        </w:rPr>
        <w:t>Advanced Engineering Forum</w:t>
      </w:r>
      <w:r w:rsidR="00466327" w:rsidRPr="00530562">
        <w:rPr>
          <w:color w:val="auto"/>
        </w:rPr>
        <w:t>, vol. 34, pp. 300–308, Oct. 2019, doi: 10.4028/www.scientific.net/AEF.34.300.</w:t>
      </w:r>
    </w:p>
    <w:p w14:paraId="19D7BA17" w14:textId="0622D33B" w:rsidR="00466327" w:rsidRPr="00530562" w:rsidRDefault="00466327" w:rsidP="00663962">
      <w:pPr>
        <w:spacing w:line="360" w:lineRule="auto"/>
        <w:jc w:val="both"/>
        <w:rPr>
          <w:color w:val="auto"/>
        </w:rPr>
      </w:pPr>
      <w:r w:rsidRPr="00530562">
        <w:rPr>
          <w:color w:val="auto"/>
        </w:rPr>
        <w:t>[1</w:t>
      </w:r>
      <w:r w:rsidR="004E7171" w:rsidRPr="00530562">
        <w:rPr>
          <w:color w:val="auto"/>
        </w:rPr>
        <w:t>46</w:t>
      </w:r>
      <w:r w:rsidRPr="00530562">
        <w:rPr>
          <w:color w:val="auto"/>
        </w:rPr>
        <w:t>]</w:t>
      </w:r>
      <w:r w:rsidRPr="00530562">
        <w:rPr>
          <w:color w:val="auto"/>
        </w:rPr>
        <w:tab/>
        <w:t>E. Uyan, “A holistic framework for improved energy performance in marine manufacturing plants,” Newcastle University, 2019.</w:t>
      </w:r>
    </w:p>
    <w:p w14:paraId="040AC852" w14:textId="35B73684" w:rsidR="00466327" w:rsidRPr="00530562" w:rsidRDefault="00466327" w:rsidP="00663962">
      <w:pPr>
        <w:spacing w:line="360" w:lineRule="auto"/>
        <w:jc w:val="both"/>
        <w:rPr>
          <w:color w:val="auto"/>
        </w:rPr>
      </w:pPr>
      <w:r w:rsidRPr="00530562">
        <w:rPr>
          <w:color w:val="auto"/>
        </w:rPr>
        <w:lastRenderedPageBreak/>
        <w:t>[1</w:t>
      </w:r>
      <w:r w:rsidR="004E7171" w:rsidRPr="00530562">
        <w:rPr>
          <w:color w:val="auto"/>
        </w:rPr>
        <w:t>47</w:t>
      </w:r>
      <w:r w:rsidRPr="00530562">
        <w:rPr>
          <w:color w:val="auto"/>
        </w:rPr>
        <w:t>]</w:t>
      </w:r>
      <w:r w:rsidRPr="00530562">
        <w:rPr>
          <w:color w:val="auto"/>
        </w:rPr>
        <w:tab/>
        <w:t xml:space="preserve">P. Gualeni and M. Maggioncalda, “Life cycle ship performance assessment (LCPA): A blended formulation between costs and environmental aspects for early design stage,” </w:t>
      </w:r>
      <w:r w:rsidRPr="00530562">
        <w:rPr>
          <w:i/>
          <w:iCs/>
          <w:color w:val="auto"/>
        </w:rPr>
        <w:t>International Shipbuilding Progress</w:t>
      </w:r>
      <w:r w:rsidRPr="00530562">
        <w:rPr>
          <w:color w:val="auto"/>
        </w:rPr>
        <w:t>, vol. 65, no. 2, pp. 127–147, Dec. 2018, doi: 10.3233/ISP-180144.</w:t>
      </w:r>
    </w:p>
    <w:p w14:paraId="2CB39B9A" w14:textId="22C0BCA0" w:rsidR="00466327" w:rsidRPr="00530562" w:rsidRDefault="00466327" w:rsidP="00663962">
      <w:pPr>
        <w:spacing w:line="360" w:lineRule="auto"/>
        <w:jc w:val="both"/>
        <w:rPr>
          <w:color w:val="auto"/>
        </w:rPr>
      </w:pPr>
      <w:r w:rsidRPr="00530562">
        <w:rPr>
          <w:color w:val="auto"/>
        </w:rPr>
        <w:t>[1</w:t>
      </w:r>
      <w:r w:rsidR="004E7171" w:rsidRPr="00530562">
        <w:rPr>
          <w:color w:val="auto"/>
        </w:rPr>
        <w:t>48</w:t>
      </w:r>
      <w:r w:rsidRPr="00530562">
        <w:rPr>
          <w:color w:val="auto"/>
        </w:rPr>
        <w:t>]</w:t>
      </w:r>
      <w:r w:rsidRPr="00530562">
        <w:rPr>
          <w:color w:val="auto"/>
        </w:rPr>
        <w:tab/>
        <w:t>S. Castelle, K. M., Bradley, J. M., &amp; Gupta, “Leveraging Contracting Strategies with Private Shipyards for Increasing Naval Fleet Operational Availability,” 2019. .</w:t>
      </w:r>
    </w:p>
    <w:p w14:paraId="3122F5E8" w14:textId="4BED4FB0" w:rsidR="004E7171" w:rsidRPr="00530562" w:rsidRDefault="00466327" w:rsidP="00663962">
      <w:pPr>
        <w:spacing w:line="360" w:lineRule="auto"/>
        <w:jc w:val="both"/>
        <w:rPr>
          <w:color w:val="auto"/>
        </w:rPr>
      </w:pPr>
      <w:r w:rsidRPr="00530562">
        <w:rPr>
          <w:color w:val="auto"/>
        </w:rPr>
        <w:t>[1</w:t>
      </w:r>
      <w:r w:rsidR="004E7171" w:rsidRPr="00530562">
        <w:rPr>
          <w:color w:val="auto"/>
        </w:rPr>
        <w:t>49</w:t>
      </w:r>
      <w:r w:rsidRPr="00530562">
        <w:rPr>
          <w:color w:val="auto"/>
        </w:rPr>
        <w:t>]</w:t>
      </w:r>
      <w:r w:rsidRPr="00530562">
        <w:rPr>
          <w:color w:val="auto"/>
        </w:rPr>
        <w:tab/>
        <w:t xml:space="preserve">J. A. M. Dono, A. L. Rodríguez, and D. C. Álvarez, “Collaborative training in a virtual environment to increase productivity in a shipyard,” </w:t>
      </w:r>
      <w:r w:rsidRPr="00530562">
        <w:rPr>
          <w:i/>
          <w:iCs/>
          <w:color w:val="auto"/>
        </w:rPr>
        <w:t>International Journal of Simulation and Process Modelling</w:t>
      </w:r>
      <w:r w:rsidRPr="00530562">
        <w:rPr>
          <w:color w:val="auto"/>
        </w:rPr>
        <w:t>, vol. 14, no. 2, p. 137, 2019, doi: 10.1504/IJSPM.2019.099904.</w:t>
      </w:r>
    </w:p>
    <w:p w14:paraId="2025275F" w14:textId="218F69E6" w:rsidR="00466327" w:rsidRPr="00530562" w:rsidRDefault="00466327" w:rsidP="00663962">
      <w:pPr>
        <w:spacing w:line="360" w:lineRule="auto"/>
        <w:jc w:val="both"/>
        <w:rPr>
          <w:color w:val="auto"/>
        </w:rPr>
      </w:pPr>
      <w:r w:rsidRPr="00530562">
        <w:rPr>
          <w:color w:val="auto"/>
        </w:rPr>
        <w:t>[</w:t>
      </w:r>
      <w:r w:rsidR="00B351A1" w:rsidRPr="00530562">
        <w:rPr>
          <w:color w:val="auto"/>
        </w:rPr>
        <w:t>150</w:t>
      </w:r>
      <w:r w:rsidRPr="00530562">
        <w:rPr>
          <w:color w:val="auto"/>
        </w:rPr>
        <w:t>]</w:t>
      </w:r>
      <w:r w:rsidRPr="00530562">
        <w:rPr>
          <w:color w:val="auto"/>
        </w:rPr>
        <w:tab/>
        <w:t>Y. Bhatti, R. Basu, D. Barron, and M. Ventresca, Frugal Innovation: Models, Means, Methods. Cambridge University Press, 2018.</w:t>
      </w:r>
    </w:p>
    <w:p w14:paraId="4C642BC6" w14:textId="3C6D0DE2" w:rsidR="00466327" w:rsidRPr="00530562" w:rsidRDefault="00466327" w:rsidP="00663962">
      <w:pPr>
        <w:spacing w:line="360" w:lineRule="auto"/>
        <w:jc w:val="both"/>
        <w:rPr>
          <w:color w:val="auto"/>
        </w:rPr>
      </w:pPr>
      <w:r w:rsidRPr="00530562">
        <w:rPr>
          <w:color w:val="auto"/>
        </w:rPr>
        <w:t>[</w:t>
      </w:r>
      <w:r w:rsidR="00B351A1" w:rsidRPr="00530562">
        <w:rPr>
          <w:color w:val="auto"/>
        </w:rPr>
        <w:t>151</w:t>
      </w:r>
      <w:r w:rsidRPr="00530562">
        <w:rPr>
          <w:color w:val="auto"/>
        </w:rPr>
        <w:t>]</w:t>
      </w:r>
      <w:r w:rsidRPr="00530562">
        <w:rPr>
          <w:color w:val="auto"/>
        </w:rPr>
        <w:tab/>
        <w:t xml:space="preserve">K. Lyytinen, Y. Yoo, and R. J. Boland Jr., “Digital product innovation within four classes of innovation networks,” </w:t>
      </w:r>
      <w:r w:rsidRPr="00530562">
        <w:rPr>
          <w:i/>
          <w:iCs/>
          <w:color w:val="auto"/>
        </w:rPr>
        <w:t>Information Systems Journal</w:t>
      </w:r>
      <w:r w:rsidRPr="00530562">
        <w:rPr>
          <w:color w:val="auto"/>
        </w:rPr>
        <w:t>, vol. 26, no. 1, pp. 47–75, Jan. 2016, doi: 10.1111/isj.12093.</w:t>
      </w:r>
    </w:p>
    <w:p w14:paraId="39F01C1D" w14:textId="1E9C6E4D" w:rsidR="00466327" w:rsidRPr="00530562" w:rsidRDefault="00466327" w:rsidP="00663962">
      <w:pPr>
        <w:spacing w:line="360" w:lineRule="auto"/>
        <w:jc w:val="both"/>
        <w:rPr>
          <w:color w:val="auto"/>
        </w:rPr>
      </w:pPr>
      <w:r w:rsidRPr="00530562">
        <w:rPr>
          <w:color w:val="auto"/>
        </w:rPr>
        <w:t>[</w:t>
      </w:r>
      <w:r w:rsidR="00B351A1" w:rsidRPr="00530562">
        <w:rPr>
          <w:color w:val="auto"/>
        </w:rPr>
        <w:t>152</w:t>
      </w:r>
      <w:r w:rsidRPr="00530562">
        <w:rPr>
          <w:color w:val="auto"/>
        </w:rPr>
        <w:t>]</w:t>
      </w:r>
      <w:r w:rsidRPr="00530562">
        <w:rPr>
          <w:color w:val="auto"/>
        </w:rPr>
        <w:tab/>
        <w:t xml:space="preserve">F. W. Geels, T. Schwanen, S. Sorrell, K. Jenkins, and B. K. Sovacool, “Reducing energy demand through low carbon innovation: A sociotechnical transitions perspective and thirteen research debates,” </w:t>
      </w:r>
      <w:r w:rsidRPr="00530562">
        <w:rPr>
          <w:i/>
          <w:iCs/>
          <w:color w:val="auto"/>
        </w:rPr>
        <w:t>Energy Research &amp; Social Science</w:t>
      </w:r>
      <w:r w:rsidRPr="00530562">
        <w:rPr>
          <w:color w:val="auto"/>
        </w:rPr>
        <w:t>, vol. 40, pp. 23–35, Jun. 2018, doi: 10.1016/j.erss.2017.11.003.</w:t>
      </w:r>
    </w:p>
    <w:p w14:paraId="4B736A23" w14:textId="7921CA99" w:rsidR="00466327" w:rsidRPr="00530562" w:rsidRDefault="00466327" w:rsidP="00663962">
      <w:pPr>
        <w:spacing w:line="360" w:lineRule="auto"/>
        <w:jc w:val="both"/>
        <w:rPr>
          <w:color w:val="auto"/>
        </w:rPr>
      </w:pPr>
      <w:r w:rsidRPr="00530562">
        <w:rPr>
          <w:color w:val="auto"/>
        </w:rPr>
        <w:t>[</w:t>
      </w:r>
      <w:r w:rsidR="00B351A1" w:rsidRPr="00530562">
        <w:rPr>
          <w:color w:val="auto"/>
        </w:rPr>
        <w:t>153</w:t>
      </w:r>
      <w:r w:rsidRPr="00530562">
        <w:rPr>
          <w:color w:val="auto"/>
        </w:rPr>
        <w:t>]</w:t>
      </w:r>
      <w:r w:rsidRPr="00530562">
        <w:rPr>
          <w:color w:val="auto"/>
        </w:rPr>
        <w:tab/>
        <w:t xml:space="preserve">P. Ma and F. Ding, “New gradient based identification methods for multivariate pseudo-linear systems using the multi-innovation and the data filtering,” </w:t>
      </w:r>
      <w:r w:rsidRPr="00530562">
        <w:rPr>
          <w:i/>
          <w:iCs/>
          <w:color w:val="auto"/>
        </w:rPr>
        <w:t>Journal of the Franklin Institute</w:t>
      </w:r>
      <w:r w:rsidRPr="00530562">
        <w:rPr>
          <w:color w:val="auto"/>
        </w:rPr>
        <w:t>, vol. 354, no. 3, pp. 1568–1583, Feb. 2017, doi: 10.1016/j.jfranklin.2016.11.025.</w:t>
      </w:r>
    </w:p>
    <w:p w14:paraId="25BBA63F" w14:textId="0C754406" w:rsidR="00466327" w:rsidRPr="00530562" w:rsidRDefault="00466327" w:rsidP="00663962">
      <w:pPr>
        <w:spacing w:line="360" w:lineRule="auto"/>
        <w:jc w:val="both"/>
        <w:rPr>
          <w:color w:val="auto"/>
        </w:rPr>
      </w:pPr>
      <w:r w:rsidRPr="00530562">
        <w:rPr>
          <w:color w:val="auto"/>
        </w:rPr>
        <w:t>[</w:t>
      </w:r>
      <w:r w:rsidR="00B351A1" w:rsidRPr="00530562">
        <w:rPr>
          <w:color w:val="auto"/>
        </w:rPr>
        <w:t>154</w:t>
      </w:r>
      <w:r w:rsidRPr="00530562">
        <w:rPr>
          <w:color w:val="auto"/>
        </w:rPr>
        <w:t>]</w:t>
      </w:r>
      <w:r w:rsidRPr="00530562">
        <w:rPr>
          <w:color w:val="auto"/>
        </w:rPr>
        <w:tab/>
        <w:t xml:space="preserve">J. van Wijk, C. Zietsma, S. Dorado, F. G. A. de Bakker, and I. Martí, “Social Innovation: Integrating Micro, Meso, and Macro Level Insights From Institutional Theory,” </w:t>
      </w:r>
      <w:r w:rsidRPr="00530562">
        <w:rPr>
          <w:i/>
          <w:iCs/>
          <w:color w:val="auto"/>
        </w:rPr>
        <w:t>Business &amp; Society</w:t>
      </w:r>
      <w:r w:rsidRPr="00530562">
        <w:rPr>
          <w:color w:val="auto"/>
        </w:rPr>
        <w:t>, vol. 58, no. 5, pp. 887–918, May 2019, doi: 10.1177/0007650318789104.</w:t>
      </w:r>
    </w:p>
    <w:p w14:paraId="2AE57716" w14:textId="5F133113" w:rsidR="00466327" w:rsidRPr="00530562" w:rsidRDefault="00466327" w:rsidP="00663962">
      <w:pPr>
        <w:spacing w:line="360" w:lineRule="auto"/>
        <w:jc w:val="both"/>
        <w:rPr>
          <w:color w:val="auto"/>
        </w:rPr>
      </w:pPr>
      <w:r w:rsidRPr="00530562">
        <w:rPr>
          <w:color w:val="auto"/>
        </w:rPr>
        <w:t>[1</w:t>
      </w:r>
      <w:r w:rsidR="00B351A1" w:rsidRPr="00530562">
        <w:rPr>
          <w:color w:val="auto"/>
        </w:rPr>
        <w:t>55</w:t>
      </w:r>
      <w:r w:rsidRPr="00530562">
        <w:rPr>
          <w:color w:val="auto"/>
        </w:rPr>
        <w:t>]</w:t>
      </w:r>
      <w:r w:rsidRPr="00530562">
        <w:rPr>
          <w:color w:val="auto"/>
        </w:rPr>
        <w:tab/>
        <w:t xml:space="preserve">C. Roberts and F. W. Geels, “Conditions for politically accelerated transitions: Historical institutionalism, the multi-level perspective, and two historical case studies in transport and </w:t>
      </w:r>
      <w:r w:rsidRPr="00530562">
        <w:rPr>
          <w:color w:val="auto"/>
        </w:rPr>
        <w:lastRenderedPageBreak/>
        <w:t xml:space="preserve">agriculture,” </w:t>
      </w:r>
      <w:r w:rsidRPr="00530562">
        <w:rPr>
          <w:i/>
          <w:iCs/>
          <w:color w:val="auto"/>
        </w:rPr>
        <w:t>Technological Forecasting and Social Change</w:t>
      </w:r>
      <w:r w:rsidRPr="00530562">
        <w:rPr>
          <w:color w:val="auto"/>
        </w:rPr>
        <w:t>, vol. 140, pp. 221–240, Mar. 2019, doi: 10.1016/j.techfore.2018.11.019.</w:t>
      </w:r>
    </w:p>
    <w:p w14:paraId="4016434F" w14:textId="274075C2" w:rsidR="00466327" w:rsidRPr="00530562" w:rsidRDefault="00466327" w:rsidP="00663962">
      <w:pPr>
        <w:spacing w:line="360" w:lineRule="auto"/>
        <w:jc w:val="both"/>
        <w:rPr>
          <w:color w:val="auto"/>
        </w:rPr>
      </w:pPr>
      <w:r w:rsidRPr="00530562">
        <w:rPr>
          <w:color w:val="auto"/>
        </w:rPr>
        <w:t>[1</w:t>
      </w:r>
      <w:r w:rsidR="00B351A1" w:rsidRPr="00530562">
        <w:rPr>
          <w:color w:val="auto"/>
        </w:rPr>
        <w:t>56</w:t>
      </w:r>
      <w:r w:rsidRPr="00530562">
        <w:rPr>
          <w:color w:val="auto"/>
        </w:rPr>
        <w:t>]</w:t>
      </w:r>
      <w:r w:rsidRPr="00530562">
        <w:rPr>
          <w:color w:val="auto"/>
        </w:rPr>
        <w:tab/>
        <w:t>N. Wijnolst and T. Wergeland, Shipping innovation. IOS Press, 2009.</w:t>
      </w:r>
    </w:p>
    <w:p w14:paraId="23342F91" w14:textId="77777777" w:rsidR="00B351A1" w:rsidRPr="00530562" w:rsidRDefault="00B351A1" w:rsidP="00663962">
      <w:pPr>
        <w:spacing w:line="360" w:lineRule="auto"/>
        <w:jc w:val="both"/>
        <w:rPr>
          <w:rStyle w:val="Hyperlink"/>
          <w:color w:val="auto"/>
        </w:rPr>
      </w:pPr>
      <w:r w:rsidRPr="00530562">
        <w:rPr>
          <w:color w:val="auto"/>
        </w:rPr>
        <w:t xml:space="preserve">[157] OECD. Enterprises by business size (indicator). doi: 10.1787/31d5eeaf-en (Accessed on 26 November 2021).Retrieved from </w:t>
      </w:r>
      <w:hyperlink r:id="rId20" w:history="1">
        <w:r w:rsidRPr="00530562">
          <w:rPr>
            <w:rStyle w:val="Hyperlink"/>
            <w:color w:val="auto"/>
          </w:rPr>
          <w:t>Entrepreneurship - Enterprises by business size - OECD Data</w:t>
        </w:r>
      </w:hyperlink>
      <w:r w:rsidRPr="00530562">
        <w:rPr>
          <w:rStyle w:val="Hyperlink"/>
          <w:color w:val="auto"/>
        </w:rPr>
        <w:t>.</w:t>
      </w:r>
    </w:p>
    <w:p w14:paraId="6EF24D18" w14:textId="75A397E7" w:rsidR="00B351A1" w:rsidRPr="00530562" w:rsidRDefault="00B351A1" w:rsidP="00663962">
      <w:pPr>
        <w:spacing w:line="360" w:lineRule="auto"/>
        <w:jc w:val="both"/>
        <w:rPr>
          <w:color w:val="auto"/>
        </w:rPr>
      </w:pPr>
    </w:p>
    <w:p w14:paraId="3DDE78F6" w14:textId="27B7489A" w:rsidR="009E0886" w:rsidRPr="00530562" w:rsidRDefault="00466327" w:rsidP="00663962">
      <w:pPr>
        <w:spacing w:line="360" w:lineRule="auto"/>
        <w:jc w:val="both"/>
        <w:rPr>
          <w:color w:val="auto"/>
        </w:rPr>
      </w:pPr>
      <w:r w:rsidRPr="00530562">
        <w:rPr>
          <w:color w:val="auto"/>
        </w:rPr>
        <w:fldChar w:fldCharType="end"/>
      </w:r>
    </w:p>
    <w:p w14:paraId="3D68F424" w14:textId="52563663" w:rsidR="00FD0565" w:rsidRPr="00530562" w:rsidRDefault="00FD0565" w:rsidP="00663962">
      <w:pPr>
        <w:spacing w:line="360" w:lineRule="auto"/>
        <w:jc w:val="both"/>
        <w:rPr>
          <w:color w:val="auto"/>
        </w:rPr>
      </w:pPr>
    </w:p>
    <w:p w14:paraId="50714CAE" w14:textId="0E91D3A5" w:rsidR="00FD0565" w:rsidRPr="00530562" w:rsidRDefault="00FD0565" w:rsidP="00663962">
      <w:pPr>
        <w:spacing w:line="360" w:lineRule="auto"/>
        <w:jc w:val="both"/>
        <w:rPr>
          <w:color w:val="auto"/>
        </w:rPr>
      </w:pPr>
    </w:p>
    <w:p w14:paraId="0B712355" w14:textId="75C1CB8B" w:rsidR="00FD0565" w:rsidRPr="00530562" w:rsidRDefault="00FD0565" w:rsidP="00663962">
      <w:pPr>
        <w:spacing w:line="360" w:lineRule="auto"/>
        <w:jc w:val="both"/>
        <w:rPr>
          <w:color w:val="auto"/>
        </w:rPr>
      </w:pPr>
    </w:p>
    <w:p w14:paraId="26AA9C8B" w14:textId="4D56BE80" w:rsidR="00FD0565" w:rsidRPr="00530562" w:rsidRDefault="00FD0565" w:rsidP="00663962">
      <w:pPr>
        <w:spacing w:line="360" w:lineRule="auto"/>
        <w:jc w:val="both"/>
        <w:rPr>
          <w:color w:val="auto"/>
        </w:rPr>
      </w:pPr>
    </w:p>
    <w:p w14:paraId="13D7031A" w14:textId="4230CA54" w:rsidR="00FD0565" w:rsidRPr="00530562" w:rsidRDefault="00FD0565" w:rsidP="00663962">
      <w:pPr>
        <w:spacing w:line="360" w:lineRule="auto"/>
        <w:jc w:val="both"/>
        <w:rPr>
          <w:color w:val="auto"/>
        </w:rPr>
      </w:pPr>
    </w:p>
    <w:p w14:paraId="0DEF85DC" w14:textId="77777777" w:rsidR="00AB6436" w:rsidRPr="00530562" w:rsidRDefault="00AB6436" w:rsidP="00663962">
      <w:pPr>
        <w:spacing w:line="360" w:lineRule="auto"/>
        <w:jc w:val="both"/>
        <w:rPr>
          <w:color w:val="auto"/>
        </w:rPr>
      </w:pPr>
    </w:p>
    <w:sectPr w:rsidR="00AB6436" w:rsidRPr="00530562" w:rsidSect="008D3F91">
      <w:pgSz w:w="12240" w:h="15840"/>
      <w:pgMar w:top="1418" w:right="1418" w:bottom="1418" w:left="1418"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3C7D85" w14:textId="77777777" w:rsidR="00AF6232" w:rsidRDefault="00AF6232" w:rsidP="00772266">
      <w:r>
        <w:separator/>
      </w:r>
    </w:p>
    <w:p w14:paraId="11A82C37" w14:textId="77777777" w:rsidR="00AF6232" w:rsidRDefault="00AF6232" w:rsidP="00772266"/>
    <w:p w14:paraId="7BB4E5BC" w14:textId="77777777" w:rsidR="00AF6232" w:rsidRDefault="00AF6232" w:rsidP="00772266"/>
    <w:p w14:paraId="65DE607F" w14:textId="77777777" w:rsidR="00AF6232" w:rsidRDefault="00AF6232" w:rsidP="00772266"/>
    <w:p w14:paraId="1F28C413" w14:textId="77777777" w:rsidR="00AF6232" w:rsidRDefault="00AF6232" w:rsidP="00772266"/>
    <w:p w14:paraId="79F6E1DE" w14:textId="77777777" w:rsidR="00AF6232" w:rsidRDefault="00AF6232" w:rsidP="00772266"/>
    <w:p w14:paraId="0F44011B" w14:textId="77777777" w:rsidR="00AF6232" w:rsidRDefault="00AF6232" w:rsidP="00772266"/>
    <w:p w14:paraId="3EEB1B3C" w14:textId="77777777" w:rsidR="00AF6232" w:rsidRDefault="00AF6232" w:rsidP="00772266"/>
    <w:p w14:paraId="5C80B000" w14:textId="77777777" w:rsidR="00AF6232" w:rsidRDefault="00AF6232" w:rsidP="00772266"/>
    <w:p w14:paraId="4FECDCB8" w14:textId="77777777" w:rsidR="00AF6232" w:rsidRDefault="00AF6232" w:rsidP="00772266"/>
    <w:p w14:paraId="4CDC6E30" w14:textId="77777777" w:rsidR="00AF6232" w:rsidRDefault="00AF6232" w:rsidP="00772266"/>
    <w:p w14:paraId="3F7BFE21" w14:textId="77777777" w:rsidR="00AF6232" w:rsidRDefault="00AF6232" w:rsidP="00772266"/>
    <w:p w14:paraId="12D117E6" w14:textId="77777777" w:rsidR="00AF6232" w:rsidRDefault="00AF6232" w:rsidP="00772266"/>
    <w:p w14:paraId="7A8E9935" w14:textId="77777777" w:rsidR="00AF6232" w:rsidRDefault="00AF6232" w:rsidP="00772266"/>
    <w:p w14:paraId="4B989178" w14:textId="77777777" w:rsidR="00AF6232" w:rsidRDefault="00AF6232" w:rsidP="00772266"/>
    <w:p w14:paraId="37119551" w14:textId="77777777" w:rsidR="00AF6232" w:rsidRDefault="00AF6232" w:rsidP="00772266"/>
    <w:p w14:paraId="389A0D68" w14:textId="77777777" w:rsidR="00AF6232" w:rsidRDefault="00AF6232" w:rsidP="00772266"/>
    <w:p w14:paraId="0901257A" w14:textId="77777777" w:rsidR="00AF6232" w:rsidRDefault="00AF6232" w:rsidP="00772266"/>
    <w:p w14:paraId="0C0772DE" w14:textId="77777777" w:rsidR="00AF6232" w:rsidRDefault="00AF6232" w:rsidP="00772266"/>
    <w:p w14:paraId="14CE754F" w14:textId="77777777" w:rsidR="00AF6232" w:rsidRDefault="00AF6232" w:rsidP="00772266"/>
    <w:p w14:paraId="4F771630" w14:textId="77777777" w:rsidR="00AF6232" w:rsidRDefault="00AF6232" w:rsidP="00772266"/>
    <w:p w14:paraId="269B1C03" w14:textId="77777777" w:rsidR="00AF6232" w:rsidRDefault="00AF6232" w:rsidP="00772266"/>
    <w:p w14:paraId="278E5A23" w14:textId="77777777" w:rsidR="00AF6232" w:rsidRDefault="00AF6232" w:rsidP="00772266"/>
    <w:p w14:paraId="1B24A94A" w14:textId="77777777" w:rsidR="00AF6232" w:rsidRDefault="00AF6232" w:rsidP="00772266"/>
    <w:p w14:paraId="687F34AD" w14:textId="77777777" w:rsidR="00AF6232" w:rsidRDefault="00AF6232" w:rsidP="00772266"/>
    <w:p w14:paraId="7314C4E9" w14:textId="77777777" w:rsidR="00AF6232" w:rsidRDefault="00AF6232" w:rsidP="00772266"/>
    <w:p w14:paraId="7ED30657" w14:textId="77777777" w:rsidR="00AF6232" w:rsidRDefault="00AF6232" w:rsidP="00772266"/>
    <w:p w14:paraId="00A746CC" w14:textId="77777777" w:rsidR="00AF6232" w:rsidRDefault="00AF6232" w:rsidP="00772266"/>
    <w:p w14:paraId="2C53B815" w14:textId="77777777" w:rsidR="00AF6232" w:rsidRDefault="00AF6232" w:rsidP="00772266"/>
    <w:p w14:paraId="22C9CB68" w14:textId="77777777" w:rsidR="00AF6232" w:rsidRDefault="00AF6232" w:rsidP="00772266"/>
    <w:p w14:paraId="328D2897" w14:textId="77777777" w:rsidR="00AF6232" w:rsidRDefault="00AF6232" w:rsidP="00772266"/>
    <w:p w14:paraId="6C5AF5D8" w14:textId="77777777" w:rsidR="00AF6232" w:rsidRDefault="00AF6232" w:rsidP="00772266"/>
    <w:p w14:paraId="78963E83" w14:textId="77777777" w:rsidR="00AF6232" w:rsidRDefault="00AF6232" w:rsidP="00772266"/>
    <w:p w14:paraId="36E9247F" w14:textId="77777777" w:rsidR="00AF6232" w:rsidRDefault="00AF6232" w:rsidP="00772266"/>
    <w:p w14:paraId="2929EE2F" w14:textId="77777777" w:rsidR="00AF6232" w:rsidRDefault="00AF6232" w:rsidP="00772266"/>
    <w:p w14:paraId="48A356F1" w14:textId="77777777" w:rsidR="00AF6232" w:rsidRDefault="00AF6232" w:rsidP="00772266"/>
    <w:p w14:paraId="3D4B3B89" w14:textId="77777777" w:rsidR="00AF6232" w:rsidRDefault="00AF6232" w:rsidP="00772266"/>
    <w:p w14:paraId="0A37C466" w14:textId="77777777" w:rsidR="00AF6232" w:rsidRDefault="00AF6232" w:rsidP="00772266"/>
    <w:p w14:paraId="1876376D" w14:textId="77777777" w:rsidR="00AF6232" w:rsidRDefault="00AF6232" w:rsidP="00772266"/>
    <w:p w14:paraId="0A39172F" w14:textId="77777777" w:rsidR="00AF6232" w:rsidRDefault="00AF6232" w:rsidP="00772266"/>
    <w:p w14:paraId="4B3B1D99" w14:textId="77777777" w:rsidR="00AF6232" w:rsidRDefault="00AF6232" w:rsidP="00772266"/>
    <w:p w14:paraId="35EB40E9" w14:textId="77777777" w:rsidR="00AF6232" w:rsidRDefault="00AF6232" w:rsidP="00772266"/>
    <w:p w14:paraId="1D260BAE" w14:textId="77777777" w:rsidR="00AF6232" w:rsidRDefault="00AF6232" w:rsidP="00772266"/>
    <w:p w14:paraId="579ACE4D" w14:textId="77777777" w:rsidR="00AF6232" w:rsidRDefault="00AF6232" w:rsidP="00772266"/>
    <w:p w14:paraId="68E953BC" w14:textId="77777777" w:rsidR="00AF6232" w:rsidRDefault="00AF6232" w:rsidP="00772266"/>
    <w:p w14:paraId="5A3E457C" w14:textId="77777777" w:rsidR="00AF6232" w:rsidRDefault="00AF6232" w:rsidP="00772266"/>
    <w:p w14:paraId="21FC9F5C" w14:textId="77777777" w:rsidR="00AF6232" w:rsidRDefault="00AF6232" w:rsidP="00772266"/>
    <w:p w14:paraId="737A42D1" w14:textId="77777777" w:rsidR="00AF6232" w:rsidRDefault="00AF6232" w:rsidP="00772266"/>
    <w:p w14:paraId="3462472F" w14:textId="77777777" w:rsidR="00AF6232" w:rsidRDefault="00AF6232" w:rsidP="00772266"/>
    <w:p w14:paraId="3951A845" w14:textId="77777777" w:rsidR="00AF6232" w:rsidRDefault="00AF6232" w:rsidP="00772266"/>
    <w:p w14:paraId="0CB142E0" w14:textId="77777777" w:rsidR="00AF6232" w:rsidRDefault="00AF6232" w:rsidP="00772266"/>
    <w:p w14:paraId="075F3CC2" w14:textId="77777777" w:rsidR="00AF6232" w:rsidRDefault="00AF6232" w:rsidP="00772266"/>
    <w:p w14:paraId="6BAA867C" w14:textId="77777777" w:rsidR="00AF6232" w:rsidRDefault="00AF6232" w:rsidP="00772266"/>
    <w:p w14:paraId="07F6431A" w14:textId="77777777" w:rsidR="00AF6232" w:rsidRDefault="00AF6232" w:rsidP="00772266"/>
    <w:p w14:paraId="0D790042" w14:textId="77777777" w:rsidR="00AF6232" w:rsidRDefault="00AF6232" w:rsidP="00772266"/>
    <w:p w14:paraId="760BA636" w14:textId="77777777" w:rsidR="00AF6232" w:rsidRDefault="00AF6232" w:rsidP="00772266"/>
    <w:p w14:paraId="37F45556" w14:textId="77777777" w:rsidR="00AF6232" w:rsidRDefault="00AF6232" w:rsidP="00772266"/>
    <w:p w14:paraId="337A977D" w14:textId="77777777" w:rsidR="00AF6232" w:rsidRDefault="00AF6232" w:rsidP="00772266"/>
    <w:p w14:paraId="011268B0" w14:textId="77777777" w:rsidR="00AF6232" w:rsidRDefault="00AF6232" w:rsidP="00772266"/>
    <w:p w14:paraId="3A46C5FC" w14:textId="77777777" w:rsidR="00AF6232" w:rsidRDefault="00AF6232" w:rsidP="00772266"/>
    <w:p w14:paraId="4826282B" w14:textId="77777777" w:rsidR="00AF6232" w:rsidRDefault="00AF6232" w:rsidP="00772266"/>
    <w:p w14:paraId="7ADFD3D5" w14:textId="77777777" w:rsidR="00AF6232" w:rsidRDefault="00AF6232" w:rsidP="00772266"/>
    <w:p w14:paraId="77CE86E4" w14:textId="77777777" w:rsidR="00AF6232" w:rsidRDefault="00AF6232" w:rsidP="00772266"/>
    <w:p w14:paraId="4919C40D" w14:textId="77777777" w:rsidR="00AF6232" w:rsidRDefault="00AF6232" w:rsidP="00772266"/>
    <w:p w14:paraId="7C82FDDC" w14:textId="77777777" w:rsidR="00AF6232" w:rsidRDefault="00AF6232" w:rsidP="00772266"/>
    <w:p w14:paraId="4851EAA4" w14:textId="77777777" w:rsidR="00AF6232" w:rsidRDefault="00AF6232" w:rsidP="00772266"/>
    <w:p w14:paraId="09A36A07" w14:textId="77777777" w:rsidR="00AF6232" w:rsidRDefault="00AF6232" w:rsidP="006B72C6"/>
    <w:p w14:paraId="5D2736DA" w14:textId="77777777" w:rsidR="00AF6232" w:rsidRDefault="00AF6232" w:rsidP="008634D3"/>
    <w:p w14:paraId="44703EC2" w14:textId="77777777" w:rsidR="00AF6232" w:rsidRDefault="00AF6232"/>
    <w:p w14:paraId="21247218" w14:textId="77777777" w:rsidR="00AF6232" w:rsidRDefault="00AF6232"/>
    <w:p w14:paraId="0E39BF7D" w14:textId="77777777" w:rsidR="00AF6232" w:rsidRDefault="00AF6232"/>
  </w:endnote>
  <w:endnote w:type="continuationSeparator" w:id="0">
    <w:p w14:paraId="7010CE92" w14:textId="77777777" w:rsidR="00AF6232" w:rsidRDefault="00AF6232" w:rsidP="00772266">
      <w:r>
        <w:continuationSeparator/>
      </w:r>
    </w:p>
    <w:p w14:paraId="4FD1B3B8" w14:textId="77777777" w:rsidR="00AF6232" w:rsidRDefault="00AF6232" w:rsidP="00772266"/>
    <w:p w14:paraId="3AE87D46" w14:textId="77777777" w:rsidR="00AF6232" w:rsidRDefault="00AF6232" w:rsidP="00772266"/>
    <w:p w14:paraId="041AC1B2" w14:textId="77777777" w:rsidR="00AF6232" w:rsidRDefault="00AF6232" w:rsidP="00772266"/>
    <w:p w14:paraId="11858649" w14:textId="77777777" w:rsidR="00AF6232" w:rsidRDefault="00AF6232" w:rsidP="00772266"/>
    <w:p w14:paraId="4A7D4FF9" w14:textId="77777777" w:rsidR="00AF6232" w:rsidRDefault="00AF6232" w:rsidP="00772266"/>
    <w:p w14:paraId="4471D8CD" w14:textId="77777777" w:rsidR="00AF6232" w:rsidRDefault="00AF6232" w:rsidP="00772266"/>
    <w:p w14:paraId="5E97060A" w14:textId="77777777" w:rsidR="00AF6232" w:rsidRDefault="00AF6232" w:rsidP="00772266"/>
    <w:p w14:paraId="62CF981B" w14:textId="77777777" w:rsidR="00AF6232" w:rsidRDefault="00AF6232" w:rsidP="00772266"/>
    <w:p w14:paraId="510B21EB" w14:textId="77777777" w:rsidR="00AF6232" w:rsidRDefault="00AF6232" w:rsidP="00772266"/>
    <w:p w14:paraId="3321139B" w14:textId="77777777" w:rsidR="00AF6232" w:rsidRDefault="00AF6232" w:rsidP="00772266"/>
    <w:p w14:paraId="16F9F5FB" w14:textId="77777777" w:rsidR="00AF6232" w:rsidRDefault="00AF6232" w:rsidP="00772266"/>
    <w:p w14:paraId="0E5E5B67" w14:textId="77777777" w:rsidR="00AF6232" w:rsidRDefault="00AF6232" w:rsidP="00772266"/>
    <w:p w14:paraId="54E54141" w14:textId="77777777" w:rsidR="00AF6232" w:rsidRDefault="00AF6232" w:rsidP="00772266"/>
    <w:p w14:paraId="7A053559" w14:textId="77777777" w:rsidR="00AF6232" w:rsidRDefault="00AF6232" w:rsidP="00772266"/>
    <w:p w14:paraId="34DC9643" w14:textId="77777777" w:rsidR="00AF6232" w:rsidRDefault="00AF6232" w:rsidP="00772266"/>
    <w:p w14:paraId="0D7D56CB" w14:textId="77777777" w:rsidR="00AF6232" w:rsidRDefault="00AF6232" w:rsidP="00772266"/>
    <w:p w14:paraId="1C77640B" w14:textId="77777777" w:rsidR="00AF6232" w:rsidRDefault="00AF6232" w:rsidP="00772266"/>
    <w:p w14:paraId="2B45B99D" w14:textId="77777777" w:rsidR="00AF6232" w:rsidRDefault="00AF6232" w:rsidP="00772266"/>
    <w:p w14:paraId="2CEE77AE" w14:textId="77777777" w:rsidR="00AF6232" w:rsidRDefault="00AF6232" w:rsidP="00772266"/>
    <w:p w14:paraId="5372182A" w14:textId="77777777" w:rsidR="00AF6232" w:rsidRDefault="00AF6232" w:rsidP="00772266"/>
    <w:p w14:paraId="5B15E7CF" w14:textId="77777777" w:rsidR="00AF6232" w:rsidRDefault="00AF6232" w:rsidP="00772266"/>
    <w:p w14:paraId="726AE742" w14:textId="77777777" w:rsidR="00AF6232" w:rsidRDefault="00AF6232" w:rsidP="00772266"/>
    <w:p w14:paraId="0A36C0DF" w14:textId="77777777" w:rsidR="00AF6232" w:rsidRDefault="00AF6232" w:rsidP="00772266"/>
    <w:p w14:paraId="7191E215" w14:textId="77777777" w:rsidR="00AF6232" w:rsidRDefault="00AF6232" w:rsidP="00772266"/>
    <w:p w14:paraId="049B2CE1" w14:textId="77777777" w:rsidR="00AF6232" w:rsidRDefault="00AF6232" w:rsidP="00772266"/>
    <w:p w14:paraId="501560EB" w14:textId="77777777" w:rsidR="00AF6232" w:rsidRDefault="00AF6232" w:rsidP="00772266"/>
    <w:p w14:paraId="5F340584" w14:textId="77777777" w:rsidR="00AF6232" w:rsidRDefault="00AF6232" w:rsidP="00772266"/>
    <w:p w14:paraId="69C4733D" w14:textId="77777777" w:rsidR="00AF6232" w:rsidRDefault="00AF6232" w:rsidP="00772266"/>
    <w:p w14:paraId="3085E6A5" w14:textId="77777777" w:rsidR="00AF6232" w:rsidRDefault="00AF6232" w:rsidP="00772266"/>
    <w:p w14:paraId="1BEE089B" w14:textId="77777777" w:rsidR="00AF6232" w:rsidRDefault="00AF6232" w:rsidP="00772266"/>
    <w:p w14:paraId="15CCF2C9" w14:textId="77777777" w:rsidR="00AF6232" w:rsidRDefault="00AF6232" w:rsidP="00772266"/>
    <w:p w14:paraId="728ABFA4" w14:textId="77777777" w:rsidR="00AF6232" w:rsidRDefault="00AF6232" w:rsidP="00772266"/>
    <w:p w14:paraId="4FE6E060" w14:textId="77777777" w:rsidR="00AF6232" w:rsidRDefault="00AF6232" w:rsidP="00772266"/>
    <w:p w14:paraId="673AAEFF" w14:textId="77777777" w:rsidR="00AF6232" w:rsidRDefault="00AF6232" w:rsidP="00772266"/>
    <w:p w14:paraId="51584A99" w14:textId="77777777" w:rsidR="00AF6232" w:rsidRDefault="00AF6232" w:rsidP="00772266"/>
    <w:p w14:paraId="4332A0E1" w14:textId="77777777" w:rsidR="00AF6232" w:rsidRDefault="00AF6232" w:rsidP="00772266"/>
    <w:p w14:paraId="0852B4A7" w14:textId="77777777" w:rsidR="00AF6232" w:rsidRDefault="00AF6232" w:rsidP="00772266"/>
    <w:p w14:paraId="67E92722" w14:textId="77777777" w:rsidR="00AF6232" w:rsidRDefault="00AF6232" w:rsidP="00772266"/>
    <w:p w14:paraId="768F3397" w14:textId="77777777" w:rsidR="00AF6232" w:rsidRDefault="00AF6232" w:rsidP="00772266"/>
    <w:p w14:paraId="6EBB2BCD" w14:textId="77777777" w:rsidR="00AF6232" w:rsidRDefault="00AF6232" w:rsidP="00772266"/>
    <w:p w14:paraId="1D8C52BB" w14:textId="77777777" w:rsidR="00AF6232" w:rsidRDefault="00AF6232" w:rsidP="00772266"/>
    <w:p w14:paraId="2B4EA222" w14:textId="77777777" w:rsidR="00AF6232" w:rsidRDefault="00AF6232" w:rsidP="00772266"/>
    <w:p w14:paraId="02AEAFCC" w14:textId="77777777" w:rsidR="00AF6232" w:rsidRDefault="00AF6232" w:rsidP="00772266"/>
    <w:p w14:paraId="029AD67E" w14:textId="77777777" w:rsidR="00AF6232" w:rsidRDefault="00AF6232" w:rsidP="00772266"/>
    <w:p w14:paraId="092347CB" w14:textId="77777777" w:rsidR="00AF6232" w:rsidRDefault="00AF6232" w:rsidP="00772266"/>
    <w:p w14:paraId="2985DAB5" w14:textId="77777777" w:rsidR="00AF6232" w:rsidRDefault="00AF6232" w:rsidP="00772266"/>
    <w:p w14:paraId="0F242B2A" w14:textId="77777777" w:rsidR="00AF6232" w:rsidRDefault="00AF6232" w:rsidP="00772266"/>
    <w:p w14:paraId="7998B09D" w14:textId="77777777" w:rsidR="00AF6232" w:rsidRDefault="00AF6232" w:rsidP="00772266"/>
    <w:p w14:paraId="71BC6660" w14:textId="77777777" w:rsidR="00AF6232" w:rsidRDefault="00AF6232" w:rsidP="00772266"/>
    <w:p w14:paraId="63B06E14" w14:textId="77777777" w:rsidR="00AF6232" w:rsidRDefault="00AF6232" w:rsidP="00772266"/>
    <w:p w14:paraId="027BE331" w14:textId="77777777" w:rsidR="00AF6232" w:rsidRDefault="00AF6232" w:rsidP="00772266"/>
    <w:p w14:paraId="65C76DD2" w14:textId="77777777" w:rsidR="00AF6232" w:rsidRDefault="00AF6232" w:rsidP="00772266"/>
    <w:p w14:paraId="2ECCF2C6" w14:textId="77777777" w:rsidR="00AF6232" w:rsidRDefault="00AF6232" w:rsidP="00772266"/>
    <w:p w14:paraId="078A6C7A" w14:textId="77777777" w:rsidR="00AF6232" w:rsidRDefault="00AF6232" w:rsidP="00772266"/>
    <w:p w14:paraId="64702FED" w14:textId="77777777" w:rsidR="00AF6232" w:rsidRDefault="00AF6232" w:rsidP="00772266"/>
    <w:p w14:paraId="3EEB8C5C" w14:textId="77777777" w:rsidR="00AF6232" w:rsidRDefault="00AF6232" w:rsidP="00772266"/>
    <w:p w14:paraId="6D748986" w14:textId="77777777" w:rsidR="00AF6232" w:rsidRDefault="00AF6232" w:rsidP="00772266"/>
    <w:p w14:paraId="2ACCCD4C" w14:textId="77777777" w:rsidR="00AF6232" w:rsidRDefault="00AF6232" w:rsidP="00772266"/>
    <w:p w14:paraId="0DEC9A94" w14:textId="77777777" w:rsidR="00AF6232" w:rsidRDefault="00AF6232" w:rsidP="00772266"/>
    <w:p w14:paraId="48F2DB8F" w14:textId="77777777" w:rsidR="00AF6232" w:rsidRDefault="00AF6232" w:rsidP="00772266"/>
    <w:p w14:paraId="27DDD4D8" w14:textId="77777777" w:rsidR="00AF6232" w:rsidRDefault="00AF6232" w:rsidP="00772266"/>
    <w:p w14:paraId="043B186C" w14:textId="77777777" w:rsidR="00AF6232" w:rsidRDefault="00AF6232" w:rsidP="00772266"/>
    <w:p w14:paraId="6A249251" w14:textId="77777777" w:rsidR="00AF6232" w:rsidRDefault="00AF6232" w:rsidP="00772266"/>
    <w:p w14:paraId="180E1847" w14:textId="77777777" w:rsidR="00AF6232" w:rsidRDefault="00AF6232" w:rsidP="00772266"/>
    <w:p w14:paraId="6FC61004" w14:textId="77777777" w:rsidR="00AF6232" w:rsidRDefault="00AF6232" w:rsidP="00772266"/>
    <w:p w14:paraId="1C615A73" w14:textId="77777777" w:rsidR="00AF6232" w:rsidRDefault="00AF6232" w:rsidP="006B72C6"/>
    <w:p w14:paraId="5DD79DF4" w14:textId="77777777" w:rsidR="00AF6232" w:rsidRDefault="00AF6232" w:rsidP="008634D3"/>
    <w:p w14:paraId="33D391FA" w14:textId="77777777" w:rsidR="00AF6232" w:rsidRDefault="00AF6232"/>
    <w:p w14:paraId="5693F2B8" w14:textId="77777777" w:rsidR="00AF6232" w:rsidRDefault="00AF6232"/>
    <w:p w14:paraId="04D360F4" w14:textId="77777777" w:rsidR="00AF6232" w:rsidRDefault="00AF623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Noto Sans Symbols">
    <w:altName w:val="Times New Roman"/>
    <w:charset w:val="00"/>
    <w:family w:val="auto"/>
    <w:pitch w:val="default"/>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256798244"/>
      <w:docPartObj>
        <w:docPartGallery w:val="Page Numbers (Bottom of Page)"/>
        <w:docPartUnique/>
      </w:docPartObj>
    </w:sdtPr>
    <w:sdtEndPr>
      <w:rPr>
        <w:noProof/>
      </w:rPr>
    </w:sdtEndPr>
    <w:sdtContent>
      <w:p w14:paraId="591F7F00" w14:textId="401751A5" w:rsidR="00EB7708" w:rsidRDefault="00EB7708" w:rsidP="00772266">
        <w:pPr>
          <w:pStyle w:val="Footer"/>
        </w:pPr>
        <w:r>
          <w:rPr>
            <w:noProof w:val="0"/>
          </w:rPr>
          <w:fldChar w:fldCharType="begin"/>
        </w:r>
        <w:r>
          <w:instrText xml:space="preserve"> PAGE   \* MERGEFORMAT </w:instrText>
        </w:r>
        <w:r>
          <w:rPr>
            <w:noProof w:val="0"/>
          </w:rPr>
          <w:fldChar w:fldCharType="separate"/>
        </w:r>
        <w:r w:rsidR="00C9464B">
          <w:t>51</w:t>
        </w:r>
        <w:r>
          <w:fldChar w:fldCharType="end"/>
        </w:r>
      </w:p>
    </w:sdtContent>
  </w:sdt>
  <w:p w14:paraId="5566B912" w14:textId="77777777" w:rsidR="00EB7708" w:rsidRDefault="00EB7708" w:rsidP="0077226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D707F0" w14:textId="77777777" w:rsidR="00AF6232" w:rsidRDefault="00AF6232" w:rsidP="00772266">
      <w:r>
        <w:separator/>
      </w:r>
    </w:p>
    <w:p w14:paraId="6158670A" w14:textId="77777777" w:rsidR="00AF6232" w:rsidRDefault="00AF6232" w:rsidP="00772266"/>
    <w:p w14:paraId="1775D75B" w14:textId="77777777" w:rsidR="00AF6232" w:rsidRDefault="00AF6232" w:rsidP="00772266"/>
    <w:p w14:paraId="1ED3870B" w14:textId="77777777" w:rsidR="00AF6232" w:rsidRDefault="00AF6232" w:rsidP="00772266"/>
    <w:p w14:paraId="33F06153" w14:textId="77777777" w:rsidR="00AF6232" w:rsidRDefault="00AF6232" w:rsidP="00772266"/>
    <w:p w14:paraId="27D28D10" w14:textId="77777777" w:rsidR="00AF6232" w:rsidRDefault="00AF6232" w:rsidP="00772266"/>
    <w:p w14:paraId="537A6578" w14:textId="77777777" w:rsidR="00AF6232" w:rsidRDefault="00AF6232" w:rsidP="00772266"/>
    <w:p w14:paraId="19939173" w14:textId="77777777" w:rsidR="00AF6232" w:rsidRDefault="00AF6232" w:rsidP="00772266"/>
    <w:p w14:paraId="4D3FAEFC" w14:textId="77777777" w:rsidR="00AF6232" w:rsidRDefault="00AF6232" w:rsidP="00772266"/>
    <w:p w14:paraId="1F28DAF5" w14:textId="77777777" w:rsidR="00AF6232" w:rsidRDefault="00AF6232" w:rsidP="00772266"/>
    <w:p w14:paraId="7D64A192" w14:textId="77777777" w:rsidR="00AF6232" w:rsidRDefault="00AF6232" w:rsidP="00772266"/>
    <w:p w14:paraId="18976390" w14:textId="77777777" w:rsidR="00AF6232" w:rsidRDefault="00AF6232" w:rsidP="00772266"/>
    <w:p w14:paraId="02D3592B" w14:textId="77777777" w:rsidR="00AF6232" w:rsidRDefault="00AF6232" w:rsidP="00772266"/>
    <w:p w14:paraId="01106F89" w14:textId="77777777" w:rsidR="00AF6232" w:rsidRDefault="00AF6232" w:rsidP="00772266"/>
    <w:p w14:paraId="6E9394FD" w14:textId="77777777" w:rsidR="00AF6232" w:rsidRDefault="00AF6232" w:rsidP="00772266"/>
    <w:p w14:paraId="2EC7A3EB" w14:textId="77777777" w:rsidR="00AF6232" w:rsidRDefault="00AF6232" w:rsidP="00772266"/>
    <w:p w14:paraId="3BE83853" w14:textId="77777777" w:rsidR="00AF6232" w:rsidRDefault="00AF6232" w:rsidP="00772266"/>
    <w:p w14:paraId="56C5ACB4" w14:textId="77777777" w:rsidR="00AF6232" w:rsidRDefault="00AF6232" w:rsidP="00772266"/>
    <w:p w14:paraId="787F6C73" w14:textId="77777777" w:rsidR="00AF6232" w:rsidRDefault="00AF6232" w:rsidP="00772266"/>
    <w:p w14:paraId="4B7069AB" w14:textId="77777777" w:rsidR="00AF6232" w:rsidRDefault="00AF6232" w:rsidP="00772266"/>
    <w:p w14:paraId="3292A28F" w14:textId="77777777" w:rsidR="00AF6232" w:rsidRDefault="00AF6232" w:rsidP="00772266"/>
    <w:p w14:paraId="3E730ED5" w14:textId="77777777" w:rsidR="00AF6232" w:rsidRDefault="00AF6232" w:rsidP="00772266"/>
    <w:p w14:paraId="5F0CD4C6" w14:textId="77777777" w:rsidR="00AF6232" w:rsidRDefault="00AF6232" w:rsidP="00772266"/>
    <w:p w14:paraId="0A4B9024" w14:textId="77777777" w:rsidR="00AF6232" w:rsidRDefault="00AF6232" w:rsidP="00772266"/>
    <w:p w14:paraId="0FE57140" w14:textId="77777777" w:rsidR="00AF6232" w:rsidRDefault="00AF6232" w:rsidP="00772266"/>
    <w:p w14:paraId="70365241" w14:textId="77777777" w:rsidR="00AF6232" w:rsidRDefault="00AF6232" w:rsidP="00772266"/>
    <w:p w14:paraId="6EFE75AE" w14:textId="77777777" w:rsidR="00AF6232" w:rsidRDefault="00AF6232" w:rsidP="00772266"/>
    <w:p w14:paraId="32F58DF8" w14:textId="77777777" w:rsidR="00AF6232" w:rsidRDefault="00AF6232" w:rsidP="00772266"/>
    <w:p w14:paraId="11544361" w14:textId="77777777" w:rsidR="00AF6232" w:rsidRDefault="00AF6232" w:rsidP="00772266"/>
    <w:p w14:paraId="68A9A35F" w14:textId="77777777" w:rsidR="00AF6232" w:rsidRDefault="00AF6232" w:rsidP="00772266"/>
    <w:p w14:paraId="4EED6A1F" w14:textId="77777777" w:rsidR="00AF6232" w:rsidRDefault="00AF6232" w:rsidP="00772266"/>
    <w:p w14:paraId="050D15B6" w14:textId="77777777" w:rsidR="00AF6232" w:rsidRDefault="00AF6232" w:rsidP="00772266"/>
    <w:p w14:paraId="6206908D" w14:textId="77777777" w:rsidR="00AF6232" w:rsidRDefault="00AF6232" w:rsidP="00772266"/>
    <w:p w14:paraId="30E45C39" w14:textId="77777777" w:rsidR="00AF6232" w:rsidRDefault="00AF6232" w:rsidP="00772266"/>
    <w:p w14:paraId="43B2B8DE" w14:textId="77777777" w:rsidR="00AF6232" w:rsidRDefault="00AF6232" w:rsidP="00772266"/>
    <w:p w14:paraId="3A6B0566" w14:textId="77777777" w:rsidR="00AF6232" w:rsidRDefault="00AF6232" w:rsidP="00772266"/>
    <w:p w14:paraId="36BAF159" w14:textId="77777777" w:rsidR="00AF6232" w:rsidRDefault="00AF6232" w:rsidP="00772266"/>
    <w:p w14:paraId="3CC9AE43" w14:textId="77777777" w:rsidR="00AF6232" w:rsidRDefault="00AF6232" w:rsidP="00772266"/>
    <w:p w14:paraId="202F0C65" w14:textId="77777777" w:rsidR="00AF6232" w:rsidRDefault="00AF6232" w:rsidP="00772266"/>
    <w:p w14:paraId="47FB402E" w14:textId="77777777" w:rsidR="00AF6232" w:rsidRDefault="00AF6232" w:rsidP="00772266"/>
    <w:p w14:paraId="0CD9F51D" w14:textId="77777777" w:rsidR="00AF6232" w:rsidRDefault="00AF6232" w:rsidP="00772266"/>
    <w:p w14:paraId="209D0931" w14:textId="77777777" w:rsidR="00AF6232" w:rsidRDefault="00AF6232" w:rsidP="00772266"/>
    <w:p w14:paraId="4376645B" w14:textId="77777777" w:rsidR="00AF6232" w:rsidRDefault="00AF6232" w:rsidP="00772266"/>
    <w:p w14:paraId="2FF4E2CF" w14:textId="77777777" w:rsidR="00AF6232" w:rsidRDefault="00AF6232" w:rsidP="00772266"/>
    <w:p w14:paraId="60ADDA51" w14:textId="77777777" w:rsidR="00AF6232" w:rsidRDefault="00AF6232" w:rsidP="00772266"/>
    <w:p w14:paraId="089D3B55" w14:textId="77777777" w:rsidR="00AF6232" w:rsidRDefault="00AF6232" w:rsidP="00772266"/>
    <w:p w14:paraId="12F9E08E" w14:textId="77777777" w:rsidR="00AF6232" w:rsidRDefault="00AF6232" w:rsidP="00772266"/>
    <w:p w14:paraId="172875AA" w14:textId="77777777" w:rsidR="00AF6232" w:rsidRDefault="00AF6232" w:rsidP="00772266"/>
    <w:p w14:paraId="0636B894" w14:textId="77777777" w:rsidR="00AF6232" w:rsidRDefault="00AF6232" w:rsidP="00772266"/>
    <w:p w14:paraId="7C53B39E" w14:textId="77777777" w:rsidR="00AF6232" w:rsidRDefault="00AF6232" w:rsidP="00772266"/>
    <w:p w14:paraId="321EBAE5" w14:textId="77777777" w:rsidR="00AF6232" w:rsidRDefault="00AF6232" w:rsidP="00772266"/>
    <w:p w14:paraId="5FF4BED4" w14:textId="77777777" w:rsidR="00AF6232" w:rsidRDefault="00AF6232" w:rsidP="00772266"/>
    <w:p w14:paraId="4B49AA79" w14:textId="77777777" w:rsidR="00AF6232" w:rsidRDefault="00AF6232" w:rsidP="00772266"/>
    <w:p w14:paraId="641DCD87" w14:textId="77777777" w:rsidR="00AF6232" w:rsidRDefault="00AF6232" w:rsidP="00772266"/>
    <w:p w14:paraId="6662B19F" w14:textId="77777777" w:rsidR="00AF6232" w:rsidRDefault="00AF6232" w:rsidP="00772266"/>
    <w:p w14:paraId="73450B15" w14:textId="77777777" w:rsidR="00AF6232" w:rsidRDefault="00AF6232" w:rsidP="00772266"/>
    <w:p w14:paraId="3AC71B2B" w14:textId="77777777" w:rsidR="00AF6232" w:rsidRDefault="00AF6232" w:rsidP="00772266"/>
    <w:p w14:paraId="036A01E3" w14:textId="77777777" w:rsidR="00AF6232" w:rsidRDefault="00AF6232" w:rsidP="00772266"/>
    <w:p w14:paraId="14D71CF6" w14:textId="77777777" w:rsidR="00AF6232" w:rsidRDefault="00AF6232" w:rsidP="00772266"/>
    <w:p w14:paraId="1B7EC563" w14:textId="77777777" w:rsidR="00AF6232" w:rsidRDefault="00AF6232" w:rsidP="00772266"/>
    <w:p w14:paraId="69672D65" w14:textId="77777777" w:rsidR="00AF6232" w:rsidRDefault="00AF6232" w:rsidP="00772266"/>
    <w:p w14:paraId="36457201" w14:textId="77777777" w:rsidR="00AF6232" w:rsidRDefault="00AF6232" w:rsidP="00772266"/>
    <w:p w14:paraId="213362F0" w14:textId="77777777" w:rsidR="00AF6232" w:rsidRDefault="00AF6232" w:rsidP="00772266"/>
    <w:p w14:paraId="4B674B1B" w14:textId="77777777" w:rsidR="00AF6232" w:rsidRDefault="00AF6232" w:rsidP="00772266"/>
    <w:p w14:paraId="54B9344F" w14:textId="77777777" w:rsidR="00AF6232" w:rsidRDefault="00AF6232" w:rsidP="00772266"/>
    <w:p w14:paraId="60188AF2" w14:textId="77777777" w:rsidR="00AF6232" w:rsidRDefault="00AF6232" w:rsidP="00772266"/>
    <w:p w14:paraId="2897545C" w14:textId="77777777" w:rsidR="00AF6232" w:rsidRDefault="00AF6232" w:rsidP="006B72C6"/>
    <w:p w14:paraId="508C1D38" w14:textId="77777777" w:rsidR="00AF6232" w:rsidRDefault="00AF6232" w:rsidP="008634D3"/>
    <w:p w14:paraId="2A49D858" w14:textId="77777777" w:rsidR="00AF6232" w:rsidRDefault="00AF6232"/>
    <w:p w14:paraId="6DFD6A21" w14:textId="77777777" w:rsidR="00AF6232" w:rsidRDefault="00AF6232"/>
    <w:p w14:paraId="2DDD5CBD" w14:textId="77777777" w:rsidR="00AF6232" w:rsidRDefault="00AF6232"/>
  </w:footnote>
  <w:footnote w:type="continuationSeparator" w:id="0">
    <w:p w14:paraId="28FA3C50" w14:textId="77777777" w:rsidR="00AF6232" w:rsidRDefault="00AF6232" w:rsidP="00772266">
      <w:r>
        <w:continuationSeparator/>
      </w:r>
    </w:p>
    <w:p w14:paraId="22E88CE0" w14:textId="77777777" w:rsidR="00AF6232" w:rsidRDefault="00AF6232" w:rsidP="00772266"/>
    <w:p w14:paraId="4E712F9C" w14:textId="77777777" w:rsidR="00AF6232" w:rsidRDefault="00AF6232" w:rsidP="00772266"/>
    <w:p w14:paraId="673C6363" w14:textId="77777777" w:rsidR="00AF6232" w:rsidRDefault="00AF6232" w:rsidP="00772266"/>
    <w:p w14:paraId="12BDC680" w14:textId="77777777" w:rsidR="00AF6232" w:rsidRDefault="00AF6232" w:rsidP="00772266"/>
    <w:p w14:paraId="1574E7CE" w14:textId="77777777" w:rsidR="00AF6232" w:rsidRDefault="00AF6232" w:rsidP="00772266"/>
    <w:p w14:paraId="40ED925E" w14:textId="77777777" w:rsidR="00AF6232" w:rsidRDefault="00AF6232" w:rsidP="00772266"/>
    <w:p w14:paraId="7514F364" w14:textId="77777777" w:rsidR="00AF6232" w:rsidRDefault="00AF6232" w:rsidP="00772266"/>
    <w:p w14:paraId="3FCA3BF7" w14:textId="77777777" w:rsidR="00AF6232" w:rsidRDefault="00AF6232" w:rsidP="00772266"/>
    <w:p w14:paraId="4C6B374A" w14:textId="77777777" w:rsidR="00AF6232" w:rsidRDefault="00AF6232" w:rsidP="00772266"/>
    <w:p w14:paraId="4834F370" w14:textId="77777777" w:rsidR="00AF6232" w:rsidRDefault="00AF6232" w:rsidP="00772266"/>
    <w:p w14:paraId="326BFC8F" w14:textId="77777777" w:rsidR="00AF6232" w:rsidRDefault="00AF6232" w:rsidP="00772266"/>
    <w:p w14:paraId="73C4D0DD" w14:textId="77777777" w:rsidR="00AF6232" w:rsidRDefault="00AF6232" w:rsidP="00772266"/>
    <w:p w14:paraId="608DA319" w14:textId="77777777" w:rsidR="00AF6232" w:rsidRDefault="00AF6232" w:rsidP="00772266"/>
    <w:p w14:paraId="34B6D6D1" w14:textId="77777777" w:rsidR="00AF6232" w:rsidRDefault="00AF6232" w:rsidP="00772266"/>
    <w:p w14:paraId="655BD682" w14:textId="77777777" w:rsidR="00AF6232" w:rsidRDefault="00AF6232" w:rsidP="00772266"/>
    <w:p w14:paraId="0F41171D" w14:textId="77777777" w:rsidR="00AF6232" w:rsidRDefault="00AF6232" w:rsidP="00772266"/>
    <w:p w14:paraId="4F207DDD" w14:textId="77777777" w:rsidR="00AF6232" w:rsidRDefault="00AF6232" w:rsidP="00772266"/>
    <w:p w14:paraId="2C896852" w14:textId="77777777" w:rsidR="00AF6232" w:rsidRDefault="00AF6232" w:rsidP="00772266"/>
    <w:p w14:paraId="2E73CDE2" w14:textId="77777777" w:rsidR="00AF6232" w:rsidRDefault="00AF6232" w:rsidP="00772266"/>
    <w:p w14:paraId="2BAE2481" w14:textId="77777777" w:rsidR="00AF6232" w:rsidRDefault="00AF6232" w:rsidP="00772266"/>
    <w:p w14:paraId="52BB34B1" w14:textId="77777777" w:rsidR="00AF6232" w:rsidRDefault="00AF6232" w:rsidP="00772266"/>
    <w:p w14:paraId="72E13D3E" w14:textId="77777777" w:rsidR="00AF6232" w:rsidRDefault="00AF6232" w:rsidP="00772266"/>
    <w:p w14:paraId="45F776A6" w14:textId="77777777" w:rsidR="00AF6232" w:rsidRDefault="00AF6232" w:rsidP="00772266"/>
    <w:p w14:paraId="418F9359" w14:textId="77777777" w:rsidR="00AF6232" w:rsidRDefault="00AF6232" w:rsidP="00772266"/>
    <w:p w14:paraId="3C149D64" w14:textId="77777777" w:rsidR="00AF6232" w:rsidRDefault="00AF6232" w:rsidP="00772266"/>
    <w:p w14:paraId="7DE6D9EB" w14:textId="77777777" w:rsidR="00AF6232" w:rsidRDefault="00AF6232" w:rsidP="00772266"/>
    <w:p w14:paraId="1C430F59" w14:textId="77777777" w:rsidR="00AF6232" w:rsidRDefault="00AF6232" w:rsidP="00772266"/>
    <w:p w14:paraId="53B0904A" w14:textId="77777777" w:rsidR="00AF6232" w:rsidRDefault="00AF6232" w:rsidP="00772266"/>
    <w:p w14:paraId="379C413F" w14:textId="77777777" w:rsidR="00AF6232" w:rsidRDefault="00AF6232" w:rsidP="00772266"/>
    <w:p w14:paraId="007FE9FA" w14:textId="77777777" w:rsidR="00AF6232" w:rsidRDefault="00AF6232" w:rsidP="00772266"/>
    <w:p w14:paraId="463FD85D" w14:textId="77777777" w:rsidR="00AF6232" w:rsidRDefault="00AF6232" w:rsidP="00772266"/>
    <w:p w14:paraId="1A5C38A3" w14:textId="77777777" w:rsidR="00AF6232" w:rsidRDefault="00AF6232" w:rsidP="00772266"/>
    <w:p w14:paraId="5EF583C7" w14:textId="77777777" w:rsidR="00AF6232" w:rsidRDefault="00AF6232" w:rsidP="00772266"/>
    <w:p w14:paraId="0BCD5CD6" w14:textId="77777777" w:rsidR="00AF6232" w:rsidRDefault="00AF6232" w:rsidP="00772266"/>
    <w:p w14:paraId="606F34AA" w14:textId="77777777" w:rsidR="00AF6232" w:rsidRDefault="00AF6232" w:rsidP="00772266"/>
    <w:p w14:paraId="25443D12" w14:textId="77777777" w:rsidR="00AF6232" w:rsidRDefault="00AF6232" w:rsidP="00772266"/>
    <w:p w14:paraId="45E790D0" w14:textId="77777777" w:rsidR="00AF6232" w:rsidRDefault="00AF6232" w:rsidP="00772266"/>
    <w:p w14:paraId="5FAB5B05" w14:textId="77777777" w:rsidR="00AF6232" w:rsidRDefault="00AF6232" w:rsidP="00772266"/>
    <w:p w14:paraId="4BCFB864" w14:textId="77777777" w:rsidR="00AF6232" w:rsidRDefault="00AF6232" w:rsidP="00772266"/>
    <w:p w14:paraId="7AE1AB8B" w14:textId="77777777" w:rsidR="00AF6232" w:rsidRDefault="00AF6232" w:rsidP="00772266"/>
    <w:p w14:paraId="3E7EDDD2" w14:textId="77777777" w:rsidR="00AF6232" w:rsidRDefault="00AF6232" w:rsidP="00772266"/>
    <w:p w14:paraId="2410918A" w14:textId="77777777" w:rsidR="00AF6232" w:rsidRDefault="00AF6232" w:rsidP="00772266"/>
    <w:p w14:paraId="2AAC2337" w14:textId="77777777" w:rsidR="00AF6232" w:rsidRDefault="00AF6232" w:rsidP="00772266"/>
    <w:p w14:paraId="28CFC4C8" w14:textId="77777777" w:rsidR="00AF6232" w:rsidRDefault="00AF6232" w:rsidP="00772266"/>
    <w:p w14:paraId="45BCF14A" w14:textId="77777777" w:rsidR="00AF6232" w:rsidRDefault="00AF6232" w:rsidP="00772266"/>
    <w:p w14:paraId="7C818C68" w14:textId="77777777" w:rsidR="00AF6232" w:rsidRDefault="00AF6232" w:rsidP="00772266"/>
    <w:p w14:paraId="10F45A89" w14:textId="77777777" w:rsidR="00AF6232" w:rsidRDefault="00AF6232" w:rsidP="00772266"/>
    <w:p w14:paraId="0941EADA" w14:textId="77777777" w:rsidR="00AF6232" w:rsidRDefault="00AF6232" w:rsidP="00772266"/>
    <w:p w14:paraId="40DB5FB2" w14:textId="77777777" w:rsidR="00AF6232" w:rsidRDefault="00AF6232" w:rsidP="00772266"/>
    <w:p w14:paraId="3AF319D7" w14:textId="77777777" w:rsidR="00AF6232" w:rsidRDefault="00AF6232" w:rsidP="00772266"/>
    <w:p w14:paraId="1B330F58" w14:textId="77777777" w:rsidR="00AF6232" w:rsidRDefault="00AF6232" w:rsidP="00772266"/>
    <w:p w14:paraId="10E06C54" w14:textId="77777777" w:rsidR="00AF6232" w:rsidRDefault="00AF6232" w:rsidP="00772266"/>
    <w:p w14:paraId="0CA87F54" w14:textId="77777777" w:rsidR="00AF6232" w:rsidRDefault="00AF6232" w:rsidP="00772266"/>
    <w:p w14:paraId="37295E75" w14:textId="77777777" w:rsidR="00AF6232" w:rsidRDefault="00AF6232" w:rsidP="00772266"/>
    <w:p w14:paraId="49197709" w14:textId="77777777" w:rsidR="00AF6232" w:rsidRDefault="00AF6232" w:rsidP="00772266"/>
    <w:p w14:paraId="70F86783" w14:textId="77777777" w:rsidR="00AF6232" w:rsidRDefault="00AF6232" w:rsidP="00772266"/>
    <w:p w14:paraId="04A8053A" w14:textId="77777777" w:rsidR="00AF6232" w:rsidRDefault="00AF6232" w:rsidP="00772266"/>
    <w:p w14:paraId="3CDD46A1" w14:textId="77777777" w:rsidR="00AF6232" w:rsidRDefault="00AF6232" w:rsidP="00772266"/>
    <w:p w14:paraId="0FEB700C" w14:textId="77777777" w:rsidR="00AF6232" w:rsidRDefault="00AF6232" w:rsidP="00772266"/>
    <w:p w14:paraId="563642DE" w14:textId="77777777" w:rsidR="00AF6232" w:rsidRDefault="00AF6232" w:rsidP="00772266"/>
    <w:p w14:paraId="7AB01590" w14:textId="77777777" w:rsidR="00AF6232" w:rsidRDefault="00AF6232" w:rsidP="00772266"/>
    <w:p w14:paraId="50382A20" w14:textId="77777777" w:rsidR="00AF6232" w:rsidRDefault="00AF6232" w:rsidP="00772266"/>
    <w:p w14:paraId="15B4EE5C" w14:textId="77777777" w:rsidR="00AF6232" w:rsidRDefault="00AF6232" w:rsidP="00772266"/>
    <w:p w14:paraId="59290601" w14:textId="77777777" w:rsidR="00AF6232" w:rsidRDefault="00AF6232" w:rsidP="00772266"/>
    <w:p w14:paraId="15D83240" w14:textId="77777777" w:rsidR="00AF6232" w:rsidRDefault="00AF6232" w:rsidP="00772266"/>
    <w:p w14:paraId="220C8B95" w14:textId="77777777" w:rsidR="00AF6232" w:rsidRDefault="00AF6232" w:rsidP="006B72C6"/>
    <w:p w14:paraId="56538DCC" w14:textId="77777777" w:rsidR="00AF6232" w:rsidRDefault="00AF6232" w:rsidP="008634D3"/>
    <w:p w14:paraId="5E73AD90" w14:textId="77777777" w:rsidR="00AF6232" w:rsidRDefault="00AF6232"/>
    <w:p w14:paraId="16D66114" w14:textId="77777777" w:rsidR="00AF6232" w:rsidRDefault="00AF6232"/>
    <w:p w14:paraId="39570818" w14:textId="77777777" w:rsidR="00AF6232" w:rsidRDefault="00AF6232"/>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A151B8"/>
    <w:multiLevelType w:val="hybridMultilevel"/>
    <w:tmpl w:val="767875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A25E45"/>
    <w:multiLevelType w:val="hybridMultilevel"/>
    <w:tmpl w:val="AC90A5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4F44341"/>
    <w:multiLevelType w:val="hybridMultilevel"/>
    <w:tmpl w:val="1A3E2274"/>
    <w:lvl w:ilvl="0" w:tplc="0A7A48A6">
      <w:start w:val="1"/>
      <w:numFmt w:val="bullet"/>
      <w:lvlText w:val=""/>
      <w:lvlJc w:val="left"/>
      <w:pPr>
        <w:ind w:left="720" w:hanging="360"/>
      </w:pPr>
      <w:rPr>
        <w:rFonts w:ascii="Wingdings" w:hAnsi="Wingdings" w:hint="default"/>
        <w:color w:val="FF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9E2A7E"/>
    <w:multiLevelType w:val="hybridMultilevel"/>
    <w:tmpl w:val="DEBEA6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D2334C3"/>
    <w:multiLevelType w:val="hybridMultilevel"/>
    <w:tmpl w:val="93FA6900"/>
    <w:lvl w:ilvl="0" w:tplc="B484B8F2">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E6A2AC5"/>
    <w:multiLevelType w:val="multilevel"/>
    <w:tmpl w:val="284C499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21340AFE"/>
    <w:multiLevelType w:val="hybridMultilevel"/>
    <w:tmpl w:val="E39C61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873066A"/>
    <w:multiLevelType w:val="hybridMultilevel"/>
    <w:tmpl w:val="1C44DDF4"/>
    <w:lvl w:ilvl="0" w:tplc="08090001">
      <w:start w:val="1"/>
      <w:numFmt w:val="bullet"/>
      <w:lvlText w:val=""/>
      <w:lvlJc w:val="left"/>
      <w:pPr>
        <w:ind w:left="720" w:hanging="360"/>
      </w:pPr>
      <w:rPr>
        <w:rFonts w:ascii="Symbol" w:hAnsi="Symbol" w:hint="default"/>
      </w:rPr>
    </w:lvl>
    <w:lvl w:ilvl="1" w:tplc="1620377C">
      <w:numFmt w:val="bullet"/>
      <w:lvlText w:val="-"/>
      <w:lvlJc w:val="left"/>
      <w:pPr>
        <w:ind w:left="1440" w:hanging="360"/>
      </w:pPr>
      <w:rPr>
        <w:rFonts w:ascii="Times New Roman" w:eastAsia="Calibri"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F807E75"/>
    <w:multiLevelType w:val="hybridMultilevel"/>
    <w:tmpl w:val="4B66EF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43A54E7"/>
    <w:multiLevelType w:val="hybridMultilevel"/>
    <w:tmpl w:val="7020F288"/>
    <w:lvl w:ilvl="0" w:tplc="04090001">
      <w:start w:val="1"/>
      <w:numFmt w:val="bullet"/>
      <w:lvlText w:val=""/>
      <w:lvlJc w:val="left"/>
      <w:pPr>
        <w:ind w:left="778" w:hanging="360"/>
      </w:pPr>
      <w:rPr>
        <w:rFonts w:ascii="Symbol" w:hAnsi="Symbol" w:hint="default"/>
      </w:rPr>
    </w:lvl>
    <w:lvl w:ilvl="1" w:tplc="04090003" w:tentative="1">
      <w:start w:val="1"/>
      <w:numFmt w:val="bullet"/>
      <w:lvlText w:val="o"/>
      <w:lvlJc w:val="left"/>
      <w:pPr>
        <w:ind w:left="1498" w:hanging="360"/>
      </w:pPr>
      <w:rPr>
        <w:rFonts w:ascii="Courier New" w:hAnsi="Courier New" w:cs="Courier New" w:hint="default"/>
      </w:rPr>
    </w:lvl>
    <w:lvl w:ilvl="2" w:tplc="04090005" w:tentative="1">
      <w:start w:val="1"/>
      <w:numFmt w:val="bullet"/>
      <w:lvlText w:val=""/>
      <w:lvlJc w:val="left"/>
      <w:pPr>
        <w:ind w:left="2218" w:hanging="360"/>
      </w:pPr>
      <w:rPr>
        <w:rFonts w:ascii="Wingdings" w:hAnsi="Wingdings" w:hint="default"/>
      </w:rPr>
    </w:lvl>
    <w:lvl w:ilvl="3" w:tplc="04090001" w:tentative="1">
      <w:start w:val="1"/>
      <w:numFmt w:val="bullet"/>
      <w:lvlText w:val=""/>
      <w:lvlJc w:val="left"/>
      <w:pPr>
        <w:ind w:left="2938" w:hanging="360"/>
      </w:pPr>
      <w:rPr>
        <w:rFonts w:ascii="Symbol" w:hAnsi="Symbol" w:hint="default"/>
      </w:rPr>
    </w:lvl>
    <w:lvl w:ilvl="4" w:tplc="04090003" w:tentative="1">
      <w:start w:val="1"/>
      <w:numFmt w:val="bullet"/>
      <w:lvlText w:val="o"/>
      <w:lvlJc w:val="left"/>
      <w:pPr>
        <w:ind w:left="3658" w:hanging="360"/>
      </w:pPr>
      <w:rPr>
        <w:rFonts w:ascii="Courier New" w:hAnsi="Courier New" w:cs="Courier New" w:hint="default"/>
      </w:rPr>
    </w:lvl>
    <w:lvl w:ilvl="5" w:tplc="04090005" w:tentative="1">
      <w:start w:val="1"/>
      <w:numFmt w:val="bullet"/>
      <w:lvlText w:val=""/>
      <w:lvlJc w:val="left"/>
      <w:pPr>
        <w:ind w:left="4378" w:hanging="360"/>
      </w:pPr>
      <w:rPr>
        <w:rFonts w:ascii="Wingdings" w:hAnsi="Wingdings" w:hint="default"/>
      </w:rPr>
    </w:lvl>
    <w:lvl w:ilvl="6" w:tplc="04090001" w:tentative="1">
      <w:start w:val="1"/>
      <w:numFmt w:val="bullet"/>
      <w:lvlText w:val=""/>
      <w:lvlJc w:val="left"/>
      <w:pPr>
        <w:ind w:left="5098" w:hanging="360"/>
      </w:pPr>
      <w:rPr>
        <w:rFonts w:ascii="Symbol" w:hAnsi="Symbol" w:hint="default"/>
      </w:rPr>
    </w:lvl>
    <w:lvl w:ilvl="7" w:tplc="04090003" w:tentative="1">
      <w:start w:val="1"/>
      <w:numFmt w:val="bullet"/>
      <w:lvlText w:val="o"/>
      <w:lvlJc w:val="left"/>
      <w:pPr>
        <w:ind w:left="5818" w:hanging="360"/>
      </w:pPr>
      <w:rPr>
        <w:rFonts w:ascii="Courier New" w:hAnsi="Courier New" w:cs="Courier New" w:hint="default"/>
      </w:rPr>
    </w:lvl>
    <w:lvl w:ilvl="8" w:tplc="04090005" w:tentative="1">
      <w:start w:val="1"/>
      <w:numFmt w:val="bullet"/>
      <w:lvlText w:val=""/>
      <w:lvlJc w:val="left"/>
      <w:pPr>
        <w:ind w:left="6538" w:hanging="360"/>
      </w:pPr>
      <w:rPr>
        <w:rFonts w:ascii="Wingdings" w:hAnsi="Wingdings" w:hint="default"/>
      </w:rPr>
    </w:lvl>
  </w:abstractNum>
  <w:abstractNum w:abstractNumId="10" w15:restartNumberingAfterBreak="0">
    <w:nsid w:val="35872C20"/>
    <w:multiLevelType w:val="hybridMultilevel"/>
    <w:tmpl w:val="1690DD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737706E"/>
    <w:multiLevelType w:val="hybridMultilevel"/>
    <w:tmpl w:val="E92CBC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78F2A71"/>
    <w:multiLevelType w:val="hybridMultilevel"/>
    <w:tmpl w:val="F9722C5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3" w15:restartNumberingAfterBreak="0">
    <w:nsid w:val="395F1FFA"/>
    <w:multiLevelType w:val="hybridMultilevel"/>
    <w:tmpl w:val="C28046DE"/>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4" w15:restartNumberingAfterBreak="0">
    <w:nsid w:val="3B707D89"/>
    <w:multiLevelType w:val="hybridMultilevel"/>
    <w:tmpl w:val="705E3E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CD27417"/>
    <w:multiLevelType w:val="hybridMultilevel"/>
    <w:tmpl w:val="DA6CFB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D9A1060"/>
    <w:multiLevelType w:val="hybridMultilevel"/>
    <w:tmpl w:val="E0C8F0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4B93D3E"/>
    <w:multiLevelType w:val="multilevel"/>
    <w:tmpl w:val="B232A590"/>
    <w:lvl w:ilvl="0">
      <w:start w:val="1"/>
      <w:numFmt w:val="decimal"/>
      <w:lvlText w:val="%1."/>
      <w:lvlJc w:val="left"/>
      <w:pPr>
        <w:ind w:left="420" w:hanging="420"/>
      </w:pPr>
      <w:rPr>
        <w:rFonts w:hint="default"/>
      </w:rPr>
    </w:lvl>
    <w:lvl w:ilvl="1">
      <w:start w:val="1"/>
      <w:numFmt w:val="decimal"/>
      <w:lvlText w:val="%1.%2."/>
      <w:lvlJc w:val="left"/>
      <w:pPr>
        <w:ind w:left="660" w:hanging="420"/>
      </w:pPr>
      <w:rPr>
        <w:rFonts w:hint="default"/>
      </w:rPr>
    </w:lvl>
    <w:lvl w:ilvl="2">
      <w:start w:val="1"/>
      <w:numFmt w:val="decimal"/>
      <w:lvlText w:val="%1.%2.%3."/>
      <w:lvlJc w:val="left"/>
      <w:pPr>
        <w:ind w:left="1200" w:hanging="720"/>
      </w:pPr>
      <w:rPr>
        <w:rFonts w:hint="default"/>
      </w:rPr>
    </w:lvl>
    <w:lvl w:ilvl="3">
      <w:start w:val="1"/>
      <w:numFmt w:val="decimal"/>
      <w:lvlText w:val="%1.%2.%3.%4."/>
      <w:lvlJc w:val="left"/>
      <w:pPr>
        <w:ind w:left="1440" w:hanging="720"/>
      </w:pPr>
      <w:rPr>
        <w:rFonts w:hint="default"/>
      </w:rPr>
    </w:lvl>
    <w:lvl w:ilvl="4">
      <w:start w:val="1"/>
      <w:numFmt w:val="decimal"/>
      <w:lvlText w:val="%1.%2.%3.%4.%5."/>
      <w:lvlJc w:val="left"/>
      <w:pPr>
        <w:ind w:left="2040" w:hanging="1080"/>
      </w:pPr>
      <w:rPr>
        <w:rFonts w:hint="default"/>
      </w:rPr>
    </w:lvl>
    <w:lvl w:ilvl="5">
      <w:start w:val="1"/>
      <w:numFmt w:val="decimal"/>
      <w:lvlText w:val="%1.%2.%3.%4.%5.%6."/>
      <w:lvlJc w:val="left"/>
      <w:pPr>
        <w:ind w:left="2280" w:hanging="108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3120" w:hanging="1440"/>
      </w:pPr>
      <w:rPr>
        <w:rFonts w:hint="default"/>
      </w:rPr>
    </w:lvl>
    <w:lvl w:ilvl="8">
      <w:start w:val="1"/>
      <w:numFmt w:val="decimal"/>
      <w:lvlText w:val="%1.%2.%3.%4.%5.%6.%7.%8.%9."/>
      <w:lvlJc w:val="left"/>
      <w:pPr>
        <w:ind w:left="3720" w:hanging="1800"/>
      </w:pPr>
      <w:rPr>
        <w:rFonts w:hint="default"/>
      </w:rPr>
    </w:lvl>
  </w:abstractNum>
  <w:abstractNum w:abstractNumId="18" w15:restartNumberingAfterBreak="0">
    <w:nsid w:val="49157C6F"/>
    <w:multiLevelType w:val="hybridMultilevel"/>
    <w:tmpl w:val="85C660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C9D6C2A"/>
    <w:multiLevelType w:val="hybridMultilevel"/>
    <w:tmpl w:val="AB00B1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FD96F27"/>
    <w:multiLevelType w:val="multilevel"/>
    <w:tmpl w:val="040A47FA"/>
    <w:lvl w:ilvl="0">
      <w:start w:val="1"/>
      <w:numFmt w:val="bullet"/>
      <w:lvlText w:val="-"/>
      <w:lvlJc w:val="left"/>
      <w:pPr>
        <w:ind w:left="1080" w:hanging="360"/>
      </w:pPr>
      <w:rPr>
        <w:rFonts w:ascii="Calibri" w:eastAsia="Calibri" w:hAnsi="Calibri" w:cs="Calibri"/>
      </w:r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21" w15:restartNumberingAfterBreak="0">
    <w:nsid w:val="50C5576B"/>
    <w:multiLevelType w:val="multilevel"/>
    <w:tmpl w:val="DC90402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52B05F80"/>
    <w:multiLevelType w:val="hybridMultilevel"/>
    <w:tmpl w:val="F6221152"/>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23" w15:restartNumberingAfterBreak="0">
    <w:nsid w:val="55206C5F"/>
    <w:multiLevelType w:val="hybridMultilevel"/>
    <w:tmpl w:val="A01256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8810EBB"/>
    <w:multiLevelType w:val="hybridMultilevel"/>
    <w:tmpl w:val="5608CB54"/>
    <w:lvl w:ilvl="0" w:tplc="0CB4D308">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A7C0511"/>
    <w:multiLevelType w:val="multilevel"/>
    <w:tmpl w:val="2FE6E33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6" w15:restartNumberingAfterBreak="0">
    <w:nsid w:val="63306248"/>
    <w:multiLevelType w:val="hybridMultilevel"/>
    <w:tmpl w:val="4DFAD9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AC60838"/>
    <w:multiLevelType w:val="hybridMultilevel"/>
    <w:tmpl w:val="6D363D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C107F13"/>
    <w:multiLevelType w:val="multilevel"/>
    <w:tmpl w:val="A762FAF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78400E6B"/>
    <w:multiLevelType w:val="multilevel"/>
    <w:tmpl w:val="B232A590"/>
    <w:lvl w:ilvl="0">
      <w:start w:val="1"/>
      <w:numFmt w:val="decimal"/>
      <w:lvlText w:val="%1."/>
      <w:lvlJc w:val="left"/>
      <w:pPr>
        <w:ind w:left="420" w:hanging="420"/>
      </w:pPr>
      <w:rPr>
        <w:rFonts w:hint="default"/>
      </w:rPr>
    </w:lvl>
    <w:lvl w:ilvl="1">
      <w:start w:val="1"/>
      <w:numFmt w:val="decimal"/>
      <w:lvlText w:val="%1.%2."/>
      <w:lvlJc w:val="left"/>
      <w:pPr>
        <w:ind w:left="660" w:hanging="420"/>
      </w:pPr>
      <w:rPr>
        <w:rFonts w:hint="default"/>
      </w:rPr>
    </w:lvl>
    <w:lvl w:ilvl="2">
      <w:start w:val="1"/>
      <w:numFmt w:val="decimal"/>
      <w:lvlText w:val="%1.%2.%3."/>
      <w:lvlJc w:val="left"/>
      <w:pPr>
        <w:ind w:left="1200" w:hanging="720"/>
      </w:pPr>
      <w:rPr>
        <w:rFonts w:hint="default"/>
      </w:rPr>
    </w:lvl>
    <w:lvl w:ilvl="3">
      <w:start w:val="1"/>
      <w:numFmt w:val="decimal"/>
      <w:lvlText w:val="%1.%2.%3.%4."/>
      <w:lvlJc w:val="left"/>
      <w:pPr>
        <w:ind w:left="1440" w:hanging="720"/>
      </w:pPr>
      <w:rPr>
        <w:rFonts w:hint="default"/>
      </w:rPr>
    </w:lvl>
    <w:lvl w:ilvl="4">
      <w:start w:val="1"/>
      <w:numFmt w:val="decimal"/>
      <w:lvlText w:val="%1.%2.%3.%4.%5."/>
      <w:lvlJc w:val="left"/>
      <w:pPr>
        <w:ind w:left="2040" w:hanging="1080"/>
      </w:pPr>
      <w:rPr>
        <w:rFonts w:hint="default"/>
      </w:rPr>
    </w:lvl>
    <w:lvl w:ilvl="5">
      <w:start w:val="1"/>
      <w:numFmt w:val="decimal"/>
      <w:lvlText w:val="%1.%2.%3.%4.%5.%6."/>
      <w:lvlJc w:val="left"/>
      <w:pPr>
        <w:ind w:left="2280" w:hanging="108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3120" w:hanging="1440"/>
      </w:pPr>
      <w:rPr>
        <w:rFonts w:hint="default"/>
      </w:rPr>
    </w:lvl>
    <w:lvl w:ilvl="8">
      <w:start w:val="1"/>
      <w:numFmt w:val="decimal"/>
      <w:lvlText w:val="%1.%2.%3.%4.%5.%6.%7.%8.%9."/>
      <w:lvlJc w:val="left"/>
      <w:pPr>
        <w:ind w:left="3720" w:hanging="1800"/>
      </w:pPr>
      <w:rPr>
        <w:rFonts w:hint="default"/>
      </w:rPr>
    </w:lvl>
  </w:abstractNum>
  <w:abstractNum w:abstractNumId="30" w15:restartNumberingAfterBreak="0">
    <w:nsid w:val="79B57353"/>
    <w:multiLevelType w:val="hybridMultilevel"/>
    <w:tmpl w:val="F1029A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98469404">
    <w:abstractNumId w:val="21"/>
  </w:num>
  <w:num w:numId="2" w16cid:durableId="1698891322">
    <w:abstractNumId w:val="28"/>
  </w:num>
  <w:num w:numId="3" w16cid:durableId="1881084748">
    <w:abstractNumId w:val="5"/>
  </w:num>
  <w:num w:numId="4" w16cid:durableId="269973273">
    <w:abstractNumId w:val="20"/>
  </w:num>
  <w:num w:numId="5" w16cid:durableId="1059859819">
    <w:abstractNumId w:val="25"/>
  </w:num>
  <w:num w:numId="6" w16cid:durableId="1128940022">
    <w:abstractNumId w:val="26"/>
  </w:num>
  <w:num w:numId="7" w16cid:durableId="153449464">
    <w:abstractNumId w:val="23"/>
  </w:num>
  <w:num w:numId="8" w16cid:durableId="167984464">
    <w:abstractNumId w:val="9"/>
  </w:num>
  <w:num w:numId="9" w16cid:durableId="443771236">
    <w:abstractNumId w:val="18"/>
  </w:num>
  <w:num w:numId="10" w16cid:durableId="178550250">
    <w:abstractNumId w:val="3"/>
  </w:num>
  <w:num w:numId="11" w16cid:durableId="402720674">
    <w:abstractNumId w:val="8"/>
  </w:num>
  <w:num w:numId="12" w16cid:durableId="847402633">
    <w:abstractNumId w:val="0"/>
  </w:num>
  <w:num w:numId="13" w16cid:durableId="1968923931">
    <w:abstractNumId w:val="6"/>
  </w:num>
  <w:num w:numId="14" w16cid:durableId="107428680">
    <w:abstractNumId w:val="11"/>
  </w:num>
  <w:num w:numId="15" w16cid:durableId="409272972">
    <w:abstractNumId w:val="15"/>
  </w:num>
  <w:num w:numId="16" w16cid:durableId="2067024029">
    <w:abstractNumId w:val="14"/>
  </w:num>
  <w:num w:numId="17" w16cid:durableId="1001808827">
    <w:abstractNumId w:val="10"/>
  </w:num>
  <w:num w:numId="18" w16cid:durableId="877934939">
    <w:abstractNumId w:val="30"/>
  </w:num>
  <w:num w:numId="19" w16cid:durableId="1193113813">
    <w:abstractNumId w:val="13"/>
  </w:num>
  <w:num w:numId="20" w16cid:durableId="1148522978">
    <w:abstractNumId w:val="7"/>
  </w:num>
  <w:num w:numId="21" w16cid:durableId="248001743">
    <w:abstractNumId w:val="2"/>
  </w:num>
  <w:num w:numId="22" w16cid:durableId="580214316">
    <w:abstractNumId w:val="22"/>
  </w:num>
  <w:num w:numId="23" w16cid:durableId="758334561">
    <w:abstractNumId w:val="27"/>
  </w:num>
  <w:num w:numId="24" w16cid:durableId="222915744">
    <w:abstractNumId w:val="29"/>
  </w:num>
  <w:num w:numId="25" w16cid:durableId="1799185170">
    <w:abstractNumId w:val="17"/>
  </w:num>
  <w:num w:numId="26" w16cid:durableId="1726222749">
    <w:abstractNumId w:val="1"/>
  </w:num>
  <w:num w:numId="27" w16cid:durableId="1873422394">
    <w:abstractNumId w:val="19"/>
  </w:num>
  <w:num w:numId="28" w16cid:durableId="261259248">
    <w:abstractNumId w:val="4"/>
  </w:num>
  <w:num w:numId="29" w16cid:durableId="1936017068">
    <w:abstractNumId w:val="24"/>
  </w:num>
  <w:num w:numId="30" w16cid:durableId="980692962">
    <w:abstractNumId w:val="12"/>
  </w:num>
  <w:num w:numId="31" w16cid:durableId="197161565">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US" w:vendorID="64" w:dllVersion="6" w:nlCheck="1" w:checkStyle="0"/>
  <w:activeWritingStyle w:appName="MSWord" w:lang="en-GB" w:vendorID="64" w:dllVersion="6" w:nlCheck="1" w:checkStyle="0"/>
  <w:activeWritingStyle w:appName="MSWord" w:lang="en-US" w:vendorID="64" w:dllVersion="0" w:nlCheck="1" w:checkStyle="0"/>
  <w:activeWritingStyle w:appName="MSWord" w:lang="en-GB" w:vendorID="64" w:dllVersion="0" w:nlCheck="1" w:checkStyle="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U2trQ0NzM3M7Q0NTJQ0lEKTi0uzszPAykwNKkFAOmpBcotAAAA"/>
  </w:docVars>
  <w:rsids>
    <w:rsidRoot w:val="00F358A0"/>
    <w:rsid w:val="000021F1"/>
    <w:rsid w:val="000053BE"/>
    <w:rsid w:val="00006251"/>
    <w:rsid w:val="000065ED"/>
    <w:rsid w:val="0001044D"/>
    <w:rsid w:val="00011926"/>
    <w:rsid w:val="00013301"/>
    <w:rsid w:val="00016D01"/>
    <w:rsid w:val="00020C61"/>
    <w:rsid w:val="00022A38"/>
    <w:rsid w:val="00022FFB"/>
    <w:rsid w:val="000261A8"/>
    <w:rsid w:val="0003191F"/>
    <w:rsid w:val="000343B7"/>
    <w:rsid w:val="000358BC"/>
    <w:rsid w:val="0003595E"/>
    <w:rsid w:val="00036929"/>
    <w:rsid w:val="00037A14"/>
    <w:rsid w:val="00037BB1"/>
    <w:rsid w:val="000431F9"/>
    <w:rsid w:val="00045DAC"/>
    <w:rsid w:val="00046489"/>
    <w:rsid w:val="00047A83"/>
    <w:rsid w:val="000503AA"/>
    <w:rsid w:val="0005097C"/>
    <w:rsid w:val="00055442"/>
    <w:rsid w:val="0005684C"/>
    <w:rsid w:val="00056CCC"/>
    <w:rsid w:val="000605D2"/>
    <w:rsid w:val="00072335"/>
    <w:rsid w:val="00073501"/>
    <w:rsid w:val="00075D25"/>
    <w:rsid w:val="00077DB6"/>
    <w:rsid w:val="000819A0"/>
    <w:rsid w:val="00083748"/>
    <w:rsid w:val="00087A67"/>
    <w:rsid w:val="0009267A"/>
    <w:rsid w:val="00094F0E"/>
    <w:rsid w:val="0009535C"/>
    <w:rsid w:val="00097AB3"/>
    <w:rsid w:val="000A3BCE"/>
    <w:rsid w:val="000A4AE3"/>
    <w:rsid w:val="000B1B86"/>
    <w:rsid w:val="000B1D88"/>
    <w:rsid w:val="000B5591"/>
    <w:rsid w:val="000B7845"/>
    <w:rsid w:val="000C27BE"/>
    <w:rsid w:val="000C4031"/>
    <w:rsid w:val="000D38DC"/>
    <w:rsid w:val="000D49D3"/>
    <w:rsid w:val="000D7E4F"/>
    <w:rsid w:val="000E0A54"/>
    <w:rsid w:val="000E1E8A"/>
    <w:rsid w:val="000E41CA"/>
    <w:rsid w:val="000E5C69"/>
    <w:rsid w:val="000E73BD"/>
    <w:rsid w:val="000F4B2E"/>
    <w:rsid w:val="000F4FE8"/>
    <w:rsid w:val="000F56F1"/>
    <w:rsid w:val="0010325F"/>
    <w:rsid w:val="00104ABB"/>
    <w:rsid w:val="00104ED5"/>
    <w:rsid w:val="00106050"/>
    <w:rsid w:val="00107477"/>
    <w:rsid w:val="00121712"/>
    <w:rsid w:val="00124FAD"/>
    <w:rsid w:val="00130DCF"/>
    <w:rsid w:val="001332C7"/>
    <w:rsid w:val="00135287"/>
    <w:rsid w:val="001407F3"/>
    <w:rsid w:val="00143DA7"/>
    <w:rsid w:val="00146170"/>
    <w:rsid w:val="001462CC"/>
    <w:rsid w:val="00147654"/>
    <w:rsid w:val="00147859"/>
    <w:rsid w:val="001510CE"/>
    <w:rsid w:val="00151FFD"/>
    <w:rsid w:val="00154D32"/>
    <w:rsid w:val="00155D59"/>
    <w:rsid w:val="00156384"/>
    <w:rsid w:val="00160E7B"/>
    <w:rsid w:val="001713A1"/>
    <w:rsid w:val="00176059"/>
    <w:rsid w:val="00176E21"/>
    <w:rsid w:val="00180744"/>
    <w:rsid w:val="00186900"/>
    <w:rsid w:val="001878B2"/>
    <w:rsid w:val="00191A3B"/>
    <w:rsid w:val="0019697F"/>
    <w:rsid w:val="00197C58"/>
    <w:rsid w:val="001A0057"/>
    <w:rsid w:val="001A0650"/>
    <w:rsid w:val="001A23E4"/>
    <w:rsid w:val="001A29CC"/>
    <w:rsid w:val="001A2D17"/>
    <w:rsid w:val="001A7BBE"/>
    <w:rsid w:val="001B0646"/>
    <w:rsid w:val="001B4A67"/>
    <w:rsid w:val="001B647E"/>
    <w:rsid w:val="001D12E8"/>
    <w:rsid w:val="001D2C94"/>
    <w:rsid w:val="001D4F91"/>
    <w:rsid w:val="001D748F"/>
    <w:rsid w:val="001E001E"/>
    <w:rsid w:val="001E0489"/>
    <w:rsid w:val="001E2868"/>
    <w:rsid w:val="001E3715"/>
    <w:rsid w:val="001E555F"/>
    <w:rsid w:val="001F2820"/>
    <w:rsid w:val="0020557D"/>
    <w:rsid w:val="002078FF"/>
    <w:rsid w:val="00214C22"/>
    <w:rsid w:val="0021605C"/>
    <w:rsid w:val="00222321"/>
    <w:rsid w:val="00222741"/>
    <w:rsid w:val="002245D3"/>
    <w:rsid w:val="00224ED4"/>
    <w:rsid w:val="00225201"/>
    <w:rsid w:val="00233D4C"/>
    <w:rsid w:val="00235FD4"/>
    <w:rsid w:val="002366C6"/>
    <w:rsid w:val="0024181D"/>
    <w:rsid w:val="00247BA8"/>
    <w:rsid w:val="00251543"/>
    <w:rsid w:val="00252BAA"/>
    <w:rsid w:val="00252C30"/>
    <w:rsid w:val="00254AD4"/>
    <w:rsid w:val="00255773"/>
    <w:rsid w:val="00265979"/>
    <w:rsid w:val="002710CA"/>
    <w:rsid w:val="00273815"/>
    <w:rsid w:val="00281576"/>
    <w:rsid w:val="00282728"/>
    <w:rsid w:val="00282C98"/>
    <w:rsid w:val="002833F3"/>
    <w:rsid w:val="00284B79"/>
    <w:rsid w:val="00284CD7"/>
    <w:rsid w:val="0028509C"/>
    <w:rsid w:val="0028592F"/>
    <w:rsid w:val="00287DC1"/>
    <w:rsid w:val="002959D5"/>
    <w:rsid w:val="00297931"/>
    <w:rsid w:val="00297BC7"/>
    <w:rsid w:val="002A5B34"/>
    <w:rsid w:val="002B4D93"/>
    <w:rsid w:val="002B5802"/>
    <w:rsid w:val="002B5BE4"/>
    <w:rsid w:val="002C0C89"/>
    <w:rsid w:val="002C7964"/>
    <w:rsid w:val="002D1850"/>
    <w:rsid w:val="002D20A6"/>
    <w:rsid w:val="002D3C24"/>
    <w:rsid w:val="002D48B2"/>
    <w:rsid w:val="002E6983"/>
    <w:rsid w:val="002E7A5F"/>
    <w:rsid w:val="002F6A73"/>
    <w:rsid w:val="003012F6"/>
    <w:rsid w:val="00301FBC"/>
    <w:rsid w:val="00302942"/>
    <w:rsid w:val="00305F5A"/>
    <w:rsid w:val="003152B8"/>
    <w:rsid w:val="00316501"/>
    <w:rsid w:val="003213E0"/>
    <w:rsid w:val="00321A5E"/>
    <w:rsid w:val="00322FDB"/>
    <w:rsid w:val="00327B0B"/>
    <w:rsid w:val="003336A3"/>
    <w:rsid w:val="003364AA"/>
    <w:rsid w:val="00341432"/>
    <w:rsid w:val="003502B6"/>
    <w:rsid w:val="00352416"/>
    <w:rsid w:val="003543EF"/>
    <w:rsid w:val="00363667"/>
    <w:rsid w:val="00371246"/>
    <w:rsid w:val="00371A57"/>
    <w:rsid w:val="00381D6E"/>
    <w:rsid w:val="00386486"/>
    <w:rsid w:val="003A3270"/>
    <w:rsid w:val="003A619D"/>
    <w:rsid w:val="003A6DB4"/>
    <w:rsid w:val="003B01D8"/>
    <w:rsid w:val="003B181E"/>
    <w:rsid w:val="003B2443"/>
    <w:rsid w:val="003B7945"/>
    <w:rsid w:val="003C204E"/>
    <w:rsid w:val="003C2A96"/>
    <w:rsid w:val="003D0778"/>
    <w:rsid w:val="003D1319"/>
    <w:rsid w:val="003D268C"/>
    <w:rsid w:val="003D5969"/>
    <w:rsid w:val="003E1D28"/>
    <w:rsid w:val="003E40F1"/>
    <w:rsid w:val="003E67E4"/>
    <w:rsid w:val="003F19F2"/>
    <w:rsid w:val="003F4DF8"/>
    <w:rsid w:val="003F6BA6"/>
    <w:rsid w:val="003F742F"/>
    <w:rsid w:val="00401997"/>
    <w:rsid w:val="00402887"/>
    <w:rsid w:val="00403D30"/>
    <w:rsid w:val="00416E6A"/>
    <w:rsid w:val="00417936"/>
    <w:rsid w:val="00420115"/>
    <w:rsid w:val="00422986"/>
    <w:rsid w:val="004231D8"/>
    <w:rsid w:val="00423888"/>
    <w:rsid w:val="0042389C"/>
    <w:rsid w:val="00426DE7"/>
    <w:rsid w:val="0043038C"/>
    <w:rsid w:val="0043039B"/>
    <w:rsid w:val="004371BB"/>
    <w:rsid w:val="004402B5"/>
    <w:rsid w:val="0044488C"/>
    <w:rsid w:val="00447A34"/>
    <w:rsid w:val="00447AB0"/>
    <w:rsid w:val="004525FF"/>
    <w:rsid w:val="0045746A"/>
    <w:rsid w:val="004626B6"/>
    <w:rsid w:val="00462937"/>
    <w:rsid w:val="00462EE9"/>
    <w:rsid w:val="00465E16"/>
    <w:rsid w:val="00466270"/>
    <w:rsid w:val="00466327"/>
    <w:rsid w:val="00466BB9"/>
    <w:rsid w:val="00470EEE"/>
    <w:rsid w:val="004767CD"/>
    <w:rsid w:val="00477610"/>
    <w:rsid w:val="00481E97"/>
    <w:rsid w:val="00484228"/>
    <w:rsid w:val="00485B33"/>
    <w:rsid w:val="00487210"/>
    <w:rsid w:val="00487300"/>
    <w:rsid w:val="0049433A"/>
    <w:rsid w:val="00495783"/>
    <w:rsid w:val="004959F8"/>
    <w:rsid w:val="004A6341"/>
    <w:rsid w:val="004B2E5A"/>
    <w:rsid w:val="004B4346"/>
    <w:rsid w:val="004C0E45"/>
    <w:rsid w:val="004C114B"/>
    <w:rsid w:val="004C25B2"/>
    <w:rsid w:val="004C2637"/>
    <w:rsid w:val="004C5A03"/>
    <w:rsid w:val="004C5AD8"/>
    <w:rsid w:val="004D3AFA"/>
    <w:rsid w:val="004D48BE"/>
    <w:rsid w:val="004D493E"/>
    <w:rsid w:val="004E31F2"/>
    <w:rsid w:val="004E5F66"/>
    <w:rsid w:val="004E7171"/>
    <w:rsid w:val="004F3858"/>
    <w:rsid w:val="00500213"/>
    <w:rsid w:val="005037E4"/>
    <w:rsid w:val="00506B82"/>
    <w:rsid w:val="00511C4D"/>
    <w:rsid w:val="00512F43"/>
    <w:rsid w:val="00530562"/>
    <w:rsid w:val="00530BD0"/>
    <w:rsid w:val="0054120D"/>
    <w:rsid w:val="00542ACA"/>
    <w:rsid w:val="005443B8"/>
    <w:rsid w:val="00554C65"/>
    <w:rsid w:val="00555FE8"/>
    <w:rsid w:val="00561E07"/>
    <w:rsid w:val="00564B33"/>
    <w:rsid w:val="00574E17"/>
    <w:rsid w:val="00584242"/>
    <w:rsid w:val="00593B2A"/>
    <w:rsid w:val="00593DBF"/>
    <w:rsid w:val="00593F09"/>
    <w:rsid w:val="005952BC"/>
    <w:rsid w:val="00596C7C"/>
    <w:rsid w:val="005970F7"/>
    <w:rsid w:val="005A09DB"/>
    <w:rsid w:val="005A414A"/>
    <w:rsid w:val="005A41ED"/>
    <w:rsid w:val="005B55EE"/>
    <w:rsid w:val="005B614E"/>
    <w:rsid w:val="005B73F6"/>
    <w:rsid w:val="005C4036"/>
    <w:rsid w:val="005C7295"/>
    <w:rsid w:val="005C7EE7"/>
    <w:rsid w:val="005D057F"/>
    <w:rsid w:val="005D0E7A"/>
    <w:rsid w:val="005D13D8"/>
    <w:rsid w:val="005D20C0"/>
    <w:rsid w:val="005D57F0"/>
    <w:rsid w:val="005E40D7"/>
    <w:rsid w:val="005E7B0E"/>
    <w:rsid w:val="005F044A"/>
    <w:rsid w:val="005F04C7"/>
    <w:rsid w:val="006055F6"/>
    <w:rsid w:val="00606574"/>
    <w:rsid w:val="006068E7"/>
    <w:rsid w:val="00610517"/>
    <w:rsid w:val="006112A5"/>
    <w:rsid w:val="00611FA0"/>
    <w:rsid w:val="00617EFC"/>
    <w:rsid w:val="00620657"/>
    <w:rsid w:val="00621F69"/>
    <w:rsid w:val="006248DC"/>
    <w:rsid w:val="00634D11"/>
    <w:rsid w:val="00635EAA"/>
    <w:rsid w:val="00637BCA"/>
    <w:rsid w:val="006402EB"/>
    <w:rsid w:val="006404F1"/>
    <w:rsid w:val="006442BC"/>
    <w:rsid w:val="006449CD"/>
    <w:rsid w:val="006453F2"/>
    <w:rsid w:val="00645C88"/>
    <w:rsid w:val="00650808"/>
    <w:rsid w:val="00651F0F"/>
    <w:rsid w:val="00655EEB"/>
    <w:rsid w:val="00663962"/>
    <w:rsid w:val="00665580"/>
    <w:rsid w:val="0066643C"/>
    <w:rsid w:val="00670F20"/>
    <w:rsid w:val="006723FC"/>
    <w:rsid w:val="006729D6"/>
    <w:rsid w:val="00673752"/>
    <w:rsid w:val="00684ACE"/>
    <w:rsid w:val="00685E23"/>
    <w:rsid w:val="006870D9"/>
    <w:rsid w:val="00687C40"/>
    <w:rsid w:val="006900A8"/>
    <w:rsid w:val="006938DF"/>
    <w:rsid w:val="006939F7"/>
    <w:rsid w:val="00693F02"/>
    <w:rsid w:val="00694306"/>
    <w:rsid w:val="00695B31"/>
    <w:rsid w:val="006968C2"/>
    <w:rsid w:val="00697256"/>
    <w:rsid w:val="006A1FA1"/>
    <w:rsid w:val="006A496D"/>
    <w:rsid w:val="006A667C"/>
    <w:rsid w:val="006A6748"/>
    <w:rsid w:val="006A79FA"/>
    <w:rsid w:val="006B255F"/>
    <w:rsid w:val="006B2671"/>
    <w:rsid w:val="006B3AEC"/>
    <w:rsid w:val="006B3B0A"/>
    <w:rsid w:val="006B49D7"/>
    <w:rsid w:val="006B66AE"/>
    <w:rsid w:val="006B6ABE"/>
    <w:rsid w:val="006B72C6"/>
    <w:rsid w:val="006C0A40"/>
    <w:rsid w:val="006C1E5F"/>
    <w:rsid w:val="006C496D"/>
    <w:rsid w:val="006C546C"/>
    <w:rsid w:val="006C5533"/>
    <w:rsid w:val="006C614A"/>
    <w:rsid w:val="006C79B1"/>
    <w:rsid w:val="006D3824"/>
    <w:rsid w:val="006D4332"/>
    <w:rsid w:val="006E4682"/>
    <w:rsid w:val="006F40F1"/>
    <w:rsid w:val="006F4D64"/>
    <w:rsid w:val="006F54AD"/>
    <w:rsid w:val="00701846"/>
    <w:rsid w:val="00702713"/>
    <w:rsid w:val="007027A9"/>
    <w:rsid w:val="00703084"/>
    <w:rsid w:val="00704889"/>
    <w:rsid w:val="00704940"/>
    <w:rsid w:val="00706093"/>
    <w:rsid w:val="007131C6"/>
    <w:rsid w:val="00714A42"/>
    <w:rsid w:val="00720D1B"/>
    <w:rsid w:val="007219FC"/>
    <w:rsid w:val="00722E30"/>
    <w:rsid w:val="00723688"/>
    <w:rsid w:val="00724FE6"/>
    <w:rsid w:val="00727BAA"/>
    <w:rsid w:val="007322CB"/>
    <w:rsid w:val="00752001"/>
    <w:rsid w:val="00752D7F"/>
    <w:rsid w:val="00757650"/>
    <w:rsid w:val="00764A2A"/>
    <w:rsid w:val="0076532E"/>
    <w:rsid w:val="00770301"/>
    <w:rsid w:val="00772266"/>
    <w:rsid w:val="00772CE5"/>
    <w:rsid w:val="00773BB4"/>
    <w:rsid w:val="00777BBE"/>
    <w:rsid w:val="0078024B"/>
    <w:rsid w:val="00781099"/>
    <w:rsid w:val="00790731"/>
    <w:rsid w:val="007A3843"/>
    <w:rsid w:val="007A397D"/>
    <w:rsid w:val="007A5CDB"/>
    <w:rsid w:val="007A66F3"/>
    <w:rsid w:val="007A6B0D"/>
    <w:rsid w:val="007B7DE8"/>
    <w:rsid w:val="007D1646"/>
    <w:rsid w:val="007D25F7"/>
    <w:rsid w:val="007D28F7"/>
    <w:rsid w:val="007D5C62"/>
    <w:rsid w:val="007E2E00"/>
    <w:rsid w:val="007F09A7"/>
    <w:rsid w:val="007F0A65"/>
    <w:rsid w:val="007F47AB"/>
    <w:rsid w:val="007F5DD7"/>
    <w:rsid w:val="008018DD"/>
    <w:rsid w:val="00801C6B"/>
    <w:rsid w:val="00804C3C"/>
    <w:rsid w:val="008054A0"/>
    <w:rsid w:val="00805898"/>
    <w:rsid w:val="008061C7"/>
    <w:rsid w:val="00810D01"/>
    <w:rsid w:val="008147FF"/>
    <w:rsid w:val="00826733"/>
    <w:rsid w:val="0083200B"/>
    <w:rsid w:val="0083201F"/>
    <w:rsid w:val="008333D1"/>
    <w:rsid w:val="0083382A"/>
    <w:rsid w:val="00835CC8"/>
    <w:rsid w:val="00836926"/>
    <w:rsid w:val="00837691"/>
    <w:rsid w:val="00847F8F"/>
    <w:rsid w:val="008531E1"/>
    <w:rsid w:val="008540FF"/>
    <w:rsid w:val="00854DC6"/>
    <w:rsid w:val="00854E00"/>
    <w:rsid w:val="00856B72"/>
    <w:rsid w:val="008634D3"/>
    <w:rsid w:val="008640F8"/>
    <w:rsid w:val="00867CC6"/>
    <w:rsid w:val="00867CFB"/>
    <w:rsid w:val="00877716"/>
    <w:rsid w:val="00883ACA"/>
    <w:rsid w:val="00885B68"/>
    <w:rsid w:val="00886B43"/>
    <w:rsid w:val="0089108D"/>
    <w:rsid w:val="008927C9"/>
    <w:rsid w:val="00892A07"/>
    <w:rsid w:val="008931A7"/>
    <w:rsid w:val="008A2883"/>
    <w:rsid w:val="008A2A36"/>
    <w:rsid w:val="008A2A4C"/>
    <w:rsid w:val="008A4778"/>
    <w:rsid w:val="008A723A"/>
    <w:rsid w:val="008B12E6"/>
    <w:rsid w:val="008B5F50"/>
    <w:rsid w:val="008C0CAA"/>
    <w:rsid w:val="008C4F63"/>
    <w:rsid w:val="008C6EC5"/>
    <w:rsid w:val="008D0891"/>
    <w:rsid w:val="008D08AA"/>
    <w:rsid w:val="008D3F91"/>
    <w:rsid w:val="008E0775"/>
    <w:rsid w:val="008E101D"/>
    <w:rsid w:val="008E4F06"/>
    <w:rsid w:val="008F2D15"/>
    <w:rsid w:val="008F557D"/>
    <w:rsid w:val="00901A32"/>
    <w:rsid w:val="00903239"/>
    <w:rsid w:val="009038EE"/>
    <w:rsid w:val="009047EE"/>
    <w:rsid w:val="00904E41"/>
    <w:rsid w:val="009106A9"/>
    <w:rsid w:val="00914A7B"/>
    <w:rsid w:val="00915706"/>
    <w:rsid w:val="00916581"/>
    <w:rsid w:val="00927EC9"/>
    <w:rsid w:val="00930427"/>
    <w:rsid w:val="0093095E"/>
    <w:rsid w:val="009309ED"/>
    <w:rsid w:val="00933040"/>
    <w:rsid w:val="0093323E"/>
    <w:rsid w:val="00934864"/>
    <w:rsid w:val="00935BCD"/>
    <w:rsid w:val="00940DCE"/>
    <w:rsid w:val="00941A8F"/>
    <w:rsid w:val="00941EFB"/>
    <w:rsid w:val="0095059F"/>
    <w:rsid w:val="00952907"/>
    <w:rsid w:val="009621E5"/>
    <w:rsid w:val="00965433"/>
    <w:rsid w:val="009672A1"/>
    <w:rsid w:val="009678B6"/>
    <w:rsid w:val="00971F9B"/>
    <w:rsid w:val="0097627C"/>
    <w:rsid w:val="00976287"/>
    <w:rsid w:val="00983E33"/>
    <w:rsid w:val="0098568F"/>
    <w:rsid w:val="00994386"/>
    <w:rsid w:val="009A084F"/>
    <w:rsid w:val="009A20DC"/>
    <w:rsid w:val="009A3777"/>
    <w:rsid w:val="009B010D"/>
    <w:rsid w:val="009B5762"/>
    <w:rsid w:val="009D376C"/>
    <w:rsid w:val="009D48F9"/>
    <w:rsid w:val="009D580D"/>
    <w:rsid w:val="009D78D2"/>
    <w:rsid w:val="009E0886"/>
    <w:rsid w:val="009E556B"/>
    <w:rsid w:val="009E7E2E"/>
    <w:rsid w:val="009F2A1A"/>
    <w:rsid w:val="009F40C0"/>
    <w:rsid w:val="009F5681"/>
    <w:rsid w:val="009F5C74"/>
    <w:rsid w:val="009F5E73"/>
    <w:rsid w:val="009F64B3"/>
    <w:rsid w:val="00A0082A"/>
    <w:rsid w:val="00A01BB7"/>
    <w:rsid w:val="00A02C04"/>
    <w:rsid w:val="00A0339F"/>
    <w:rsid w:val="00A03CF8"/>
    <w:rsid w:val="00A07060"/>
    <w:rsid w:val="00A07892"/>
    <w:rsid w:val="00A07E49"/>
    <w:rsid w:val="00A11C9C"/>
    <w:rsid w:val="00A13B87"/>
    <w:rsid w:val="00A13BA2"/>
    <w:rsid w:val="00A13C4D"/>
    <w:rsid w:val="00A17199"/>
    <w:rsid w:val="00A171C8"/>
    <w:rsid w:val="00A20788"/>
    <w:rsid w:val="00A2229E"/>
    <w:rsid w:val="00A2669C"/>
    <w:rsid w:val="00A33AEE"/>
    <w:rsid w:val="00A45A7E"/>
    <w:rsid w:val="00A4751E"/>
    <w:rsid w:val="00A47972"/>
    <w:rsid w:val="00A51069"/>
    <w:rsid w:val="00A52806"/>
    <w:rsid w:val="00A5720B"/>
    <w:rsid w:val="00A57946"/>
    <w:rsid w:val="00A614EB"/>
    <w:rsid w:val="00A6451F"/>
    <w:rsid w:val="00A64C70"/>
    <w:rsid w:val="00A65DF4"/>
    <w:rsid w:val="00A737D1"/>
    <w:rsid w:val="00A77657"/>
    <w:rsid w:val="00A82048"/>
    <w:rsid w:val="00A82574"/>
    <w:rsid w:val="00A83CE3"/>
    <w:rsid w:val="00A844FF"/>
    <w:rsid w:val="00A87064"/>
    <w:rsid w:val="00A93771"/>
    <w:rsid w:val="00AA040E"/>
    <w:rsid w:val="00AA1461"/>
    <w:rsid w:val="00AA1C46"/>
    <w:rsid w:val="00AA2B7B"/>
    <w:rsid w:val="00AA4D3E"/>
    <w:rsid w:val="00AB0C3E"/>
    <w:rsid w:val="00AB2018"/>
    <w:rsid w:val="00AB3D71"/>
    <w:rsid w:val="00AB410C"/>
    <w:rsid w:val="00AB54CC"/>
    <w:rsid w:val="00AB6436"/>
    <w:rsid w:val="00AB7DA8"/>
    <w:rsid w:val="00AC0B64"/>
    <w:rsid w:val="00AC3497"/>
    <w:rsid w:val="00AD6B7A"/>
    <w:rsid w:val="00AD71A3"/>
    <w:rsid w:val="00AD79CF"/>
    <w:rsid w:val="00AE0256"/>
    <w:rsid w:val="00AE0690"/>
    <w:rsid w:val="00AE1D58"/>
    <w:rsid w:val="00AE1F6D"/>
    <w:rsid w:val="00AF513E"/>
    <w:rsid w:val="00AF6232"/>
    <w:rsid w:val="00B01F3D"/>
    <w:rsid w:val="00B02AAD"/>
    <w:rsid w:val="00B06CD6"/>
    <w:rsid w:val="00B07911"/>
    <w:rsid w:val="00B10ADF"/>
    <w:rsid w:val="00B10AE9"/>
    <w:rsid w:val="00B1359A"/>
    <w:rsid w:val="00B14C38"/>
    <w:rsid w:val="00B15082"/>
    <w:rsid w:val="00B168F5"/>
    <w:rsid w:val="00B202AD"/>
    <w:rsid w:val="00B218BE"/>
    <w:rsid w:val="00B21E08"/>
    <w:rsid w:val="00B22649"/>
    <w:rsid w:val="00B272F2"/>
    <w:rsid w:val="00B321CB"/>
    <w:rsid w:val="00B33EC3"/>
    <w:rsid w:val="00B351A1"/>
    <w:rsid w:val="00B35B38"/>
    <w:rsid w:val="00B37222"/>
    <w:rsid w:val="00B40FDD"/>
    <w:rsid w:val="00B50081"/>
    <w:rsid w:val="00B505B5"/>
    <w:rsid w:val="00B516DB"/>
    <w:rsid w:val="00B5731D"/>
    <w:rsid w:val="00B6019E"/>
    <w:rsid w:val="00B6292D"/>
    <w:rsid w:val="00B6653E"/>
    <w:rsid w:val="00B67C91"/>
    <w:rsid w:val="00B72117"/>
    <w:rsid w:val="00B7656A"/>
    <w:rsid w:val="00B770CC"/>
    <w:rsid w:val="00B8033B"/>
    <w:rsid w:val="00B80535"/>
    <w:rsid w:val="00B9722C"/>
    <w:rsid w:val="00BA3D85"/>
    <w:rsid w:val="00BA62F9"/>
    <w:rsid w:val="00BB0028"/>
    <w:rsid w:val="00BB14BE"/>
    <w:rsid w:val="00BB2966"/>
    <w:rsid w:val="00BC6C09"/>
    <w:rsid w:val="00BD0806"/>
    <w:rsid w:val="00BD1B5F"/>
    <w:rsid w:val="00BD6188"/>
    <w:rsid w:val="00BF613A"/>
    <w:rsid w:val="00BF7A3D"/>
    <w:rsid w:val="00C01737"/>
    <w:rsid w:val="00C02E66"/>
    <w:rsid w:val="00C03A8D"/>
    <w:rsid w:val="00C03D12"/>
    <w:rsid w:val="00C06399"/>
    <w:rsid w:val="00C10387"/>
    <w:rsid w:val="00C112AC"/>
    <w:rsid w:val="00C12D50"/>
    <w:rsid w:val="00C15B6A"/>
    <w:rsid w:val="00C163E1"/>
    <w:rsid w:val="00C170B5"/>
    <w:rsid w:val="00C17E22"/>
    <w:rsid w:val="00C21743"/>
    <w:rsid w:val="00C231B7"/>
    <w:rsid w:val="00C2417B"/>
    <w:rsid w:val="00C27892"/>
    <w:rsid w:val="00C362D2"/>
    <w:rsid w:val="00C403D0"/>
    <w:rsid w:val="00C40F53"/>
    <w:rsid w:val="00C4411C"/>
    <w:rsid w:val="00C4416A"/>
    <w:rsid w:val="00C47488"/>
    <w:rsid w:val="00C576C9"/>
    <w:rsid w:val="00C649F4"/>
    <w:rsid w:val="00C649F7"/>
    <w:rsid w:val="00C65FD0"/>
    <w:rsid w:val="00C72A38"/>
    <w:rsid w:val="00C73150"/>
    <w:rsid w:val="00C75A8A"/>
    <w:rsid w:val="00C824AC"/>
    <w:rsid w:val="00C9464B"/>
    <w:rsid w:val="00C9537F"/>
    <w:rsid w:val="00C96941"/>
    <w:rsid w:val="00CA6ECF"/>
    <w:rsid w:val="00CC13CE"/>
    <w:rsid w:val="00CC179B"/>
    <w:rsid w:val="00CC72C9"/>
    <w:rsid w:val="00CD2D6E"/>
    <w:rsid w:val="00CD3971"/>
    <w:rsid w:val="00CD4C36"/>
    <w:rsid w:val="00CD6D09"/>
    <w:rsid w:val="00CD6E7C"/>
    <w:rsid w:val="00CE1D38"/>
    <w:rsid w:val="00CE282E"/>
    <w:rsid w:val="00CE4C32"/>
    <w:rsid w:val="00CF19FD"/>
    <w:rsid w:val="00CF2C91"/>
    <w:rsid w:val="00CF2D34"/>
    <w:rsid w:val="00CF762D"/>
    <w:rsid w:val="00CF77C0"/>
    <w:rsid w:val="00D04C22"/>
    <w:rsid w:val="00D04FA7"/>
    <w:rsid w:val="00D05C60"/>
    <w:rsid w:val="00D061D4"/>
    <w:rsid w:val="00D107BA"/>
    <w:rsid w:val="00D115C4"/>
    <w:rsid w:val="00D21874"/>
    <w:rsid w:val="00D21E06"/>
    <w:rsid w:val="00D26157"/>
    <w:rsid w:val="00D32C8E"/>
    <w:rsid w:val="00D33128"/>
    <w:rsid w:val="00D50640"/>
    <w:rsid w:val="00D6080F"/>
    <w:rsid w:val="00D63C0F"/>
    <w:rsid w:val="00D65CA7"/>
    <w:rsid w:val="00D65F47"/>
    <w:rsid w:val="00D67479"/>
    <w:rsid w:val="00D74E7A"/>
    <w:rsid w:val="00D76BE5"/>
    <w:rsid w:val="00D83825"/>
    <w:rsid w:val="00D84B7A"/>
    <w:rsid w:val="00D9442D"/>
    <w:rsid w:val="00DA08C4"/>
    <w:rsid w:val="00DA30D3"/>
    <w:rsid w:val="00DA5C1E"/>
    <w:rsid w:val="00DA608E"/>
    <w:rsid w:val="00DB6007"/>
    <w:rsid w:val="00DB6405"/>
    <w:rsid w:val="00DB6D80"/>
    <w:rsid w:val="00DC0901"/>
    <w:rsid w:val="00DC6005"/>
    <w:rsid w:val="00DC756B"/>
    <w:rsid w:val="00DD0291"/>
    <w:rsid w:val="00DD1E76"/>
    <w:rsid w:val="00DE12A4"/>
    <w:rsid w:val="00DE3830"/>
    <w:rsid w:val="00DE5353"/>
    <w:rsid w:val="00DF29F8"/>
    <w:rsid w:val="00DF7974"/>
    <w:rsid w:val="00E012F1"/>
    <w:rsid w:val="00E06B31"/>
    <w:rsid w:val="00E07A0F"/>
    <w:rsid w:val="00E21B17"/>
    <w:rsid w:val="00E25F72"/>
    <w:rsid w:val="00E31AF6"/>
    <w:rsid w:val="00E31F8A"/>
    <w:rsid w:val="00E329D6"/>
    <w:rsid w:val="00E32B95"/>
    <w:rsid w:val="00E3532D"/>
    <w:rsid w:val="00E44B6E"/>
    <w:rsid w:val="00E47185"/>
    <w:rsid w:val="00E50C3D"/>
    <w:rsid w:val="00E51374"/>
    <w:rsid w:val="00E52867"/>
    <w:rsid w:val="00E53353"/>
    <w:rsid w:val="00E5567F"/>
    <w:rsid w:val="00E566B0"/>
    <w:rsid w:val="00E57773"/>
    <w:rsid w:val="00E57ECE"/>
    <w:rsid w:val="00E605AB"/>
    <w:rsid w:val="00E635CE"/>
    <w:rsid w:val="00E64ACE"/>
    <w:rsid w:val="00E65880"/>
    <w:rsid w:val="00E65DFB"/>
    <w:rsid w:val="00E773ED"/>
    <w:rsid w:val="00E845CA"/>
    <w:rsid w:val="00E8494B"/>
    <w:rsid w:val="00E86AD2"/>
    <w:rsid w:val="00E876C8"/>
    <w:rsid w:val="00E87B72"/>
    <w:rsid w:val="00E9131F"/>
    <w:rsid w:val="00E91579"/>
    <w:rsid w:val="00E9692B"/>
    <w:rsid w:val="00E979F8"/>
    <w:rsid w:val="00EA5347"/>
    <w:rsid w:val="00EA7720"/>
    <w:rsid w:val="00EB3494"/>
    <w:rsid w:val="00EB3985"/>
    <w:rsid w:val="00EB630B"/>
    <w:rsid w:val="00EB7708"/>
    <w:rsid w:val="00EC49CA"/>
    <w:rsid w:val="00EC7C2E"/>
    <w:rsid w:val="00ED077B"/>
    <w:rsid w:val="00ED1947"/>
    <w:rsid w:val="00ED21E1"/>
    <w:rsid w:val="00EE4B98"/>
    <w:rsid w:val="00EE6619"/>
    <w:rsid w:val="00F07221"/>
    <w:rsid w:val="00F111D0"/>
    <w:rsid w:val="00F131B8"/>
    <w:rsid w:val="00F14D76"/>
    <w:rsid w:val="00F15278"/>
    <w:rsid w:val="00F15A2E"/>
    <w:rsid w:val="00F166F0"/>
    <w:rsid w:val="00F21158"/>
    <w:rsid w:val="00F30D7B"/>
    <w:rsid w:val="00F358A0"/>
    <w:rsid w:val="00F36F5C"/>
    <w:rsid w:val="00F373E2"/>
    <w:rsid w:val="00F40F1E"/>
    <w:rsid w:val="00F52109"/>
    <w:rsid w:val="00F57BB6"/>
    <w:rsid w:val="00F57FCE"/>
    <w:rsid w:val="00F63CEB"/>
    <w:rsid w:val="00F7211E"/>
    <w:rsid w:val="00F731BF"/>
    <w:rsid w:val="00F752D2"/>
    <w:rsid w:val="00F9488A"/>
    <w:rsid w:val="00F96A90"/>
    <w:rsid w:val="00F97129"/>
    <w:rsid w:val="00F9757F"/>
    <w:rsid w:val="00FA16A3"/>
    <w:rsid w:val="00FA4330"/>
    <w:rsid w:val="00FB388D"/>
    <w:rsid w:val="00FC5311"/>
    <w:rsid w:val="00FC644A"/>
    <w:rsid w:val="00FC7040"/>
    <w:rsid w:val="00FD0565"/>
    <w:rsid w:val="00FD1ACF"/>
    <w:rsid w:val="00FD1BDF"/>
    <w:rsid w:val="00FD63BA"/>
    <w:rsid w:val="00FD6810"/>
    <w:rsid w:val="00FE03B2"/>
    <w:rsid w:val="00FE2CC9"/>
    <w:rsid w:val="00FE383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E9BE7F"/>
  <w15:docId w15:val="{BB8C0E2B-8912-4871-A69C-9C47001E6F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spacing w:before="240" w:after="36"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utoRedefine/>
    <w:qFormat/>
    <w:rsid w:val="00772266"/>
    <w:pPr>
      <w:spacing w:line="276" w:lineRule="auto"/>
    </w:pPr>
    <w:rPr>
      <w:rFonts w:ascii="Times New Roman" w:hAnsi="Times New Roman" w:cs="Times New Roman"/>
      <w:noProof/>
      <w:color w:val="FF0000"/>
    </w:rPr>
  </w:style>
  <w:style w:type="paragraph" w:styleId="Heading1">
    <w:name w:val="heading 1"/>
    <w:basedOn w:val="Normal"/>
    <w:next w:val="Normal"/>
    <w:link w:val="Heading1Char"/>
    <w:uiPriority w:val="9"/>
    <w:qFormat/>
    <w:rsid w:val="009A3777"/>
    <w:pPr>
      <w:keepNext/>
      <w:keepLines/>
      <w:outlineLvl w:val="0"/>
    </w:pPr>
    <w:rPr>
      <w:rFonts w:eastAsiaTheme="majorEastAsia"/>
      <w:b/>
      <w:color w:val="000000" w:themeColor="text1"/>
      <w:szCs w:val="32"/>
    </w:rPr>
  </w:style>
  <w:style w:type="paragraph" w:styleId="Heading2">
    <w:name w:val="heading 2"/>
    <w:basedOn w:val="Normal"/>
    <w:next w:val="Normal"/>
    <w:link w:val="Heading2Char"/>
    <w:uiPriority w:val="9"/>
    <w:unhideWhenUsed/>
    <w:qFormat/>
    <w:rsid w:val="00AA2B7B"/>
    <w:pPr>
      <w:keepNext/>
      <w:keepLines/>
      <w:outlineLvl w:val="1"/>
    </w:pPr>
    <w:rPr>
      <w:rFonts w:eastAsiaTheme="majorEastAsia"/>
      <w:b/>
      <w:color w:val="000000" w:themeColor="text1"/>
      <w:szCs w:val="26"/>
    </w:rPr>
  </w:style>
  <w:style w:type="paragraph" w:styleId="Heading3">
    <w:name w:val="heading 3"/>
    <w:basedOn w:val="Normal"/>
    <w:next w:val="Normal"/>
    <w:link w:val="Heading3Char"/>
    <w:uiPriority w:val="9"/>
    <w:unhideWhenUsed/>
    <w:qFormat/>
    <w:rsid w:val="00720D1B"/>
    <w:pPr>
      <w:keepNext/>
      <w:keepLines/>
      <w:outlineLvl w:val="2"/>
    </w:pPr>
    <w:rPr>
      <w:rFonts w:eastAsiaTheme="majorEastAsia"/>
      <w:b/>
    </w:rPr>
  </w:style>
  <w:style w:type="paragraph" w:styleId="Heading4">
    <w:name w:val="heading 4"/>
    <w:basedOn w:val="Normal"/>
    <w:next w:val="Normal"/>
    <w:pPr>
      <w:keepNext/>
      <w:keepLines/>
      <w:spacing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character" w:customStyle="1" w:styleId="Heading1Char">
    <w:name w:val="Heading 1 Char"/>
    <w:basedOn w:val="DefaultParagraphFont"/>
    <w:link w:val="Heading1"/>
    <w:uiPriority w:val="9"/>
    <w:rsid w:val="009A3777"/>
    <w:rPr>
      <w:rFonts w:ascii="Times New Roman" w:eastAsiaTheme="majorEastAsia" w:hAnsi="Times New Roman" w:cstheme="majorBidi"/>
      <w:b/>
      <w:noProof/>
      <w:color w:val="000000" w:themeColor="text1"/>
      <w:szCs w:val="32"/>
    </w:rPr>
  </w:style>
  <w:style w:type="character" w:styleId="Hyperlink">
    <w:name w:val="Hyperlink"/>
    <w:uiPriority w:val="99"/>
    <w:rsid w:val="008916FD"/>
    <w:rPr>
      <w:color w:val="0000FF"/>
      <w:u w:val="single"/>
    </w:rPr>
  </w:style>
  <w:style w:type="paragraph" w:styleId="BodyText">
    <w:name w:val="Body Text"/>
    <w:basedOn w:val="Normal"/>
    <w:link w:val="BodyTextChar"/>
    <w:rsid w:val="008916FD"/>
    <w:pPr>
      <w:tabs>
        <w:tab w:val="left" w:pos="-240"/>
        <w:tab w:val="left" w:pos="1"/>
        <w:tab w:val="left" w:pos="720"/>
        <w:tab w:val="left" w:pos="1440"/>
        <w:tab w:val="left" w:pos="2160"/>
        <w:tab w:val="left" w:pos="2880"/>
        <w:tab w:val="left" w:pos="3618"/>
        <w:tab w:val="left" w:pos="4320"/>
        <w:tab w:val="left" w:pos="5040"/>
        <w:tab w:val="left" w:pos="5760"/>
        <w:tab w:val="left" w:pos="6138"/>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pPr>
    <w:rPr>
      <w:b/>
      <w:sz w:val="18"/>
      <w:szCs w:val="20"/>
    </w:rPr>
  </w:style>
  <w:style w:type="character" w:customStyle="1" w:styleId="BodyTextChar">
    <w:name w:val="Body Text Char"/>
    <w:basedOn w:val="DefaultParagraphFont"/>
    <w:link w:val="BodyText"/>
    <w:rsid w:val="008916FD"/>
    <w:rPr>
      <w:rFonts w:asciiTheme="majorBidi" w:eastAsia="Times New Roman" w:hAnsiTheme="majorBidi" w:cstheme="majorBidi"/>
      <w:b/>
      <w:bCs/>
      <w:sz w:val="18"/>
      <w:szCs w:val="20"/>
    </w:rPr>
  </w:style>
  <w:style w:type="paragraph" w:styleId="FootnoteText">
    <w:name w:val="footnote text"/>
    <w:basedOn w:val="Normal"/>
    <w:link w:val="FootnoteTextChar"/>
    <w:semiHidden/>
    <w:rsid w:val="008916FD"/>
    <w:rPr>
      <w:sz w:val="20"/>
      <w:szCs w:val="20"/>
    </w:rPr>
  </w:style>
  <w:style w:type="character" w:customStyle="1" w:styleId="FootnoteTextChar">
    <w:name w:val="Footnote Text Char"/>
    <w:basedOn w:val="DefaultParagraphFont"/>
    <w:link w:val="FootnoteText"/>
    <w:semiHidden/>
    <w:rsid w:val="008916FD"/>
    <w:rPr>
      <w:rFonts w:ascii="Times New Roman" w:eastAsia="Times New Roman" w:hAnsi="Times New Roman" w:cstheme="majorBidi"/>
      <w:bCs/>
      <w:sz w:val="20"/>
      <w:szCs w:val="20"/>
    </w:rPr>
  </w:style>
  <w:style w:type="paragraph" w:styleId="ListParagraph">
    <w:name w:val="List Paragraph"/>
    <w:basedOn w:val="Normal"/>
    <w:uiPriority w:val="34"/>
    <w:qFormat/>
    <w:rsid w:val="008916FD"/>
    <w:pPr>
      <w:spacing w:after="160" w:line="259" w:lineRule="auto"/>
      <w:ind w:left="720"/>
      <w:contextualSpacing/>
    </w:pPr>
    <w:rPr>
      <w:rFonts w:asciiTheme="minorHAnsi" w:eastAsiaTheme="minorHAnsi" w:hAnsiTheme="minorHAnsi" w:cstheme="minorBidi"/>
    </w:rPr>
  </w:style>
  <w:style w:type="paragraph" w:styleId="NormalWeb">
    <w:name w:val="Normal (Web)"/>
    <w:basedOn w:val="Normal"/>
    <w:uiPriority w:val="99"/>
    <w:unhideWhenUsed/>
    <w:rsid w:val="008916FD"/>
    <w:pPr>
      <w:spacing w:before="100" w:beforeAutospacing="1" w:after="100" w:afterAutospacing="1"/>
    </w:pPr>
  </w:style>
  <w:style w:type="paragraph" w:styleId="Header">
    <w:name w:val="header"/>
    <w:basedOn w:val="Normal"/>
    <w:link w:val="HeaderChar"/>
    <w:uiPriority w:val="99"/>
    <w:unhideWhenUsed/>
    <w:rsid w:val="008916FD"/>
    <w:pPr>
      <w:tabs>
        <w:tab w:val="center" w:pos="4680"/>
        <w:tab w:val="right" w:pos="9360"/>
      </w:tabs>
    </w:pPr>
  </w:style>
  <w:style w:type="character" w:customStyle="1" w:styleId="HeaderChar">
    <w:name w:val="Header Char"/>
    <w:basedOn w:val="DefaultParagraphFont"/>
    <w:link w:val="Header"/>
    <w:uiPriority w:val="99"/>
    <w:rsid w:val="008916FD"/>
    <w:rPr>
      <w:rFonts w:asciiTheme="majorBidi" w:eastAsia="Times New Roman" w:hAnsiTheme="majorBidi" w:cstheme="majorBidi"/>
      <w:bCs/>
      <w:sz w:val="24"/>
      <w:szCs w:val="24"/>
      <w:lang w:eastAsia="zh-CN"/>
    </w:rPr>
  </w:style>
  <w:style w:type="paragraph" w:styleId="Footer">
    <w:name w:val="footer"/>
    <w:basedOn w:val="Normal"/>
    <w:link w:val="FooterChar"/>
    <w:uiPriority w:val="99"/>
    <w:unhideWhenUsed/>
    <w:rsid w:val="008916FD"/>
    <w:pPr>
      <w:tabs>
        <w:tab w:val="center" w:pos="4680"/>
        <w:tab w:val="right" w:pos="9360"/>
      </w:tabs>
    </w:pPr>
  </w:style>
  <w:style w:type="character" w:customStyle="1" w:styleId="FooterChar">
    <w:name w:val="Footer Char"/>
    <w:basedOn w:val="DefaultParagraphFont"/>
    <w:link w:val="Footer"/>
    <w:uiPriority w:val="99"/>
    <w:rsid w:val="008916FD"/>
    <w:rPr>
      <w:rFonts w:asciiTheme="majorBidi" w:eastAsia="Times New Roman" w:hAnsiTheme="majorBidi" w:cstheme="majorBidi"/>
      <w:bCs/>
      <w:sz w:val="24"/>
      <w:szCs w:val="24"/>
      <w:lang w:eastAsia="zh-CN"/>
    </w:rPr>
  </w:style>
  <w:style w:type="character" w:styleId="FootnoteReference">
    <w:name w:val="footnote reference"/>
    <w:basedOn w:val="DefaultParagraphFont"/>
    <w:uiPriority w:val="99"/>
    <w:semiHidden/>
    <w:unhideWhenUsed/>
    <w:rsid w:val="008916FD"/>
    <w:rPr>
      <w:vertAlign w:val="superscript"/>
    </w:rPr>
  </w:style>
  <w:style w:type="paragraph" w:styleId="TOCHeading">
    <w:name w:val="TOC Heading"/>
    <w:basedOn w:val="Heading1"/>
    <w:next w:val="Normal"/>
    <w:uiPriority w:val="39"/>
    <w:unhideWhenUsed/>
    <w:qFormat/>
    <w:rsid w:val="008916FD"/>
    <w:pPr>
      <w:spacing w:line="259" w:lineRule="auto"/>
      <w:outlineLvl w:val="9"/>
    </w:pPr>
    <w:rPr>
      <w:bCs/>
    </w:rPr>
  </w:style>
  <w:style w:type="paragraph" w:styleId="TOC1">
    <w:name w:val="toc 1"/>
    <w:basedOn w:val="Normal"/>
    <w:next w:val="Normal"/>
    <w:autoRedefine/>
    <w:uiPriority w:val="39"/>
    <w:unhideWhenUsed/>
    <w:rsid w:val="008916FD"/>
    <w:pPr>
      <w:spacing w:after="100"/>
    </w:pPr>
  </w:style>
  <w:style w:type="table" w:styleId="TableGrid">
    <w:name w:val="Table Grid"/>
    <w:basedOn w:val="TableNormal"/>
    <w:uiPriority w:val="39"/>
    <w:rsid w:val="008248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AA2B7B"/>
    <w:rPr>
      <w:rFonts w:ascii="Times New Roman" w:eastAsiaTheme="majorEastAsia" w:hAnsi="Times New Roman" w:cstheme="majorBidi"/>
      <w:b/>
      <w:noProof/>
      <w:color w:val="000000" w:themeColor="text1"/>
      <w:szCs w:val="26"/>
    </w:rPr>
  </w:style>
  <w:style w:type="character" w:customStyle="1" w:styleId="Heading3Char">
    <w:name w:val="Heading 3 Char"/>
    <w:basedOn w:val="DefaultParagraphFont"/>
    <w:link w:val="Heading3"/>
    <w:uiPriority w:val="9"/>
    <w:rsid w:val="00720D1B"/>
    <w:rPr>
      <w:rFonts w:ascii="Times New Roman" w:eastAsiaTheme="majorEastAsia" w:hAnsi="Times New Roman" w:cstheme="majorBidi"/>
      <w:b/>
      <w:noProof/>
    </w:rPr>
  </w:style>
  <w:style w:type="paragraph" w:styleId="Quote">
    <w:name w:val="Quote"/>
    <w:basedOn w:val="Normal"/>
    <w:next w:val="Normal"/>
    <w:link w:val="QuoteChar"/>
    <w:uiPriority w:val="29"/>
    <w:qFormat/>
    <w:rsid w:val="00277794"/>
    <w:pPr>
      <w:spacing w:before="200" w:after="160"/>
      <w:ind w:left="864" w:right="864"/>
    </w:pPr>
    <w:rPr>
      <w:i/>
      <w:iCs/>
      <w:color w:val="404040" w:themeColor="text1" w:themeTint="BF"/>
    </w:rPr>
  </w:style>
  <w:style w:type="character" w:customStyle="1" w:styleId="QuoteChar">
    <w:name w:val="Quote Char"/>
    <w:basedOn w:val="DefaultParagraphFont"/>
    <w:link w:val="Quote"/>
    <w:uiPriority w:val="29"/>
    <w:rsid w:val="00277794"/>
    <w:rPr>
      <w:rFonts w:asciiTheme="majorBidi" w:eastAsia="Times New Roman" w:hAnsiTheme="majorBidi" w:cstheme="majorBidi"/>
      <w:bCs/>
      <w:i/>
      <w:iCs/>
      <w:color w:val="404040" w:themeColor="text1" w:themeTint="BF"/>
      <w:sz w:val="24"/>
      <w:szCs w:val="24"/>
      <w:lang w:eastAsia="zh-CN"/>
    </w:rPr>
  </w:style>
  <w:style w:type="character" w:styleId="Emphasis">
    <w:name w:val="Emphasis"/>
    <w:basedOn w:val="DefaultParagraphFont"/>
    <w:uiPriority w:val="20"/>
    <w:qFormat/>
    <w:rsid w:val="00277794"/>
    <w:rPr>
      <w:i/>
      <w:iCs/>
    </w:rPr>
  </w:style>
  <w:style w:type="character" w:styleId="Strong">
    <w:name w:val="Strong"/>
    <w:basedOn w:val="DefaultParagraphFont"/>
    <w:uiPriority w:val="22"/>
    <w:qFormat/>
    <w:rsid w:val="001B1A7D"/>
    <w:rPr>
      <w:b/>
      <w:bCs/>
    </w:rPr>
  </w:style>
  <w:style w:type="character" w:styleId="CommentReference">
    <w:name w:val="annotation reference"/>
    <w:basedOn w:val="DefaultParagraphFont"/>
    <w:uiPriority w:val="99"/>
    <w:semiHidden/>
    <w:unhideWhenUsed/>
    <w:rsid w:val="00DB23AB"/>
    <w:rPr>
      <w:sz w:val="16"/>
      <w:szCs w:val="16"/>
    </w:rPr>
  </w:style>
  <w:style w:type="paragraph" w:styleId="CommentText">
    <w:name w:val="annotation text"/>
    <w:basedOn w:val="Normal"/>
    <w:link w:val="CommentTextChar"/>
    <w:uiPriority w:val="99"/>
    <w:unhideWhenUsed/>
    <w:rsid w:val="00DB23AB"/>
    <w:rPr>
      <w:sz w:val="20"/>
      <w:szCs w:val="20"/>
    </w:rPr>
  </w:style>
  <w:style w:type="character" w:customStyle="1" w:styleId="CommentTextChar">
    <w:name w:val="Comment Text Char"/>
    <w:basedOn w:val="DefaultParagraphFont"/>
    <w:link w:val="CommentText"/>
    <w:uiPriority w:val="99"/>
    <w:rsid w:val="00DB23AB"/>
    <w:rPr>
      <w:rFonts w:asciiTheme="majorBidi" w:eastAsia="Times New Roman" w:hAnsiTheme="majorBidi" w:cstheme="majorBidi"/>
      <w:bCs/>
      <w:sz w:val="20"/>
      <w:szCs w:val="20"/>
      <w:lang w:eastAsia="zh-CN"/>
    </w:rPr>
  </w:style>
  <w:style w:type="paragraph" w:styleId="CommentSubject">
    <w:name w:val="annotation subject"/>
    <w:basedOn w:val="CommentText"/>
    <w:next w:val="CommentText"/>
    <w:link w:val="CommentSubjectChar"/>
    <w:uiPriority w:val="99"/>
    <w:semiHidden/>
    <w:unhideWhenUsed/>
    <w:rsid w:val="00DB23AB"/>
    <w:rPr>
      <w:b/>
    </w:rPr>
  </w:style>
  <w:style w:type="character" w:customStyle="1" w:styleId="CommentSubjectChar">
    <w:name w:val="Comment Subject Char"/>
    <w:basedOn w:val="CommentTextChar"/>
    <w:link w:val="CommentSubject"/>
    <w:uiPriority w:val="99"/>
    <w:semiHidden/>
    <w:rsid w:val="00DB23AB"/>
    <w:rPr>
      <w:rFonts w:asciiTheme="majorBidi" w:eastAsia="Times New Roman" w:hAnsiTheme="majorBidi" w:cstheme="majorBidi"/>
      <w:b/>
      <w:bCs/>
      <w:sz w:val="20"/>
      <w:szCs w:val="20"/>
      <w:lang w:eastAsia="zh-CN"/>
    </w:rPr>
  </w:style>
  <w:style w:type="paragraph" w:styleId="BalloonText">
    <w:name w:val="Balloon Text"/>
    <w:basedOn w:val="Normal"/>
    <w:link w:val="BalloonTextChar"/>
    <w:uiPriority w:val="99"/>
    <w:semiHidden/>
    <w:unhideWhenUsed/>
    <w:rsid w:val="00DB23A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B23AB"/>
    <w:rPr>
      <w:rFonts w:ascii="Segoe UI" w:eastAsia="Times New Roman" w:hAnsi="Segoe UI" w:cs="Segoe UI"/>
      <w:bCs/>
      <w:sz w:val="18"/>
      <w:szCs w:val="18"/>
      <w:lang w:eastAsia="zh-CN"/>
    </w:rPr>
  </w:style>
  <w:style w:type="table" w:styleId="GridTable4-Accent5">
    <w:name w:val="Grid Table 4 Accent 5"/>
    <w:basedOn w:val="TableNormal"/>
    <w:uiPriority w:val="49"/>
    <w:rsid w:val="00693A9C"/>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character" w:styleId="LineNumber">
    <w:name w:val="line number"/>
    <w:basedOn w:val="DefaultParagraphFont"/>
    <w:uiPriority w:val="99"/>
    <w:semiHidden/>
    <w:unhideWhenUsed/>
    <w:rsid w:val="001A4D13"/>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6">
    <w:name w:val="6"/>
    <w:basedOn w:val="TableNormal"/>
    <w:pPr>
      <w:spacing w:after="0" w:line="240" w:lineRule="auto"/>
    </w:pPr>
    <w:tblPr>
      <w:tblStyleRowBandSize w:val="1"/>
      <w:tblStyleColBandSize w:val="1"/>
    </w:tblPr>
    <w:tblStylePr w:type="firstRow">
      <w:rPr>
        <w:b/>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rPr>
      <w:tblPr/>
      <w:tcPr>
        <w:tcBorders>
          <w:top w:val="single" w:sz="4" w:space="0" w:color="4472C4"/>
        </w:tcBorders>
      </w:tcPr>
    </w:tblStylePr>
    <w:tblStylePr w:type="firstCol">
      <w:rPr>
        <w:b/>
      </w:rPr>
    </w:tblStylePr>
    <w:tblStylePr w:type="lastCol">
      <w:rPr>
        <w:b/>
      </w:rPr>
    </w:tblStylePr>
    <w:tblStylePr w:type="band1Vert">
      <w:tblPr/>
      <w:tcPr>
        <w:shd w:val="clear" w:color="auto" w:fill="D9E2F3"/>
      </w:tcPr>
    </w:tblStylePr>
    <w:tblStylePr w:type="band1Horz">
      <w:tblPr/>
      <w:tcPr>
        <w:shd w:val="clear" w:color="auto" w:fill="D9E2F3"/>
      </w:tcPr>
    </w:tblStylePr>
  </w:style>
  <w:style w:type="table" w:customStyle="1" w:styleId="5">
    <w:name w:val="5"/>
    <w:basedOn w:val="TableNormal"/>
    <w:pPr>
      <w:spacing w:after="0" w:line="240" w:lineRule="auto"/>
    </w:pPr>
    <w:tblPr>
      <w:tblStyleRowBandSize w:val="1"/>
      <w:tblStyleColBandSize w:val="1"/>
    </w:tblPr>
  </w:style>
  <w:style w:type="table" w:customStyle="1" w:styleId="4">
    <w:name w:val="4"/>
    <w:basedOn w:val="TableNormal"/>
    <w:pPr>
      <w:spacing w:after="0" w:line="240" w:lineRule="auto"/>
    </w:pPr>
    <w:tblPr>
      <w:tblStyleRowBandSize w:val="1"/>
      <w:tblStyleColBandSize w:val="1"/>
    </w:tblPr>
  </w:style>
  <w:style w:type="table" w:customStyle="1" w:styleId="3">
    <w:name w:val="3"/>
    <w:basedOn w:val="TableNormal"/>
    <w:pPr>
      <w:spacing w:after="0" w:line="240" w:lineRule="auto"/>
    </w:pPr>
    <w:tblPr>
      <w:tblStyleRowBandSize w:val="1"/>
      <w:tblStyleColBandSize w:val="1"/>
    </w:tblPr>
  </w:style>
  <w:style w:type="table" w:customStyle="1" w:styleId="2">
    <w:name w:val="2"/>
    <w:basedOn w:val="TableNormal"/>
    <w:pPr>
      <w:spacing w:after="0" w:line="240" w:lineRule="auto"/>
    </w:pPr>
    <w:tblPr>
      <w:tblStyleRowBandSize w:val="1"/>
      <w:tblStyleColBandSize w:val="1"/>
    </w:tblPr>
  </w:style>
  <w:style w:type="table" w:customStyle="1" w:styleId="1">
    <w:name w:val="1"/>
    <w:basedOn w:val="TableNormal"/>
    <w:pPr>
      <w:spacing w:after="0" w:line="240" w:lineRule="auto"/>
    </w:pPr>
    <w:tblPr>
      <w:tblStyleRowBandSize w:val="1"/>
      <w:tblStyleColBandSize w:val="1"/>
    </w:tblPr>
  </w:style>
  <w:style w:type="paragraph" w:styleId="Caption">
    <w:name w:val="caption"/>
    <w:basedOn w:val="Normal"/>
    <w:next w:val="Normal"/>
    <w:uiPriority w:val="35"/>
    <w:unhideWhenUsed/>
    <w:qFormat/>
    <w:rsid w:val="00DB6007"/>
    <w:pPr>
      <w:spacing w:line="360" w:lineRule="auto"/>
    </w:pPr>
    <w:rPr>
      <w:b/>
      <w:iCs/>
      <w:szCs w:val="18"/>
    </w:rPr>
  </w:style>
  <w:style w:type="table" w:customStyle="1" w:styleId="TableGrid2">
    <w:name w:val="Table Grid2"/>
    <w:basedOn w:val="TableNormal"/>
    <w:next w:val="TableGrid"/>
    <w:uiPriority w:val="59"/>
    <w:rsid w:val="00B67C91"/>
    <w:pPr>
      <w:widowControl/>
      <w:spacing w:before="0" w:after="0" w:line="260" w:lineRule="atLeast"/>
      <w:jc w:val="both"/>
    </w:pPr>
    <w:rPr>
      <w:rFonts w:ascii="Palatino Linotype" w:eastAsia="SimSun" w:hAnsi="Palatino Linotype" w:cs="Times New Roman"/>
      <w:color w:val="000000"/>
      <w:sz w:val="20"/>
      <w:szCs w:val="20"/>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42298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EndnoteText">
    <w:name w:val="endnote text"/>
    <w:basedOn w:val="Normal"/>
    <w:link w:val="EndnoteTextChar"/>
    <w:uiPriority w:val="99"/>
    <w:semiHidden/>
    <w:unhideWhenUsed/>
    <w:rsid w:val="00AB54CC"/>
    <w:pPr>
      <w:spacing w:line="240" w:lineRule="auto"/>
    </w:pPr>
    <w:rPr>
      <w:sz w:val="20"/>
      <w:szCs w:val="20"/>
    </w:rPr>
  </w:style>
  <w:style w:type="character" w:customStyle="1" w:styleId="EndnoteTextChar">
    <w:name w:val="Endnote Text Char"/>
    <w:basedOn w:val="DefaultParagraphFont"/>
    <w:link w:val="EndnoteText"/>
    <w:uiPriority w:val="99"/>
    <w:semiHidden/>
    <w:rsid w:val="00AB54CC"/>
    <w:rPr>
      <w:rFonts w:asciiTheme="majorBidi" w:hAnsiTheme="majorBidi" w:cstheme="majorBidi"/>
      <w:noProof/>
      <w:sz w:val="20"/>
      <w:szCs w:val="20"/>
    </w:rPr>
  </w:style>
  <w:style w:type="character" w:styleId="EndnoteReference">
    <w:name w:val="endnote reference"/>
    <w:basedOn w:val="DefaultParagraphFont"/>
    <w:uiPriority w:val="99"/>
    <w:semiHidden/>
    <w:unhideWhenUsed/>
    <w:rsid w:val="00AB54CC"/>
    <w:rPr>
      <w:vertAlign w:val="superscript"/>
    </w:rPr>
  </w:style>
  <w:style w:type="table" w:styleId="PlainTable1">
    <w:name w:val="Plain Table 1"/>
    <w:basedOn w:val="TableNormal"/>
    <w:uiPriority w:val="41"/>
    <w:rsid w:val="00CF2C91"/>
    <w:pPr>
      <w:widowControl/>
      <w:spacing w:before="0" w:after="0" w:line="240" w:lineRule="auto"/>
    </w:pPr>
    <w:rPr>
      <w:rFonts w:eastAsia="Times New Roman"/>
      <w:sz w:val="22"/>
      <w:szCs w:val="22"/>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rFonts w:cs="Calibri"/>
        <w:b/>
        <w:bCs/>
      </w:rPr>
    </w:tblStylePr>
    <w:tblStylePr w:type="lastRow">
      <w:rPr>
        <w:rFonts w:cs="Calibri"/>
        <w:b/>
        <w:bCs/>
      </w:rPr>
      <w:tblPr/>
      <w:tcPr>
        <w:tcBorders>
          <w:top w:val="double" w:sz="4" w:space="0" w:color="BFBFBF" w:themeColor="background1" w:themeShade="BF"/>
        </w:tcBorders>
      </w:tcPr>
    </w:tblStylePr>
    <w:tblStylePr w:type="firstCol">
      <w:rPr>
        <w:rFonts w:cs="Calibri"/>
        <w:b/>
        <w:bCs/>
      </w:rPr>
    </w:tblStylePr>
    <w:tblStylePr w:type="lastCol">
      <w:rPr>
        <w:rFonts w:cs="Calibri"/>
        <w:b/>
        <w:bCs/>
      </w:rPr>
    </w:tblStylePr>
    <w:tblStylePr w:type="band1Vert">
      <w:rPr>
        <w:rFonts w:cs="Calibri"/>
      </w:rPr>
      <w:tblPr/>
      <w:tcPr>
        <w:shd w:val="clear" w:color="auto" w:fill="F2F2F2" w:themeFill="background1" w:themeFillShade="F2"/>
      </w:tcPr>
    </w:tblStylePr>
    <w:tblStylePr w:type="band1Horz">
      <w:rPr>
        <w:rFonts w:cs="Calibri"/>
      </w:rPr>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8793858">
      <w:bodyDiv w:val="1"/>
      <w:marLeft w:val="0"/>
      <w:marRight w:val="0"/>
      <w:marTop w:val="0"/>
      <w:marBottom w:val="0"/>
      <w:divBdr>
        <w:top w:val="none" w:sz="0" w:space="0" w:color="auto"/>
        <w:left w:val="none" w:sz="0" w:space="0" w:color="auto"/>
        <w:bottom w:val="none" w:sz="0" w:space="0" w:color="auto"/>
        <w:right w:val="none" w:sz="0" w:space="0" w:color="auto"/>
      </w:divBdr>
    </w:div>
    <w:div w:id="355665291">
      <w:bodyDiv w:val="1"/>
      <w:marLeft w:val="0"/>
      <w:marRight w:val="0"/>
      <w:marTop w:val="0"/>
      <w:marBottom w:val="0"/>
      <w:divBdr>
        <w:top w:val="none" w:sz="0" w:space="0" w:color="auto"/>
        <w:left w:val="none" w:sz="0" w:space="0" w:color="auto"/>
        <w:bottom w:val="none" w:sz="0" w:space="0" w:color="auto"/>
        <w:right w:val="none" w:sz="0" w:space="0" w:color="auto"/>
      </w:divBdr>
      <w:divsChild>
        <w:div w:id="1719890054">
          <w:marLeft w:val="0"/>
          <w:marRight w:val="0"/>
          <w:marTop w:val="0"/>
          <w:marBottom w:val="0"/>
          <w:divBdr>
            <w:top w:val="none" w:sz="0" w:space="0" w:color="auto"/>
            <w:left w:val="none" w:sz="0" w:space="0" w:color="auto"/>
            <w:bottom w:val="none" w:sz="0" w:space="0" w:color="auto"/>
            <w:right w:val="none" w:sz="0" w:space="0" w:color="auto"/>
          </w:divBdr>
        </w:div>
      </w:divsChild>
    </w:div>
    <w:div w:id="517543889">
      <w:bodyDiv w:val="1"/>
      <w:marLeft w:val="0"/>
      <w:marRight w:val="0"/>
      <w:marTop w:val="0"/>
      <w:marBottom w:val="0"/>
      <w:divBdr>
        <w:top w:val="none" w:sz="0" w:space="0" w:color="auto"/>
        <w:left w:val="none" w:sz="0" w:space="0" w:color="auto"/>
        <w:bottom w:val="none" w:sz="0" w:space="0" w:color="auto"/>
        <w:right w:val="none" w:sz="0" w:space="0" w:color="auto"/>
      </w:divBdr>
    </w:div>
    <w:div w:id="604269961">
      <w:bodyDiv w:val="1"/>
      <w:marLeft w:val="0"/>
      <w:marRight w:val="0"/>
      <w:marTop w:val="0"/>
      <w:marBottom w:val="0"/>
      <w:divBdr>
        <w:top w:val="none" w:sz="0" w:space="0" w:color="auto"/>
        <w:left w:val="none" w:sz="0" w:space="0" w:color="auto"/>
        <w:bottom w:val="none" w:sz="0" w:space="0" w:color="auto"/>
        <w:right w:val="none" w:sz="0" w:space="0" w:color="auto"/>
      </w:divBdr>
      <w:divsChild>
        <w:div w:id="570384541">
          <w:marLeft w:val="0"/>
          <w:marRight w:val="0"/>
          <w:marTop w:val="0"/>
          <w:marBottom w:val="0"/>
          <w:divBdr>
            <w:top w:val="none" w:sz="0" w:space="0" w:color="auto"/>
            <w:left w:val="none" w:sz="0" w:space="0" w:color="auto"/>
            <w:bottom w:val="none" w:sz="0" w:space="0" w:color="auto"/>
            <w:right w:val="none" w:sz="0" w:space="0" w:color="auto"/>
          </w:divBdr>
        </w:div>
      </w:divsChild>
    </w:div>
    <w:div w:id="665790988">
      <w:bodyDiv w:val="1"/>
      <w:marLeft w:val="0"/>
      <w:marRight w:val="0"/>
      <w:marTop w:val="0"/>
      <w:marBottom w:val="0"/>
      <w:divBdr>
        <w:top w:val="none" w:sz="0" w:space="0" w:color="auto"/>
        <w:left w:val="none" w:sz="0" w:space="0" w:color="auto"/>
        <w:bottom w:val="none" w:sz="0" w:space="0" w:color="auto"/>
        <w:right w:val="none" w:sz="0" w:space="0" w:color="auto"/>
      </w:divBdr>
    </w:div>
    <w:div w:id="1152722429">
      <w:bodyDiv w:val="1"/>
      <w:marLeft w:val="0"/>
      <w:marRight w:val="0"/>
      <w:marTop w:val="0"/>
      <w:marBottom w:val="0"/>
      <w:divBdr>
        <w:top w:val="none" w:sz="0" w:space="0" w:color="auto"/>
        <w:left w:val="none" w:sz="0" w:space="0" w:color="auto"/>
        <w:bottom w:val="none" w:sz="0" w:space="0" w:color="auto"/>
        <w:right w:val="none" w:sz="0" w:space="0" w:color="auto"/>
      </w:divBdr>
    </w:div>
    <w:div w:id="1196506802">
      <w:bodyDiv w:val="1"/>
      <w:marLeft w:val="0"/>
      <w:marRight w:val="0"/>
      <w:marTop w:val="0"/>
      <w:marBottom w:val="0"/>
      <w:divBdr>
        <w:top w:val="none" w:sz="0" w:space="0" w:color="auto"/>
        <w:left w:val="none" w:sz="0" w:space="0" w:color="auto"/>
        <w:bottom w:val="none" w:sz="0" w:space="0" w:color="auto"/>
        <w:right w:val="none" w:sz="0" w:space="0" w:color="auto"/>
      </w:divBdr>
    </w:div>
    <w:div w:id="1229924609">
      <w:bodyDiv w:val="1"/>
      <w:marLeft w:val="0"/>
      <w:marRight w:val="0"/>
      <w:marTop w:val="0"/>
      <w:marBottom w:val="0"/>
      <w:divBdr>
        <w:top w:val="none" w:sz="0" w:space="0" w:color="auto"/>
        <w:left w:val="none" w:sz="0" w:space="0" w:color="auto"/>
        <w:bottom w:val="none" w:sz="0" w:space="0" w:color="auto"/>
        <w:right w:val="none" w:sz="0" w:space="0" w:color="auto"/>
      </w:divBdr>
    </w:div>
    <w:div w:id="1261373841">
      <w:bodyDiv w:val="1"/>
      <w:marLeft w:val="0"/>
      <w:marRight w:val="0"/>
      <w:marTop w:val="0"/>
      <w:marBottom w:val="0"/>
      <w:divBdr>
        <w:top w:val="none" w:sz="0" w:space="0" w:color="auto"/>
        <w:left w:val="none" w:sz="0" w:space="0" w:color="auto"/>
        <w:bottom w:val="none" w:sz="0" w:space="0" w:color="auto"/>
        <w:right w:val="none" w:sz="0" w:space="0" w:color="auto"/>
      </w:divBdr>
    </w:div>
    <w:div w:id="1315723268">
      <w:bodyDiv w:val="1"/>
      <w:marLeft w:val="0"/>
      <w:marRight w:val="0"/>
      <w:marTop w:val="0"/>
      <w:marBottom w:val="0"/>
      <w:divBdr>
        <w:top w:val="none" w:sz="0" w:space="0" w:color="auto"/>
        <w:left w:val="none" w:sz="0" w:space="0" w:color="auto"/>
        <w:bottom w:val="none" w:sz="0" w:space="0" w:color="auto"/>
        <w:right w:val="none" w:sz="0" w:space="0" w:color="auto"/>
      </w:divBdr>
      <w:divsChild>
        <w:div w:id="349835580">
          <w:marLeft w:val="0"/>
          <w:marRight w:val="0"/>
          <w:marTop w:val="0"/>
          <w:marBottom w:val="0"/>
          <w:divBdr>
            <w:top w:val="none" w:sz="0" w:space="0" w:color="auto"/>
            <w:left w:val="none" w:sz="0" w:space="0" w:color="auto"/>
            <w:bottom w:val="none" w:sz="0" w:space="0" w:color="auto"/>
            <w:right w:val="none" w:sz="0" w:space="0" w:color="auto"/>
          </w:divBdr>
        </w:div>
      </w:divsChild>
    </w:div>
    <w:div w:id="1344625169">
      <w:bodyDiv w:val="1"/>
      <w:marLeft w:val="0"/>
      <w:marRight w:val="0"/>
      <w:marTop w:val="0"/>
      <w:marBottom w:val="0"/>
      <w:divBdr>
        <w:top w:val="none" w:sz="0" w:space="0" w:color="auto"/>
        <w:left w:val="none" w:sz="0" w:space="0" w:color="auto"/>
        <w:bottom w:val="none" w:sz="0" w:space="0" w:color="auto"/>
        <w:right w:val="none" w:sz="0" w:space="0" w:color="auto"/>
      </w:divBdr>
    </w:div>
    <w:div w:id="1357386727">
      <w:bodyDiv w:val="1"/>
      <w:marLeft w:val="0"/>
      <w:marRight w:val="0"/>
      <w:marTop w:val="0"/>
      <w:marBottom w:val="0"/>
      <w:divBdr>
        <w:top w:val="none" w:sz="0" w:space="0" w:color="auto"/>
        <w:left w:val="none" w:sz="0" w:space="0" w:color="auto"/>
        <w:bottom w:val="none" w:sz="0" w:space="0" w:color="auto"/>
        <w:right w:val="none" w:sz="0" w:space="0" w:color="auto"/>
      </w:divBdr>
      <w:divsChild>
        <w:div w:id="371658591">
          <w:marLeft w:val="0"/>
          <w:marRight w:val="0"/>
          <w:marTop w:val="0"/>
          <w:marBottom w:val="0"/>
          <w:divBdr>
            <w:top w:val="none" w:sz="0" w:space="0" w:color="auto"/>
            <w:left w:val="none" w:sz="0" w:space="0" w:color="auto"/>
            <w:bottom w:val="none" w:sz="0" w:space="0" w:color="auto"/>
            <w:right w:val="none" w:sz="0" w:space="0" w:color="auto"/>
          </w:divBdr>
        </w:div>
      </w:divsChild>
    </w:div>
    <w:div w:id="1990669004">
      <w:bodyDiv w:val="1"/>
      <w:marLeft w:val="0"/>
      <w:marRight w:val="0"/>
      <w:marTop w:val="0"/>
      <w:marBottom w:val="0"/>
      <w:divBdr>
        <w:top w:val="none" w:sz="0" w:space="0" w:color="auto"/>
        <w:left w:val="none" w:sz="0" w:space="0" w:color="auto"/>
        <w:bottom w:val="none" w:sz="0" w:space="0" w:color="auto"/>
        <w:right w:val="none" w:sz="0" w:space="0" w:color="auto"/>
      </w:divBdr>
      <w:divsChild>
        <w:div w:id="1884708324">
          <w:marLeft w:val="0"/>
          <w:marRight w:val="0"/>
          <w:marTop w:val="0"/>
          <w:marBottom w:val="0"/>
          <w:divBdr>
            <w:top w:val="none" w:sz="0" w:space="0" w:color="auto"/>
            <w:left w:val="none" w:sz="0" w:space="0" w:color="auto"/>
            <w:bottom w:val="none" w:sz="0" w:space="0" w:color="auto"/>
            <w:right w:val="none" w:sz="0" w:space="0" w:color="auto"/>
          </w:divBdr>
        </w:div>
      </w:divsChild>
    </w:div>
    <w:div w:id="19945300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image" Target="media/image9.png"/><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8.png"/><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hyperlink" Target="https://data.oecd.org/entrepreneur/enterprises-by-business-size.htm"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6.tiff"/><Relationship Id="rId10" Type="http://schemas.openxmlformats.org/officeDocument/2006/relationships/image" Target="media/image2.png"/><Relationship Id="rId19" Type="http://schemas.openxmlformats.org/officeDocument/2006/relationships/image" Target="media/image10.png"/><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image" Target="media/image5.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jkhS9QPk/JEeon0NkfFgcM+oOP0A==">AMUW2mUdtek/m2qISXLnRx2htqwZVGR5VOmjbpP5CpPygGU37sAlPU0pE9KNOpUvChf65J9R5cbGEMJXdb+eENQMbW9wcPy1AZ9/H9KK6aGhbPHN3KhoIFZmxxGIFZ8sz2yRIAPHL+TB</go:docsCustomData>
</go:gDocsCustomXmlDataStorage>
</file>

<file path=customXml/itemProps1.xml><?xml version="1.0" encoding="utf-8"?>
<ds:datastoreItem xmlns:ds="http://schemas.openxmlformats.org/officeDocument/2006/customXml" ds:itemID="{60E38E20-786D-43BF-9CBB-B2A3A1596D53}">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9</Pages>
  <Words>45796</Words>
  <Characters>261042</Characters>
  <Application>Microsoft Office Word</Application>
  <DocSecurity>0</DocSecurity>
  <Lines>2175</Lines>
  <Paragraphs>6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62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hid</dc:creator>
  <cp:keywords/>
  <dc:description/>
  <cp:lastModifiedBy>Katherine Travis</cp:lastModifiedBy>
  <cp:revision>2</cp:revision>
  <cp:lastPrinted>2021-05-28T08:58:00Z</cp:lastPrinted>
  <dcterms:created xsi:type="dcterms:W3CDTF">2023-07-07T14:19:00Z</dcterms:created>
  <dcterms:modified xsi:type="dcterms:W3CDTF">2023-07-07T14: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bioresource-technology</vt:lpwstr>
  </property>
  <property fmtid="{D5CDD505-2E9C-101B-9397-08002B2CF9AE}" pid="11" name="Mendeley Recent Style Name 4_1">
    <vt:lpwstr>Bioresource Technology</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s://csl.mendeley.com/styles/591119591/ieee-3</vt:lpwstr>
  </property>
  <property fmtid="{D5CDD505-2E9C-101B-9397-08002B2CF9AE}" pid="19" name="Mendeley Recent Style Name 8_1">
    <vt:lpwstr>IEEE - Viet Pham Van</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1c8b3536-a3a3-3a80-ba0a-0061226ef381</vt:lpwstr>
  </property>
  <property fmtid="{D5CDD505-2E9C-101B-9397-08002B2CF9AE}" pid="24" name="Mendeley Citation Style_1">
    <vt:lpwstr>https://csl.mendeley.com/styles/591119591/ieee-3</vt:lpwstr>
  </property>
</Properties>
</file>